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E0BFA2" w14:textId="4F81B1D0" w:rsidR="00F624FE" w:rsidRPr="00174859" w:rsidRDefault="008C531F" w:rsidP="00F624FE">
      <w:pPr>
        <w:pStyle w:val="Caption"/>
        <w:keepNext/>
        <w:jc w:val="both"/>
        <w:rPr>
          <w:b w:val="0"/>
          <w:lang w:val="en-US"/>
        </w:rPr>
      </w:pPr>
      <w:bookmarkStart w:id="0" w:name="_Ref450827643"/>
      <w:r>
        <w:rPr>
          <w:lang w:val="en-GB"/>
        </w:rPr>
        <w:t>Supplementary ta</w:t>
      </w:r>
      <w:r w:rsidR="00F624FE" w:rsidRPr="00DD1D34">
        <w:rPr>
          <w:lang w:val="en-GB"/>
        </w:rPr>
        <w:t xml:space="preserve">ble </w:t>
      </w:r>
      <w:r w:rsidR="00F624FE" w:rsidRPr="00DD1D34">
        <w:rPr>
          <w:lang w:val="en-GB"/>
        </w:rPr>
        <w:fldChar w:fldCharType="begin"/>
      </w:r>
      <w:r w:rsidR="00F624FE" w:rsidRPr="00DD1D34">
        <w:rPr>
          <w:lang w:val="en-GB"/>
        </w:rPr>
        <w:instrText xml:space="preserve"> SEQ Table \* ARABIC </w:instrText>
      </w:r>
      <w:r w:rsidR="00F624FE" w:rsidRPr="00DD1D34">
        <w:rPr>
          <w:lang w:val="en-GB"/>
        </w:rPr>
        <w:fldChar w:fldCharType="separate"/>
      </w:r>
      <w:r w:rsidR="00412BD3">
        <w:rPr>
          <w:noProof/>
          <w:lang w:val="en-GB"/>
        </w:rPr>
        <w:t>1</w:t>
      </w:r>
      <w:r w:rsidR="00F624FE" w:rsidRPr="00DD1D34">
        <w:rPr>
          <w:lang w:val="en-GB"/>
        </w:rPr>
        <w:fldChar w:fldCharType="end"/>
      </w:r>
      <w:bookmarkEnd w:id="0"/>
      <w:r w:rsidR="00B36017">
        <w:rPr>
          <w:lang w:val="en-GB"/>
        </w:rPr>
        <w:t xml:space="preserve"> -</w:t>
      </w:r>
      <w:r w:rsidR="00F624FE" w:rsidRPr="00DD1D34">
        <w:rPr>
          <w:lang w:val="en-GB"/>
        </w:rPr>
        <w:t xml:space="preserve"> </w:t>
      </w:r>
      <w:r w:rsidR="00F624FE" w:rsidRPr="00DD1D34">
        <w:rPr>
          <w:b w:val="0"/>
          <w:lang w:val="en-GB"/>
        </w:rPr>
        <w:t>Fung</w:t>
      </w:r>
      <w:r w:rsidR="00174859">
        <w:rPr>
          <w:b w:val="0"/>
          <w:lang w:val="en-GB"/>
        </w:rPr>
        <w:t>i and yeasts</w:t>
      </w:r>
      <w:r w:rsidR="00F624FE" w:rsidRPr="00DD1D34">
        <w:rPr>
          <w:b w:val="0"/>
          <w:lang w:val="en-GB"/>
        </w:rPr>
        <w:t xml:space="preserve"> </w:t>
      </w:r>
      <w:r w:rsidR="00174859">
        <w:rPr>
          <w:b w:val="0"/>
          <w:lang w:val="en-GB"/>
        </w:rPr>
        <w:t xml:space="preserve">isolated </w:t>
      </w:r>
      <w:r w:rsidR="00F624FE" w:rsidRPr="00DD1D34">
        <w:rPr>
          <w:b w:val="0"/>
          <w:lang w:val="en-GB"/>
        </w:rPr>
        <w:t>from</w:t>
      </w:r>
      <w:r w:rsidR="008F146D">
        <w:rPr>
          <w:b w:val="0"/>
          <w:lang w:val="en-GB"/>
        </w:rPr>
        <w:t xml:space="preserve"> air, surfaces and </w:t>
      </w:r>
      <w:r w:rsidR="008B5C37">
        <w:rPr>
          <w:b w:val="0"/>
          <w:lang w:val="en-GB"/>
        </w:rPr>
        <w:t>discolo</w:t>
      </w:r>
      <w:r w:rsidR="00637663">
        <w:rPr>
          <w:b w:val="0"/>
          <w:lang w:val="en-GB"/>
        </w:rPr>
        <w:t>u</w:t>
      </w:r>
      <w:r w:rsidR="008B5C37">
        <w:rPr>
          <w:b w:val="0"/>
          <w:lang w:val="en-GB"/>
        </w:rPr>
        <w:t>red</w:t>
      </w:r>
      <w:r w:rsidR="008F146D">
        <w:rPr>
          <w:b w:val="0"/>
          <w:lang w:val="en-GB"/>
        </w:rPr>
        <w:t xml:space="preserve"> paper documents/artworks, in libraries, archives or museums with </w:t>
      </w:r>
      <w:r w:rsidR="008F146D" w:rsidRPr="006B6466">
        <w:rPr>
          <w:b w:val="0"/>
          <w:noProof/>
          <w:lang w:val="en-GB"/>
        </w:rPr>
        <w:t>paper</w:t>
      </w:r>
      <w:r w:rsidR="006B6466">
        <w:rPr>
          <w:b w:val="0"/>
          <w:noProof/>
          <w:lang w:val="en-GB"/>
        </w:rPr>
        <w:t>-</w:t>
      </w:r>
      <w:r w:rsidR="008F146D" w:rsidRPr="006B6466">
        <w:rPr>
          <w:b w:val="0"/>
          <w:noProof/>
          <w:lang w:val="en-GB"/>
        </w:rPr>
        <w:t>based</w:t>
      </w:r>
      <w:r w:rsidR="008F146D">
        <w:rPr>
          <w:b w:val="0"/>
          <w:lang w:val="en-GB"/>
        </w:rPr>
        <w:t xml:space="preserve"> </w:t>
      </w:r>
      <w:r w:rsidR="00174859">
        <w:rPr>
          <w:b w:val="0"/>
          <w:lang w:val="en-GB"/>
        </w:rPr>
        <w:t>collections.</w:t>
      </w:r>
    </w:p>
    <w:tbl>
      <w:tblPr>
        <w:tblpPr w:leftFromText="180" w:rightFromText="180" w:vertAnchor="text" w:horzAnchor="margin" w:tblpXSpec="center" w:tblpY="80"/>
        <w:tblW w:w="0" w:type="auto"/>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4395"/>
        <w:gridCol w:w="3391"/>
        <w:gridCol w:w="3392"/>
        <w:gridCol w:w="3392"/>
      </w:tblGrid>
      <w:tr w:rsidR="00F624FE" w:rsidRPr="008B5C37" w14:paraId="12536AAB" w14:textId="77777777" w:rsidTr="0038188C">
        <w:trPr>
          <w:trHeight w:val="697"/>
          <w:tblHeader/>
        </w:trPr>
        <w:tc>
          <w:tcPr>
            <w:tcW w:w="4395" w:type="dxa"/>
            <w:tcBorders>
              <w:top w:val="single" w:sz="4" w:space="0" w:color="auto"/>
              <w:bottom w:val="single" w:sz="4" w:space="0" w:color="auto"/>
            </w:tcBorders>
            <w:shd w:val="clear" w:color="auto" w:fill="auto"/>
            <w:vAlign w:val="center"/>
            <w:hideMark/>
          </w:tcPr>
          <w:p w14:paraId="20248292" w14:textId="77777777" w:rsidR="00F624FE" w:rsidRPr="00DD1D34" w:rsidRDefault="00F624FE" w:rsidP="00532D26">
            <w:pPr>
              <w:spacing w:line="276" w:lineRule="auto"/>
              <w:jc w:val="center"/>
              <w:rPr>
                <w:b/>
                <w:bCs/>
                <w:sz w:val="18"/>
                <w:szCs w:val="18"/>
                <w:lang w:val="en-GB"/>
              </w:rPr>
            </w:pPr>
            <w:r w:rsidRPr="00DD1D34">
              <w:rPr>
                <w:b/>
                <w:bCs/>
                <w:sz w:val="18"/>
                <w:szCs w:val="18"/>
                <w:lang w:val="en-GB"/>
              </w:rPr>
              <w:t>Fungal species</w:t>
            </w:r>
          </w:p>
        </w:tc>
        <w:tc>
          <w:tcPr>
            <w:tcW w:w="3391" w:type="dxa"/>
            <w:tcBorders>
              <w:top w:val="single" w:sz="4" w:space="0" w:color="auto"/>
              <w:bottom w:val="single" w:sz="4" w:space="0" w:color="auto"/>
            </w:tcBorders>
            <w:vAlign w:val="center"/>
          </w:tcPr>
          <w:p w14:paraId="33B1D0EA" w14:textId="6E6B3ADE" w:rsidR="004E6060" w:rsidRPr="005242C1" w:rsidRDefault="008B5C37" w:rsidP="004E6060">
            <w:pPr>
              <w:spacing w:line="276" w:lineRule="auto"/>
              <w:jc w:val="center"/>
              <w:rPr>
                <w:b/>
                <w:bCs/>
                <w:color w:val="FF0000"/>
                <w:sz w:val="18"/>
                <w:szCs w:val="18"/>
                <w:lang w:val="en-GB"/>
              </w:rPr>
            </w:pPr>
            <w:r w:rsidRPr="005242C1">
              <w:rPr>
                <w:b/>
                <w:bCs/>
                <w:sz w:val="18"/>
                <w:szCs w:val="18"/>
                <w:lang w:val="en-GB"/>
              </w:rPr>
              <w:t>A</w:t>
            </w:r>
            <w:r w:rsidR="00F624FE" w:rsidRPr="005242C1">
              <w:rPr>
                <w:b/>
                <w:bCs/>
                <w:sz w:val="18"/>
                <w:szCs w:val="18"/>
                <w:lang w:val="en-GB"/>
              </w:rPr>
              <w:t>ir samples</w:t>
            </w:r>
          </w:p>
        </w:tc>
        <w:tc>
          <w:tcPr>
            <w:tcW w:w="3392" w:type="dxa"/>
            <w:tcBorders>
              <w:top w:val="single" w:sz="4" w:space="0" w:color="auto"/>
              <w:bottom w:val="single" w:sz="4" w:space="0" w:color="auto"/>
            </w:tcBorders>
            <w:vAlign w:val="center"/>
          </w:tcPr>
          <w:p w14:paraId="61735F96" w14:textId="77777777" w:rsidR="005242C1" w:rsidRDefault="008B5C37" w:rsidP="00572409">
            <w:pPr>
              <w:spacing w:line="276" w:lineRule="auto"/>
              <w:jc w:val="center"/>
              <w:rPr>
                <w:b/>
                <w:bCs/>
                <w:sz w:val="18"/>
                <w:szCs w:val="18"/>
                <w:lang w:val="en-GB"/>
              </w:rPr>
            </w:pPr>
            <w:r w:rsidRPr="005242C1">
              <w:rPr>
                <w:b/>
                <w:bCs/>
                <w:sz w:val="18"/>
                <w:szCs w:val="18"/>
                <w:lang w:val="en-GB"/>
              </w:rPr>
              <w:t>S</w:t>
            </w:r>
            <w:r w:rsidR="00F624FE" w:rsidRPr="005242C1">
              <w:rPr>
                <w:b/>
                <w:bCs/>
                <w:sz w:val="18"/>
                <w:szCs w:val="18"/>
                <w:lang w:val="en-GB"/>
              </w:rPr>
              <w:t xml:space="preserve">urfaces </w:t>
            </w:r>
          </w:p>
          <w:p w14:paraId="47A86B7D" w14:textId="2226D77C" w:rsidR="00442D48" w:rsidRPr="005242C1" w:rsidRDefault="00F624FE" w:rsidP="00572409">
            <w:pPr>
              <w:spacing w:line="276" w:lineRule="auto"/>
              <w:jc w:val="center"/>
              <w:rPr>
                <w:b/>
                <w:bCs/>
                <w:color w:val="FF0000"/>
                <w:sz w:val="18"/>
                <w:szCs w:val="18"/>
                <w:lang w:val="en-GB"/>
              </w:rPr>
            </w:pPr>
            <w:r w:rsidRPr="005242C1">
              <w:rPr>
                <w:bCs/>
                <w:sz w:val="18"/>
                <w:szCs w:val="18"/>
                <w:lang w:val="en-GB"/>
              </w:rPr>
              <w:t>(</w:t>
            </w:r>
            <w:r w:rsidR="00191963" w:rsidRPr="005242C1">
              <w:rPr>
                <w:bCs/>
                <w:i/>
                <w:sz w:val="18"/>
                <w:szCs w:val="18"/>
                <w:lang w:val="en-GB"/>
              </w:rPr>
              <w:t>e.g.</w:t>
            </w:r>
            <w:r w:rsidR="00191963" w:rsidRPr="005242C1">
              <w:rPr>
                <w:bCs/>
                <w:sz w:val="18"/>
                <w:szCs w:val="18"/>
                <w:lang w:val="en-GB"/>
              </w:rPr>
              <w:t xml:space="preserve"> </w:t>
            </w:r>
            <w:r w:rsidRPr="005242C1">
              <w:rPr>
                <w:bCs/>
                <w:sz w:val="18"/>
                <w:szCs w:val="18"/>
                <w:lang w:val="en-GB"/>
              </w:rPr>
              <w:t xml:space="preserve">shelves, </w:t>
            </w:r>
            <w:r w:rsidR="00B0442F" w:rsidRPr="005242C1">
              <w:rPr>
                <w:bCs/>
                <w:sz w:val="18"/>
                <w:szCs w:val="18"/>
                <w:lang w:val="en-GB"/>
              </w:rPr>
              <w:t>reading tables, bindings)</w:t>
            </w:r>
          </w:p>
        </w:tc>
        <w:tc>
          <w:tcPr>
            <w:tcW w:w="3392" w:type="dxa"/>
            <w:tcBorders>
              <w:top w:val="single" w:sz="4" w:space="0" w:color="auto"/>
              <w:bottom w:val="single" w:sz="4" w:space="0" w:color="auto"/>
            </w:tcBorders>
            <w:shd w:val="clear" w:color="auto" w:fill="auto"/>
            <w:vAlign w:val="center"/>
            <w:hideMark/>
          </w:tcPr>
          <w:p w14:paraId="23306305" w14:textId="5952E2F1" w:rsidR="00F624FE" w:rsidRPr="005242C1" w:rsidRDefault="008B5C37" w:rsidP="008B5C37">
            <w:pPr>
              <w:spacing w:line="276" w:lineRule="auto"/>
              <w:jc w:val="center"/>
              <w:rPr>
                <w:b/>
                <w:bCs/>
                <w:sz w:val="18"/>
                <w:szCs w:val="18"/>
                <w:lang w:val="en-GB"/>
              </w:rPr>
            </w:pPr>
            <w:r w:rsidRPr="005242C1">
              <w:rPr>
                <w:b/>
                <w:bCs/>
                <w:sz w:val="18"/>
                <w:szCs w:val="18"/>
                <w:lang w:val="en-GB"/>
              </w:rPr>
              <w:t>Discoloured</w:t>
            </w:r>
            <w:r w:rsidR="00F624FE" w:rsidRPr="005242C1">
              <w:rPr>
                <w:b/>
                <w:bCs/>
                <w:sz w:val="18"/>
                <w:szCs w:val="18"/>
                <w:lang w:val="en-GB"/>
              </w:rPr>
              <w:t xml:space="preserve"> </w:t>
            </w:r>
            <w:r w:rsidR="004E6060" w:rsidRPr="005242C1">
              <w:rPr>
                <w:b/>
                <w:bCs/>
                <w:sz w:val="18"/>
                <w:szCs w:val="18"/>
                <w:lang w:val="en-GB"/>
              </w:rPr>
              <w:t>paper</w:t>
            </w:r>
          </w:p>
        </w:tc>
      </w:tr>
      <w:tr w:rsidR="00F624FE" w:rsidRPr="00DD1D34" w14:paraId="4A9DBEF8" w14:textId="77777777" w:rsidTr="0038188C">
        <w:trPr>
          <w:trHeight w:val="397"/>
        </w:trPr>
        <w:tc>
          <w:tcPr>
            <w:tcW w:w="4395" w:type="dxa"/>
            <w:tcBorders>
              <w:top w:val="single" w:sz="4" w:space="0" w:color="auto"/>
              <w:bottom w:val="nil"/>
            </w:tcBorders>
            <w:shd w:val="clear" w:color="auto" w:fill="auto"/>
            <w:vAlign w:val="center"/>
          </w:tcPr>
          <w:p w14:paraId="252FF046" w14:textId="5B680974" w:rsidR="00F624FE" w:rsidRPr="003E3E2A" w:rsidRDefault="003E3E2A" w:rsidP="00532D26">
            <w:pPr>
              <w:spacing w:line="276" w:lineRule="auto"/>
              <w:rPr>
                <w:b/>
                <w:iCs/>
                <w:sz w:val="18"/>
                <w:szCs w:val="18"/>
                <w:lang w:val="en-GB"/>
              </w:rPr>
            </w:pPr>
            <w:r>
              <w:rPr>
                <w:b/>
                <w:i/>
                <w:iCs/>
                <w:sz w:val="18"/>
                <w:szCs w:val="18"/>
                <w:lang w:val="en-GB"/>
              </w:rPr>
              <w:t xml:space="preserve">Absidia </w:t>
            </w:r>
            <w:r>
              <w:rPr>
                <w:b/>
                <w:iCs/>
                <w:sz w:val="18"/>
                <w:szCs w:val="18"/>
                <w:lang w:val="en-GB"/>
              </w:rPr>
              <w:t>sp.</w:t>
            </w:r>
            <w:r w:rsidR="00C3037E">
              <w:rPr>
                <w:b/>
                <w:iCs/>
                <w:sz w:val="18"/>
                <w:szCs w:val="18"/>
                <w:lang w:val="en-GB"/>
              </w:rPr>
              <w:t xml:space="preserve"> </w:t>
            </w:r>
            <w:r w:rsidR="00C3037E" w:rsidRPr="00C3037E">
              <w:rPr>
                <w:iCs/>
                <w:sz w:val="18"/>
                <w:szCs w:val="18"/>
                <w:lang w:val="en-GB"/>
              </w:rPr>
              <w:t>Tiegh</w:t>
            </w:r>
            <w:r w:rsidR="00C3037E">
              <w:rPr>
                <w:b/>
                <w:iCs/>
                <w:sz w:val="18"/>
                <w:szCs w:val="18"/>
                <w:lang w:val="en-GB"/>
              </w:rPr>
              <w:t>.</w:t>
            </w:r>
          </w:p>
        </w:tc>
        <w:tc>
          <w:tcPr>
            <w:tcW w:w="3391" w:type="dxa"/>
            <w:tcBorders>
              <w:top w:val="single" w:sz="4" w:space="0" w:color="auto"/>
              <w:bottom w:val="nil"/>
            </w:tcBorders>
            <w:vAlign w:val="center"/>
          </w:tcPr>
          <w:p w14:paraId="3B217237" w14:textId="77AF41DD" w:rsidR="00F624FE" w:rsidRPr="005242C1" w:rsidRDefault="003E3E2A" w:rsidP="00D85868">
            <w:pPr>
              <w:spacing w:line="276" w:lineRule="auto"/>
              <w:jc w:val="center"/>
              <w:rPr>
                <w:bCs/>
                <w:sz w:val="18"/>
                <w:szCs w:val="18"/>
                <w:lang w:val="en-GB"/>
              </w:rPr>
            </w:pPr>
            <w:r w:rsidRPr="005242C1">
              <w:rPr>
                <w:bCs/>
                <w:sz w:val="18"/>
                <w:szCs w:val="18"/>
                <w:lang w:val="en-GB"/>
              </w:rPr>
              <w:t xml:space="preserve">India </w:t>
            </w:r>
            <w:r w:rsidRPr="005242C1">
              <w:rPr>
                <w:bCs/>
                <w:sz w:val="18"/>
                <w:szCs w:val="18"/>
                <w:lang w:val="en-GB"/>
              </w:rPr>
              <w:fldChar w:fldCharType="begin" w:fldLock="1"/>
            </w:r>
            <w:r w:rsidR="00B056A6">
              <w:rPr>
                <w:bCs/>
                <w:sz w:val="18"/>
                <w:szCs w:val="18"/>
                <w:lang w:val="en-GB"/>
              </w:rPr>
              <w:instrText>ADDIN CSL_CITATION {"citationItems":[{"id":"ITEM-1","itemData":{"author":[{"dropping-particle":"","family":"Nayak","given":"Bijaya Kumar","non-dropping-particle":"","parse-names":false,"suffix":""}],"container-title":"International Journal of PharmTech Research","id":"ITEM-1","issue":"6","issued":{"date-parts":[["2015"]]},"page":"306-312","title":"Volumetric samplings of airborne fungal spores in different college libraries : A Preliminary study","type":"article-journal","volume":"8"},"uris":["http://www.mendeley.com/documents/?uuid=f531f956-953c-4c93-bc5a-1f3a4b7845db"]}],"mendeley":{"formattedCitation":"[1]","plainTextFormattedCitation":"[1]","previouslyFormattedCitation":"(Nayak 2015)"},"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lang w:val="en-GB"/>
              </w:rPr>
              <w:t>[1]</w:t>
            </w:r>
            <w:r w:rsidRPr="005242C1">
              <w:rPr>
                <w:bCs/>
                <w:sz w:val="18"/>
                <w:szCs w:val="18"/>
                <w:lang w:val="en-GB"/>
              </w:rPr>
              <w:fldChar w:fldCharType="end"/>
            </w:r>
          </w:p>
        </w:tc>
        <w:tc>
          <w:tcPr>
            <w:tcW w:w="3392" w:type="dxa"/>
            <w:tcBorders>
              <w:top w:val="single" w:sz="4" w:space="0" w:color="auto"/>
              <w:bottom w:val="nil"/>
            </w:tcBorders>
            <w:vAlign w:val="center"/>
          </w:tcPr>
          <w:p w14:paraId="0D277815" w14:textId="0F90190B" w:rsidR="00F624FE" w:rsidRPr="005242C1" w:rsidRDefault="003E3E2A" w:rsidP="00532D26">
            <w:pPr>
              <w:spacing w:line="276" w:lineRule="auto"/>
              <w:jc w:val="center"/>
              <w:rPr>
                <w:bCs/>
                <w:sz w:val="18"/>
                <w:szCs w:val="18"/>
                <w:lang w:val="en-GB"/>
              </w:rPr>
            </w:pPr>
            <w:r w:rsidRPr="005242C1">
              <w:rPr>
                <w:bCs/>
                <w:sz w:val="18"/>
                <w:szCs w:val="18"/>
                <w:lang w:val="en-GB"/>
              </w:rPr>
              <w:t>-</w:t>
            </w:r>
          </w:p>
        </w:tc>
        <w:tc>
          <w:tcPr>
            <w:tcW w:w="3392" w:type="dxa"/>
            <w:tcBorders>
              <w:top w:val="single" w:sz="4" w:space="0" w:color="auto"/>
              <w:bottom w:val="nil"/>
            </w:tcBorders>
            <w:shd w:val="clear" w:color="auto" w:fill="auto"/>
            <w:vAlign w:val="center"/>
          </w:tcPr>
          <w:p w14:paraId="3E3677C6" w14:textId="261D8793" w:rsidR="00F624FE" w:rsidRPr="005242C1" w:rsidRDefault="003E3E2A" w:rsidP="00532D26">
            <w:pPr>
              <w:spacing w:line="276" w:lineRule="auto"/>
              <w:jc w:val="center"/>
              <w:rPr>
                <w:sz w:val="18"/>
                <w:szCs w:val="18"/>
                <w:lang w:val="en-GB"/>
              </w:rPr>
            </w:pPr>
            <w:r w:rsidRPr="005242C1">
              <w:rPr>
                <w:sz w:val="18"/>
                <w:szCs w:val="18"/>
                <w:lang w:val="en-GB"/>
              </w:rPr>
              <w:t>-</w:t>
            </w:r>
          </w:p>
        </w:tc>
      </w:tr>
      <w:tr w:rsidR="003E3E2A" w:rsidRPr="00DD1D34" w14:paraId="782F49B8" w14:textId="77777777" w:rsidTr="0038188C">
        <w:trPr>
          <w:trHeight w:val="397"/>
        </w:trPr>
        <w:tc>
          <w:tcPr>
            <w:tcW w:w="4395" w:type="dxa"/>
            <w:tcBorders>
              <w:top w:val="nil"/>
            </w:tcBorders>
            <w:shd w:val="clear" w:color="auto" w:fill="auto"/>
            <w:vAlign w:val="center"/>
          </w:tcPr>
          <w:p w14:paraId="5639207B" w14:textId="47D28806" w:rsidR="003E3E2A" w:rsidRPr="00DD1D34" w:rsidRDefault="003E3E2A" w:rsidP="003E3E2A">
            <w:pPr>
              <w:spacing w:line="276" w:lineRule="auto"/>
              <w:rPr>
                <w:b/>
                <w:i/>
                <w:iCs/>
                <w:sz w:val="18"/>
                <w:szCs w:val="18"/>
                <w:lang w:val="en-GB"/>
              </w:rPr>
            </w:pPr>
            <w:r w:rsidRPr="00DD1D34">
              <w:rPr>
                <w:b/>
                <w:i/>
                <w:iCs/>
                <w:sz w:val="18"/>
                <w:szCs w:val="18"/>
                <w:lang w:val="en-GB"/>
              </w:rPr>
              <w:t xml:space="preserve">Acremoniella </w:t>
            </w:r>
            <w:r w:rsidRPr="00DD1D34">
              <w:rPr>
                <w:b/>
                <w:iCs/>
                <w:sz w:val="18"/>
                <w:szCs w:val="18"/>
                <w:lang w:val="en-GB"/>
              </w:rPr>
              <w:t xml:space="preserve">sp. </w:t>
            </w:r>
            <w:r w:rsidRPr="003E3E2A">
              <w:rPr>
                <w:sz w:val="18"/>
                <w:szCs w:val="18"/>
                <w:lang w:val="en-GB"/>
              </w:rPr>
              <w:t>Sacc</w:t>
            </w:r>
          </w:p>
        </w:tc>
        <w:tc>
          <w:tcPr>
            <w:tcW w:w="3391" w:type="dxa"/>
            <w:tcBorders>
              <w:top w:val="nil"/>
            </w:tcBorders>
            <w:vAlign w:val="center"/>
          </w:tcPr>
          <w:p w14:paraId="689FE5C0" w14:textId="254E451B" w:rsidR="003E3E2A" w:rsidRPr="005242C1" w:rsidRDefault="003E3E2A" w:rsidP="00D85868">
            <w:pPr>
              <w:spacing w:line="276" w:lineRule="auto"/>
              <w:jc w:val="center"/>
              <w:rPr>
                <w:bCs/>
                <w:sz w:val="18"/>
                <w:szCs w:val="18"/>
                <w:lang w:val="en-GB"/>
              </w:rPr>
            </w:pPr>
            <w:r w:rsidRPr="005242C1">
              <w:rPr>
                <w:bCs/>
                <w:sz w:val="18"/>
                <w:szCs w:val="18"/>
                <w:lang w:val="en-GB"/>
              </w:rPr>
              <w:t xml:space="preserve">Argentina, </w:t>
            </w:r>
            <w:r w:rsidRPr="005242C1">
              <w:rPr>
                <w:bCs/>
                <w:sz w:val="18"/>
                <w:szCs w:val="18"/>
                <w:lang w:val="en-GB"/>
              </w:rPr>
              <w:fldChar w:fldCharType="begin" w:fldLock="1"/>
            </w:r>
            <w:r w:rsidR="00B056A6">
              <w:rPr>
                <w:bCs/>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d73e2b1f-6a25-4f39-94a2-1d24234aab96","http://www.mendeley.com/documents/?uuid=e47a8f41-e665-4013-aecd-1b47d19e3e78"]}],"mendeley":{"formattedCitation":"[2]","plainTextFormattedCitation":"[2]","previouslyFormattedCitation":"(Bueno et al. 2003)"},"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lang w:val="en-GB"/>
              </w:rPr>
              <w:t>[2]</w:t>
            </w:r>
            <w:r w:rsidRPr="005242C1">
              <w:rPr>
                <w:bCs/>
                <w:sz w:val="18"/>
                <w:szCs w:val="18"/>
                <w:lang w:val="en-GB"/>
              </w:rPr>
              <w:fldChar w:fldCharType="end"/>
            </w:r>
          </w:p>
        </w:tc>
        <w:tc>
          <w:tcPr>
            <w:tcW w:w="3392" w:type="dxa"/>
            <w:tcBorders>
              <w:top w:val="nil"/>
            </w:tcBorders>
            <w:vAlign w:val="center"/>
          </w:tcPr>
          <w:p w14:paraId="593DE186" w14:textId="45B3E8CE" w:rsidR="003E3E2A" w:rsidRPr="005242C1" w:rsidRDefault="003E3E2A" w:rsidP="003E3E2A">
            <w:pPr>
              <w:spacing w:line="276" w:lineRule="auto"/>
              <w:jc w:val="center"/>
              <w:rPr>
                <w:bCs/>
                <w:sz w:val="18"/>
                <w:szCs w:val="18"/>
                <w:lang w:val="en-GB"/>
              </w:rPr>
            </w:pPr>
            <w:r w:rsidRPr="005242C1">
              <w:rPr>
                <w:bCs/>
                <w:sz w:val="18"/>
                <w:szCs w:val="18"/>
                <w:lang w:val="en-GB"/>
              </w:rPr>
              <w:t>-</w:t>
            </w:r>
          </w:p>
        </w:tc>
        <w:tc>
          <w:tcPr>
            <w:tcW w:w="3392" w:type="dxa"/>
            <w:tcBorders>
              <w:top w:val="nil"/>
            </w:tcBorders>
            <w:shd w:val="clear" w:color="auto" w:fill="auto"/>
            <w:vAlign w:val="center"/>
          </w:tcPr>
          <w:p w14:paraId="3601A54D" w14:textId="21F705C6" w:rsidR="003E3E2A" w:rsidRPr="005242C1" w:rsidRDefault="003E3E2A" w:rsidP="003E3E2A">
            <w:pPr>
              <w:spacing w:line="276" w:lineRule="auto"/>
              <w:jc w:val="center"/>
              <w:rPr>
                <w:sz w:val="18"/>
                <w:szCs w:val="18"/>
                <w:lang w:val="en-GB"/>
              </w:rPr>
            </w:pPr>
            <w:r w:rsidRPr="005242C1">
              <w:rPr>
                <w:sz w:val="18"/>
                <w:szCs w:val="18"/>
                <w:lang w:val="en-GB"/>
              </w:rPr>
              <w:t>-</w:t>
            </w:r>
          </w:p>
        </w:tc>
      </w:tr>
      <w:tr w:rsidR="003E3E2A" w:rsidRPr="00B056A6" w14:paraId="0C47D1A2" w14:textId="77777777" w:rsidTr="0038188C">
        <w:trPr>
          <w:trHeight w:val="505"/>
        </w:trPr>
        <w:tc>
          <w:tcPr>
            <w:tcW w:w="4395" w:type="dxa"/>
            <w:shd w:val="clear" w:color="auto" w:fill="auto"/>
            <w:vAlign w:val="center"/>
            <w:hideMark/>
          </w:tcPr>
          <w:p w14:paraId="20B41A58" w14:textId="77777777" w:rsidR="003E3E2A" w:rsidRPr="00DD1D34" w:rsidRDefault="003E3E2A" w:rsidP="003E3E2A">
            <w:pPr>
              <w:spacing w:line="276" w:lineRule="auto"/>
              <w:rPr>
                <w:b/>
                <w:i/>
                <w:iCs/>
                <w:sz w:val="18"/>
                <w:szCs w:val="18"/>
                <w:lang w:val="en-GB"/>
              </w:rPr>
            </w:pPr>
            <w:r w:rsidRPr="00DD1D34">
              <w:rPr>
                <w:b/>
                <w:i/>
                <w:iCs/>
                <w:sz w:val="18"/>
                <w:szCs w:val="18"/>
                <w:lang w:val="en-GB"/>
              </w:rPr>
              <w:t>Acremonium</w:t>
            </w:r>
            <w:r w:rsidRPr="00DD1D34">
              <w:rPr>
                <w:b/>
                <w:iCs/>
                <w:sz w:val="18"/>
                <w:szCs w:val="18"/>
                <w:lang w:val="en-GB"/>
              </w:rPr>
              <w:t xml:space="preserve"> sp. </w:t>
            </w:r>
            <w:r w:rsidRPr="003E3E2A">
              <w:rPr>
                <w:sz w:val="18"/>
                <w:szCs w:val="18"/>
                <w:lang w:val="en-GB"/>
              </w:rPr>
              <w:t>Link</w:t>
            </w:r>
          </w:p>
        </w:tc>
        <w:tc>
          <w:tcPr>
            <w:tcW w:w="3391" w:type="dxa"/>
            <w:vAlign w:val="center"/>
          </w:tcPr>
          <w:p w14:paraId="38636B2D" w14:textId="6FAC4104" w:rsidR="003E3E2A" w:rsidRPr="005242C1" w:rsidRDefault="003E3E2A" w:rsidP="00D85868">
            <w:pPr>
              <w:spacing w:line="276" w:lineRule="auto"/>
              <w:jc w:val="center"/>
              <w:rPr>
                <w:bCs/>
                <w:sz w:val="18"/>
                <w:szCs w:val="18"/>
              </w:rPr>
            </w:pPr>
            <w:r w:rsidRPr="005242C1">
              <w:rPr>
                <w:bCs/>
                <w:sz w:val="18"/>
                <w:szCs w:val="18"/>
              </w:rPr>
              <w:t xml:space="preserve">Argentina, </w:t>
            </w:r>
            <w:r w:rsidR="003D7D7D" w:rsidRPr="005242C1">
              <w:rPr>
                <w:bCs/>
                <w:sz w:val="18"/>
                <w:szCs w:val="18"/>
              </w:rPr>
              <w:t xml:space="preserve">Colombia, </w:t>
            </w:r>
            <w:r w:rsidR="007A6D0A" w:rsidRPr="005242C1">
              <w:rPr>
                <w:bCs/>
                <w:sz w:val="18"/>
                <w:szCs w:val="18"/>
              </w:rPr>
              <w:t xml:space="preserve">France, </w:t>
            </w:r>
            <w:r w:rsidRPr="005242C1">
              <w:rPr>
                <w:bCs/>
                <w:sz w:val="18"/>
                <w:szCs w:val="18"/>
              </w:rPr>
              <w:t xml:space="preserve">Lithuania, Mexico, Portugal </w:t>
            </w:r>
            <w:r w:rsidRPr="005242C1">
              <w:rPr>
                <w:bCs/>
                <w:sz w:val="18"/>
                <w:szCs w:val="18"/>
                <w:lang w:val="en-GB"/>
              </w:rPr>
              <w:fldChar w:fldCharType="begin" w:fldLock="1"/>
            </w:r>
            <w:r w:rsidR="00B056A6">
              <w:rPr>
                <w:bCs/>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0070ba08-96be-4a79-8c48-f003bb745b56","http://www.mendeley.com/documents/?uuid=dad4b9d1-c6b3-4b7b-bd4e-914aebc29e7c"]},{"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998c9051-8e2e-4896-9f91-8a77d2e380e2","http://www.mendeley.com/documents/?uuid=f721f6ba-c2b5-4b82-a63b-a0e2d41f45db"]},{"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94ccd6c3-803c-4c6d-b2d8-c152726f4e0e","http://www.mendeley.com/documents/?uuid=28b33dba-b742-45e6-917e-07b7f44bf465"]},{"id":"ITEM-4","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4","issue":"051","issued":{"date-parts":[["2003"]]},"page":"27-34","title":"Hongos ambientales en una biblioteca: un año de estudio","type":"article-journal"},"uris":["http://www.mendeley.com/documents/?uuid=e47a8f41-e665-4013-aecd-1b47d19e3e78","http://www.mendeley.com/documents/?uuid=d73e2b1f-6a25-4f39-94a2-1d24234aab96"]},{"id":"ITEM-5","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5","issued":{"date-parts":[["2013","4"]]},"page":"36-41","publisher":"Elsevier Ltd","title":"Characterization of an airborne microbial community: A case study in the archive of the University of Coimbra, Portugal","type":"article-journal","volume":"79"},"uris":["http://www.mendeley.com/documents/?uuid=072273d1-463f-4da5-8b82-54b0358ad20c"]},{"id":"ITEM-6","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6","issue":"NE-1","issued":{"date-parts":[["2015"]]},"page":"32-38","title":"Aislamiento de hongos alergenos en una biblioteca universitaria","type":"article-journal","volume":"25"},"uris":["http://www.mendeley.com/documents/?uuid=c3aba17e-d5ac-4a96-a574-2fd9f39e6a2b"]},{"id":"ITEM-7","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7","issue":"6","issued":{"date-parts":[["2012"]]},"page":"514-522","title":"Microbiological evaluation of ten French archives and link to occupational symptoms","type":"article-journal","volume":"22"},"uris":["http://www.mendeley.com/documents/?uuid=ad1b6379-d0a5-4fad-b432-47f195777d07"]},{"id":"ITEM-8","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8","issue":"3","issued":{"date-parts":[["2015"]]},"page":"537-547","title":"Determinación y comparación aerobiológica en tres archivos de la empresa de energía de Boyacá, Tunja (Colombia)","type":"article-journal","volume":"31"},"uris":["http://www.mendeley.com/documents/?uuid=fbe0ce50-63cf-4dfe-9366-1abb83378c6d"]}],"mendeley":{"formattedCitation":"[2–9]","plainTextFormattedCitation":"[2–9]","previouslyFormattedCitation":"(Bueno et al. 2003; Lugauskas &amp; Krikstaponis 2004; Roussel et al. 2012; Nunes et al. 2013; Pinheiro 2014; Hernández-Velandia &amp; Lizarazo-Forero 2015; Pinheiro 2015; Zárate et al. 2015)"},"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rPr>
              <w:t>[2–9]</w:t>
            </w:r>
            <w:r w:rsidRPr="005242C1">
              <w:rPr>
                <w:bCs/>
                <w:sz w:val="18"/>
                <w:szCs w:val="18"/>
                <w:lang w:val="en-GB"/>
              </w:rPr>
              <w:fldChar w:fldCharType="end"/>
            </w:r>
          </w:p>
        </w:tc>
        <w:tc>
          <w:tcPr>
            <w:tcW w:w="3392" w:type="dxa"/>
            <w:vAlign w:val="center"/>
          </w:tcPr>
          <w:p w14:paraId="59136295" w14:textId="7C5CBB03" w:rsidR="00A000DA" w:rsidRPr="005242C1" w:rsidRDefault="003E3E2A" w:rsidP="00D85868">
            <w:pPr>
              <w:spacing w:line="276" w:lineRule="auto"/>
              <w:jc w:val="center"/>
              <w:rPr>
                <w:bCs/>
                <w:sz w:val="18"/>
                <w:szCs w:val="18"/>
                <w:lang w:val="en-GB"/>
              </w:rPr>
            </w:pPr>
            <w:r w:rsidRPr="005242C1">
              <w:rPr>
                <w:bCs/>
                <w:sz w:val="18"/>
                <w:szCs w:val="18"/>
              </w:rPr>
              <w:t xml:space="preserve">Italy, </w:t>
            </w:r>
            <w:r w:rsidR="00A000DA" w:rsidRPr="005242C1">
              <w:rPr>
                <w:bCs/>
                <w:sz w:val="18"/>
                <w:szCs w:val="18"/>
              </w:rPr>
              <w:t xml:space="preserve">France, </w:t>
            </w:r>
            <w:r w:rsidRPr="005242C1">
              <w:rPr>
                <w:bCs/>
                <w:sz w:val="18"/>
                <w:szCs w:val="18"/>
              </w:rPr>
              <w:t xml:space="preserve">Portugal </w:t>
            </w:r>
            <w:r w:rsidR="00414959" w:rsidRPr="005242C1">
              <w:rPr>
                <w:bCs/>
                <w:sz w:val="18"/>
                <w:szCs w:val="18"/>
              </w:rPr>
              <w:fldChar w:fldCharType="begin" w:fldLock="1"/>
            </w:r>
            <w:r w:rsidR="00B056A6">
              <w:rPr>
                <w:bCs/>
                <w:sz w:val="18"/>
                <w:szCs w:val="18"/>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998c9051-8e2e-4896-9f91-8a77d2e380e2"]},{"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94ccd6c3-803c-4c6d-b2d8-c152726f4e0e"]},{"id":"ITEM-4","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4","issue":"6","issued":{"date-parts":[["2012"]]},"page":"514-522","title":"Microbiological evaluation of ten French archives and link to occupational symptoms","type":"article-journal","volume":"22"},"uris":["http://www.mendeley.com/documents/?uuid=ad1b6379-d0a5-4fad-b432-47f195777d07"]}],"mendeley":{"formattedCitation":"[4,5,8,10]","plainTextFormattedCitation":"[4,5,8,10]","previouslyFormattedCitation":"(Maggi et al. 2000; Roussel et al. 2012; Pinheiro 2014; Pinheiro 2015)"},"properties":{"noteIndex":0},"schema":"https://github.com/citation-style-language/schema/raw/master/csl-citation.json"}</w:instrText>
            </w:r>
            <w:r w:rsidR="00414959" w:rsidRPr="005242C1">
              <w:rPr>
                <w:bCs/>
                <w:sz w:val="18"/>
                <w:szCs w:val="18"/>
              </w:rPr>
              <w:fldChar w:fldCharType="separate"/>
            </w:r>
            <w:r w:rsidR="00B056A6" w:rsidRPr="00B056A6">
              <w:rPr>
                <w:bCs/>
                <w:noProof/>
                <w:sz w:val="18"/>
                <w:szCs w:val="18"/>
                <w:lang w:val="en-GB"/>
              </w:rPr>
              <w:t>[4,5,8,10]</w:t>
            </w:r>
            <w:r w:rsidR="00414959" w:rsidRPr="005242C1">
              <w:rPr>
                <w:bCs/>
                <w:sz w:val="18"/>
                <w:szCs w:val="18"/>
              </w:rPr>
              <w:fldChar w:fldCharType="end"/>
            </w:r>
            <w:r w:rsidRPr="005242C1">
              <w:rPr>
                <w:bCs/>
                <w:sz w:val="18"/>
                <w:szCs w:val="18"/>
                <w:lang w:val="en-GB"/>
              </w:rPr>
              <w:t xml:space="preserve"> </w:t>
            </w:r>
          </w:p>
        </w:tc>
        <w:tc>
          <w:tcPr>
            <w:tcW w:w="3392" w:type="dxa"/>
            <w:shd w:val="clear" w:color="000000" w:fill="FFFFFF"/>
            <w:vAlign w:val="center"/>
          </w:tcPr>
          <w:p w14:paraId="57B9C1AC" w14:textId="097580D3" w:rsidR="003E3E2A" w:rsidRPr="005242C1" w:rsidRDefault="003E3E2A" w:rsidP="00D85868">
            <w:pPr>
              <w:spacing w:line="276" w:lineRule="auto"/>
              <w:jc w:val="center"/>
              <w:rPr>
                <w:sz w:val="18"/>
                <w:szCs w:val="18"/>
                <w:lang w:val="en-GB"/>
              </w:rPr>
            </w:pPr>
            <w:r w:rsidRPr="005242C1">
              <w:rPr>
                <w:sz w:val="18"/>
                <w:szCs w:val="18"/>
                <w:lang w:val="en-GB"/>
              </w:rPr>
              <w:t xml:space="preserve">Brazil, </w:t>
            </w:r>
            <w:r w:rsidR="00D57A52" w:rsidRPr="005242C1">
              <w:rPr>
                <w:sz w:val="18"/>
                <w:szCs w:val="18"/>
                <w:lang w:val="en-GB"/>
              </w:rPr>
              <w:t>Czech</w:t>
            </w:r>
            <w:r w:rsidR="00C23EEE" w:rsidRPr="005242C1">
              <w:rPr>
                <w:sz w:val="18"/>
                <w:szCs w:val="18"/>
                <w:lang w:val="en-GB"/>
              </w:rPr>
              <w:t xml:space="preserve"> Republic, </w:t>
            </w:r>
            <w:r w:rsidRPr="005242C1">
              <w:rPr>
                <w:sz w:val="18"/>
                <w:szCs w:val="18"/>
                <w:lang w:val="en-GB"/>
              </w:rPr>
              <w:t xml:space="preserve">Iran, Finland, </w:t>
            </w:r>
            <w:r w:rsidR="00C23EEE" w:rsidRPr="005242C1">
              <w:rPr>
                <w:sz w:val="18"/>
                <w:szCs w:val="18"/>
                <w:lang w:val="en-GB"/>
              </w:rPr>
              <w:t xml:space="preserve">Poland, </w:t>
            </w: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6a64a2fb-7c74-4ca2-8944-e5df69d0d26c","http://www.mendeley.com/documents/?uuid=b3e92708-d501-495a-a70e-a1567ba2b06c"]},{"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efe5992b-6df3-4989-8ebf-5ed46c043202","http://www.mendeley.com/documents/?uuid=80b8278d-13f3-477e-b6fd-cab2a316122b"]},{"id":"ITEM-3","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3","issue":"3","issued":{"date-parts":[["2006"]]},"page":"420-422","title":"Fungal Contaminations in Historical Manuscripts at Astan Quds Museum Library, Mashhad, Iran","type":"article-journal","volume":"8"},"uris":["http://www.mendeley.com/documents/?uuid=236143cc-941e-4d8f-acd0-7a1dfe91b03d","http://www.mendeley.com/documents/?uuid=210cd74f-0afc-42a9-af25-58b85ee55591"]},{"id":"ITEM-4","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4","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7d3c917b-2f13-4fbe-b6fc-18e2f61a5473","http://www.mendeley.com/documents/?uuid=efe0b2e7-5792-46ba-8612-1ea72c23d4bb"]},{"id":"ITEM-5","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5","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1–15]","plainTextFormattedCitation":"[11–15]","previouslyFormattedCitation":"(Hyvärinen et al. 2002; Lourenço et al. 2005; Shamsian et al. 2006; da Silva et al. 2006;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1–15]</w:t>
            </w:r>
            <w:r w:rsidRPr="005242C1">
              <w:rPr>
                <w:sz w:val="18"/>
                <w:szCs w:val="18"/>
                <w:lang w:val="en-GB"/>
              </w:rPr>
              <w:fldChar w:fldCharType="end"/>
            </w:r>
          </w:p>
        </w:tc>
      </w:tr>
      <w:tr w:rsidR="006D1F84" w:rsidRPr="005A0691" w14:paraId="5E8A91E8" w14:textId="77777777" w:rsidTr="0038188C">
        <w:trPr>
          <w:trHeight w:val="394"/>
        </w:trPr>
        <w:tc>
          <w:tcPr>
            <w:tcW w:w="4395" w:type="dxa"/>
            <w:shd w:val="clear" w:color="auto" w:fill="auto"/>
            <w:vAlign w:val="center"/>
          </w:tcPr>
          <w:p w14:paraId="69C36117" w14:textId="4EF95ECA" w:rsidR="006D1F84" w:rsidRPr="006D1F84" w:rsidRDefault="006D1F84" w:rsidP="003E3E2A">
            <w:pPr>
              <w:spacing w:line="276" w:lineRule="auto"/>
              <w:rPr>
                <w:iCs/>
                <w:sz w:val="18"/>
                <w:szCs w:val="18"/>
                <w:lang w:val="en-GB"/>
              </w:rPr>
            </w:pPr>
            <w:r>
              <w:rPr>
                <w:b/>
                <w:i/>
                <w:iCs/>
                <w:sz w:val="18"/>
                <w:szCs w:val="18"/>
                <w:lang w:val="en-GB"/>
              </w:rPr>
              <w:t xml:space="preserve">Acremonium alabamense </w:t>
            </w:r>
            <w:r w:rsidRPr="006D1F84">
              <w:rPr>
                <w:iCs/>
                <w:sz w:val="18"/>
                <w:szCs w:val="18"/>
                <w:lang w:val="en-GB"/>
              </w:rPr>
              <w:t>Morgan-Jones</w:t>
            </w:r>
          </w:p>
        </w:tc>
        <w:tc>
          <w:tcPr>
            <w:tcW w:w="3391" w:type="dxa"/>
            <w:vAlign w:val="center"/>
          </w:tcPr>
          <w:p w14:paraId="07709231" w14:textId="4ED1330C" w:rsidR="006D1F84" w:rsidRPr="005242C1" w:rsidRDefault="006D1F84" w:rsidP="00D85868">
            <w:pPr>
              <w:spacing w:line="276" w:lineRule="auto"/>
              <w:jc w:val="center"/>
              <w:rPr>
                <w:bCs/>
                <w:sz w:val="18"/>
                <w:szCs w:val="18"/>
              </w:rPr>
            </w:pPr>
            <w:r w:rsidRPr="005242C1">
              <w:rPr>
                <w:bCs/>
                <w:sz w:val="18"/>
                <w:szCs w:val="18"/>
                <w:lang w:val="en-GB"/>
              </w:rPr>
              <w:t xml:space="preserve">Cuba </w:t>
            </w:r>
            <w:r w:rsidRPr="005242C1">
              <w:rPr>
                <w:bCs/>
                <w:sz w:val="18"/>
                <w:szCs w:val="18"/>
              </w:rPr>
              <w:fldChar w:fldCharType="begin" w:fldLock="1"/>
            </w:r>
            <w:r w:rsidR="00B056A6">
              <w:rPr>
                <w:bCs/>
                <w:sz w:val="18"/>
                <w:szCs w:val="18"/>
                <w:lang w:val="en-GB"/>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mendeley":{"formattedCitation":"[16]","plainTextFormattedCitation":"[16]","previouslyFormattedCitation":"(Anaya et al. 2016)"},"properties":{"noteIndex":0},"schema":"https://github.com/citation-style-language/schema/raw/master/csl-citation.json"}</w:instrText>
            </w:r>
            <w:r w:rsidRPr="005242C1">
              <w:rPr>
                <w:bCs/>
                <w:sz w:val="18"/>
                <w:szCs w:val="18"/>
              </w:rPr>
              <w:fldChar w:fldCharType="separate"/>
            </w:r>
            <w:r w:rsidR="00B056A6" w:rsidRPr="00B056A6">
              <w:rPr>
                <w:bCs/>
                <w:noProof/>
                <w:sz w:val="18"/>
                <w:szCs w:val="18"/>
              </w:rPr>
              <w:t>[16]</w:t>
            </w:r>
            <w:r w:rsidRPr="005242C1">
              <w:rPr>
                <w:bCs/>
                <w:sz w:val="18"/>
                <w:szCs w:val="18"/>
              </w:rPr>
              <w:fldChar w:fldCharType="end"/>
            </w:r>
          </w:p>
        </w:tc>
        <w:tc>
          <w:tcPr>
            <w:tcW w:w="3392" w:type="dxa"/>
            <w:vAlign w:val="center"/>
          </w:tcPr>
          <w:p w14:paraId="04A50552" w14:textId="4997E9BD" w:rsidR="006D1F84" w:rsidRPr="005242C1" w:rsidRDefault="006D1F84" w:rsidP="003E3E2A">
            <w:pPr>
              <w:spacing w:line="276" w:lineRule="auto"/>
              <w:jc w:val="center"/>
              <w:rPr>
                <w:bCs/>
                <w:sz w:val="18"/>
                <w:szCs w:val="18"/>
              </w:rPr>
            </w:pPr>
            <w:r w:rsidRPr="005242C1">
              <w:rPr>
                <w:bCs/>
                <w:sz w:val="18"/>
                <w:szCs w:val="18"/>
              </w:rPr>
              <w:t>-</w:t>
            </w:r>
          </w:p>
        </w:tc>
        <w:tc>
          <w:tcPr>
            <w:tcW w:w="3392" w:type="dxa"/>
            <w:shd w:val="clear" w:color="000000" w:fill="FFFFFF"/>
            <w:vAlign w:val="center"/>
          </w:tcPr>
          <w:p w14:paraId="49C9D203" w14:textId="63EEDD7C" w:rsidR="006D1F84" w:rsidRPr="005242C1" w:rsidRDefault="006D1F84" w:rsidP="003E3E2A">
            <w:pPr>
              <w:spacing w:line="276" w:lineRule="auto"/>
              <w:jc w:val="center"/>
              <w:rPr>
                <w:sz w:val="18"/>
                <w:szCs w:val="18"/>
              </w:rPr>
            </w:pPr>
            <w:r w:rsidRPr="005242C1">
              <w:rPr>
                <w:sz w:val="18"/>
                <w:szCs w:val="18"/>
              </w:rPr>
              <w:t>-</w:t>
            </w:r>
          </w:p>
        </w:tc>
      </w:tr>
      <w:tr w:rsidR="003E3E2A" w:rsidRPr="00257FEF" w14:paraId="73BE5F35" w14:textId="77777777" w:rsidTr="0038188C">
        <w:trPr>
          <w:trHeight w:val="397"/>
        </w:trPr>
        <w:tc>
          <w:tcPr>
            <w:tcW w:w="4395" w:type="dxa"/>
            <w:shd w:val="clear" w:color="auto" w:fill="auto"/>
            <w:vAlign w:val="center"/>
            <w:hideMark/>
          </w:tcPr>
          <w:p w14:paraId="3A41E7C7" w14:textId="77777777" w:rsidR="003E3E2A" w:rsidRPr="00AC1C4A" w:rsidRDefault="003E3E2A" w:rsidP="003E3E2A">
            <w:pPr>
              <w:spacing w:line="276" w:lineRule="auto"/>
              <w:rPr>
                <w:b/>
                <w:i/>
                <w:iCs/>
                <w:sz w:val="18"/>
                <w:szCs w:val="18"/>
              </w:rPr>
            </w:pPr>
            <w:r w:rsidRPr="00AC1C4A">
              <w:rPr>
                <w:b/>
                <w:i/>
                <w:iCs/>
                <w:sz w:val="18"/>
                <w:szCs w:val="18"/>
              </w:rPr>
              <w:t>Acremonium charticola</w:t>
            </w:r>
            <w:r w:rsidRPr="00AC1C4A">
              <w:rPr>
                <w:i/>
                <w:iCs/>
                <w:sz w:val="18"/>
                <w:szCs w:val="18"/>
              </w:rPr>
              <w:t xml:space="preserve"> </w:t>
            </w:r>
            <w:r w:rsidRPr="00AC1C4A">
              <w:rPr>
                <w:sz w:val="18"/>
                <w:szCs w:val="18"/>
              </w:rPr>
              <w:t>(Lindau) W. Gams</w:t>
            </w:r>
          </w:p>
        </w:tc>
        <w:tc>
          <w:tcPr>
            <w:tcW w:w="3391" w:type="dxa"/>
            <w:vAlign w:val="center"/>
          </w:tcPr>
          <w:p w14:paraId="0CAEAD2D" w14:textId="5AE297B9" w:rsidR="003E3E2A" w:rsidRPr="005242C1" w:rsidRDefault="003E3E2A"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b24ba249-e9ce-4876-91c2-a7b601867bd9","http://www.mendeley.com/documents/?uuid=651a56e5-120c-4e54-be5e-c9b07bc79a4f"]},{"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691f2499-ffe6-4397-bcc7-a5bc2f453c25","http://www.mendeley.com/documents/?uuid=5325b2d0-5d68-448e-abc5-e102643d9132"]}],"mendeley":{"formattedCitation":"[17,18]","plainTextFormattedCitation":"[17,18]","previouslyFormattedCitation":"(Wlazło et al. 2008; 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18]</w:t>
            </w:r>
            <w:r w:rsidRPr="005242C1">
              <w:rPr>
                <w:sz w:val="18"/>
                <w:szCs w:val="18"/>
                <w:lang w:val="en-GB"/>
              </w:rPr>
              <w:fldChar w:fldCharType="end"/>
            </w:r>
            <w:r w:rsidR="00040FBD" w:rsidRPr="005242C1">
              <w:rPr>
                <w:sz w:val="18"/>
                <w:szCs w:val="18"/>
                <w:lang w:val="en-GB"/>
              </w:rPr>
              <w:t xml:space="preserve"> </w:t>
            </w:r>
          </w:p>
        </w:tc>
        <w:tc>
          <w:tcPr>
            <w:tcW w:w="3392" w:type="dxa"/>
            <w:vAlign w:val="center"/>
          </w:tcPr>
          <w:p w14:paraId="24364176" w14:textId="77777777" w:rsidR="003E3E2A" w:rsidRPr="005242C1" w:rsidRDefault="003E3E2A" w:rsidP="003E3E2A">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hideMark/>
          </w:tcPr>
          <w:p w14:paraId="507A027D" w14:textId="77777777" w:rsidR="003E3E2A" w:rsidRPr="005242C1" w:rsidRDefault="003E3E2A" w:rsidP="003E3E2A">
            <w:pPr>
              <w:spacing w:line="276" w:lineRule="auto"/>
              <w:jc w:val="center"/>
              <w:rPr>
                <w:sz w:val="18"/>
                <w:szCs w:val="18"/>
                <w:lang w:val="en-GB"/>
              </w:rPr>
            </w:pPr>
            <w:r w:rsidRPr="005242C1">
              <w:rPr>
                <w:sz w:val="18"/>
                <w:szCs w:val="18"/>
                <w:lang w:val="en-GB"/>
              </w:rPr>
              <w:t>-</w:t>
            </w:r>
          </w:p>
        </w:tc>
      </w:tr>
      <w:tr w:rsidR="003C37D2" w:rsidRPr="004156D4" w14:paraId="347CED5A" w14:textId="77777777" w:rsidTr="0038188C">
        <w:trPr>
          <w:trHeight w:val="397"/>
        </w:trPr>
        <w:tc>
          <w:tcPr>
            <w:tcW w:w="4395" w:type="dxa"/>
            <w:shd w:val="clear" w:color="auto" w:fill="auto"/>
            <w:vAlign w:val="center"/>
          </w:tcPr>
          <w:p w14:paraId="71D48AAD" w14:textId="119A3AB6" w:rsidR="003C37D2" w:rsidRPr="00370537" w:rsidRDefault="003C37D2" w:rsidP="003E3E2A">
            <w:pPr>
              <w:spacing w:line="276" w:lineRule="auto"/>
              <w:rPr>
                <w:b/>
                <w:i/>
                <w:iCs/>
                <w:sz w:val="18"/>
                <w:szCs w:val="18"/>
                <w:lang w:val="en-GB"/>
              </w:rPr>
            </w:pPr>
            <w:r w:rsidRPr="00370537">
              <w:rPr>
                <w:b/>
                <w:i/>
                <w:iCs/>
                <w:sz w:val="18"/>
                <w:szCs w:val="18"/>
                <w:lang w:val="en-GB"/>
              </w:rPr>
              <w:t>Acremonium furcatum</w:t>
            </w:r>
            <w:r w:rsidRPr="00370537">
              <w:rPr>
                <w:iCs/>
                <w:sz w:val="18"/>
                <w:szCs w:val="18"/>
                <w:lang w:val="en-GB"/>
              </w:rPr>
              <w:t xml:space="preserve"> Moreau &amp; V. Moreau ex W. Gams</w:t>
            </w:r>
          </w:p>
        </w:tc>
        <w:tc>
          <w:tcPr>
            <w:tcW w:w="3391" w:type="dxa"/>
            <w:vAlign w:val="center"/>
          </w:tcPr>
          <w:p w14:paraId="01D90251" w14:textId="75FC8228" w:rsidR="003C37D2" w:rsidRPr="005242C1" w:rsidRDefault="003C37D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vAlign w:val="center"/>
          </w:tcPr>
          <w:p w14:paraId="7D3A8D74" w14:textId="3FA9C337" w:rsidR="003C37D2" w:rsidRPr="005242C1" w:rsidRDefault="003C37D2" w:rsidP="003E3E2A">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4A51858A" w14:textId="6EB2F33D" w:rsidR="003C37D2" w:rsidRPr="005242C1" w:rsidRDefault="003C37D2" w:rsidP="003E3E2A">
            <w:pPr>
              <w:spacing w:line="276" w:lineRule="auto"/>
              <w:jc w:val="center"/>
              <w:rPr>
                <w:sz w:val="18"/>
                <w:szCs w:val="18"/>
                <w:lang w:val="en-GB"/>
              </w:rPr>
            </w:pPr>
            <w:r w:rsidRPr="005242C1">
              <w:rPr>
                <w:sz w:val="18"/>
                <w:szCs w:val="18"/>
                <w:lang w:val="en-GB"/>
              </w:rPr>
              <w:t>-</w:t>
            </w:r>
          </w:p>
        </w:tc>
      </w:tr>
      <w:tr w:rsidR="00040FBD" w:rsidRPr="0030132A" w14:paraId="6198466B" w14:textId="77777777" w:rsidTr="0038188C">
        <w:trPr>
          <w:trHeight w:val="397"/>
        </w:trPr>
        <w:tc>
          <w:tcPr>
            <w:tcW w:w="4395" w:type="dxa"/>
            <w:shd w:val="clear" w:color="auto" w:fill="auto"/>
            <w:vAlign w:val="center"/>
          </w:tcPr>
          <w:p w14:paraId="010C5DCC" w14:textId="4F0A829C" w:rsidR="00040FBD" w:rsidRPr="00040FBD" w:rsidRDefault="00040FBD" w:rsidP="00040FBD">
            <w:pPr>
              <w:spacing w:line="276" w:lineRule="auto"/>
              <w:rPr>
                <w:rFonts w:eastAsiaTheme="minorHAnsi"/>
                <w:color w:val="000000"/>
                <w:lang w:val="en-GB" w:eastAsia="en-US"/>
              </w:rPr>
            </w:pPr>
            <w:r w:rsidRPr="00040FBD">
              <w:rPr>
                <w:b/>
                <w:i/>
                <w:iCs/>
                <w:sz w:val="18"/>
                <w:szCs w:val="18"/>
                <w:lang w:val="en-GB"/>
              </w:rPr>
              <w:t>Acremonium fusidioides</w:t>
            </w:r>
            <w:r w:rsidRPr="00040FBD">
              <w:rPr>
                <w:iCs/>
                <w:sz w:val="18"/>
                <w:szCs w:val="18"/>
                <w:lang w:val="en-GB"/>
              </w:rPr>
              <w:t xml:space="preserve"> (Nicot) W. Gams</w:t>
            </w:r>
          </w:p>
        </w:tc>
        <w:tc>
          <w:tcPr>
            <w:tcW w:w="3391" w:type="dxa"/>
            <w:vAlign w:val="center"/>
          </w:tcPr>
          <w:p w14:paraId="527710AF" w14:textId="6141836B" w:rsidR="00040FBD" w:rsidRPr="005242C1" w:rsidRDefault="00040FBD" w:rsidP="003E3E2A">
            <w:pPr>
              <w:spacing w:line="276" w:lineRule="auto"/>
              <w:jc w:val="center"/>
              <w:rPr>
                <w:sz w:val="18"/>
                <w:szCs w:val="18"/>
                <w:lang w:val="en-GB"/>
              </w:rPr>
            </w:pPr>
            <w:r w:rsidRPr="005242C1">
              <w:rPr>
                <w:sz w:val="18"/>
                <w:szCs w:val="18"/>
                <w:lang w:val="en-GB"/>
              </w:rPr>
              <w:t>-</w:t>
            </w:r>
          </w:p>
        </w:tc>
        <w:tc>
          <w:tcPr>
            <w:tcW w:w="3392" w:type="dxa"/>
            <w:vAlign w:val="center"/>
          </w:tcPr>
          <w:p w14:paraId="3CC7DE8B" w14:textId="3CD29DEE" w:rsidR="00040FBD" w:rsidRPr="005242C1" w:rsidRDefault="00040FBD"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shd w:val="clear" w:color="000000" w:fill="FFFFFF"/>
            <w:vAlign w:val="center"/>
          </w:tcPr>
          <w:p w14:paraId="5AB15F0C" w14:textId="3AB70EF9" w:rsidR="00040FBD" w:rsidRPr="005242C1" w:rsidRDefault="00040FBD" w:rsidP="003E3E2A">
            <w:pPr>
              <w:spacing w:line="276" w:lineRule="auto"/>
              <w:jc w:val="center"/>
              <w:rPr>
                <w:sz w:val="18"/>
                <w:szCs w:val="18"/>
                <w:lang w:val="en-GB"/>
              </w:rPr>
            </w:pPr>
            <w:r w:rsidRPr="005242C1">
              <w:rPr>
                <w:sz w:val="18"/>
                <w:szCs w:val="18"/>
                <w:lang w:val="en-GB"/>
              </w:rPr>
              <w:t>-</w:t>
            </w:r>
          </w:p>
        </w:tc>
      </w:tr>
      <w:tr w:rsidR="00F40C4F" w:rsidRPr="0030132A" w14:paraId="53B055FE" w14:textId="77777777" w:rsidTr="005D7B64">
        <w:trPr>
          <w:trHeight w:val="397"/>
        </w:trPr>
        <w:tc>
          <w:tcPr>
            <w:tcW w:w="4395" w:type="dxa"/>
            <w:shd w:val="clear" w:color="auto" w:fill="auto"/>
            <w:vAlign w:val="center"/>
          </w:tcPr>
          <w:p w14:paraId="3908045F" w14:textId="2EDFD8E7" w:rsidR="00F40C4F" w:rsidRPr="00B056A6" w:rsidRDefault="00F40C4F" w:rsidP="00040FBD">
            <w:pPr>
              <w:spacing w:line="276" w:lineRule="auto"/>
              <w:rPr>
                <w:b/>
                <w:i/>
                <w:iCs/>
                <w:sz w:val="18"/>
                <w:szCs w:val="18"/>
                <w:lang w:val="en-GB"/>
              </w:rPr>
            </w:pPr>
            <w:r w:rsidRPr="00B056A6">
              <w:rPr>
                <w:b/>
                <w:i/>
                <w:iCs/>
                <w:sz w:val="18"/>
                <w:szCs w:val="18"/>
                <w:lang w:val="en-GB"/>
              </w:rPr>
              <w:t xml:space="preserve">Acremonium murorum </w:t>
            </w:r>
            <w:r w:rsidRPr="00B056A6">
              <w:rPr>
                <w:sz w:val="18"/>
                <w:szCs w:val="18"/>
                <w:lang w:val="en-GB"/>
              </w:rPr>
              <w:t>(Corda) W. Gams</w:t>
            </w:r>
          </w:p>
        </w:tc>
        <w:tc>
          <w:tcPr>
            <w:tcW w:w="10175" w:type="dxa"/>
            <w:gridSpan w:val="3"/>
            <w:vAlign w:val="center"/>
          </w:tcPr>
          <w:p w14:paraId="58EB3DD7" w14:textId="70E64EEF" w:rsidR="00F40C4F" w:rsidRPr="005242C1" w:rsidRDefault="00F40C4F" w:rsidP="003E3E2A">
            <w:pPr>
              <w:spacing w:line="276" w:lineRule="auto"/>
              <w:jc w:val="center"/>
              <w:rPr>
                <w:sz w:val="18"/>
                <w:szCs w:val="18"/>
                <w:lang w:val="en-GB"/>
              </w:rPr>
            </w:pPr>
            <w:r w:rsidRPr="005242C1">
              <w:rPr>
                <w:i/>
                <w:sz w:val="18"/>
                <w:szCs w:val="18"/>
                <w:lang w:val="en-GB"/>
              </w:rPr>
              <w:t>See current name: Gliomastix murorum</w:t>
            </w:r>
          </w:p>
        </w:tc>
      </w:tr>
      <w:tr w:rsidR="00605E50" w:rsidRPr="0030132A" w14:paraId="7F018030" w14:textId="77777777" w:rsidTr="005D7B64">
        <w:trPr>
          <w:trHeight w:val="336"/>
        </w:trPr>
        <w:tc>
          <w:tcPr>
            <w:tcW w:w="4395" w:type="dxa"/>
            <w:shd w:val="clear" w:color="auto" w:fill="auto"/>
            <w:vAlign w:val="center"/>
            <w:hideMark/>
          </w:tcPr>
          <w:p w14:paraId="34F17DC4" w14:textId="77777777" w:rsidR="00605E50" w:rsidRPr="00DD1D34" w:rsidRDefault="00605E50" w:rsidP="003E3E2A">
            <w:pPr>
              <w:spacing w:line="276" w:lineRule="auto"/>
              <w:rPr>
                <w:b/>
                <w:i/>
                <w:iCs/>
                <w:sz w:val="18"/>
                <w:szCs w:val="18"/>
                <w:lang w:val="en-GB"/>
              </w:rPr>
            </w:pPr>
            <w:r w:rsidRPr="00DD1D34">
              <w:rPr>
                <w:b/>
                <w:i/>
                <w:iCs/>
                <w:sz w:val="18"/>
                <w:szCs w:val="18"/>
                <w:lang w:val="en-GB"/>
              </w:rPr>
              <w:t xml:space="preserve">Acremonium roseum </w:t>
            </w:r>
            <w:r w:rsidRPr="003E3E2A">
              <w:rPr>
                <w:sz w:val="18"/>
                <w:szCs w:val="18"/>
                <w:lang w:val="en-GB"/>
              </w:rPr>
              <w:t>Petch</w:t>
            </w:r>
          </w:p>
        </w:tc>
        <w:tc>
          <w:tcPr>
            <w:tcW w:w="10175" w:type="dxa"/>
            <w:gridSpan w:val="3"/>
            <w:vAlign w:val="center"/>
          </w:tcPr>
          <w:p w14:paraId="69C9D51C" w14:textId="06AE7170" w:rsidR="00605E50" w:rsidRPr="005242C1" w:rsidRDefault="00605E50" w:rsidP="00605E50">
            <w:pPr>
              <w:spacing w:line="276" w:lineRule="auto"/>
              <w:jc w:val="center"/>
              <w:rPr>
                <w:sz w:val="18"/>
                <w:szCs w:val="18"/>
                <w:lang w:val="en-GB"/>
              </w:rPr>
            </w:pPr>
            <w:r w:rsidRPr="005242C1">
              <w:rPr>
                <w:i/>
                <w:sz w:val="18"/>
                <w:szCs w:val="18"/>
                <w:lang w:val="en-GB"/>
              </w:rPr>
              <w:t>See current name:</w:t>
            </w:r>
            <w:r w:rsidRPr="005242C1">
              <w:rPr>
                <w:lang w:val="en-GB"/>
              </w:rPr>
              <w:t xml:space="preserve"> </w:t>
            </w:r>
            <w:r w:rsidRPr="005242C1">
              <w:rPr>
                <w:i/>
                <w:sz w:val="18"/>
                <w:szCs w:val="18"/>
                <w:lang w:val="en-GB"/>
              </w:rPr>
              <w:t>Hyalocylindrophora rosea</w:t>
            </w:r>
          </w:p>
        </w:tc>
      </w:tr>
      <w:tr w:rsidR="003E3E2A" w:rsidRPr="00B056A6" w14:paraId="33E80721" w14:textId="77777777" w:rsidTr="0038188C">
        <w:trPr>
          <w:trHeight w:val="397"/>
        </w:trPr>
        <w:tc>
          <w:tcPr>
            <w:tcW w:w="4395" w:type="dxa"/>
            <w:shd w:val="clear" w:color="auto" w:fill="auto"/>
            <w:vAlign w:val="center"/>
            <w:hideMark/>
          </w:tcPr>
          <w:p w14:paraId="779FBCA7" w14:textId="77777777" w:rsidR="003E3E2A" w:rsidRPr="00DD1D34" w:rsidRDefault="003E3E2A" w:rsidP="003E3E2A">
            <w:pPr>
              <w:spacing w:line="276" w:lineRule="auto"/>
              <w:rPr>
                <w:b/>
                <w:i/>
                <w:iCs/>
                <w:sz w:val="18"/>
                <w:szCs w:val="18"/>
                <w:lang w:val="en-GB"/>
              </w:rPr>
            </w:pPr>
            <w:r w:rsidRPr="00DD1D34">
              <w:rPr>
                <w:b/>
                <w:i/>
                <w:iCs/>
                <w:sz w:val="18"/>
                <w:szCs w:val="18"/>
                <w:lang w:val="en-GB"/>
              </w:rPr>
              <w:t xml:space="preserve">Acremonium strictum </w:t>
            </w:r>
            <w:r w:rsidRPr="003E3E2A">
              <w:rPr>
                <w:sz w:val="18"/>
                <w:szCs w:val="18"/>
                <w:lang w:val="en-GB"/>
              </w:rPr>
              <w:t>W. Gams</w:t>
            </w:r>
          </w:p>
        </w:tc>
        <w:tc>
          <w:tcPr>
            <w:tcW w:w="3391" w:type="dxa"/>
            <w:vAlign w:val="center"/>
          </w:tcPr>
          <w:p w14:paraId="46153F64" w14:textId="188BF0D9" w:rsidR="003E3E2A" w:rsidRPr="005242C1" w:rsidRDefault="003E3E2A" w:rsidP="00D85868">
            <w:pPr>
              <w:spacing w:line="276" w:lineRule="auto"/>
              <w:jc w:val="center"/>
              <w:rPr>
                <w:sz w:val="18"/>
                <w:szCs w:val="18"/>
                <w:lang w:val="en-GB"/>
              </w:rPr>
            </w:pPr>
            <w:r w:rsidRPr="005242C1">
              <w:rPr>
                <w:sz w:val="18"/>
                <w:szCs w:val="18"/>
                <w:lang w:val="en-GB"/>
              </w:rPr>
              <w:t xml:space="preserve">Lithuania, Poland </w:t>
            </w:r>
            <w:r w:rsidRPr="005242C1">
              <w:rPr>
                <w:sz w:val="18"/>
                <w:szCs w:val="18"/>
                <w:lang w:val="en-GB"/>
              </w:rPr>
              <w:fldChar w:fldCharType="begin" w:fldLock="1"/>
            </w:r>
            <w:r w:rsidR="00B056A6">
              <w:rPr>
                <w:sz w:val="18"/>
                <w:szCs w:val="18"/>
                <w:lang w:val="en-GB"/>
              </w:rPr>
              <w:instrText>ADDIN CSL_CITATION {"citationItems":[{"id":"ITEM-1","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1","issue":"2","issued":{"date-parts":[["2011"]]},"page":"323-329","title":"Bioaerosol assessment in naturally ventilated historical library building with restricted personnel access","type":"article-journal","volume":"18"},"uris":["http://www.mendeley.com/documents/?uuid=c8bf9f0b-9cef-485c-baa9-139efa45ceb2","http://www.mendeley.com/documents/?uuid=f7b23986-c4e2-4cd6-8d16-5cb8cd6a729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3","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3","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f516afb9-2792-4f82-9aaa-b0353b349130"]},{"id":"ITEM-4","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4","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101bdfa2-f21c-4692-94f6-db477193a43b"]}],"mendeley":{"formattedCitation":"[3,17,18,21]","plainTextFormattedCitation":"[3,17,18,21]","previouslyFormattedCitation":"(Lugauskas &amp; Krikstaponis 2004; Wlazło et al. 2008; Zielińska-Jankiewicz et al. 2008; Harkawy et al. 201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7,18,21]</w:t>
            </w:r>
            <w:r w:rsidRPr="005242C1">
              <w:rPr>
                <w:sz w:val="18"/>
                <w:szCs w:val="18"/>
                <w:lang w:val="en-GB"/>
              </w:rPr>
              <w:fldChar w:fldCharType="end"/>
            </w:r>
          </w:p>
        </w:tc>
        <w:tc>
          <w:tcPr>
            <w:tcW w:w="3392" w:type="dxa"/>
            <w:vAlign w:val="center"/>
          </w:tcPr>
          <w:p w14:paraId="382DA862" w14:textId="77777777" w:rsidR="003E3E2A" w:rsidRPr="005242C1" w:rsidRDefault="003E3E2A" w:rsidP="003E3E2A">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hideMark/>
          </w:tcPr>
          <w:p w14:paraId="4AA19543" w14:textId="77777777" w:rsidR="003E3E2A" w:rsidRPr="005242C1" w:rsidRDefault="003E3E2A" w:rsidP="003E3E2A">
            <w:pPr>
              <w:spacing w:line="276" w:lineRule="auto"/>
              <w:jc w:val="center"/>
              <w:rPr>
                <w:sz w:val="18"/>
                <w:szCs w:val="18"/>
                <w:lang w:val="en-GB"/>
              </w:rPr>
            </w:pPr>
            <w:r w:rsidRPr="005242C1">
              <w:rPr>
                <w:sz w:val="18"/>
                <w:szCs w:val="18"/>
                <w:lang w:val="en-GB"/>
              </w:rPr>
              <w:t>-</w:t>
            </w:r>
          </w:p>
        </w:tc>
      </w:tr>
      <w:tr w:rsidR="00AE5CDE" w:rsidRPr="003E6D27" w14:paraId="5DA4A472" w14:textId="77777777" w:rsidTr="0038188C">
        <w:trPr>
          <w:trHeight w:val="397"/>
        </w:trPr>
        <w:tc>
          <w:tcPr>
            <w:tcW w:w="4395" w:type="dxa"/>
            <w:shd w:val="clear" w:color="auto" w:fill="auto"/>
            <w:vAlign w:val="center"/>
          </w:tcPr>
          <w:p w14:paraId="4922AF02" w14:textId="4C96D93B" w:rsidR="00AE5CDE" w:rsidRPr="00DD1D34" w:rsidRDefault="00AE5CDE" w:rsidP="00AE5CDE">
            <w:pPr>
              <w:spacing w:line="276" w:lineRule="auto"/>
              <w:rPr>
                <w:b/>
                <w:i/>
                <w:iCs/>
                <w:sz w:val="18"/>
                <w:szCs w:val="18"/>
                <w:lang w:val="en-GB"/>
              </w:rPr>
            </w:pPr>
            <w:r w:rsidRPr="00AE5CDE">
              <w:rPr>
                <w:b/>
                <w:i/>
                <w:iCs/>
                <w:sz w:val="18"/>
                <w:szCs w:val="18"/>
                <w:lang w:val="en-GB"/>
              </w:rPr>
              <w:t xml:space="preserve">Acrostalagmus albus </w:t>
            </w:r>
            <w:r w:rsidRPr="00AE5CDE">
              <w:rPr>
                <w:iCs/>
                <w:sz w:val="18"/>
                <w:szCs w:val="18"/>
                <w:lang w:val="en-GB"/>
              </w:rPr>
              <w:t>Preuss</w:t>
            </w:r>
          </w:p>
        </w:tc>
        <w:tc>
          <w:tcPr>
            <w:tcW w:w="3391" w:type="dxa"/>
            <w:vAlign w:val="center"/>
          </w:tcPr>
          <w:p w14:paraId="52A0CB9F" w14:textId="34D01794" w:rsidR="00AE5CDE" w:rsidRPr="005242C1" w:rsidRDefault="00AE5CDE"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7DB0822D" w14:textId="1AB4126E"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777EFC5E" w14:textId="0933D709" w:rsidR="00AE5CDE" w:rsidRPr="005242C1" w:rsidRDefault="00AE5CDE" w:rsidP="00AE5CDE">
            <w:pPr>
              <w:spacing w:line="276" w:lineRule="auto"/>
              <w:jc w:val="center"/>
              <w:rPr>
                <w:sz w:val="18"/>
                <w:szCs w:val="18"/>
                <w:lang w:val="en-GB"/>
              </w:rPr>
            </w:pPr>
            <w:r w:rsidRPr="005242C1">
              <w:rPr>
                <w:noProof/>
                <w:sz w:val="18"/>
                <w:szCs w:val="18"/>
                <w:lang w:val="en-GB"/>
              </w:rPr>
              <w:t>-</w:t>
            </w:r>
          </w:p>
        </w:tc>
      </w:tr>
      <w:tr w:rsidR="00AE5CDE" w:rsidRPr="00B056A6" w14:paraId="729288A3" w14:textId="77777777" w:rsidTr="0038188C">
        <w:trPr>
          <w:trHeight w:val="397"/>
        </w:trPr>
        <w:tc>
          <w:tcPr>
            <w:tcW w:w="4395" w:type="dxa"/>
            <w:shd w:val="clear" w:color="auto" w:fill="auto"/>
            <w:vAlign w:val="center"/>
          </w:tcPr>
          <w:p w14:paraId="071B794E" w14:textId="1EF76F5F" w:rsidR="00AE5CDE" w:rsidRPr="004E36C1" w:rsidRDefault="00AE5CDE" w:rsidP="00AE5CDE">
            <w:pPr>
              <w:spacing w:line="276" w:lineRule="auto"/>
              <w:rPr>
                <w:iCs/>
                <w:sz w:val="18"/>
                <w:szCs w:val="18"/>
                <w:lang w:val="en-GB"/>
              </w:rPr>
            </w:pPr>
            <w:r w:rsidRPr="004E36C1">
              <w:rPr>
                <w:b/>
                <w:i/>
                <w:iCs/>
                <w:sz w:val="18"/>
                <w:szCs w:val="18"/>
                <w:lang w:val="en-GB"/>
              </w:rPr>
              <w:t xml:space="preserve">Agaricomycetes </w:t>
            </w:r>
            <w:r w:rsidRPr="004E36C1">
              <w:rPr>
                <w:b/>
                <w:iCs/>
                <w:sz w:val="18"/>
                <w:szCs w:val="18"/>
                <w:lang w:val="en-GB"/>
              </w:rPr>
              <w:t xml:space="preserve">sp. </w:t>
            </w:r>
            <w:r w:rsidRPr="004E36C1">
              <w:rPr>
                <w:iCs/>
                <w:sz w:val="18"/>
                <w:szCs w:val="18"/>
                <w:lang w:val="en-GB"/>
              </w:rPr>
              <w:t>Doweld</w:t>
            </w:r>
          </w:p>
        </w:tc>
        <w:tc>
          <w:tcPr>
            <w:tcW w:w="3391" w:type="dxa"/>
            <w:vAlign w:val="center"/>
          </w:tcPr>
          <w:p w14:paraId="44094D59" w14:textId="7C9A6F0A"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33E92906" w14:textId="4BA2D682"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12D78EEB" w14:textId="2B036BA6"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AE5CDE" w:rsidRPr="002F2D6D" w14:paraId="7D3167F8" w14:textId="77777777" w:rsidTr="0038188C">
        <w:trPr>
          <w:trHeight w:val="397"/>
        </w:trPr>
        <w:tc>
          <w:tcPr>
            <w:tcW w:w="4395" w:type="dxa"/>
            <w:shd w:val="clear" w:color="auto" w:fill="auto"/>
            <w:vAlign w:val="center"/>
          </w:tcPr>
          <w:p w14:paraId="12A48160" w14:textId="496FBF97" w:rsidR="00AE5CDE" w:rsidRPr="009E74F4" w:rsidRDefault="00AE5CDE" w:rsidP="00AE5CDE">
            <w:pPr>
              <w:spacing w:line="276" w:lineRule="auto"/>
              <w:rPr>
                <w:iCs/>
                <w:sz w:val="18"/>
                <w:szCs w:val="18"/>
              </w:rPr>
            </w:pPr>
            <w:r w:rsidRPr="009E74F4">
              <w:rPr>
                <w:b/>
                <w:i/>
                <w:iCs/>
                <w:sz w:val="18"/>
                <w:szCs w:val="18"/>
              </w:rPr>
              <w:t>Agaricus</w:t>
            </w:r>
            <w:r>
              <w:rPr>
                <w:b/>
                <w:i/>
                <w:iCs/>
                <w:sz w:val="18"/>
                <w:szCs w:val="18"/>
              </w:rPr>
              <w:t xml:space="preserve"> </w:t>
            </w:r>
            <w:r>
              <w:rPr>
                <w:b/>
                <w:iCs/>
                <w:sz w:val="18"/>
                <w:szCs w:val="18"/>
              </w:rPr>
              <w:t xml:space="preserve">sp. </w:t>
            </w:r>
            <w:r>
              <w:rPr>
                <w:iCs/>
                <w:sz w:val="18"/>
                <w:szCs w:val="18"/>
              </w:rPr>
              <w:t>L.</w:t>
            </w:r>
          </w:p>
        </w:tc>
        <w:tc>
          <w:tcPr>
            <w:tcW w:w="3391" w:type="dxa"/>
            <w:vAlign w:val="center"/>
          </w:tcPr>
          <w:p w14:paraId="4C040961" w14:textId="3B2B7960"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51E8AF58" w14:textId="0DDC2042"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000000" w:fill="FFFFFF"/>
            <w:vAlign w:val="center"/>
          </w:tcPr>
          <w:p w14:paraId="669BAC64" w14:textId="2D8ED3A9"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AE5CDE" w:rsidRPr="002F2D6D" w14:paraId="7FA1A2A6" w14:textId="77777777" w:rsidTr="0038188C">
        <w:trPr>
          <w:trHeight w:val="397"/>
        </w:trPr>
        <w:tc>
          <w:tcPr>
            <w:tcW w:w="4395" w:type="dxa"/>
            <w:shd w:val="clear" w:color="auto" w:fill="auto"/>
            <w:vAlign w:val="center"/>
          </w:tcPr>
          <w:p w14:paraId="34944CA1" w14:textId="0283D868" w:rsidR="00AE5CDE" w:rsidRPr="009E74F4" w:rsidRDefault="00AE5CDE" w:rsidP="00AE5CDE">
            <w:pPr>
              <w:spacing w:line="276" w:lineRule="auto"/>
              <w:rPr>
                <w:b/>
                <w:i/>
                <w:iCs/>
                <w:sz w:val="18"/>
                <w:szCs w:val="18"/>
              </w:rPr>
            </w:pPr>
            <w:r w:rsidRPr="000610E8">
              <w:rPr>
                <w:b/>
                <w:i/>
                <w:iCs/>
                <w:sz w:val="18"/>
                <w:szCs w:val="18"/>
              </w:rPr>
              <w:t xml:space="preserve">Agrocybe </w:t>
            </w:r>
            <w:r>
              <w:rPr>
                <w:b/>
                <w:iCs/>
                <w:sz w:val="18"/>
                <w:szCs w:val="18"/>
              </w:rPr>
              <w:t xml:space="preserve">sp. </w:t>
            </w:r>
            <w:r w:rsidRPr="000610E8">
              <w:rPr>
                <w:iCs/>
                <w:sz w:val="18"/>
                <w:szCs w:val="18"/>
              </w:rPr>
              <w:t>Fayod</w:t>
            </w:r>
          </w:p>
        </w:tc>
        <w:tc>
          <w:tcPr>
            <w:tcW w:w="3391" w:type="dxa"/>
            <w:vAlign w:val="center"/>
          </w:tcPr>
          <w:p w14:paraId="384C7B81" w14:textId="7E50A3E2"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692AD47C" w14:textId="76AC05F1"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000000" w:fill="FFFFFF"/>
            <w:vAlign w:val="center"/>
          </w:tcPr>
          <w:p w14:paraId="2B2683F9" w14:textId="7B87C582" w:rsidR="00AE5CDE" w:rsidRPr="005242C1" w:rsidRDefault="00AE5CDE" w:rsidP="00D85868">
            <w:pPr>
              <w:spacing w:line="276" w:lineRule="auto"/>
              <w:jc w:val="center"/>
              <w:rPr>
                <w:sz w:val="18"/>
                <w:szCs w:val="18"/>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w:instrText>
            </w:r>
            <w:r w:rsidR="00B056A6" w:rsidRPr="00B056A6">
              <w:rPr>
                <w:sz w:val="18"/>
                <w:szCs w:val="18"/>
              </w:rPr>
              <w:instrText>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5]</w:t>
            </w:r>
            <w:r w:rsidRPr="005242C1">
              <w:rPr>
                <w:sz w:val="18"/>
                <w:szCs w:val="18"/>
                <w:lang w:val="en-GB"/>
              </w:rPr>
              <w:fldChar w:fldCharType="end"/>
            </w:r>
          </w:p>
        </w:tc>
      </w:tr>
      <w:tr w:rsidR="00AE5CDE" w:rsidRPr="00B056A6" w14:paraId="5C9D5428" w14:textId="77777777" w:rsidTr="0038188C">
        <w:trPr>
          <w:trHeight w:val="782"/>
        </w:trPr>
        <w:tc>
          <w:tcPr>
            <w:tcW w:w="4395" w:type="dxa"/>
            <w:shd w:val="clear" w:color="auto" w:fill="auto"/>
            <w:vAlign w:val="center"/>
            <w:hideMark/>
          </w:tcPr>
          <w:p w14:paraId="67664405" w14:textId="77777777" w:rsidR="00AE5CDE" w:rsidRPr="0079681E" w:rsidRDefault="00AE5CDE" w:rsidP="00AE5CDE">
            <w:pPr>
              <w:spacing w:line="276" w:lineRule="auto"/>
              <w:rPr>
                <w:b/>
                <w:i/>
                <w:iCs/>
                <w:sz w:val="18"/>
                <w:szCs w:val="18"/>
              </w:rPr>
            </w:pPr>
            <w:r w:rsidRPr="0079681E">
              <w:rPr>
                <w:b/>
                <w:i/>
                <w:iCs/>
                <w:sz w:val="18"/>
                <w:szCs w:val="18"/>
              </w:rPr>
              <w:t xml:space="preserve">Alternaria </w:t>
            </w:r>
            <w:r w:rsidRPr="0079681E">
              <w:rPr>
                <w:b/>
                <w:iCs/>
                <w:sz w:val="18"/>
                <w:szCs w:val="18"/>
              </w:rPr>
              <w:t>sp.</w:t>
            </w:r>
            <w:r w:rsidRPr="0079681E">
              <w:rPr>
                <w:b/>
                <w:sz w:val="18"/>
                <w:szCs w:val="18"/>
              </w:rPr>
              <w:t xml:space="preserve"> </w:t>
            </w:r>
            <w:r w:rsidRPr="0079681E">
              <w:rPr>
                <w:sz w:val="18"/>
                <w:szCs w:val="18"/>
              </w:rPr>
              <w:t>Nees</w:t>
            </w:r>
          </w:p>
        </w:tc>
        <w:tc>
          <w:tcPr>
            <w:tcW w:w="3391" w:type="dxa"/>
            <w:vAlign w:val="center"/>
          </w:tcPr>
          <w:p w14:paraId="594C5526" w14:textId="249E067D" w:rsidR="00AE5CDE" w:rsidRPr="005242C1" w:rsidRDefault="00AE5CDE" w:rsidP="00D85868">
            <w:pPr>
              <w:spacing w:line="276" w:lineRule="auto"/>
              <w:jc w:val="center"/>
              <w:rPr>
                <w:sz w:val="18"/>
                <w:szCs w:val="18"/>
              </w:rPr>
            </w:pPr>
            <w:r w:rsidRPr="005242C1">
              <w:rPr>
                <w:sz w:val="18"/>
                <w:szCs w:val="18"/>
              </w:rPr>
              <w:t xml:space="preserve">Argentina, Brazil, Colombia, Cuba, Ethiopia, France, India, Italy, Mexico, Poland, Portugal, Spain </w:t>
            </w:r>
            <w:r w:rsidRPr="005242C1">
              <w:rPr>
                <w:sz w:val="18"/>
                <w:szCs w:val="18"/>
                <w:lang w:val="en-GB"/>
              </w:rPr>
              <w:fldChar w:fldCharType="begin" w:fldLock="1"/>
            </w:r>
            <w:r w:rsidR="00B056A6">
              <w:rPr>
                <w:sz w:val="18"/>
                <w:szCs w:val="18"/>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1bb4bbae-e355-40ee-9dd0-c8f972bab939","http://www.mendeley.com/documents/?uuid=a75f542a-0121-4281-a5a5-9bb46a36d72c"]},{"id":"ITEM-2","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2","issue":"1","issued":{"date-parts":[["2008"]]},"page":"60-69","title":"Analysis of the potential fungal biodeteriogen effects in the “Doctorate Library” of the University of Perugia, Italy","type":"article-journal","volume":"47"},"uris":["http://www.mendeley.com/documents/?uuid=7f3fbec3-36f2-4b48-9a37-94ab1f36b34c"]},{"id":"ITEM-3","itemData":{"author":[{"dropping-particle":"","family":"Valentin","given":"Nieves","non-dropping-particle":"","parse-names":false,"suffix":""}],"container-title":"Experts’ Roundtable on Sustainable Climate Management Strategies","editor":[{"dropping-particle":"","family":"Boersma","given":"Foekje","non-dropping-particle":"","parse-names":false,"suffix":""}],"id":"ITEM-3","issued":{"date-parts":[["2007"]]},"page":"1-26","publisher":"The Getty Conservation Institute","publisher-place":"Tenerife, Spain","title":"Microbial Contamination in Archives and Museums: Health Hazards and Preventive Strategies Using Air Ventilation Systems","type":"paper-conference"},"uris":["http://www.mendeley.com/documents/?uuid=3c54f80d-8579-4ab3-ad1f-c3509dded589","http://www.mendeley.com/documents/?uuid=642ecba7-b975-4e2a-9b07-b0bb7950b860"]},{"id":"ITEM-4","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4","issued":{"date-parts":[["1993"]]},"page":"45.50","title":"Library fungi at the University of Sao Paulo and their relationship with respiratory allergy","type":"article-journal","volume":"3"},"uris":["http://www.mendeley.com/documents/?uuid=82aa745d-5bd6-4baf-b92d-649582df87bf","http://www.mendeley.com/documents/?uuid=a4465862-ff4f-49b7-b749-386789654952"]},{"id":"ITEM-5","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5","issue":"051","issued":{"date-parts":[["2003"]]},"page":"27-34","title":"Hongos ambientales en una biblioteca: un año de estudio","type":"article-journal"},"uris":["http://www.mendeley.com/documents/?uuid=e47a8f41-e665-4013-aecd-1b47d19e3e78","http://www.mendeley.com/documents/?uuid=d73e2b1f-6a25-4f39-94a2-1d24234aab96"]},{"id":"ITEM-6","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6","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f3315126-88f3-4dff-93bb-5c216386a086"]},{"id":"ITEM-7","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7","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e3649051-ad88-43f9-9f13-5bcffa28e775"]},{"id":"ITEM-8","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8","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74462a1a-4c91-4bb7-8d0c-c5a50e5550ee"]},{"id":"ITEM-9","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9","issued":{"date-parts":[["2013","4"]]},"page":"36-41","publisher":"Elsevier Ltd","title":"Characterization of an airborne microbial community: A case study in the archive of the University of Coimbra, Portugal","type":"article-journal","volume":"79"},"uris":["http://www.mendeley.com/documents/?uuid=072273d1-463f-4da5-8b82-54b0358ad20c"]},{"id":"ITEM-10","itemData":{"DOI":"10.12980/APJTB.4.2014C807","ISBN":"1230-1485","ISSN":"22211691","PMID":"25183103","abstract":"OBJECTIVE: To evaluate the concentration of bacteria and fungi in the indoor environment of Jimma University libraries, so as to estimate the health hazard and to create standards for indoor air quality control.\\n\\nMETHODS: The microbial quality of indoor air of eight libraries of Jimma University was determined. The settle plate method using open Petri-dishes containing different culture media was employed to collect sample twice daily. Isolates were identified according to standard methods.\\n\\nRESULTS: The concentrations of bacteria and fungi aerosols in the indoor environment of the university libraries ranged between 367-2595 CFU/m(3). According to the sanitary standards classification of European Commission, almost all the libraries indoor air of Jimma University was heavily contaminated with bacteria and fungi. In spite of their major source difference, the average fungi density found in the indoor air of libraries did appear to follow the same trend with bacterial density (P=0.001). The bacteria isolates included Micrococcus sp., Staphylococcus aureus, Streptococcus pyogenes, Bacillus sp. and Neisseria sp. while Cladosporium sp., Alternaria sp., Penicillium sp. and Aspergillus sp. were the most isolated fungi.\\n\\nCONCLUSIONS: The indoor air of all libraries were in the range above highly contaminated according to European Commission classification and the most isolates are considered as potential candidates involved in the establishment of sick building syndromes and often associated with clinical manifestations like allergy, rhinitis, asthma and conjunctivitis. Thus, attention must be given to control those environmental factors which favor the growth and multiplication of microbes in indoor environment of libraries to safeguard the health of users and workers.","author":[{"dropping-particle":"","family":"Hayleeyesus","given":"Samuel Fekadu","non-dropping-particle":"","parse-names":false,"suffix":""},{"dropping-particle":"","family":"Manaye","given":"Abayneh Melaku","non-dropping-particle":"","parse-names":false,"suffix":""}],"container-title":"Asian Pacific Journal of Tropical Biomedicine","id":"ITEM-10","issue":"Suppl 1","issued":{"date-parts":[["2014"]]},"page":"S312-S317","title":"Microbiological Quality of Indoor Air in University Libraries","type":"article-journal","volume":"4"},"uris":["http://www.mendeley.com/documents/?uuid=62b14ff3-2f54-4120-9926-13e69c09b7b2"]},{"id":"ITEM-1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1","issue":"NE-1","issued":{"date-parts":[["2015"]]},"page":"32-38","title":"Aislamiento de hongos alergenos en una biblioteca universitaria","type":"article-journal","volume":"25"},"uris":["http://www.mendeley.com/documents/?uuid=c3aba17e-d5ac-4a96-a574-2fd9f39e6a2b"]},{"id":"ITEM-12","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12","issue":"5","issued":{"date-parts":[["2011"]]},"page":"479-485","title":"Incidence of deteriorating fungi in the air inside the college libraries of Wardha city","type":"article-journal","volume":"3"},"uris":["http://www.mendeley.com/documents/?uuid=8692a84a-b597-4ca6-b771-54ecb781d600"]},{"id":"ITEM-13","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3","issue":"6","issued":{"date-parts":[["2012"]]},"page":"514-522","title":"Microbiological evaluation of ten French archives and link to occupational symptoms","type":"article-journal","volume":"22"},"uris":["http://www.mendeley.com/documents/?uuid=ad1b6379-d0a5-4fad-b432-47f195777d07"]},{"id":"ITEM-14","itemData":{"DOI":"10.13189/eer.2016.040504","ISSN":"2331-625X","abstract":"Cultural heritage constitutive materials can provide excellent substrates for microbial colonization, highly influenced by thermo-hygrometric parameters. In cultural heritage-related environments, a detrimental microbial load may be present both on manufacts surface and in the aerosol. In this study, bacterial and fungal colonisation has been investigated in three Sicilian confined environments (archive, cave and hypogea), each with peculiar structures and different thermo-hygrometric parameters. Particular attention has been paid to microorganisms able to induce artifacts biodeterioration and to release biological particles in the aerosol (spores, cellular debrides, toxins and allergens) potentially dangerous for the human health (visitors/users). Results provided information on the composition of the biological consortia, highlighting also the symbiotic relationships between micro (cyanobacteria, bacteria and fungi) and macro-organisms (plants, bryophyte and insects). The results of this integrated approach, including molecular biology techniques, are essential for a complete understanding of both microbial colonization of the cultural objects and the potential relationship with illness to human.","author":[{"dropping-particle":"Di","family":"Carlo","given":"Enza","non-dropping-particle":"","parse-names":false,"suffix":""},{"dropping-particle":"","family":"Chisesi","given":"Rosa","non-dropping-particle":"","parse-names":false,"suffix":""},{"dropping-particle":"","family":"Barresi","given":"Giovanna","non-dropping-particle":"","parse-names":false,"suffix":""},{"dropping-particle":"","family":"Barbaro","given":"Salvatore","non-dropping-particle":"","parse-names":false,"suffix":""},{"dropping-particle":"","family":"Lombardo","given":"Giovanna","non-dropping-particle":"","parse-names":false,"suffix":""},{"dropping-particle":"","family":"Rotolo","given":"Valentina","non-dropping-particle":"","parse-names":false,"suffix":""},{"dropping-particle":"","family":"Sebastianelli","given":"Mauro","non-dropping-particle":"","parse-names":false,"suffix":""},{"dropping-particle":"","family":"Travagliato","given":"Giovanni","non-dropping-particle":"","parse-names":false,"suffix":""},{"dropping-particle":"","family":"Palla","given":"Franco","non-dropping-particle":"","parse-names":false,"suffix":""}],"container-title":"Environment and Ecology Research","id":"ITEM-14","issue":"5","issued":{"date-parts":[["2016"]]},"page":"257-264","title":"Fungi and Bacteria in Indoor Cultural Heritage Environments: Microbial-related Risks for Artworks and Human Health","type":"article-journal","volume":"4"},"uris":["http://www.mendeley.com/documents/?uuid=99fd3e79-7b48-4571-907e-c67196f3e941"]},{"id":"ITEM-15","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5","issue":"3","issued":{"date-parts":[["2015"]]},"page":"537-547","title":"Determinación y comparación aerobiológica en tres archivos de la empresa de energía de Boyacá, Tunja (Colombia)","type":"article-journal","volume":"31"},"uris":["http://www.mendeley.com/documents/?uuid=fbe0ce50-63cf-4dfe-9366-1abb83378c6d"]},{"id":"ITEM-16","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6","issue":"1","issued":{"date-parts":[["2017"]]},"page":"40-51","title":"Viable allergenic fungi in a documentary deposit of the National Archive of Cuba","type":"article-journal","volume":"64"},"uris":["http://www.mendeley.com/documents/?uuid=6fcc44b8-43ab-4861-9311-4bf20f85012b"]},{"id":"ITEM-17","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7","issued":{"date-parts":[["2017"]]},"page":"205-226","title":"Fungi in Archive Repositories Environments and the Deterioration of the Graphics Documents","type":"article-journal","volume":"11"},"uris":["http://www.mendeley.com/documents/?uuid=0ed884ca-cf7c-4f79-981a-10404f6f58db"]},{"id":"ITEM-18","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18","issue":"4","issued":{"date-parts":[["2016"]]},"page":"3747-3757","title":"Airborne microorganisms cultivable on naturally ventilated document repositories of the National Archive of Cuba","type":"article-journal","volume":"23"},"uris":["http://www.mendeley.com/documents/?uuid=8146f5bf-1759-418d-9d95-f4bb571d4b70"]},{"id":"ITEM-19","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9","issue":"3","issued":{"date-parts":[["2015"]]},"page":"389-401","title":"Assessment of microbiological contamination in the work environments of museums, archives and libraries","type":"article-journal","volume":"31"},"uris":["http://www.mendeley.com/documents/?uuid=787ec923-8449-41a1-926e-3abc447246d4"]},{"id":"ITEM-20","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20","issue":"4","issued":{"date-parts":[["2014"]]},"page":"42-47","title":"Comparative aeromycological study of three libraries in Kamptee","type":"article-journal","volume":"2"},"uris":["http://www.mendeley.com/documents/?uuid=29415398-1d36-4079-a66f-95d5e1a90882"]}],"mendeley":{"formattedCitation":"[2,4,23–32,5–9,17,19,22]","plainTextFormattedCitation":"[2,4,23–32,5–9,17,19,22]","previouslyFormattedCitation":"(Gambale et al. 1993; Bueno et al. 2003; Aira et al. 2007; Valentin 2007; Ruga et al. 2008; Wlazło et al. 2008; Dalal et al. 2011; Roussel et al. 2012; Nunes et al. 2013; Hayleeyesus &amp; Manaye 2014; Pinheiro 2014; Thaware et al. 2014; Hernández-Velandia &amp; Lizarazo-Forero 2015; Pinheiro 2015; Skóra et al. 2015; Zárate et al. 2015; Borrego &amp; Perdomo 2016; Carlo et al. 2016; Borrego et al. 2017;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4,23–32,5–9,17,19,22]</w:t>
            </w:r>
            <w:r w:rsidRPr="005242C1">
              <w:rPr>
                <w:sz w:val="18"/>
                <w:szCs w:val="18"/>
                <w:lang w:val="en-GB"/>
              </w:rPr>
              <w:fldChar w:fldCharType="end"/>
            </w:r>
          </w:p>
        </w:tc>
        <w:tc>
          <w:tcPr>
            <w:tcW w:w="3392" w:type="dxa"/>
            <w:vAlign w:val="center"/>
          </w:tcPr>
          <w:p w14:paraId="606B6AC5" w14:textId="21F44D14" w:rsidR="00DA2A04" w:rsidRPr="00B056A6" w:rsidRDefault="00AE5CDE" w:rsidP="00D85868">
            <w:pPr>
              <w:spacing w:line="276" w:lineRule="auto"/>
              <w:jc w:val="center"/>
              <w:rPr>
                <w:sz w:val="18"/>
                <w:szCs w:val="18"/>
              </w:rPr>
            </w:pPr>
            <w:r w:rsidRPr="005242C1">
              <w:rPr>
                <w:sz w:val="18"/>
                <w:szCs w:val="18"/>
              </w:rPr>
              <w:t xml:space="preserve">Italy, </w:t>
            </w:r>
            <w:r w:rsidR="00DA2A04" w:rsidRPr="005242C1">
              <w:rPr>
                <w:sz w:val="18"/>
                <w:szCs w:val="18"/>
              </w:rPr>
              <w:t xml:space="preserve">France, </w:t>
            </w: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74b9e12-94e6-407c-b3f3-7041d31ddb28"]},{"id":"ITEM-4","itemData":{"DOI":"10.13189/eer.2016.040504","ISSN":"2331-625X","abstract":"Cultural heritage constitutive materials can provide excellent substrates for microbial colonization, highly influenced by thermo-hygrometric parameters. In cultural heritage-related environments, a detrimental microbial load may be present both on manufacts surface and in the aerosol. In this study, bacterial and fungal colonisation has been investigated in three Sicilian confined environments (archive, cave and hypogea), each with peculiar structures and different thermo-hygrometric parameters. Particular attention has been paid to microorganisms able to induce artifacts biodeterioration and to release biological particles in the aerosol (spores, cellular debrides, toxins and allergens) potentially dangerous for the human health (visitors/users). Results provided information on the composition of the biological consortia, highlighting also the symbiotic relationships between micro (cyanobacteria, bacteria and fungi) and macro-organisms (plants, bryophyte and insects). The results of this integrated approach, including molecular biology techniques, are essential for a complete understanding of both microbial colonization of the cultural objects and the potential relationship with illness to human.","author":[{"dropping-particle":"Di","family":"Carlo","given":"Enza","non-dropping-particle":"","parse-names":false,"suffix":""},{"dropping-particle":"","family":"Chisesi","given":"Rosa","non-dropping-particle":"","parse-names":false,"suffix":""},{"dropping-particle":"","family":"Barresi","given":"Giovanna","non-dropping-particle":"","parse-names":false,"suffix":""},{"dropping-particle":"","family":"Barbaro","given":"Salvatore","non-dropping-particle":"","parse-names":false,"suffix":""},{"dropping-particle":"","family":"Lombardo","given":"Giovanna","non-dropping-particle":"","parse-names":false,"suffix":""},{"dropping-particle":"","family":"Rotolo","given":"Valentina","non-dropping-particle":"","parse-names":false,"suffix":""},{"dropping-particle":"","family":"Sebastianelli","given":"Mauro","non-dropping-particle":"","parse-names":false,"suffix":""},{"dropping-particle":"","family":"Travagliato","given":"Giovanni","non-dropping-particle":"","parse-names":false,"suffix":""},{"dropping-particle":"","family":"Palla","given":"Franco","non-dropping-particle":"","parse-names":false,"suffix":""}],"container-title":"Environment and Ecology Research","id":"ITEM-4","issue":"5","issued":{"date-parts":[["2016"]]},"page":"257-264","title":"Fungi and Bacteria in Indoor Cultural Heritage Environments: Microbial-related Risks for Artworks and Human Health","type":"article-journal","volume":"4"},"uris":["http://www.mendeley.com/documents/?uuid=99fd3e79-7b48-4571-907e-c67196f3e941"]},{"id":"ITEM-5","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5","issue":"6","issued":{"date-parts":[["2012"]]},"page":"514-522","title":"Microbiological evaluation of ten French archives and link to occupational symptoms","type":"article-journal","volume":"22"},"uris":["http://www.mendeley.com/documents/?uuid=ad1b6379-d0a5-4fad-b432-47f195777d07"]}],"mendeley":{"formattedCitation":"[4,5,8,10,28]","plainTextFormattedCitation":"[4,5,8,10,28]","previouslyFormattedCitation":"(Maggi et al. 2000; Roussel et al. 2012; Pinheiro 2014; Pinheiro 2015; Carlo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8,10,28]</w:t>
            </w:r>
            <w:r w:rsidRPr="005242C1">
              <w:rPr>
                <w:sz w:val="18"/>
                <w:szCs w:val="18"/>
                <w:lang w:val="en-GB"/>
              </w:rPr>
              <w:fldChar w:fldCharType="end"/>
            </w:r>
          </w:p>
        </w:tc>
        <w:tc>
          <w:tcPr>
            <w:tcW w:w="3392" w:type="dxa"/>
            <w:shd w:val="clear" w:color="auto" w:fill="auto"/>
            <w:vAlign w:val="center"/>
          </w:tcPr>
          <w:p w14:paraId="13EBEAD9" w14:textId="1E86FB1F" w:rsidR="00AE5CDE" w:rsidRPr="00B056A6" w:rsidRDefault="00AE5CDE" w:rsidP="00D85868">
            <w:pPr>
              <w:spacing w:line="276" w:lineRule="auto"/>
              <w:jc w:val="center"/>
              <w:rPr>
                <w:sz w:val="18"/>
                <w:szCs w:val="18"/>
              </w:rPr>
            </w:pPr>
            <w:r w:rsidRPr="00B056A6">
              <w:rPr>
                <w:sz w:val="18"/>
                <w:szCs w:val="18"/>
              </w:rPr>
              <w:t xml:space="preserve">Argentina, </w:t>
            </w:r>
            <w:r w:rsidR="00D57A52" w:rsidRPr="00B056A6">
              <w:rPr>
                <w:sz w:val="18"/>
                <w:szCs w:val="18"/>
              </w:rPr>
              <w:t>Czech</w:t>
            </w:r>
            <w:r w:rsidRPr="00B056A6">
              <w:rPr>
                <w:sz w:val="18"/>
                <w:szCs w:val="18"/>
              </w:rPr>
              <w:t xml:space="preserve"> Republic, Cuba, Greece, Iran, Italy, Poland, Portugal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e33b4d24-55c4-4f41-a731-649438d40e5b","http://www.mendeley.com/documents/?uuid=b8b58adf-f450-4487-82f8-f208c17c84b6"]},{"id":"ITEM-2","itemData":{"author":[{"dropping-particle":"","family":"Michaelsen","given":"Astrid","non-dropping-particle":"","parse-names":false,"suffix":""}],"id":"ITEM-2","issued":{"date-parts":[["2010"]]},"publisher":"Universität Wien","title":"Foxing of paper caused by fungi and molecular monitoring of conservation treatments","type":"thesis"},"uris":["http://www.mendeley.com/documents/?uuid=ec96c409-b17c-485e-ae71-25936ba45951","http://www.mendeley.com/documents/?uuid=4f87b351-987d-4825-9b0a-abfd086b27d5"]},{"id":"ITEM-3","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3","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4","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4","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4b5e252d-ab5b-4dbb-8ac9-6aa6daf99c02"]},{"id":"ITEM-5","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5","issue":"3","issued":{"date-parts":[["2006"]]},"page":"420-422","title":"Fungal Contaminations in Historical Manuscripts at Astan Quds Museum Library, Mashhad, Iran","type":"article-journal","volume":"8"},"uris":["http://www.mendeley.com/documents/?uuid=210cd74f-0afc-42a9-af25-58b85ee55591","http://www.mendeley.com/documents/?uuid=236143cc-941e-4d8f-acd0-7a1dfe91b03d","http://www.mendeley.com/documents/?uuid=d6679a22-f855-42d6-907a-56a99b104a3d"]},{"id":"ITEM-6","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6","issue":"December 2017","issued":{"date-parts":[["2018"]]},"page":"1-11","title":"Microbial diversity in biodeteriorated Greek historical documents dating back to the 19th and 20th century: A case study","type":"article-journal","volume":"e00596"},"uris":["http://www.mendeley.com/documents/?uuid=20fbf343-fd93-402e-97dc-378bc39e9500"]},{"id":"ITEM-7","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7","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4,12,13,15,33–35]","plainTextFormattedCitation":"[4,12,13,15,33–35]","previouslyFormattedCitation":"(Lourenço et al. 2005; Shamsian et al. 2006; Michaelsen 2010; Borrego et al. 2012; Pinheiro 2014; Karakasidou et al. 2018;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12,13,15,33–35]</w:t>
            </w:r>
            <w:r w:rsidRPr="005242C1">
              <w:rPr>
                <w:sz w:val="18"/>
                <w:szCs w:val="18"/>
                <w:lang w:val="en-GB"/>
              </w:rPr>
              <w:fldChar w:fldCharType="end"/>
            </w:r>
          </w:p>
        </w:tc>
      </w:tr>
      <w:tr w:rsidR="00AE5CDE" w:rsidRPr="00081792" w14:paraId="148FDF40" w14:textId="77777777" w:rsidTr="0038188C">
        <w:trPr>
          <w:trHeight w:val="702"/>
        </w:trPr>
        <w:tc>
          <w:tcPr>
            <w:tcW w:w="4395" w:type="dxa"/>
            <w:shd w:val="clear" w:color="auto" w:fill="auto"/>
            <w:vAlign w:val="center"/>
            <w:hideMark/>
          </w:tcPr>
          <w:p w14:paraId="1AB26DC2" w14:textId="77777777" w:rsidR="00AE5CDE" w:rsidRPr="00B056A6" w:rsidRDefault="00AE5CDE" w:rsidP="00AE5CDE">
            <w:pPr>
              <w:spacing w:line="276" w:lineRule="auto"/>
              <w:rPr>
                <w:b/>
                <w:i/>
                <w:iCs/>
                <w:sz w:val="18"/>
                <w:szCs w:val="18"/>
              </w:rPr>
            </w:pPr>
            <w:r w:rsidRPr="00B056A6">
              <w:rPr>
                <w:b/>
                <w:i/>
                <w:iCs/>
                <w:sz w:val="18"/>
                <w:szCs w:val="18"/>
              </w:rPr>
              <w:lastRenderedPageBreak/>
              <w:t xml:space="preserve">Alternaria alternata </w:t>
            </w:r>
            <w:r w:rsidRPr="00B056A6">
              <w:rPr>
                <w:iCs/>
                <w:sz w:val="18"/>
                <w:szCs w:val="18"/>
              </w:rPr>
              <w:t>(Fr.) Keissler</w:t>
            </w:r>
          </w:p>
        </w:tc>
        <w:tc>
          <w:tcPr>
            <w:tcW w:w="3391" w:type="dxa"/>
            <w:vAlign w:val="center"/>
          </w:tcPr>
          <w:p w14:paraId="4A295C2E" w14:textId="041474D7" w:rsidR="00AE5CDE" w:rsidRPr="00B056A6" w:rsidRDefault="00AE5CDE" w:rsidP="00D85868">
            <w:pPr>
              <w:spacing w:line="276" w:lineRule="auto"/>
              <w:jc w:val="center"/>
              <w:rPr>
                <w:sz w:val="18"/>
                <w:szCs w:val="18"/>
              </w:rPr>
            </w:pPr>
            <w:r w:rsidRPr="00B056A6">
              <w:rPr>
                <w:sz w:val="18"/>
                <w:szCs w:val="18"/>
              </w:rPr>
              <w:t xml:space="preserve">Argentina, Cuba, Egypt, India, Italy, Lithuania, Poland </w:t>
            </w:r>
            <w:r w:rsidRPr="005242C1">
              <w:rPr>
                <w:sz w:val="18"/>
                <w:szCs w:val="18"/>
                <w:lang w:val="en-GB"/>
              </w:rPr>
              <w:fldChar w:fldCharType="begin" w:fldLock="1"/>
            </w:r>
            <w:r w:rsidR="00B056A6" w:rsidRP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w:instrText>
            </w:r>
            <w:r w:rsidR="00B056A6">
              <w:rPr>
                <w:sz w:val="18"/>
                <w:szCs w:val="18"/>
                <w:lang w:val="en-GB"/>
              </w:rPr>
              <w:instrText>","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f389a491-fefb-4790-a35a-df77e934273e"]},{"id":"ITEM-3","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3","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70e661c7-412c-4210-89c8-e2a8100538d6"]},{"id":"ITEM-4","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4","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41ee9e5d-7467-409e-b381-3da15cdc37bf"]},{"id":"ITEM-5","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5","issue":"5","issued":{"date-parts":[["2011"]]},"page":"479-485","title":"Incidence of deteriorating fungi in the air inside the college libraries of Wardha city","type":"article-journal","volume":"3"},"uris":["http://www.mendeley.com/documents/?uuid=8692a84a-b597-4ca6-b771-54ecb781d600"]},{"id":"ITEM-6","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6","issue":"1","issued":{"date-parts":[["2017"]]},"page":"93-118","title":"Air microbial contamination and factors affecting its occurrence in certain book libraries in Egypt.","type":"article-journal","volume":"57"},"uris":["http://www.mendeley.com/documents/?uuid=58c940b7-4822-4c4f-b723-5f6de83978b0"]},{"id":"ITEM-7","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7","issue":"3","issued":{"date-parts":[["2016"]]},"page":"397-407","title":"Fungal secondary metabolite analysis applied to Cultural Heritage: the case of a contaminated library in Venice","type":"article-journal","volume":"9"},"uris":["http://www.mendeley.com/documents/?uuid=ac26feea-eae3-4c2d-b7c6-d722b65e9507"]},{"id":"ITEM-8","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8","issue":"3","issued":{"date-parts":[["2016"]]},"page":"513-527","title":"Viable fungi in the air of indoor environments of the National Archive of the Republic of Cuba","type":"article-journal","volume":"32"},"uris":["http://www.mendeley.com/documents/?uuid=a7c8a7a3-a481-4a0f-bb18-2010c7b315b4"]},{"id":"ITEM-9","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9","issue":"3","issued":{"date-parts":[["2015"]]},"page":"389-401","title":"Assessment of microbiological contamination in the work environments of museums, archives and libraries","type":"article-journal","volume":"31"},"uris":["http://www.mendeley.com/documents/?uuid=787ec923-8449-41a1-926e-3abc447246d4"]}],"mendeley":{"formattedCitation":"[3,16–20,27,33,36]","plainTextFormattedCitation":"[3,16–20,27,33,36]","previouslyFormattedCitation":"(Lugauskas &amp; Krikstaponis 2004; Wlazło et al. 2008; Zielińska-Jankiewicz et al. 2008; Dalal et al. 2011; Borrego et al. 2012; Skóra et al. 2015; Anaya et al. 2016; Micheluz et al. 2016;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16–20,27,33,36]</w:t>
            </w:r>
            <w:r w:rsidRPr="005242C1">
              <w:rPr>
                <w:sz w:val="18"/>
                <w:szCs w:val="18"/>
                <w:lang w:val="en-GB"/>
              </w:rPr>
              <w:fldChar w:fldCharType="end"/>
            </w:r>
          </w:p>
        </w:tc>
        <w:tc>
          <w:tcPr>
            <w:tcW w:w="3392" w:type="dxa"/>
            <w:vAlign w:val="center"/>
          </w:tcPr>
          <w:p w14:paraId="4748F07F" w14:textId="6CA7A8A6" w:rsidR="00AE5CDE" w:rsidRPr="005242C1" w:rsidRDefault="00AE5CDE" w:rsidP="00D85868">
            <w:pPr>
              <w:spacing w:line="276" w:lineRule="auto"/>
              <w:jc w:val="center"/>
              <w:rPr>
                <w:sz w:val="18"/>
                <w:szCs w:val="18"/>
              </w:rPr>
            </w:pPr>
            <w:r w:rsidRPr="00B056A6">
              <w:rPr>
                <w:sz w:val="18"/>
                <w:szCs w:val="18"/>
              </w:rPr>
              <w:t xml:space="preserve">Italy, Poland,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1be0379f-de7d-46ec-88d5-22761346dc34"]},{"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f874789-15a6-409c-8dcc-473baf9d9986"]},{"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id":"ITEM-4","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4","issue":"3","issued":{"date-parts":[["2016"]]},"page":"397-407","title":"Fungal secondary metabolite analysis applied to Cultural Heritage: the case of a contaminated library in Venice","type":"article-journal","volume":"9"},"uris":["http://www.mendeley.com/documents/?uuid=ac26feea-eae3-4c2d-b7c6-d722b65e9507"]},{"id":"ITEM-5","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5","issue":"3","issued":{"date-parts":[["2015"]]},"page":"389-401","title":"Assessment of microbiological contamination in the work environments of museums, archives and libraries","type":"article-journal","volume":"31"},"uris":["http://www.mendeley.com/documents/?uuid=787ec923-8449-41a1-926e-3abc447246d4"]}],"mendeley":{"formattedCitation":"[4,5,10,19,20]","plainTextFormattedCitation":"[4,5,10,19,20]","previouslyFormattedCitation":"(Maggi et al. 2000; Pinheiro 2014; Pinheiro 2015; Skóra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10,19,20]</w:t>
            </w:r>
            <w:r w:rsidRPr="005242C1">
              <w:rPr>
                <w:sz w:val="18"/>
                <w:szCs w:val="18"/>
                <w:lang w:val="en-GB"/>
              </w:rPr>
              <w:fldChar w:fldCharType="end"/>
            </w:r>
          </w:p>
        </w:tc>
        <w:tc>
          <w:tcPr>
            <w:tcW w:w="3392" w:type="dxa"/>
            <w:shd w:val="clear" w:color="auto" w:fill="auto"/>
            <w:vAlign w:val="center"/>
          </w:tcPr>
          <w:p w14:paraId="543F1EDD" w14:textId="6ED3E1B2" w:rsidR="00AE5CDE" w:rsidRPr="005242C1" w:rsidRDefault="00AE5CDE" w:rsidP="00D85868">
            <w:pPr>
              <w:spacing w:line="276" w:lineRule="auto"/>
              <w:jc w:val="center"/>
              <w:rPr>
                <w:sz w:val="18"/>
                <w:szCs w:val="18"/>
              </w:rPr>
            </w:pPr>
            <w:r w:rsidRPr="005242C1">
              <w:rPr>
                <w:sz w:val="18"/>
                <w:szCs w:val="18"/>
              </w:rPr>
              <w:t xml:space="preserve">Greece, India, Portugal </w:t>
            </w:r>
            <w:r w:rsidRPr="005242C1">
              <w:rPr>
                <w:sz w:val="18"/>
                <w:szCs w:val="18"/>
                <w:lang w:val="en-GB"/>
              </w:rPr>
              <w:fldChar w:fldCharType="begin" w:fldLock="1"/>
            </w:r>
            <w:r w:rsidR="00B056A6">
              <w:rPr>
                <w:sz w:val="18"/>
                <w:szCs w:val="18"/>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859af095-f6e8-4b35-9203-118f69c15473","http://www.mendeley.com/documents/?uuid=2a1f70a4-a162-4cbb-80b8-e9ed1b60d256"]},{"id":"ITEM-2","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2","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id":"ITEM-3","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3","issue":"December 2017","issued":{"date-parts":[["2018"]]},"page":"1-11","title":"Microbial diversity in biodeteriorated Greek historical documents dating back to the 19th and 20th century: A case study","type":"article-journal","volume":"e00596"},"uris":["http://www.mendeley.com/documents/?uuid=20fbf343-fd93-402e-97dc-378bc39e9500"]}],"mendeley":{"formattedCitation":"[35,37,38]","plainTextFormattedCitation":"[35,37,38]","previouslyFormattedCitation":"(Das et al. 1997; Mesquita et al. 2009; Karakasidou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5,37,38]</w:t>
            </w:r>
            <w:r w:rsidRPr="005242C1">
              <w:rPr>
                <w:sz w:val="18"/>
                <w:szCs w:val="18"/>
                <w:lang w:val="en-GB"/>
              </w:rPr>
              <w:fldChar w:fldCharType="end"/>
            </w:r>
          </w:p>
        </w:tc>
      </w:tr>
      <w:tr w:rsidR="00AE5CDE" w:rsidRPr="00DD1D34" w14:paraId="656A1B3A" w14:textId="77777777" w:rsidTr="0038188C">
        <w:trPr>
          <w:trHeight w:val="163"/>
        </w:trPr>
        <w:tc>
          <w:tcPr>
            <w:tcW w:w="4395" w:type="dxa"/>
            <w:shd w:val="clear" w:color="auto" w:fill="auto"/>
            <w:vAlign w:val="center"/>
          </w:tcPr>
          <w:p w14:paraId="6E74615B" w14:textId="77777777" w:rsidR="00AE5CDE" w:rsidRPr="00081792" w:rsidRDefault="00AE5CDE" w:rsidP="00AE5CDE">
            <w:pPr>
              <w:spacing w:line="276" w:lineRule="auto"/>
              <w:rPr>
                <w:b/>
                <w:i/>
                <w:iCs/>
                <w:sz w:val="18"/>
                <w:szCs w:val="18"/>
              </w:rPr>
            </w:pPr>
            <w:r w:rsidRPr="00081792">
              <w:rPr>
                <w:b/>
                <w:i/>
                <w:iCs/>
                <w:sz w:val="18"/>
                <w:szCs w:val="18"/>
              </w:rPr>
              <w:t>Alternaria arborescens</w:t>
            </w:r>
            <w:r w:rsidRPr="00081792">
              <w:rPr>
                <w:b/>
                <w:iCs/>
                <w:sz w:val="18"/>
                <w:szCs w:val="18"/>
              </w:rPr>
              <w:t xml:space="preserve"> </w:t>
            </w:r>
            <w:r w:rsidRPr="003E3E2A">
              <w:rPr>
                <w:iCs/>
                <w:sz w:val="18"/>
                <w:szCs w:val="18"/>
              </w:rPr>
              <w:t>E.G. Simmons</w:t>
            </w:r>
          </w:p>
        </w:tc>
        <w:tc>
          <w:tcPr>
            <w:tcW w:w="3391" w:type="dxa"/>
            <w:vAlign w:val="center"/>
          </w:tcPr>
          <w:p w14:paraId="01C7C85D"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685E4544" w14:textId="30198618" w:rsidR="00AE5CDE" w:rsidRPr="005242C1" w:rsidRDefault="00AE5CDE"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15d9c52f-42f4-46ae-b423-c8789892f6e8"]}],"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000000" w:fill="FFFFFF"/>
            <w:vAlign w:val="center"/>
          </w:tcPr>
          <w:p w14:paraId="0394255D"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3D223955" w14:textId="77777777" w:rsidTr="0038188C">
        <w:trPr>
          <w:trHeight w:val="397"/>
        </w:trPr>
        <w:tc>
          <w:tcPr>
            <w:tcW w:w="4395" w:type="dxa"/>
            <w:shd w:val="clear" w:color="auto" w:fill="auto"/>
            <w:vAlign w:val="center"/>
          </w:tcPr>
          <w:p w14:paraId="32A373FC" w14:textId="77777777" w:rsidR="00AE5CDE" w:rsidRPr="00DD1D34" w:rsidRDefault="00AE5CDE" w:rsidP="00AE5CDE">
            <w:pPr>
              <w:spacing w:line="276" w:lineRule="auto"/>
              <w:rPr>
                <w:b/>
                <w:i/>
                <w:iCs/>
                <w:sz w:val="18"/>
                <w:szCs w:val="18"/>
                <w:lang w:val="en-GB"/>
              </w:rPr>
            </w:pPr>
            <w:r w:rsidRPr="00DD1D34">
              <w:rPr>
                <w:b/>
                <w:i/>
                <w:iCs/>
                <w:sz w:val="18"/>
                <w:szCs w:val="18"/>
                <w:lang w:val="en-GB"/>
              </w:rPr>
              <w:t>Alternaria dianthicola</w:t>
            </w:r>
            <w:r w:rsidRPr="00DD1D34">
              <w:rPr>
                <w:b/>
                <w:iCs/>
                <w:sz w:val="18"/>
                <w:szCs w:val="18"/>
                <w:lang w:val="en-GB"/>
              </w:rPr>
              <w:t xml:space="preserve"> </w:t>
            </w:r>
            <w:r w:rsidRPr="003E3E2A">
              <w:rPr>
                <w:iCs/>
                <w:sz w:val="18"/>
                <w:szCs w:val="18"/>
                <w:lang w:val="en-GB"/>
              </w:rPr>
              <w:t>Neergaard</w:t>
            </w:r>
          </w:p>
        </w:tc>
        <w:tc>
          <w:tcPr>
            <w:tcW w:w="3391" w:type="dxa"/>
            <w:vAlign w:val="center"/>
          </w:tcPr>
          <w:p w14:paraId="43A56450"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3B061BC4" w14:textId="0787A13B"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1719f33a-5d93-41d8-96ee-e5ec207985ed"]}],"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000000" w:fill="FFFFFF"/>
            <w:vAlign w:val="center"/>
          </w:tcPr>
          <w:p w14:paraId="74640BB6"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57716042" w14:textId="77777777" w:rsidTr="0038188C">
        <w:trPr>
          <w:trHeight w:val="397"/>
        </w:trPr>
        <w:tc>
          <w:tcPr>
            <w:tcW w:w="4395" w:type="dxa"/>
            <w:shd w:val="clear" w:color="auto" w:fill="auto"/>
            <w:vAlign w:val="center"/>
          </w:tcPr>
          <w:p w14:paraId="64FE413A" w14:textId="77777777" w:rsidR="00AE5CDE" w:rsidRPr="002C21AB" w:rsidRDefault="00AE5CDE" w:rsidP="00AE5CDE">
            <w:pPr>
              <w:spacing w:line="276" w:lineRule="auto"/>
              <w:rPr>
                <w:b/>
                <w:i/>
                <w:iCs/>
                <w:sz w:val="18"/>
                <w:szCs w:val="18"/>
              </w:rPr>
            </w:pPr>
            <w:r w:rsidRPr="002C21AB">
              <w:rPr>
                <w:b/>
                <w:i/>
                <w:iCs/>
                <w:sz w:val="18"/>
                <w:szCs w:val="18"/>
              </w:rPr>
              <w:t xml:space="preserve">Alternaria infectoria </w:t>
            </w:r>
            <w:r w:rsidRPr="002C21AB">
              <w:rPr>
                <w:iCs/>
                <w:sz w:val="18"/>
                <w:szCs w:val="18"/>
              </w:rPr>
              <w:t>E.G. Simmons</w:t>
            </w:r>
          </w:p>
        </w:tc>
        <w:tc>
          <w:tcPr>
            <w:tcW w:w="3391" w:type="dxa"/>
            <w:vAlign w:val="center"/>
          </w:tcPr>
          <w:p w14:paraId="091935A0" w14:textId="06C91F84"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272AEFA7"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353899CF" w14:textId="00CDECBE" w:rsidR="00AE5CDE" w:rsidRPr="005242C1" w:rsidRDefault="00AE5CDE" w:rsidP="00D85868">
            <w:pPr>
              <w:spacing w:line="276" w:lineRule="auto"/>
              <w:jc w:val="center"/>
              <w:rPr>
                <w:sz w:val="18"/>
                <w:szCs w:val="18"/>
                <w:lang w:val="en-GB"/>
              </w:rPr>
            </w:pPr>
            <w:r w:rsidRPr="005242C1">
              <w:rPr>
                <w:sz w:val="18"/>
                <w:szCs w:val="18"/>
                <w:lang w:val="en-GB"/>
              </w:rPr>
              <w:t xml:space="preserve">Greece </w:t>
            </w:r>
            <w:r w:rsidRPr="005242C1">
              <w:rPr>
                <w:sz w:val="18"/>
                <w:szCs w:val="18"/>
                <w:lang w:val="en-GB"/>
              </w:rPr>
              <w:fldChar w:fldCharType="begin" w:fldLock="1"/>
            </w:r>
            <w:r w:rsidR="00B056A6">
              <w:rPr>
                <w:sz w:val="18"/>
                <w:szCs w:val="18"/>
                <w:lang w:val="en-GB"/>
              </w:rPr>
              <w:instrText>ADDIN CSL_CITATION {"citationItems":[{"id":"ITEM-1","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issue":"December 2017","issued":{"date-parts":[["2018"]]},"page":"1-11","title":"Microbial diversity in biodeteriorated Greek historical documents dating back to the 19th and 20th century: A case study","type":"article-journal","volume":"e00596"},"uris":["http://www.mendeley.com/documents/?uuid=20fbf343-fd93-402e-97dc-378bc39e9500"]}],"mendeley":{"formattedCitation":"[35]","plainTextFormattedCitation":"[35]","previouslyFormattedCitation":"(Karakasidou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5]</w:t>
            </w:r>
            <w:r w:rsidRPr="005242C1">
              <w:rPr>
                <w:sz w:val="18"/>
                <w:szCs w:val="18"/>
                <w:lang w:val="en-GB"/>
              </w:rPr>
              <w:fldChar w:fldCharType="end"/>
            </w:r>
          </w:p>
        </w:tc>
      </w:tr>
      <w:tr w:rsidR="00AE5CDE" w:rsidRPr="007D15BB" w14:paraId="61F2BAF6" w14:textId="77777777" w:rsidTr="0038188C">
        <w:trPr>
          <w:trHeight w:val="397"/>
        </w:trPr>
        <w:tc>
          <w:tcPr>
            <w:tcW w:w="4395" w:type="dxa"/>
            <w:shd w:val="clear" w:color="auto" w:fill="auto"/>
            <w:vAlign w:val="center"/>
            <w:hideMark/>
          </w:tcPr>
          <w:p w14:paraId="33869773"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lternaria tenuíssima </w:t>
            </w:r>
            <w:r w:rsidRPr="003E3E2A">
              <w:rPr>
                <w:sz w:val="18"/>
                <w:szCs w:val="18"/>
                <w:lang w:val="en-GB"/>
              </w:rPr>
              <w:t>(Nees) Wiltshire</w:t>
            </w:r>
          </w:p>
        </w:tc>
        <w:tc>
          <w:tcPr>
            <w:tcW w:w="3391" w:type="dxa"/>
            <w:vAlign w:val="center"/>
          </w:tcPr>
          <w:p w14:paraId="4D6CD797" w14:textId="70E374B2" w:rsidR="00AE5CDE" w:rsidRPr="005242C1" w:rsidRDefault="00AE5CDE" w:rsidP="00D85868">
            <w:pPr>
              <w:spacing w:line="276" w:lineRule="auto"/>
              <w:jc w:val="center"/>
              <w:rPr>
                <w:sz w:val="18"/>
                <w:szCs w:val="18"/>
                <w:lang w:val="en-GB"/>
              </w:rPr>
            </w:pPr>
            <w:r w:rsidRPr="005242C1">
              <w:rPr>
                <w:sz w:val="18"/>
                <w:szCs w:val="18"/>
                <w:lang w:val="en-GB"/>
              </w:rPr>
              <w:t xml:space="preserve">Lith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2","issue":"3","issued":{"date-parts":[["2015"]]},"page":"389-401","title":"Assessment of microbiological contamination in the work environments of museums, archives and libraries","type":"article-journal","volume":"31"},"uris":["http://www.mendeley.com/documents/?uuid=787ec923-8449-41a1-926e-3abc447246d4"]}],"mendeley":{"formattedCitation":"[3,19]","plainTextFormattedCitation":"[3,19]","previouslyFormattedCitation":"(Lugauskas &amp; Krikstaponis 2004;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9]</w:t>
            </w:r>
            <w:r w:rsidRPr="005242C1">
              <w:rPr>
                <w:sz w:val="18"/>
                <w:szCs w:val="18"/>
                <w:lang w:val="en-GB"/>
              </w:rPr>
              <w:fldChar w:fldCharType="end"/>
            </w:r>
          </w:p>
        </w:tc>
        <w:tc>
          <w:tcPr>
            <w:tcW w:w="3392" w:type="dxa"/>
            <w:vAlign w:val="center"/>
          </w:tcPr>
          <w:p w14:paraId="63979A43" w14:textId="5034916F" w:rsidR="00AE5CDE" w:rsidRPr="005242C1" w:rsidRDefault="00AE5CDE"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shd w:val="clear" w:color="000000" w:fill="FFFFFF"/>
            <w:vAlign w:val="center"/>
            <w:hideMark/>
          </w:tcPr>
          <w:p w14:paraId="4A05F772"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2F2D6D" w14:paraId="18F956CC" w14:textId="77777777" w:rsidTr="0038188C">
        <w:trPr>
          <w:trHeight w:val="397"/>
        </w:trPr>
        <w:tc>
          <w:tcPr>
            <w:tcW w:w="4395" w:type="dxa"/>
            <w:shd w:val="clear" w:color="auto" w:fill="auto"/>
            <w:vAlign w:val="center"/>
          </w:tcPr>
          <w:p w14:paraId="3F14683A" w14:textId="16F953CC" w:rsidR="00AE5CDE" w:rsidRPr="00DD1D34" w:rsidRDefault="00AE5CDE" w:rsidP="00AE5CDE">
            <w:pPr>
              <w:spacing w:line="276" w:lineRule="auto"/>
              <w:rPr>
                <w:b/>
                <w:i/>
                <w:iCs/>
                <w:sz w:val="18"/>
                <w:szCs w:val="18"/>
                <w:lang w:val="en-GB"/>
              </w:rPr>
            </w:pPr>
            <w:r w:rsidRPr="00FE5545">
              <w:rPr>
                <w:b/>
                <w:i/>
                <w:iCs/>
                <w:sz w:val="18"/>
                <w:szCs w:val="18"/>
                <w:lang w:val="en-GB"/>
              </w:rPr>
              <w:t xml:space="preserve">Amanita </w:t>
            </w:r>
            <w:r>
              <w:rPr>
                <w:b/>
                <w:iCs/>
                <w:sz w:val="18"/>
                <w:szCs w:val="18"/>
                <w:lang w:val="en-GB"/>
              </w:rPr>
              <w:t xml:space="preserve">sp. </w:t>
            </w:r>
            <w:r w:rsidRPr="00FE5545">
              <w:rPr>
                <w:iCs/>
                <w:sz w:val="18"/>
                <w:szCs w:val="18"/>
                <w:lang w:val="en-GB"/>
              </w:rPr>
              <w:t>Pers</w:t>
            </w:r>
            <w:r w:rsidRPr="00FE5545">
              <w:rPr>
                <w:b/>
                <w:i/>
                <w:iCs/>
                <w:sz w:val="18"/>
                <w:szCs w:val="18"/>
                <w:lang w:val="en-GB"/>
              </w:rPr>
              <w:t>.</w:t>
            </w:r>
          </w:p>
        </w:tc>
        <w:tc>
          <w:tcPr>
            <w:tcW w:w="3391" w:type="dxa"/>
            <w:vAlign w:val="center"/>
          </w:tcPr>
          <w:p w14:paraId="0CEF4EB7" w14:textId="1EBFFEC4" w:rsidR="00AE5CDE" w:rsidRPr="005242C1" w:rsidRDefault="00AE5CDE" w:rsidP="00AE5CDE">
            <w:pPr>
              <w:spacing w:line="276" w:lineRule="auto"/>
              <w:jc w:val="center"/>
              <w:rPr>
                <w:sz w:val="18"/>
                <w:szCs w:val="18"/>
                <w:lang w:val="en-GB"/>
              </w:rPr>
            </w:pPr>
            <w:r w:rsidRPr="005242C1">
              <w:rPr>
                <w:sz w:val="18"/>
                <w:szCs w:val="18"/>
              </w:rPr>
              <w:t>-</w:t>
            </w:r>
          </w:p>
        </w:tc>
        <w:tc>
          <w:tcPr>
            <w:tcW w:w="3392" w:type="dxa"/>
            <w:vAlign w:val="center"/>
          </w:tcPr>
          <w:p w14:paraId="53AB8D8F" w14:textId="469D7AD9" w:rsidR="00AE5CDE" w:rsidRPr="005242C1" w:rsidRDefault="00AE5CDE" w:rsidP="00AE5CDE">
            <w:pPr>
              <w:spacing w:line="276" w:lineRule="auto"/>
              <w:jc w:val="center"/>
              <w:rPr>
                <w:sz w:val="18"/>
                <w:szCs w:val="18"/>
                <w:lang w:val="en-GB"/>
              </w:rPr>
            </w:pPr>
            <w:r w:rsidRPr="005242C1">
              <w:rPr>
                <w:sz w:val="18"/>
                <w:szCs w:val="18"/>
              </w:rPr>
              <w:t>-</w:t>
            </w:r>
          </w:p>
        </w:tc>
        <w:tc>
          <w:tcPr>
            <w:tcW w:w="3392" w:type="dxa"/>
            <w:shd w:val="clear" w:color="000000" w:fill="FFFFFF"/>
            <w:vAlign w:val="center"/>
          </w:tcPr>
          <w:p w14:paraId="776280EF" w14:textId="25BCAEF6"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r w:rsidR="00BF4386" w:rsidRPr="005242C1">
              <w:rPr>
                <w:sz w:val="18"/>
                <w:szCs w:val="18"/>
                <w:lang w:val="en-GB"/>
              </w:rPr>
              <w:t xml:space="preserve"> </w:t>
            </w:r>
          </w:p>
        </w:tc>
      </w:tr>
      <w:tr w:rsidR="00AE5CDE" w:rsidRPr="00B056A6" w14:paraId="59E173AA" w14:textId="77777777" w:rsidTr="0038188C">
        <w:trPr>
          <w:trHeight w:val="397"/>
        </w:trPr>
        <w:tc>
          <w:tcPr>
            <w:tcW w:w="4395" w:type="dxa"/>
            <w:shd w:val="clear" w:color="auto" w:fill="auto"/>
            <w:vAlign w:val="center"/>
          </w:tcPr>
          <w:p w14:paraId="3DF4BC88" w14:textId="16F2DE6F" w:rsidR="00AE5CDE" w:rsidRPr="00FE5545" w:rsidRDefault="00AE5CDE" w:rsidP="00AE5CDE">
            <w:pPr>
              <w:spacing w:line="276" w:lineRule="auto"/>
              <w:rPr>
                <w:b/>
                <w:i/>
                <w:iCs/>
                <w:sz w:val="18"/>
                <w:szCs w:val="18"/>
                <w:lang w:val="en-GB"/>
              </w:rPr>
            </w:pPr>
            <w:r w:rsidRPr="001149BE">
              <w:rPr>
                <w:b/>
                <w:i/>
                <w:iCs/>
                <w:sz w:val="18"/>
                <w:szCs w:val="18"/>
                <w:lang w:val="en-GB"/>
              </w:rPr>
              <w:t xml:space="preserve">Ambarignomonia petiolorum </w:t>
            </w:r>
            <w:r w:rsidRPr="001149BE">
              <w:rPr>
                <w:iCs/>
                <w:sz w:val="18"/>
                <w:szCs w:val="18"/>
                <w:lang w:val="en-GB"/>
              </w:rPr>
              <w:t>(Schwein.) Sogonov</w:t>
            </w:r>
          </w:p>
        </w:tc>
        <w:tc>
          <w:tcPr>
            <w:tcW w:w="3391" w:type="dxa"/>
            <w:vAlign w:val="center"/>
          </w:tcPr>
          <w:p w14:paraId="70F173FC" w14:textId="1AA09377"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79FB8ECB" w14:textId="3CB1571B"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42A1F283" w14:textId="7A67758E"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257FEF" w14:paraId="2C394572" w14:textId="77777777" w:rsidTr="0038188C">
        <w:trPr>
          <w:trHeight w:val="397"/>
        </w:trPr>
        <w:tc>
          <w:tcPr>
            <w:tcW w:w="4395" w:type="dxa"/>
            <w:shd w:val="clear" w:color="auto" w:fill="auto"/>
            <w:vAlign w:val="center"/>
          </w:tcPr>
          <w:p w14:paraId="33B95093" w14:textId="4EE52594" w:rsidR="00AE5CDE" w:rsidRPr="00DD1D34" w:rsidRDefault="00AE5CDE" w:rsidP="00AE5CDE">
            <w:pPr>
              <w:spacing w:line="276" w:lineRule="auto"/>
              <w:rPr>
                <w:b/>
                <w:i/>
                <w:iCs/>
                <w:sz w:val="18"/>
                <w:szCs w:val="18"/>
                <w:lang w:val="en-GB"/>
              </w:rPr>
            </w:pPr>
            <w:r w:rsidRPr="00875C53">
              <w:rPr>
                <w:b/>
                <w:i/>
                <w:iCs/>
                <w:sz w:val="18"/>
                <w:szCs w:val="18"/>
                <w:lang w:val="en-GB"/>
              </w:rPr>
              <w:t xml:space="preserve">Amesia cymbiformis </w:t>
            </w:r>
            <w:r w:rsidRPr="00875C53">
              <w:rPr>
                <w:iCs/>
                <w:sz w:val="18"/>
                <w:szCs w:val="18"/>
                <w:lang w:val="en-GB"/>
              </w:rPr>
              <w:t>(Lodha) X. Wei Wang &amp; Samson</w:t>
            </w:r>
          </w:p>
        </w:tc>
        <w:tc>
          <w:tcPr>
            <w:tcW w:w="3391" w:type="dxa"/>
            <w:vAlign w:val="center"/>
          </w:tcPr>
          <w:p w14:paraId="6754ECAB" w14:textId="0AD6CA1D"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40085116" w14:textId="648B29AF"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1A1B813A" w14:textId="3AE8F8E9" w:rsidR="00AE5CDE" w:rsidRPr="005242C1" w:rsidRDefault="00AE5CDE" w:rsidP="00D85868">
            <w:pPr>
              <w:spacing w:line="276" w:lineRule="auto"/>
              <w:jc w:val="center"/>
              <w:rPr>
                <w:sz w:val="18"/>
                <w:szCs w:val="18"/>
                <w:lang w:val="en-GB"/>
              </w:rPr>
            </w:pPr>
            <w:r w:rsidRPr="005242C1">
              <w:rPr>
                <w:sz w:val="18"/>
                <w:szCs w:val="18"/>
                <w:lang w:val="en-GB"/>
              </w:rPr>
              <w:t xml:space="preserve">USA </w:t>
            </w:r>
            <w:r w:rsidRPr="005242C1">
              <w:rPr>
                <w:sz w:val="18"/>
                <w:szCs w:val="18"/>
                <w:lang w:val="en-GB"/>
              </w:rPr>
              <w:fldChar w:fldCharType="begin" w:fldLock="1"/>
            </w:r>
            <w:r w:rsidR="00B056A6">
              <w:rPr>
                <w:sz w:val="18"/>
                <w:szCs w:val="18"/>
                <w:lang w:val="en-GB"/>
              </w:rPr>
              <w:instrText>ADDIN CSL_CITATION {"citationItems":[{"id":"ITEM-1","itemData":{"DOI":"10.1016/S0964-8305(00)00061-5","ISSN":"09648305","abstract":"Iron chests containing 18th and 19th century documents stored in a cellar of the Tilglman and Lloyd Estate, Wye House, Easton MD, were periodically submerged in water during seasonal floods over a period of 80 years before being found and reopened. The documents, stored in the chests were compacted into brick-shaped forms as a result of biological deterioration by fungi. The fungi which produced vibrant pigmentation and fruiting structures suggested a number of species rarely seen on the paper-based collection. Isolation and microscopic examination revealed four species representing members in the genus Chaetomium (Ascomycetina, Sordariales). These cellulolytic fungi are tentatively identified as C. barilochense, C. brasiliense, C. cymbiforme, and C. globosum. In addition to these, several conidiophores bearing conidia belonging to the genus Penicillium and the genus Aspergillus were also noted.","author":[{"dropping-particle":"","family":"Szczepanowska","given":"Hanna","non-dropping-particle":"","parse-names":false,"suffix":""},{"dropping-particle":"","family":"Cavaliere","given":"A.R","non-dropping-particle":"","parse-names":false,"suffix":""}],"container-title":"International Biodeterioration &amp; Biodegradation","id":"ITEM-1","issue":"3","issued":{"date-parts":[["2000","10"]]},"page":"245-249","title":"Fungal deterioration of 18th and 19th century documents: A case study of the Tilghman Family Collection, Wye House, Easton, Maryland","type":"article-journal","volume":"46"},"uris":["http://www.mendeley.com/documents/?uuid=4285707d-44e2-44ed-a915-19655ecfaf5c"]}],"mendeley":{"formattedCitation":"[40]","plainTextFormattedCitation":"[40]","previouslyFormattedCitation":"(Szczepanowska &amp; Cavaliere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0]</w:t>
            </w:r>
            <w:r w:rsidRPr="005242C1">
              <w:rPr>
                <w:sz w:val="18"/>
                <w:szCs w:val="18"/>
                <w:lang w:val="en-GB"/>
              </w:rPr>
              <w:fldChar w:fldCharType="end"/>
            </w:r>
          </w:p>
        </w:tc>
      </w:tr>
      <w:tr w:rsidR="00AE5CDE" w:rsidRPr="00920A30" w14:paraId="39ED4430" w14:textId="77777777" w:rsidTr="0038188C">
        <w:trPr>
          <w:trHeight w:val="397"/>
        </w:trPr>
        <w:tc>
          <w:tcPr>
            <w:tcW w:w="4395" w:type="dxa"/>
            <w:shd w:val="clear" w:color="auto" w:fill="auto"/>
            <w:vAlign w:val="center"/>
          </w:tcPr>
          <w:p w14:paraId="7D909F0B" w14:textId="44FD6133" w:rsidR="00AE5CDE" w:rsidRPr="00875C53" w:rsidRDefault="00AE5CDE" w:rsidP="00AE5CDE">
            <w:pPr>
              <w:spacing w:line="276" w:lineRule="auto"/>
              <w:rPr>
                <w:b/>
                <w:i/>
                <w:iCs/>
                <w:sz w:val="18"/>
                <w:szCs w:val="18"/>
                <w:lang w:val="en-GB"/>
              </w:rPr>
            </w:pPr>
            <w:r w:rsidRPr="00920A30">
              <w:rPr>
                <w:b/>
                <w:i/>
                <w:iCs/>
                <w:sz w:val="18"/>
                <w:szCs w:val="18"/>
                <w:lang w:val="en-GB"/>
              </w:rPr>
              <w:t>Amesia nigricolor</w:t>
            </w:r>
            <w:r>
              <w:rPr>
                <w:b/>
                <w:i/>
                <w:iCs/>
                <w:sz w:val="18"/>
                <w:szCs w:val="18"/>
                <w:lang w:val="en-GB"/>
              </w:rPr>
              <w:t xml:space="preserve"> </w:t>
            </w:r>
            <w:r w:rsidRPr="00920A30">
              <w:rPr>
                <w:iCs/>
                <w:sz w:val="18"/>
                <w:szCs w:val="18"/>
                <w:lang w:val="en-GB"/>
              </w:rPr>
              <w:t xml:space="preserve"> (L.M. Ames) X. Wei Wang &amp; Samson</w:t>
            </w:r>
          </w:p>
        </w:tc>
        <w:tc>
          <w:tcPr>
            <w:tcW w:w="3391" w:type="dxa"/>
            <w:vAlign w:val="center"/>
          </w:tcPr>
          <w:p w14:paraId="30326681" w14:textId="540E6645" w:rsidR="00AE5CDE" w:rsidRPr="005242C1" w:rsidRDefault="00AE5CDE" w:rsidP="00D85868">
            <w:pPr>
              <w:spacing w:line="276" w:lineRule="auto"/>
              <w:jc w:val="center"/>
              <w:rPr>
                <w:sz w:val="18"/>
                <w:szCs w:val="18"/>
                <w:lang w:val="en-GB"/>
              </w:rPr>
            </w:pPr>
            <w:r w:rsidRPr="005242C1">
              <w:rPr>
                <w:bCs/>
                <w:sz w:val="18"/>
                <w:szCs w:val="18"/>
              </w:rPr>
              <w:t xml:space="preserve">Portugal </w:t>
            </w:r>
            <w:r w:rsidRPr="005242C1">
              <w:rPr>
                <w:bCs/>
                <w:sz w:val="18"/>
                <w:szCs w:val="18"/>
                <w:lang w:val="en-GB"/>
              </w:rPr>
              <w:fldChar w:fldCharType="begin" w:fldLock="1"/>
            </w:r>
            <w:r w:rsidR="00B056A6">
              <w:rPr>
                <w:bCs/>
                <w:sz w:val="18"/>
                <w:szCs w:val="18"/>
              </w:rPr>
              <w:instrText>ADDIN CSL_CITATION {"citationItems":[{"id":"ITEM-1","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1","issued":{"date-parts":[["2013","4"]]},"page":"36-41","publisher":"Elsevier Ltd","title":"Characterization of an airborne microbial community: A case study in the archive of the University of Coimbra, Portugal","type":"article-journal","volume":"79"},"uris":["http://www.mendeley.com/documents/?uuid=072273d1-463f-4da5-8b82-54b0358ad20c"]}],"mendeley":{"formattedCitation":"[6]","plainTextFormattedCitation":"[6]","previouslyFormattedCitation":"(Nunes et al. 2013)"},"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lang w:val="en-GB"/>
              </w:rPr>
              <w:t>[6]</w:t>
            </w:r>
            <w:r w:rsidRPr="005242C1">
              <w:rPr>
                <w:bCs/>
                <w:sz w:val="18"/>
                <w:szCs w:val="18"/>
                <w:lang w:val="en-GB"/>
              </w:rPr>
              <w:fldChar w:fldCharType="end"/>
            </w:r>
          </w:p>
        </w:tc>
        <w:tc>
          <w:tcPr>
            <w:tcW w:w="3392" w:type="dxa"/>
            <w:vAlign w:val="center"/>
          </w:tcPr>
          <w:p w14:paraId="18931FEF" w14:textId="04222602" w:rsidR="00AE5CDE" w:rsidRPr="005242C1" w:rsidRDefault="00AE5CDE" w:rsidP="00AE5CDE">
            <w:pPr>
              <w:spacing w:line="276" w:lineRule="auto"/>
              <w:jc w:val="center"/>
              <w:rPr>
                <w:sz w:val="18"/>
                <w:szCs w:val="18"/>
                <w:lang w:val="en-GB"/>
              </w:rPr>
            </w:pPr>
            <w:r w:rsidRPr="005242C1">
              <w:rPr>
                <w:bCs/>
                <w:sz w:val="18"/>
                <w:szCs w:val="18"/>
                <w:lang w:val="en-GB"/>
              </w:rPr>
              <w:t>-</w:t>
            </w:r>
          </w:p>
        </w:tc>
        <w:tc>
          <w:tcPr>
            <w:tcW w:w="3392" w:type="dxa"/>
            <w:shd w:val="clear" w:color="000000" w:fill="FFFFFF"/>
            <w:vAlign w:val="center"/>
          </w:tcPr>
          <w:p w14:paraId="5F3CC8B9" w14:textId="6FA47E6F" w:rsidR="00AE5CDE" w:rsidRPr="005242C1" w:rsidRDefault="00AE5CDE" w:rsidP="00D85868">
            <w:pPr>
              <w:spacing w:line="276" w:lineRule="auto"/>
              <w:jc w:val="center"/>
              <w:rPr>
                <w:sz w:val="18"/>
                <w:szCs w:val="18"/>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1","issued":{"date-parts":[["0"]]},"title":"Fungal Stains on Paper: Is What You See What You Get?","type":"article-journal","volume":"in press"},"uris":["http://www.mendeley.com/documents/?uuid=8be45d95-9898-4bb8-9860-4d13adc2e7b9"]}],"mendeley":{"formattedCitation":"[41]","plainTextFormattedCitation":"[41]","previouslyFormattedCitation":"(Sequeira et al.)"},"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1]</w:t>
            </w:r>
            <w:r w:rsidRPr="005242C1">
              <w:rPr>
                <w:sz w:val="18"/>
                <w:szCs w:val="18"/>
                <w:lang w:val="en-GB"/>
              </w:rPr>
              <w:fldChar w:fldCharType="end"/>
            </w:r>
          </w:p>
        </w:tc>
      </w:tr>
      <w:tr w:rsidR="00AE5CDE" w:rsidRPr="00B056A6" w14:paraId="0ABA8622" w14:textId="77777777" w:rsidTr="0038188C">
        <w:trPr>
          <w:trHeight w:val="397"/>
        </w:trPr>
        <w:tc>
          <w:tcPr>
            <w:tcW w:w="4395" w:type="dxa"/>
            <w:shd w:val="clear" w:color="auto" w:fill="auto"/>
            <w:vAlign w:val="center"/>
          </w:tcPr>
          <w:p w14:paraId="60F38CB5" w14:textId="241DF1E8" w:rsidR="00AE5CDE" w:rsidRPr="00875C53" w:rsidRDefault="00AE5CDE" w:rsidP="00AE5CDE">
            <w:pPr>
              <w:spacing w:line="276" w:lineRule="auto"/>
              <w:rPr>
                <w:b/>
                <w:i/>
                <w:iCs/>
                <w:sz w:val="18"/>
                <w:szCs w:val="18"/>
                <w:lang w:val="en-GB"/>
              </w:rPr>
            </w:pPr>
            <w:r w:rsidRPr="00916099">
              <w:rPr>
                <w:b/>
                <w:i/>
                <w:iCs/>
                <w:sz w:val="18"/>
                <w:szCs w:val="18"/>
                <w:lang w:val="en-GB"/>
              </w:rPr>
              <w:t xml:space="preserve">Amyloporia </w:t>
            </w:r>
            <w:r>
              <w:rPr>
                <w:b/>
                <w:iCs/>
                <w:sz w:val="18"/>
                <w:szCs w:val="18"/>
                <w:lang w:val="en-GB"/>
              </w:rPr>
              <w:t xml:space="preserve">sp. </w:t>
            </w:r>
            <w:r>
              <w:rPr>
                <w:iCs/>
                <w:sz w:val="18"/>
                <w:szCs w:val="18"/>
                <w:lang w:val="en-GB"/>
              </w:rPr>
              <w:t>Bondartsev &amp; Singer ex Singer</w:t>
            </w:r>
          </w:p>
        </w:tc>
        <w:tc>
          <w:tcPr>
            <w:tcW w:w="3391" w:type="dxa"/>
            <w:vAlign w:val="center"/>
          </w:tcPr>
          <w:p w14:paraId="7A69E0FB" w14:textId="670CAB52" w:rsidR="00AE5CDE" w:rsidRPr="005242C1" w:rsidRDefault="00AE5CDE" w:rsidP="00AE5CDE">
            <w:pPr>
              <w:spacing w:line="276" w:lineRule="auto"/>
              <w:jc w:val="center"/>
              <w:rPr>
                <w:sz w:val="18"/>
                <w:szCs w:val="18"/>
                <w:lang w:val="en-GB"/>
              </w:rPr>
            </w:pPr>
            <w:r w:rsidRPr="005242C1">
              <w:rPr>
                <w:sz w:val="18"/>
                <w:szCs w:val="18"/>
              </w:rPr>
              <w:t>-</w:t>
            </w:r>
          </w:p>
        </w:tc>
        <w:tc>
          <w:tcPr>
            <w:tcW w:w="3392" w:type="dxa"/>
            <w:vAlign w:val="center"/>
          </w:tcPr>
          <w:p w14:paraId="4AE8E63C" w14:textId="6C154493" w:rsidR="00AE5CDE" w:rsidRPr="005242C1" w:rsidRDefault="00AE5CDE" w:rsidP="00AE5CDE">
            <w:pPr>
              <w:spacing w:line="276" w:lineRule="auto"/>
              <w:jc w:val="center"/>
              <w:rPr>
                <w:sz w:val="18"/>
                <w:szCs w:val="18"/>
                <w:lang w:val="en-GB"/>
              </w:rPr>
            </w:pPr>
            <w:r w:rsidRPr="005242C1">
              <w:rPr>
                <w:sz w:val="18"/>
                <w:szCs w:val="18"/>
              </w:rPr>
              <w:t>-</w:t>
            </w:r>
          </w:p>
        </w:tc>
        <w:tc>
          <w:tcPr>
            <w:tcW w:w="3392" w:type="dxa"/>
            <w:shd w:val="clear" w:color="000000" w:fill="FFFFFF"/>
            <w:vAlign w:val="center"/>
          </w:tcPr>
          <w:p w14:paraId="63D558BF" w14:textId="44541CFB"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AE5CDE" w:rsidRPr="00B056A6" w14:paraId="0A4D9752" w14:textId="77777777" w:rsidTr="0038188C">
        <w:trPr>
          <w:trHeight w:val="397"/>
        </w:trPr>
        <w:tc>
          <w:tcPr>
            <w:tcW w:w="4395" w:type="dxa"/>
            <w:shd w:val="clear" w:color="auto" w:fill="auto"/>
            <w:vAlign w:val="center"/>
          </w:tcPr>
          <w:p w14:paraId="37FB5472" w14:textId="77777777" w:rsidR="00AE5CDE" w:rsidRPr="00720E0B" w:rsidRDefault="00AE5CDE" w:rsidP="00AE5CDE">
            <w:pPr>
              <w:spacing w:line="276" w:lineRule="auto"/>
              <w:rPr>
                <w:b/>
                <w:i/>
                <w:iCs/>
                <w:sz w:val="18"/>
                <w:szCs w:val="18"/>
                <w:lang w:val="en-GB"/>
              </w:rPr>
            </w:pPr>
            <w:r w:rsidRPr="00720E0B">
              <w:rPr>
                <w:b/>
                <w:i/>
                <w:sz w:val="18"/>
                <w:szCs w:val="18"/>
                <w:lang w:val="en-GB"/>
              </w:rPr>
              <w:t>Anthostomelloides proteae</w:t>
            </w:r>
            <w:r w:rsidRPr="00720E0B">
              <w:rPr>
                <w:b/>
                <w:i/>
                <w:iCs/>
                <w:sz w:val="18"/>
                <w:szCs w:val="18"/>
                <w:lang w:val="en-GB"/>
              </w:rPr>
              <w:t> </w:t>
            </w:r>
            <w:r w:rsidRPr="00720E0B">
              <w:rPr>
                <w:iCs/>
                <w:sz w:val="18"/>
                <w:szCs w:val="18"/>
                <w:lang w:val="en-GB"/>
              </w:rPr>
              <w:t>(</w:t>
            </w:r>
            <w:r w:rsidRPr="00720E0B">
              <w:rPr>
                <w:sz w:val="18"/>
                <w:szCs w:val="18"/>
                <w:lang w:val="en-GB"/>
              </w:rPr>
              <w:t>S.J. Lee &amp; Crous</w:t>
            </w:r>
            <w:r w:rsidRPr="00720E0B">
              <w:rPr>
                <w:iCs/>
                <w:sz w:val="18"/>
                <w:szCs w:val="18"/>
                <w:lang w:val="en-GB"/>
              </w:rPr>
              <w:t>) </w:t>
            </w:r>
            <w:r w:rsidRPr="00720E0B">
              <w:rPr>
                <w:sz w:val="18"/>
                <w:szCs w:val="18"/>
                <w:lang w:val="en-GB"/>
              </w:rPr>
              <w:t>Daranag. &amp; K.D. Hyde</w:t>
            </w:r>
          </w:p>
        </w:tc>
        <w:tc>
          <w:tcPr>
            <w:tcW w:w="3391" w:type="dxa"/>
            <w:vAlign w:val="center"/>
          </w:tcPr>
          <w:p w14:paraId="3FE37487"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13FA3417"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00AD100E" w14:textId="5C08A8E5" w:rsidR="00AE5CDE" w:rsidRPr="005242C1" w:rsidRDefault="00AE5CDE" w:rsidP="00D85868">
            <w:pPr>
              <w:spacing w:line="276" w:lineRule="auto"/>
              <w:jc w:val="center"/>
              <w:rPr>
                <w:sz w:val="18"/>
                <w:szCs w:val="18"/>
                <w:lang w:val="en-GB"/>
              </w:rPr>
            </w:pPr>
            <w:r w:rsidRPr="005242C1">
              <w:rPr>
                <w:sz w:val="18"/>
                <w:szCs w:val="18"/>
                <w:lang w:val="en-GB"/>
              </w:rPr>
              <w:t xml:space="preserve">Indonesia </w:t>
            </w:r>
            <w:r w:rsidRPr="005242C1">
              <w:rPr>
                <w:sz w:val="18"/>
                <w:szCs w:val="18"/>
                <w:lang w:val="en-GB"/>
              </w:rPr>
              <w:fldChar w:fldCharType="begin" w:fldLock="1"/>
            </w:r>
            <w:r w:rsidR="00B056A6">
              <w:rPr>
                <w:sz w:val="18"/>
                <w:szCs w:val="18"/>
                <w:lang w:val="en-GB"/>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2]</w:t>
            </w:r>
            <w:r w:rsidRPr="005242C1">
              <w:rPr>
                <w:sz w:val="18"/>
                <w:szCs w:val="18"/>
                <w:lang w:val="en-GB"/>
              </w:rPr>
              <w:fldChar w:fldCharType="end"/>
            </w:r>
          </w:p>
        </w:tc>
      </w:tr>
      <w:tr w:rsidR="00AE5CDE" w:rsidRPr="002F2D6D" w14:paraId="440D768A" w14:textId="77777777" w:rsidTr="0038188C">
        <w:trPr>
          <w:trHeight w:val="397"/>
        </w:trPr>
        <w:tc>
          <w:tcPr>
            <w:tcW w:w="4395" w:type="dxa"/>
            <w:shd w:val="clear" w:color="auto" w:fill="auto"/>
            <w:vAlign w:val="center"/>
          </w:tcPr>
          <w:p w14:paraId="564A0E7A" w14:textId="620DC680" w:rsidR="00AE5CDE" w:rsidRPr="00720E0B" w:rsidRDefault="00AE5CDE" w:rsidP="00AE5CDE">
            <w:pPr>
              <w:spacing w:line="276" w:lineRule="auto"/>
              <w:rPr>
                <w:b/>
                <w:i/>
                <w:sz w:val="18"/>
                <w:szCs w:val="18"/>
                <w:lang w:val="en-GB"/>
              </w:rPr>
            </w:pPr>
            <w:r w:rsidRPr="004B77D8">
              <w:rPr>
                <w:b/>
                <w:i/>
                <w:sz w:val="18"/>
                <w:szCs w:val="18"/>
                <w:lang w:val="en-GB"/>
              </w:rPr>
              <w:t>Antrodia</w:t>
            </w:r>
            <w:r>
              <w:rPr>
                <w:b/>
                <w:i/>
                <w:sz w:val="18"/>
                <w:szCs w:val="18"/>
                <w:lang w:val="en-GB"/>
              </w:rPr>
              <w:t xml:space="preserve"> </w:t>
            </w:r>
            <w:r>
              <w:rPr>
                <w:b/>
                <w:sz w:val="18"/>
                <w:szCs w:val="18"/>
                <w:lang w:val="en-GB"/>
              </w:rPr>
              <w:t>sp.</w:t>
            </w:r>
            <w:r w:rsidRPr="004B77D8">
              <w:rPr>
                <w:sz w:val="18"/>
                <w:szCs w:val="18"/>
                <w:lang w:val="en-GB"/>
              </w:rPr>
              <w:t xml:space="preserve"> P. Karst.</w:t>
            </w:r>
          </w:p>
        </w:tc>
        <w:tc>
          <w:tcPr>
            <w:tcW w:w="3391" w:type="dxa"/>
            <w:vAlign w:val="center"/>
          </w:tcPr>
          <w:p w14:paraId="721A445F" w14:textId="7C2C797B"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4BDE4F3" w14:textId="513D6370"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3405229B" w14:textId="05CEE572"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AE5CDE" w:rsidRPr="00B056A6" w14:paraId="05527A22" w14:textId="77777777" w:rsidTr="0038188C">
        <w:trPr>
          <w:trHeight w:val="397"/>
        </w:trPr>
        <w:tc>
          <w:tcPr>
            <w:tcW w:w="4395" w:type="dxa"/>
            <w:shd w:val="clear" w:color="auto" w:fill="auto"/>
            <w:vAlign w:val="center"/>
          </w:tcPr>
          <w:p w14:paraId="442D9C65" w14:textId="1D21705C" w:rsidR="00AE5CDE" w:rsidRPr="009A3FE6" w:rsidRDefault="00AE5CDE" w:rsidP="00AE5CDE">
            <w:pPr>
              <w:spacing w:line="276" w:lineRule="auto"/>
              <w:rPr>
                <w:rFonts w:eastAsiaTheme="minorHAnsi"/>
                <w:color w:val="000000"/>
                <w:lang w:eastAsia="en-US"/>
              </w:rPr>
            </w:pPr>
            <w:r w:rsidRPr="00AC1C4A">
              <w:rPr>
                <w:b/>
                <w:i/>
                <w:sz w:val="18"/>
                <w:szCs w:val="18"/>
              </w:rPr>
              <w:t xml:space="preserve">Antrodia sinuosa </w:t>
            </w:r>
            <w:r w:rsidRPr="00AC1C4A">
              <w:rPr>
                <w:sz w:val="18"/>
                <w:szCs w:val="18"/>
              </w:rPr>
              <w:t>(Fr.) P. Karst.</w:t>
            </w:r>
          </w:p>
        </w:tc>
        <w:tc>
          <w:tcPr>
            <w:tcW w:w="3391" w:type="dxa"/>
            <w:vAlign w:val="center"/>
          </w:tcPr>
          <w:p w14:paraId="24D5AFE0" w14:textId="4417187D" w:rsidR="00AE5CDE" w:rsidRPr="005242C1" w:rsidRDefault="00AE5CDE" w:rsidP="00D85868">
            <w:pPr>
              <w:spacing w:line="276" w:lineRule="auto"/>
              <w:jc w:val="center"/>
              <w:rPr>
                <w:sz w:val="18"/>
                <w:szCs w:val="18"/>
                <w:lang w:val="en-GB"/>
              </w:rPr>
            </w:pPr>
            <w:r w:rsidRPr="005242C1">
              <w:rPr>
                <w:sz w:val="18"/>
                <w:szCs w:val="18"/>
              </w:rPr>
              <w:t xml:space="preserve">Italy </w:t>
            </w:r>
            <w:r w:rsidRPr="005242C1">
              <w:rPr>
                <w:sz w:val="18"/>
                <w:szCs w:val="18"/>
              </w:rPr>
              <w:fldChar w:fldCharType="begin" w:fldLock="1"/>
            </w:r>
            <w:r w:rsidR="00B056A6">
              <w:rPr>
                <w:sz w:val="18"/>
                <w:szCs w:val="18"/>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20]</w:t>
            </w:r>
            <w:r w:rsidRPr="005242C1">
              <w:rPr>
                <w:sz w:val="18"/>
                <w:szCs w:val="18"/>
              </w:rPr>
              <w:fldChar w:fldCharType="end"/>
            </w:r>
          </w:p>
        </w:tc>
        <w:tc>
          <w:tcPr>
            <w:tcW w:w="3392" w:type="dxa"/>
            <w:vAlign w:val="center"/>
          </w:tcPr>
          <w:p w14:paraId="34C8EE68" w14:textId="175A52D3"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1B6ED0F1" w14:textId="7F281DA0"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2F2D6D" w14:paraId="19E60E9B" w14:textId="77777777" w:rsidTr="0038188C">
        <w:trPr>
          <w:trHeight w:val="397"/>
        </w:trPr>
        <w:tc>
          <w:tcPr>
            <w:tcW w:w="4395" w:type="dxa"/>
            <w:shd w:val="clear" w:color="auto" w:fill="auto"/>
            <w:vAlign w:val="center"/>
          </w:tcPr>
          <w:p w14:paraId="4117321F" w14:textId="313A6F77" w:rsidR="00AE5CDE" w:rsidRPr="000A0411" w:rsidRDefault="00AE5CDE" w:rsidP="00AE5CDE">
            <w:pPr>
              <w:spacing w:line="276" w:lineRule="auto"/>
              <w:rPr>
                <w:b/>
                <w:i/>
                <w:sz w:val="18"/>
                <w:szCs w:val="18"/>
                <w:lang w:val="en-GB"/>
              </w:rPr>
            </w:pPr>
            <w:r w:rsidRPr="000A0411">
              <w:rPr>
                <w:b/>
                <w:i/>
                <w:sz w:val="18"/>
                <w:szCs w:val="18"/>
                <w:lang w:val="en-GB"/>
              </w:rPr>
              <w:t xml:space="preserve">Armillaria </w:t>
            </w:r>
            <w:r w:rsidRPr="000A0411">
              <w:rPr>
                <w:b/>
                <w:sz w:val="18"/>
                <w:szCs w:val="18"/>
                <w:lang w:val="en-GB"/>
              </w:rPr>
              <w:t>sp.</w:t>
            </w:r>
            <w:r>
              <w:rPr>
                <w:b/>
                <w:sz w:val="18"/>
                <w:szCs w:val="18"/>
                <w:lang w:val="en-GB"/>
              </w:rPr>
              <w:t xml:space="preserve"> </w:t>
            </w:r>
            <w:r w:rsidRPr="000A0411">
              <w:rPr>
                <w:sz w:val="18"/>
                <w:szCs w:val="18"/>
                <w:lang w:val="en-GB"/>
              </w:rPr>
              <w:t>(Fr.) Staude</w:t>
            </w:r>
          </w:p>
        </w:tc>
        <w:tc>
          <w:tcPr>
            <w:tcW w:w="3391" w:type="dxa"/>
            <w:vAlign w:val="center"/>
          </w:tcPr>
          <w:p w14:paraId="31EAB10B" w14:textId="1953AB2E"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1396CE69" w14:textId="39DACF04"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tcPr>
          <w:p w14:paraId="1B795CB3" w14:textId="1819C544"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AE5CDE" w:rsidRPr="002F2D6D" w14:paraId="749228B4" w14:textId="77777777" w:rsidTr="0038188C">
        <w:trPr>
          <w:trHeight w:val="397"/>
        </w:trPr>
        <w:tc>
          <w:tcPr>
            <w:tcW w:w="4395" w:type="dxa"/>
            <w:shd w:val="clear" w:color="auto" w:fill="auto"/>
            <w:vAlign w:val="center"/>
          </w:tcPr>
          <w:p w14:paraId="496B1D11" w14:textId="33E0539A" w:rsidR="00AE5CDE" w:rsidRPr="00E7295E" w:rsidRDefault="00AE5CDE" w:rsidP="00AE5CDE">
            <w:pPr>
              <w:spacing w:line="276" w:lineRule="auto"/>
              <w:rPr>
                <w:sz w:val="18"/>
                <w:szCs w:val="18"/>
                <w:lang w:val="en-GB"/>
              </w:rPr>
            </w:pPr>
            <w:r w:rsidRPr="00E7295E">
              <w:rPr>
                <w:b/>
                <w:i/>
                <w:sz w:val="18"/>
                <w:szCs w:val="18"/>
                <w:lang w:val="en-GB"/>
              </w:rPr>
              <w:t>Arrhenia</w:t>
            </w:r>
            <w:r>
              <w:rPr>
                <w:b/>
                <w:i/>
                <w:sz w:val="18"/>
                <w:szCs w:val="18"/>
                <w:lang w:val="en-GB"/>
              </w:rPr>
              <w:t xml:space="preserve"> </w:t>
            </w:r>
            <w:r>
              <w:rPr>
                <w:b/>
                <w:sz w:val="18"/>
                <w:szCs w:val="18"/>
                <w:lang w:val="en-GB"/>
              </w:rPr>
              <w:t xml:space="preserve">sp. </w:t>
            </w:r>
            <w:r>
              <w:rPr>
                <w:sz w:val="18"/>
                <w:szCs w:val="18"/>
                <w:lang w:val="en-GB"/>
              </w:rPr>
              <w:t>Fr.</w:t>
            </w:r>
          </w:p>
        </w:tc>
        <w:tc>
          <w:tcPr>
            <w:tcW w:w="3391" w:type="dxa"/>
            <w:vAlign w:val="center"/>
          </w:tcPr>
          <w:p w14:paraId="2D46EFC4" w14:textId="3EA43E6B"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1568FCD6" w14:textId="3DFB6424"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000000" w:fill="FFFFFF"/>
            <w:vAlign w:val="center"/>
          </w:tcPr>
          <w:p w14:paraId="77B84DEB" w14:textId="68D95163"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AE5CDE" w:rsidRPr="00DD1D34" w14:paraId="057EA6F1" w14:textId="77777777" w:rsidTr="0038188C">
        <w:trPr>
          <w:trHeight w:val="397"/>
        </w:trPr>
        <w:tc>
          <w:tcPr>
            <w:tcW w:w="4395" w:type="dxa"/>
            <w:shd w:val="clear" w:color="auto" w:fill="auto"/>
            <w:vAlign w:val="center"/>
            <w:hideMark/>
          </w:tcPr>
          <w:p w14:paraId="5DB2DB09"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rthrinium </w:t>
            </w:r>
            <w:r w:rsidRPr="00DD1D34">
              <w:rPr>
                <w:b/>
                <w:iCs/>
                <w:sz w:val="18"/>
                <w:szCs w:val="18"/>
                <w:lang w:val="en-GB"/>
              </w:rPr>
              <w:t>sp.</w:t>
            </w:r>
            <w:r w:rsidRPr="00DD1D34">
              <w:rPr>
                <w:b/>
                <w:sz w:val="18"/>
                <w:szCs w:val="18"/>
                <w:lang w:val="en-GB"/>
              </w:rPr>
              <w:t xml:space="preserve"> </w:t>
            </w:r>
            <w:r w:rsidRPr="00361C90">
              <w:rPr>
                <w:sz w:val="18"/>
                <w:szCs w:val="18"/>
                <w:lang w:val="en-GB"/>
              </w:rPr>
              <w:t>Kunze</w:t>
            </w:r>
          </w:p>
        </w:tc>
        <w:tc>
          <w:tcPr>
            <w:tcW w:w="3391" w:type="dxa"/>
            <w:vAlign w:val="center"/>
          </w:tcPr>
          <w:p w14:paraId="3189E118" w14:textId="58DF0CC9"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2cbf953c-fb1b-4568-8db7-9a2fd08d6960"]}],"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vAlign w:val="center"/>
          </w:tcPr>
          <w:p w14:paraId="118D1868" w14:textId="2EBFF766"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5f0698b-8a33-4c84-8e37-db7617b91e89"]}],"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6CEE1A95" w14:textId="5D33D835"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AE5CDE" w:rsidRPr="00DD1D34" w14:paraId="37F07493" w14:textId="77777777" w:rsidTr="0038188C">
        <w:trPr>
          <w:trHeight w:val="397"/>
        </w:trPr>
        <w:tc>
          <w:tcPr>
            <w:tcW w:w="4395" w:type="dxa"/>
            <w:shd w:val="clear" w:color="auto" w:fill="auto"/>
            <w:vAlign w:val="center"/>
          </w:tcPr>
          <w:p w14:paraId="6097020C" w14:textId="42D07930" w:rsidR="00AE5CDE" w:rsidRPr="00DD1D34" w:rsidRDefault="00AE5CDE" w:rsidP="00AE5CDE">
            <w:pPr>
              <w:spacing w:line="276" w:lineRule="auto"/>
              <w:rPr>
                <w:b/>
                <w:i/>
                <w:iCs/>
                <w:sz w:val="18"/>
                <w:szCs w:val="18"/>
                <w:lang w:val="en-GB"/>
              </w:rPr>
            </w:pPr>
            <w:r w:rsidRPr="00033A31">
              <w:rPr>
                <w:b/>
                <w:i/>
                <w:iCs/>
                <w:sz w:val="18"/>
                <w:szCs w:val="18"/>
                <w:lang w:val="en-GB"/>
              </w:rPr>
              <w:t>Arthrinium arundinis</w:t>
            </w:r>
            <w:r w:rsidRPr="00033A31">
              <w:rPr>
                <w:iCs/>
                <w:sz w:val="18"/>
                <w:szCs w:val="18"/>
                <w:lang w:val="en-GB"/>
              </w:rPr>
              <w:t xml:space="preserve"> (Corda) Dyko &amp; B. Sutton</w:t>
            </w:r>
          </w:p>
        </w:tc>
        <w:tc>
          <w:tcPr>
            <w:tcW w:w="3391" w:type="dxa"/>
            <w:vAlign w:val="center"/>
          </w:tcPr>
          <w:p w14:paraId="1C366735" w14:textId="52C5FDF4"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6E221A24" w14:textId="10AC597A"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D51D8A1" w14:textId="08204B66" w:rsidR="00AE5CDE" w:rsidRPr="005242C1" w:rsidRDefault="00AE5CDE" w:rsidP="00D85868">
            <w:pPr>
              <w:spacing w:line="276" w:lineRule="auto"/>
              <w:jc w:val="center"/>
              <w:rPr>
                <w:sz w:val="18"/>
                <w:szCs w:val="18"/>
                <w:lang w:val="en-GB"/>
              </w:rPr>
            </w:pPr>
            <w:r w:rsidRPr="005242C1">
              <w:rPr>
                <w:sz w:val="18"/>
                <w:szCs w:val="18"/>
                <w:lang w:val="en-GB"/>
              </w:rPr>
              <w:fldChar w:fldCharType="begin" w:fldLock="1"/>
            </w:r>
            <w:r w:rsidR="00B056A6">
              <w:rPr>
                <w:sz w:val="18"/>
                <w:szCs w:val="18"/>
                <w:lang w:val="en-GB"/>
              </w:rPr>
              <w:instrText>ADDIN CSL_CITATION {"citationItems":[{"id":"ITEM-1","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issue":"1","issued":{"date-parts":[["2018"]]},"page":"1-9","title":"Two new cellulolytic fungal species isolated from a 19th-century art collection","type":"article-journal","volume":"8"},"uris":["http://www.mendeley.com/documents/?uuid=ac43f713-bb39-44ea-8292-cc39eb9b3147"]}],"mendeley":{"formattedCitation":"[43]","plainTextFormattedCitation":"[43]","previouslyFormattedCitation":"(Coronado-Ruiz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3]</w:t>
            </w:r>
            <w:r w:rsidRPr="005242C1">
              <w:rPr>
                <w:sz w:val="18"/>
                <w:szCs w:val="18"/>
                <w:lang w:val="en-GB"/>
              </w:rPr>
              <w:fldChar w:fldCharType="end"/>
            </w:r>
          </w:p>
        </w:tc>
      </w:tr>
      <w:tr w:rsidR="00AE5CDE" w:rsidRPr="00DD1D34" w14:paraId="70C67BE5" w14:textId="77777777" w:rsidTr="0038188C">
        <w:trPr>
          <w:trHeight w:val="397"/>
        </w:trPr>
        <w:tc>
          <w:tcPr>
            <w:tcW w:w="4395" w:type="dxa"/>
            <w:shd w:val="clear" w:color="auto" w:fill="auto"/>
            <w:vAlign w:val="center"/>
            <w:hideMark/>
          </w:tcPr>
          <w:p w14:paraId="66D712BC" w14:textId="77777777" w:rsidR="00AE5CDE" w:rsidRPr="00081792" w:rsidRDefault="00AE5CDE" w:rsidP="00AE5CDE">
            <w:pPr>
              <w:spacing w:line="276" w:lineRule="auto"/>
              <w:rPr>
                <w:b/>
                <w:i/>
                <w:iCs/>
                <w:sz w:val="18"/>
                <w:szCs w:val="18"/>
              </w:rPr>
            </w:pPr>
            <w:r w:rsidRPr="00081792">
              <w:rPr>
                <w:b/>
                <w:i/>
                <w:iCs/>
                <w:sz w:val="18"/>
                <w:szCs w:val="18"/>
              </w:rPr>
              <w:t xml:space="preserve">Arthrinium phaeospermum </w:t>
            </w:r>
            <w:r w:rsidRPr="00361C90">
              <w:rPr>
                <w:sz w:val="18"/>
                <w:szCs w:val="18"/>
              </w:rPr>
              <w:t>(Corda) M.B. Ellis</w:t>
            </w:r>
          </w:p>
        </w:tc>
        <w:tc>
          <w:tcPr>
            <w:tcW w:w="3391" w:type="dxa"/>
            <w:vAlign w:val="center"/>
          </w:tcPr>
          <w:p w14:paraId="63F6B66C" w14:textId="6D8B6F33" w:rsidR="00AE5CDE" w:rsidRPr="005242C1" w:rsidRDefault="00AE5CDE" w:rsidP="00D85868">
            <w:pPr>
              <w:spacing w:line="276" w:lineRule="auto"/>
              <w:jc w:val="center"/>
              <w:rPr>
                <w:sz w:val="18"/>
                <w:szCs w:val="18"/>
                <w:lang w:val="en-GB"/>
              </w:rPr>
            </w:pPr>
            <w:r w:rsidRPr="005242C1">
              <w:rPr>
                <w:sz w:val="18"/>
                <w:szCs w:val="18"/>
                <w:lang w:val="en-GB"/>
              </w:rPr>
              <w:t xml:space="preserve">Lithuania,  Spain </w:t>
            </w:r>
            <w:r w:rsidRPr="005242C1">
              <w:rPr>
                <w:sz w:val="18"/>
                <w:szCs w:val="18"/>
                <w:lang w:val="en-GB"/>
              </w:rPr>
              <w:fldChar w:fldCharType="begin" w:fldLock="1"/>
            </w:r>
            <w:r w:rsidR="00B056A6">
              <w:rPr>
                <w:sz w:val="18"/>
                <w:szCs w:val="18"/>
                <w:lang w:val="en-GB"/>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bf31a37b-21de-4f09-a05b-a5195f33d5a2"]}],"mendeley":{"formattedCitation":"[3,22]","plainTextFormattedCitation":"[3,22]","previouslyFormattedCitation":"(Lugauskas &amp; Krikstaponis 2004; Aira et al.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22]</w:t>
            </w:r>
            <w:r w:rsidRPr="005242C1">
              <w:rPr>
                <w:sz w:val="18"/>
                <w:szCs w:val="18"/>
                <w:lang w:val="en-GB"/>
              </w:rPr>
              <w:fldChar w:fldCharType="end"/>
            </w:r>
          </w:p>
        </w:tc>
        <w:tc>
          <w:tcPr>
            <w:tcW w:w="3392" w:type="dxa"/>
            <w:vAlign w:val="center"/>
          </w:tcPr>
          <w:p w14:paraId="0AC13E4E" w14:textId="78780025"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000000" w:fill="FFFFFF"/>
            <w:vAlign w:val="center"/>
            <w:hideMark/>
          </w:tcPr>
          <w:p w14:paraId="327FED7C"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1AD75371" w14:textId="77777777" w:rsidTr="0038188C">
        <w:trPr>
          <w:trHeight w:val="493"/>
        </w:trPr>
        <w:tc>
          <w:tcPr>
            <w:tcW w:w="4395" w:type="dxa"/>
            <w:shd w:val="clear" w:color="auto" w:fill="auto"/>
            <w:vAlign w:val="center"/>
            <w:hideMark/>
          </w:tcPr>
          <w:p w14:paraId="098BF5D5"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rthrinium urticae </w:t>
            </w:r>
            <w:r w:rsidRPr="00361C90">
              <w:rPr>
                <w:sz w:val="18"/>
                <w:szCs w:val="18"/>
                <w:lang w:val="en-GB"/>
              </w:rPr>
              <w:t>M.B. Ellis</w:t>
            </w:r>
          </w:p>
        </w:tc>
        <w:tc>
          <w:tcPr>
            <w:tcW w:w="3391" w:type="dxa"/>
            <w:vAlign w:val="center"/>
          </w:tcPr>
          <w:p w14:paraId="5962A6BF" w14:textId="77777777" w:rsidR="00AE5CDE" w:rsidRPr="005242C1" w:rsidRDefault="00AE5CDE" w:rsidP="00AE5CDE">
            <w:pPr>
              <w:spacing w:line="276" w:lineRule="auto"/>
              <w:jc w:val="center"/>
              <w:rPr>
                <w:sz w:val="18"/>
                <w:szCs w:val="18"/>
                <w:lang w:val="en-GB"/>
              </w:rPr>
            </w:pPr>
          </w:p>
          <w:p w14:paraId="38A3DA55"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00FBCCC5"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noWrap/>
            <w:vAlign w:val="center"/>
          </w:tcPr>
          <w:p w14:paraId="56EB4588" w14:textId="11D3898B" w:rsidR="00AE5CDE" w:rsidRPr="005242C1" w:rsidRDefault="00554193" w:rsidP="00AE5CDE">
            <w:pPr>
              <w:spacing w:line="276" w:lineRule="auto"/>
              <w:jc w:val="center"/>
              <w:rPr>
                <w:sz w:val="18"/>
                <w:szCs w:val="18"/>
                <w:lang w:val="en-GB"/>
              </w:rPr>
            </w:pPr>
            <w:r w:rsidRPr="005242C1">
              <w:rPr>
                <w:sz w:val="18"/>
                <w:szCs w:val="18"/>
                <w:lang w:val="en-GB"/>
              </w:rPr>
              <w:t xml:space="preserve">Italy </w:t>
            </w:r>
            <w:r w:rsidR="00AE5CDE" w:rsidRPr="005242C1">
              <w:rPr>
                <w:sz w:val="18"/>
                <w:szCs w:val="18"/>
                <w:lang w:val="en-GB"/>
              </w:rPr>
              <w:t>(Corte et al., 2003)</w:t>
            </w:r>
          </w:p>
        </w:tc>
      </w:tr>
      <w:tr w:rsidR="00AE5CDE" w:rsidRPr="00DD1D34" w14:paraId="40F79DCE" w14:textId="77777777" w:rsidTr="0038188C">
        <w:trPr>
          <w:trHeight w:val="573"/>
        </w:trPr>
        <w:tc>
          <w:tcPr>
            <w:tcW w:w="4395" w:type="dxa"/>
            <w:shd w:val="clear" w:color="auto" w:fill="auto"/>
            <w:vAlign w:val="center"/>
          </w:tcPr>
          <w:p w14:paraId="51A8DD9B"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rthrographis </w:t>
            </w:r>
            <w:r w:rsidRPr="00DD1D34">
              <w:rPr>
                <w:b/>
                <w:iCs/>
                <w:sz w:val="18"/>
                <w:szCs w:val="18"/>
                <w:lang w:val="en-GB"/>
              </w:rPr>
              <w:t xml:space="preserve">sp. </w:t>
            </w:r>
            <w:r w:rsidRPr="00361C90">
              <w:rPr>
                <w:iCs/>
                <w:sz w:val="18"/>
                <w:szCs w:val="18"/>
                <w:lang w:val="en-GB"/>
              </w:rPr>
              <w:t>G. Cochet ex Sigler &amp; J.W. Carmich.</w:t>
            </w:r>
          </w:p>
        </w:tc>
        <w:tc>
          <w:tcPr>
            <w:tcW w:w="3391" w:type="dxa"/>
            <w:vAlign w:val="center"/>
          </w:tcPr>
          <w:p w14:paraId="564A6F0E"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00934D92" w14:textId="7C5E8C8E"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d947a9e-a9a5-4e8b-84ee-d7700e03e974"]}],"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E139994"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3A2EEAEF" w14:textId="77777777" w:rsidTr="0038188C">
        <w:trPr>
          <w:trHeight w:val="360"/>
        </w:trPr>
        <w:tc>
          <w:tcPr>
            <w:tcW w:w="4395" w:type="dxa"/>
            <w:shd w:val="clear" w:color="auto" w:fill="auto"/>
            <w:vAlign w:val="center"/>
          </w:tcPr>
          <w:p w14:paraId="188DC479" w14:textId="08C110E8" w:rsidR="00AE5CDE" w:rsidRPr="00C62CD5" w:rsidRDefault="00AE5CDE" w:rsidP="00AE5CDE">
            <w:pPr>
              <w:spacing w:line="276" w:lineRule="auto"/>
              <w:rPr>
                <w:b/>
                <w:i/>
                <w:iCs/>
                <w:sz w:val="18"/>
                <w:szCs w:val="18"/>
              </w:rPr>
            </w:pPr>
            <w:r w:rsidRPr="00C62CD5">
              <w:rPr>
                <w:b/>
                <w:i/>
                <w:iCs/>
                <w:sz w:val="18"/>
                <w:szCs w:val="18"/>
              </w:rPr>
              <w:lastRenderedPageBreak/>
              <w:t xml:space="preserve">Ascochyta medicaginicola </w:t>
            </w:r>
            <w:r w:rsidRPr="00C62CD5">
              <w:rPr>
                <w:iCs/>
                <w:sz w:val="18"/>
                <w:szCs w:val="18"/>
              </w:rPr>
              <w:t>Q. Chen &amp; L. Cai</w:t>
            </w:r>
          </w:p>
        </w:tc>
        <w:tc>
          <w:tcPr>
            <w:tcW w:w="3391" w:type="dxa"/>
            <w:vAlign w:val="center"/>
          </w:tcPr>
          <w:p w14:paraId="11B71E31" w14:textId="5731D7B8" w:rsidR="00AE5CDE" w:rsidRPr="005242C1" w:rsidRDefault="00AE5CDE" w:rsidP="00AE5CDE">
            <w:pPr>
              <w:spacing w:line="276" w:lineRule="auto"/>
              <w:jc w:val="center"/>
              <w:rPr>
                <w:sz w:val="18"/>
                <w:szCs w:val="18"/>
              </w:rPr>
            </w:pPr>
            <w:r w:rsidRPr="005242C1">
              <w:rPr>
                <w:sz w:val="18"/>
                <w:szCs w:val="18"/>
                <w:lang w:val="en-GB"/>
              </w:rPr>
              <w:t>-</w:t>
            </w:r>
          </w:p>
        </w:tc>
        <w:tc>
          <w:tcPr>
            <w:tcW w:w="3392" w:type="dxa"/>
            <w:vAlign w:val="center"/>
          </w:tcPr>
          <w:p w14:paraId="390DF52C" w14:textId="2E2D9672" w:rsidR="00AE5CDE" w:rsidRPr="005242C1" w:rsidRDefault="00AE5CDE" w:rsidP="00AE5CDE">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67837BBD" w14:textId="25F15CC5" w:rsidR="00AE5CDE" w:rsidRPr="005242C1" w:rsidRDefault="00AE5CDE" w:rsidP="00AE5CDE">
            <w:pPr>
              <w:spacing w:line="276" w:lineRule="auto"/>
              <w:jc w:val="center"/>
              <w:rPr>
                <w:sz w:val="18"/>
                <w:szCs w:val="18"/>
              </w:rPr>
            </w:pPr>
            <w:r w:rsidRPr="005242C1">
              <w:rPr>
                <w:noProof/>
                <w:sz w:val="18"/>
                <w:szCs w:val="18"/>
                <w:lang w:val="en-GB"/>
              </w:rPr>
              <w:t>Poland (Sterflinger and Engel, 2014)</w:t>
            </w:r>
          </w:p>
        </w:tc>
      </w:tr>
      <w:tr w:rsidR="00AE5CDE" w:rsidRPr="00B056A6" w14:paraId="130140DF" w14:textId="77777777" w:rsidTr="0038188C">
        <w:trPr>
          <w:trHeight w:val="354"/>
        </w:trPr>
        <w:tc>
          <w:tcPr>
            <w:tcW w:w="4395" w:type="dxa"/>
            <w:shd w:val="clear" w:color="auto" w:fill="auto"/>
            <w:vAlign w:val="center"/>
          </w:tcPr>
          <w:p w14:paraId="29C14269" w14:textId="02F27719" w:rsidR="00AE5CDE" w:rsidRPr="00872D06" w:rsidRDefault="00AE5CDE" w:rsidP="00AE5CDE">
            <w:pPr>
              <w:spacing w:line="276" w:lineRule="auto"/>
              <w:rPr>
                <w:b/>
                <w:i/>
                <w:iCs/>
                <w:sz w:val="18"/>
                <w:szCs w:val="18"/>
                <w:lang w:val="en-GB"/>
              </w:rPr>
            </w:pPr>
            <w:r w:rsidRPr="00872D06">
              <w:rPr>
                <w:b/>
                <w:i/>
                <w:iCs/>
                <w:sz w:val="18"/>
                <w:szCs w:val="18"/>
                <w:lang w:val="en-GB"/>
              </w:rPr>
              <w:t xml:space="preserve">Ascocoryne </w:t>
            </w:r>
            <w:r w:rsidRPr="00872D06">
              <w:rPr>
                <w:b/>
                <w:iCs/>
                <w:sz w:val="18"/>
                <w:szCs w:val="18"/>
                <w:lang w:val="en-GB"/>
              </w:rPr>
              <w:t xml:space="preserve">sp. </w:t>
            </w:r>
            <w:r w:rsidRPr="00872D06">
              <w:rPr>
                <w:iCs/>
                <w:sz w:val="18"/>
                <w:szCs w:val="18"/>
                <w:lang w:val="en-GB"/>
              </w:rPr>
              <w:t>J.W. Groves &amp; D.E. Wilson</w:t>
            </w:r>
          </w:p>
        </w:tc>
        <w:tc>
          <w:tcPr>
            <w:tcW w:w="3391" w:type="dxa"/>
            <w:vAlign w:val="center"/>
          </w:tcPr>
          <w:p w14:paraId="761D9201" w14:textId="739A8ED4"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677724BA" w14:textId="0B665E38"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60C8D0DB" w14:textId="03F7B10F"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AE5CDE" w:rsidRPr="00B056A6" w14:paraId="1519105A" w14:textId="77777777" w:rsidTr="0038188C">
        <w:trPr>
          <w:trHeight w:val="767"/>
        </w:trPr>
        <w:tc>
          <w:tcPr>
            <w:tcW w:w="4395" w:type="dxa"/>
            <w:shd w:val="clear" w:color="auto" w:fill="auto"/>
            <w:vAlign w:val="center"/>
            <w:hideMark/>
          </w:tcPr>
          <w:p w14:paraId="6BA1CBEF" w14:textId="5D80BC2B" w:rsidR="00AE5CDE" w:rsidRPr="00872D06" w:rsidRDefault="00AE5CDE" w:rsidP="002249FA">
            <w:pPr>
              <w:spacing w:line="276" w:lineRule="auto"/>
              <w:rPr>
                <w:i/>
                <w:iCs/>
                <w:sz w:val="18"/>
                <w:szCs w:val="18"/>
                <w:lang w:val="en-GB"/>
              </w:rPr>
            </w:pPr>
            <w:r w:rsidRPr="00872D06">
              <w:rPr>
                <w:b/>
                <w:i/>
                <w:iCs/>
                <w:sz w:val="18"/>
                <w:szCs w:val="18"/>
                <w:lang w:val="en-GB"/>
              </w:rPr>
              <w:t xml:space="preserve">Aspergillus </w:t>
            </w:r>
            <w:r w:rsidRPr="00872D06">
              <w:rPr>
                <w:b/>
                <w:iCs/>
                <w:sz w:val="18"/>
                <w:szCs w:val="18"/>
                <w:lang w:val="en-GB"/>
              </w:rPr>
              <w:t>sp.</w:t>
            </w:r>
            <w:r w:rsidR="002249FA">
              <w:rPr>
                <w:b/>
                <w:iCs/>
                <w:sz w:val="18"/>
                <w:szCs w:val="18"/>
                <w:lang w:val="en-GB"/>
              </w:rPr>
              <w:t xml:space="preserve"> </w:t>
            </w:r>
            <w:r w:rsidRPr="00872D06">
              <w:rPr>
                <w:sz w:val="18"/>
                <w:szCs w:val="18"/>
                <w:lang w:val="en-GB"/>
              </w:rPr>
              <w:t>P. Micheli ex Haller</w:t>
            </w:r>
          </w:p>
        </w:tc>
        <w:tc>
          <w:tcPr>
            <w:tcW w:w="3391" w:type="dxa"/>
            <w:vAlign w:val="center"/>
          </w:tcPr>
          <w:p w14:paraId="39197427" w14:textId="5CEA882A" w:rsidR="00AE5CDE" w:rsidRPr="00B056A6" w:rsidRDefault="00AE5CDE" w:rsidP="00D85868">
            <w:pPr>
              <w:spacing w:line="276" w:lineRule="auto"/>
              <w:jc w:val="center"/>
              <w:rPr>
                <w:sz w:val="18"/>
                <w:szCs w:val="18"/>
              </w:rPr>
            </w:pPr>
            <w:r w:rsidRPr="00B056A6">
              <w:rPr>
                <w:sz w:val="18"/>
                <w:szCs w:val="18"/>
                <w:lang w:val="en-GB"/>
              </w:rPr>
              <w:t xml:space="preserve">Argentina, Colombia, Cuba, Ethiopia, India, Italy, Mexico, Spain, Lithuania, Poland, Portugal </w:t>
            </w:r>
            <w:r w:rsidRPr="005242C1">
              <w:rPr>
                <w:sz w:val="18"/>
                <w:szCs w:val="18"/>
                <w:lang w:val="en-GB"/>
              </w:rPr>
              <w:fldChar w:fldCharType="begin" w:fldLock="1"/>
            </w:r>
            <w:r w:rsidR="00B056A6">
              <w:rPr>
                <w:sz w:val="18"/>
                <w:szCs w:val="18"/>
                <w:lang w:val="en-GB"/>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2","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ce4eed51-5c13-410e-9b12-f465722259bd"]},{"id":"ITEM-3","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3","issue":"051","issued":{"date-parts":[["2003"]]},"page":"27-34","title":"Hongos ambientales en una biblioteca: un año de estudio","type":"article-journal"},"uris":["http://www.mendeley.com/documents/?uuid=e47a8f41-e665-4013-aecd-1b47d19e3e78","http://www.mendeley.com/documents/?uuid=d73e2b1f-6a25-4f39-94a2-1d24234aab96","http://www.mendeley.com/documents/?uuid=f31dfc8a-a315-41e3-b0b1-30174fc5ab3d"]},{"id":"ITEM-4","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4","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f9e8e5fc-831c-46c3-8934-af620790a4e5"]},{"id":"ITEM-5","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5","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ce45ef94-eed3-46a7-855d-a8ce3408178d"]},{"id":"ITEM-6","itemData":{"author":[{"dropping-particle":"","family":"Valentin","given":"Nieves","non-dropping-particle":"","parse-names":false,"suffix":""}],"container-title":"Experts’ Roundtable on Sustainable Climate Management Strategies","editor":[{"dropping-particle":"","family":"Boersma","given":"Foekje","non-dropping-particle":"","parse-names":false,"suffix":""}],"id":"ITEM-6","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9f61d53f-02c4-42b3-9ded-847c22f1d1ad"]},{"id":"ITEM-7","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7","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790a6c05-f231-4c9e-891e-acb68fe42095"]},{"id":"ITEM-8","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8","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d69ca5e-a1f1-448b-a7a2-4839e52957db"]},{"id":"ITEM-9","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9","issue":"1","issued":{"date-parts":[["2008"]]},"page":"60-69","title":"Analysis of the potential fungal biodeteriogen effects in the “Doctorate Library” of the University of Perugia, Italy","type":"article-journal","volume":"47"},"uris":["http://www.mendeley.com/documents/?uuid=7f3fbec3-36f2-4b48-9a37-94ab1f36b34c"]},{"id":"ITEM-10","itemData":{"DOI":"10.12980/APJTB.4.2014C807","ISBN":"1230-1485","ISSN":"22211691","PMID":"25183103","abstract":"OBJECTIVE: To evaluate the concentration of bacteria and fungi in the indoor environment of Jimma University libraries, so as to estimate the health hazard and to create standards for indoor air quality control.\\n\\nMETHODS: The microbial quality of indoor air of eight libraries of Jimma University was determined. The settle plate method using open Petri-dishes containing different culture media was employed to collect sample twice daily. Isolates were identified according to standard methods.\\n\\nRESULTS: The concentrations of bacteria and fungi aerosols in the indoor environment of the university libraries ranged between 367-2595 CFU/m(3). According to the sanitary standards classification of European Commission, almost all the libraries indoor air of Jimma University was heavily contaminated with bacteria and fungi. In spite of their major source difference, the average fungi density found in the indoor air of libraries did appear to follow the same trend with bacterial density (P=0.001). The bacteria isolates included Micrococcus sp., Staphylococcus aureus, Streptococcus pyogenes, Bacillus sp. and Neisseria sp. while Cladosporium sp., Alternaria sp., Penicillium sp. and Aspergillus sp. were the most isolated fungi.\\n\\nCONCLUSIONS: The indoor air of all libraries were in the range above highly contaminated according to European Commission classification and the most isolates are considered as potential candidates involved in the establishment of sick building syndromes and often associated with clinical manifestations like allergy, rhinitis, asthma and conjunctivitis. Thus, attention must be given to control those environmental factors which favor the growth and multiplication of microbes in indoor environment of libraries to safeguard the health of users and workers.","author":[{"dropping-particle":"","family":"Hayleeyesus","given":"Samuel Fekadu","non-dropping-particle":"","parse-names":false,"suffix":""},{"dropping-particle":"","family":"Manaye","given":"Abayneh Melaku","non-dropping-particle":"","parse-names":false,"suffix":""}],"container-title":"Asian Pacific Journal of Tropical Biomedicine","id":"ITEM-10","issue":"Suppl 1","issued":{"date-parts":[["2014"]]},"page":"S312-S317","title":"Microbiological Quality of Indoor Air in University Libraries","type":"article-journal","volume":"4"},"uris":["http://www.mendeley.com/documents/?uuid=62b14ff3-2f54-4120-9926-13e69c09b7b2"]},{"id":"ITEM-1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1","issue":"NE-1","issued":{"date-parts":[["2015"]]},"page":"32-38","title":"Aislamiento de hongos alergenos en una biblioteca universitaria","type":"article-journal","volume":"25"},"uris":["http://www.mendeley.com/documents/?uuid=c3aba17e-d5ac-4a96-a574-2fd9f39e6a2b"]},{"id":"ITEM-12","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12","issue":"5","issued":{"date-parts":[["2011"]]},"page":"479-485","title":"Incidence of deteriorating fungi in the air inside the college libraries of Wardha city","type":"article-journal","volume":"3"},"uris":["http://www.mendeley.com/documents/?uuid=8692a84a-b597-4ca6-b771-54ecb781d600"]},{"id":"ITEM-1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3","issue":"3","issued":{"date-parts":[["2016"]]},"page":"397-407","title":"Fungal secondary metabolite analysis applied to Cultural Heritage: the case of a contaminated library in Venice","type":"article-journal","volume":"9"},"uris":["http://www.mendeley.com/documents/?uuid=ac26feea-eae3-4c2d-b7c6-d722b65e9507"]},{"id":"ITEM-14","itemData":{"DOI":"10.13189/eer.2016.040504","ISSN":"2331-625X","abstract":"Cultural heritage constitutive materials can provide excellent substrates for microbial colonization, highly influenced by thermo-hygrometric parameters. In cultural heritage-related environments, a detrimental microbial load may be present both on manufacts surface and in the aerosol. In this study, bacterial and fungal colonisation has been investigated in three Sicilian confined environments (archive, cave and hypogea), each with peculiar structures and different thermo-hygrometric parameters. Particular attention has been paid to microorganisms able to induce artifacts biodeterioration and to release biological particles in the aerosol (spores, cellular debrides, toxins and allergens) potentially dangerous for the human health (visitors/users). Results provided information on the composition of the biological consortia, highlighting also the symbiotic relationships between micro (cyanobacteria, bacteria and fungi) and macro-organisms (plants, bryophyte and insects). The results of this integrated approach, including molecular biology techniques, are essential for a complete understanding of both microbial colonization of the cultural objects and the potential relationship with illness to human.","author":[{"dropping-particle":"Di","family":"Carlo","given":"Enza","non-dropping-particle":"","parse-names":false,"suffix":""},{"dropping-particle":"","family":"Chisesi","given":"Rosa","non-dropping-particle":"","parse-names":false,"suffix":""},{"dropping-particle":"","family":"Barresi","given":"Giovanna","non-dropping-particle":"","parse-names":false,"suffix":""},{"dropping-particle":"","family":"Barbaro","given":"Salvatore","non-dropping-particle":"","parse-names":false,"suffix":""},{"dropping-particle":"","family":"Lombardo","given":"Giovanna","non-dropping-particle":"","parse-names":false,"suffix":""},{"dropping-particle":"","family":"Rotolo","given":"Valentina","non-dropping-particle":"","parse-names":false,"suffix":""},{"dropping-particle":"","family":"Sebastianelli","given":"Mauro","non-dropping-particle":"","parse-names":false,"suffix":""},{"dropping-particle":"","family":"Travagliato","given":"Giovanni","non-dropping-particle":"","parse-names":false,"suffix":""},{"dropping-particle":"","family":"Palla","given":"Franco","non-dropping-particle":"","parse-names":false,"suffix":""}],"container-title":"Environment and Ecology Research","id":"ITEM-14","issue":"5","issued":{"date-parts":[["2016"]]},"page":"257-264","title":"Fungi and Bacteria in Indoor Cultural Heritage Environments: Microbial-related Risks for Artworks and Human Health","type":"article-journal","volume":"4"},"uris":["http://www.mendeley.com/documents/?uuid=99fd3e79-7b48-4571-907e-c67196f3e941"]},{"id":"ITEM-15","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5","issue":"3","issued":{"date-parts":[["2015"]]},"page":"537-547","title":"Determinación y comparación aerobiológica en tres archivos de la empresa de energía de Boyacá, Tunja (Colombia)","type":"article-journal","volume":"31"},"uris":["http://www.mendeley.com/documents/?uuid=fbe0ce50-63cf-4dfe-9366-1abb83378c6d"]},{"id":"ITEM-16","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6","issue":"1","issued":{"date-parts":[["2017"]]},"page":"40-51","title":"Viable allergenic fungi in a documentary deposit of the National Archive of Cuba","type":"article-journal","volume":"64"},"uris":["http://www.mendeley.com/documents/?uuid=6fcc44b8-43ab-4861-9311-4bf20f85012b"]},{"id":"ITEM-17","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17","issue":"4","issued":{"date-parts":[["2016"]]},"page":"3747-3757","title":"Airborne microorganisms cultivable on naturally ventilated document repositories of the National Archive of Cuba","type":"article-journal","volume":"23"},"uris":["http://www.mendeley.com/documents/?uuid=8146f5bf-1759-418d-9d95-f4bb571d4b70"]},{"id":"ITEM-18","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8","issue":"4","issued":{"date-parts":[["2014"]]},"page":"42-47","title":"Comparative aeromycological study of three libraries in Kamptee","type":"article-journal","volume":"2"},"uris":["http://www.mendeley.com/documents/?uuid=29415398-1d36-4079-a66f-95d5e1a90882"]}],"mendeley":{"formattedCitation":"[2,3,24,26–29,31–33,4,5,7,9,17,20,22,23]","plainTextFormattedCitation":"[2,3,24,26–29,31–33,4,5,7,9,17,20,22,23]","previouslyFormattedCitation":"(Bueno et al. 2003; Lugauskas &amp; Krikstaponis 2004; Aira et al. 2007; Valentin 2007; Ruga et al. 2008; Wlazło et al. 2008; Dalal et al. 2011; Borrego et al. 2012; Hayleeyesus &amp; Manaye 2014; Pinheiro 2014; Thaware et al. 2014; Hernández-Velandia &amp; Lizarazo-Forero 2015; Pinheiro 2015; Zárate et al. 2015; Borrego &amp; Perdomo 2016; Carlo et al. 2016; Micheluz et al. 2016;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3,24,26–29,31–33,4,5,7,9,17,20,22,23]</w:t>
            </w:r>
            <w:r w:rsidRPr="005242C1">
              <w:rPr>
                <w:sz w:val="18"/>
                <w:szCs w:val="18"/>
                <w:lang w:val="en-GB"/>
              </w:rPr>
              <w:fldChar w:fldCharType="end"/>
            </w:r>
          </w:p>
        </w:tc>
        <w:tc>
          <w:tcPr>
            <w:tcW w:w="3392" w:type="dxa"/>
            <w:vAlign w:val="center"/>
          </w:tcPr>
          <w:p w14:paraId="2089DE67" w14:textId="4D78DD73" w:rsidR="00AE5CDE" w:rsidRPr="005242C1" w:rsidRDefault="00AE5CDE" w:rsidP="00D85868">
            <w:pPr>
              <w:spacing w:line="276" w:lineRule="auto"/>
              <w:jc w:val="center"/>
              <w:rPr>
                <w:sz w:val="18"/>
                <w:szCs w:val="18"/>
                <w:lang w:val="en-GB"/>
              </w:rPr>
            </w:pPr>
            <w:r w:rsidRPr="00B056A6">
              <w:rPr>
                <w:sz w:val="18"/>
                <w:szCs w:val="18"/>
              </w:rPr>
              <w:t xml:space="preserve">Italy, Poland, Portugal </w:t>
            </w:r>
            <w:r w:rsidRPr="005242C1">
              <w:rPr>
                <w:sz w:val="18"/>
                <w:szCs w:val="18"/>
                <w:lang w:val="en-GB"/>
              </w:rPr>
              <w:fldChar w:fldCharType="begin" w:fldLock="1"/>
            </w:r>
            <w:r w:rsidR="00B056A6">
              <w:rPr>
                <w:sz w:val="18"/>
                <w:szCs w:val="18"/>
              </w:rPr>
              <w:instrText>ADDIN CSL_CITATION {"citationItems":[{"id":"ITEM-1","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1","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100f70bc-fdb1-4f4c-be41-a950d0e29db6"]},{"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d23b47eb-21d7-4ee3-b260-9d794601d271"]},{"id":"ITEM-4","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4","issue":"3-4","issued":{"date-parts":[["2000"]]},"page":"429-434","title":"Airborne fungal spores in dust present in archives: Proposal for a detection method, new for archival materials","type":"article-journal","volume":"16"},"uris":["http://www.mendeley.com/documents/?uuid=7a3cb116-d32e-485d-a73c-4e32d928396c"]},{"id":"ITEM-5","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5","issue":"3","issued":{"date-parts":[["2016"]]},"page":"397-407","title":"Fungal secondary metabolite analysis applied to Cultural Heritage: the case of a contaminated library in Venice","type":"article-journal","volume":"9"},"uris":["http://www.mendeley.com/documents/?uuid=ac26feea-eae3-4c2d-b7c6-d722b65e9507"]}],"mendeley":{"formattedCitation":"[4,5,10,20,21]","plainTextFormattedCitation":"[4,5,10,20,21]","previouslyFormattedCitation":"(Maggi et al. 2000; Harkawy et al. 2011; Pinheiro 2014; Pinheiro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10,20,21]</w:t>
            </w:r>
            <w:r w:rsidRPr="005242C1">
              <w:rPr>
                <w:sz w:val="18"/>
                <w:szCs w:val="18"/>
                <w:lang w:val="en-GB"/>
              </w:rPr>
              <w:fldChar w:fldCharType="end"/>
            </w:r>
          </w:p>
        </w:tc>
        <w:tc>
          <w:tcPr>
            <w:tcW w:w="3392" w:type="dxa"/>
            <w:shd w:val="clear" w:color="auto" w:fill="auto"/>
            <w:vAlign w:val="center"/>
          </w:tcPr>
          <w:p w14:paraId="6425CDE9" w14:textId="125C126C" w:rsidR="00AE5CDE" w:rsidRPr="005242C1" w:rsidRDefault="00AE5CDE" w:rsidP="00AE5CDE">
            <w:pPr>
              <w:spacing w:line="276" w:lineRule="auto"/>
              <w:jc w:val="center"/>
              <w:rPr>
                <w:sz w:val="18"/>
                <w:szCs w:val="18"/>
                <w:lang w:val="en-GB"/>
              </w:rPr>
            </w:pPr>
            <w:r w:rsidRPr="005242C1">
              <w:rPr>
                <w:sz w:val="18"/>
                <w:szCs w:val="18"/>
                <w:lang w:val="en-GB"/>
              </w:rPr>
              <w:t xml:space="preserve">Argentina, </w:t>
            </w:r>
            <w:r w:rsidR="00D57A52" w:rsidRPr="005242C1">
              <w:rPr>
                <w:sz w:val="18"/>
                <w:szCs w:val="18"/>
                <w:lang w:val="en-GB"/>
              </w:rPr>
              <w:t>Czech</w:t>
            </w:r>
            <w:r w:rsidRPr="005242C1">
              <w:rPr>
                <w:sz w:val="18"/>
                <w:szCs w:val="18"/>
                <w:lang w:val="en-GB"/>
              </w:rPr>
              <w:t xml:space="preserve"> Republic, Cuba, Finland, Iran, Italy, Poland</w:t>
            </w:r>
          </w:p>
          <w:p w14:paraId="19596233" w14:textId="3E05DB99" w:rsidR="00AE5CDE" w:rsidRPr="005242C1" w:rsidRDefault="00AE5CDE" w:rsidP="00D85868">
            <w:pPr>
              <w:spacing w:line="276" w:lineRule="auto"/>
              <w:jc w:val="center"/>
              <w:rPr>
                <w:noProof/>
                <w:sz w:val="18"/>
                <w:szCs w:val="18"/>
                <w:lang w:val="en-GB"/>
              </w:rPr>
            </w:pPr>
            <w:r w:rsidRPr="005242C1">
              <w:rPr>
                <w:sz w:val="18"/>
                <w:szCs w:val="18"/>
                <w:lang w:val="en-GB"/>
              </w:rPr>
              <w:fldChar w:fldCharType="begin" w:fldLock="1"/>
            </w:r>
            <w:r w:rsidR="00B056A6">
              <w:rPr>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id":"ITEM-2","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2","issue":"3","issued":{"date-parts":[["2007"]]},"note":"doi: 10.1515/REST.2007.201","page":"201-217","title":"Inhibition Properties of Simple Fungistatic Compounds on Fungi Isolated from Foxing Spots","type":"article-journal","volume":"28"},"uris":["http://www.mendeley.com/documents/?uuid=67294325-29b4-423d-a847-afeba7dbfcab","http://www.mendeley.com/documents/?uuid=5aaa53fc-7128-4eb6-8877-9dd8edabe420"]},{"id":"ITEM-3","itemData":{"DOI":"10.1016/j.ibiod.2012.03.011","ISSN":"09648305","author":[{"dropping-particle":"","family":"Montanari","given":"Matteo","non-dropping-particle":"","parse-names":false,"suffix":""},{"dropping-particle":"","family":"Melloni","given":"Valeria","non-dropping-particle":"","parse-names":false,"suffix":""},{"dropping-particle":"","family":"Pinzari","given":"Flavia","non-dropping-particle":"","parse-names":false,"suffix":""},{"dropping-particle":"","family":"Innocenti","given":"Gloria","non-dropping-particle":"","parse-names":false,"suffix":""}],"container-title":"International Biodeterioration &amp; Biodegradation","id":"ITEM-3","issued":{"date-parts":[["2012","11"]]},"page":"83-88","publisher":"Elsevier Ltd","title":"Fungal biodeterioration of historical library materials stored in Compactus movable shelves","type":"article-journal","volume":"75"},"uris":["http://www.mendeley.com/documents/?uuid=49db3e19-3a70-42d5-ae67-06d3a428ecea","http://www.mendeley.com/documents/?uuid=4be51913-c712-45a3-a3a6-dcb68f6e69e7"]},{"id":"ITEM-4","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4","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5","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5","issue":"3","issued":{"date-parts":[["2006"]]},"page":"420-422","title":"Fungal Contaminations in Historical Manuscripts at Astan Quds Museum Library, Mashhad, Iran","type":"article-journal","volume":"8"},"uris":["http://www.mendeley.com/documents/?uuid=210cd74f-0afc-42a9-af25-58b85ee55591","http://www.mendeley.com/documents/?uuid=236143cc-941e-4d8f-acd0-7a1dfe91b03d","http://www.mendeley.com/documents/?uuid=550ec302-52f2-4dce-82a7-b7dac5c7e121"]},{"id":"ITEM-6","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6","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355a3eae-95e5-4819-a2fe-7da417900b43"]},{"id":"ITEM-7","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7","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1,13,15,33,44–46]","plainTextFormattedCitation":"[11,13,15,33,44–46]","previouslyFormattedCitation":"(Hyvärinen et al. 2002; Corte et al. 2003; Shamsian et al. 2006; Zotti et al. 2007; Borrego et al. 2012; Montanari et al. 2012;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1,13,15,33,44–46]</w:t>
            </w:r>
            <w:r w:rsidRPr="005242C1">
              <w:rPr>
                <w:sz w:val="18"/>
                <w:szCs w:val="18"/>
                <w:lang w:val="en-GB"/>
              </w:rPr>
              <w:fldChar w:fldCharType="end"/>
            </w:r>
          </w:p>
        </w:tc>
      </w:tr>
      <w:tr w:rsidR="00385858" w:rsidRPr="0011509A" w14:paraId="379D832D" w14:textId="77777777" w:rsidTr="0038188C">
        <w:trPr>
          <w:trHeight w:val="63"/>
        </w:trPr>
        <w:tc>
          <w:tcPr>
            <w:tcW w:w="4395" w:type="dxa"/>
            <w:shd w:val="clear" w:color="auto" w:fill="auto"/>
            <w:vAlign w:val="center"/>
          </w:tcPr>
          <w:p w14:paraId="1F1CDDBF" w14:textId="1444B23D" w:rsidR="00385858" w:rsidRPr="00872D06" w:rsidRDefault="00385858" w:rsidP="00385858">
            <w:pPr>
              <w:spacing w:line="276" w:lineRule="auto"/>
              <w:rPr>
                <w:b/>
                <w:i/>
                <w:iCs/>
                <w:sz w:val="18"/>
                <w:szCs w:val="18"/>
                <w:lang w:val="en-GB"/>
              </w:rPr>
            </w:pPr>
            <w:r w:rsidRPr="00385858">
              <w:rPr>
                <w:b/>
                <w:i/>
                <w:iCs/>
                <w:sz w:val="18"/>
                <w:szCs w:val="18"/>
                <w:lang w:val="en-GB"/>
              </w:rPr>
              <w:t xml:space="preserve">Aspergillus aculeatinus </w:t>
            </w:r>
            <w:r w:rsidRPr="00385858">
              <w:rPr>
                <w:iCs/>
                <w:sz w:val="18"/>
                <w:szCs w:val="18"/>
                <w:lang w:val="en-GB"/>
              </w:rPr>
              <w:t>Noonim, Frisvad, Varga &amp; Samson</w:t>
            </w:r>
          </w:p>
        </w:tc>
        <w:tc>
          <w:tcPr>
            <w:tcW w:w="3391" w:type="dxa"/>
            <w:vAlign w:val="center"/>
          </w:tcPr>
          <w:p w14:paraId="31739D70" w14:textId="7D9480F0" w:rsidR="00385858" w:rsidRPr="005242C1" w:rsidRDefault="00385858" w:rsidP="00D85868">
            <w:pPr>
              <w:spacing w:line="276" w:lineRule="auto"/>
              <w:jc w:val="center"/>
              <w:rPr>
                <w:sz w:val="18"/>
                <w:szCs w:val="18"/>
                <w:lang w:val="en-GB"/>
              </w:rPr>
            </w:pPr>
            <w:r w:rsidRPr="005242C1">
              <w:rPr>
                <w:sz w:val="18"/>
                <w:szCs w:val="18"/>
                <w:lang w:val="en-GB"/>
              </w:rPr>
              <w:t xml:space="preserve">Nigeria </w:t>
            </w:r>
            <w:r w:rsidRPr="005242C1">
              <w:rPr>
                <w:sz w:val="18"/>
                <w:szCs w:val="18"/>
                <w:lang w:val="en-GB"/>
              </w:rPr>
              <w:fldChar w:fldCharType="begin" w:fldLock="1"/>
            </w:r>
            <w:r w:rsidR="00B056A6">
              <w:rPr>
                <w:sz w:val="18"/>
                <w:szCs w:val="18"/>
                <w:lang w:val="en-GB"/>
              </w:rPr>
              <w:instrText>ADDIN CSL_CITATION {"citationItems":[{"id":"ITEM-1","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plainTextFormattedCitation":"[47]","previouslyFormattedCitation":"(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7]</w:t>
            </w:r>
            <w:r w:rsidRPr="005242C1">
              <w:rPr>
                <w:sz w:val="18"/>
                <w:szCs w:val="18"/>
                <w:lang w:val="en-GB"/>
              </w:rPr>
              <w:fldChar w:fldCharType="end"/>
            </w:r>
          </w:p>
        </w:tc>
        <w:tc>
          <w:tcPr>
            <w:tcW w:w="3392" w:type="dxa"/>
            <w:vAlign w:val="center"/>
          </w:tcPr>
          <w:p w14:paraId="3B6B9C3E" w14:textId="26074E8D" w:rsidR="00385858" w:rsidRPr="005242C1" w:rsidRDefault="00385858"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A55C619" w14:textId="015D460D" w:rsidR="00385858" w:rsidRPr="005242C1" w:rsidRDefault="00385858" w:rsidP="00AE5CDE">
            <w:pPr>
              <w:spacing w:line="276" w:lineRule="auto"/>
              <w:jc w:val="center"/>
              <w:rPr>
                <w:sz w:val="18"/>
                <w:szCs w:val="18"/>
                <w:lang w:val="en-GB"/>
              </w:rPr>
            </w:pPr>
            <w:r w:rsidRPr="005242C1">
              <w:rPr>
                <w:sz w:val="18"/>
                <w:szCs w:val="18"/>
                <w:lang w:val="en-GB"/>
              </w:rPr>
              <w:t>-</w:t>
            </w:r>
          </w:p>
        </w:tc>
      </w:tr>
      <w:tr w:rsidR="00AE5CDE" w:rsidRPr="00C42667" w14:paraId="5B2F68F8" w14:textId="77777777" w:rsidTr="0038188C">
        <w:trPr>
          <w:trHeight w:val="261"/>
        </w:trPr>
        <w:tc>
          <w:tcPr>
            <w:tcW w:w="4395" w:type="dxa"/>
            <w:shd w:val="clear" w:color="auto" w:fill="auto"/>
            <w:vAlign w:val="center"/>
          </w:tcPr>
          <w:p w14:paraId="7D950DA8" w14:textId="77777777" w:rsidR="00AE5CDE" w:rsidRPr="00DD1D34" w:rsidRDefault="00AE5CDE" w:rsidP="00AE5CDE">
            <w:pPr>
              <w:spacing w:line="276" w:lineRule="auto"/>
              <w:rPr>
                <w:b/>
                <w:i/>
                <w:iCs/>
                <w:sz w:val="18"/>
                <w:szCs w:val="18"/>
                <w:lang w:val="en-GB"/>
              </w:rPr>
            </w:pPr>
            <w:r w:rsidRPr="00E92CC4">
              <w:rPr>
                <w:b/>
                <w:i/>
                <w:iCs/>
                <w:sz w:val="18"/>
                <w:szCs w:val="18"/>
                <w:lang w:val="en-GB"/>
              </w:rPr>
              <w:t xml:space="preserve">Aspergillus aculeatus </w:t>
            </w:r>
            <w:r w:rsidRPr="00361C90">
              <w:rPr>
                <w:iCs/>
                <w:sz w:val="18"/>
                <w:szCs w:val="18"/>
                <w:lang w:val="en-GB"/>
              </w:rPr>
              <w:t>Iizuka</w:t>
            </w:r>
          </w:p>
        </w:tc>
        <w:tc>
          <w:tcPr>
            <w:tcW w:w="3391" w:type="dxa"/>
            <w:vAlign w:val="center"/>
          </w:tcPr>
          <w:p w14:paraId="5A39D260"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7489FE3"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82AC0B3" w14:textId="542C8BE8" w:rsidR="00AE5CDE" w:rsidRPr="005242C1" w:rsidRDefault="00AE5CDE" w:rsidP="00D85868">
            <w:pPr>
              <w:spacing w:line="276" w:lineRule="auto"/>
              <w:jc w:val="center"/>
              <w:rPr>
                <w:sz w:val="18"/>
                <w:szCs w:val="18"/>
                <w:lang w:val="en-GB"/>
              </w:rPr>
            </w:pPr>
            <w:r w:rsidRPr="005242C1">
              <w:rPr>
                <w:sz w:val="18"/>
                <w:szCs w:val="18"/>
                <w:lang w:val="en-GB"/>
              </w:rPr>
              <w:t xml:space="preserve">Indonesia </w:t>
            </w:r>
            <w:r w:rsidRPr="005242C1">
              <w:rPr>
                <w:sz w:val="18"/>
                <w:szCs w:val="18"/>
                <w:lang w:val="en-GB"/>
              </w:rPr>
              <w:fldChar w:fldCharType="begin" w:fldLock="1"/>
            </w:r>
            <w:r w:rsidR="00B056A6">
              <w:rPr>
                <w:sz w:val="18"/>
                <w:szCs w:val="18"/>
                <w:lang w:val="en-GB"/>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2]</w:t>
            </w:r>
            <w:r w:rsidRPr="005242C1">
              <w:rPr>
                <w:sz w:val="18"/>
                <w:szCs w:val="18"/>
                <w:lang w:val="en-GB"/>
              </w:rPr>
              <w:fldChar w:fldCharType="end"/>
            </w:r>
          </w:p>
        </w:tc>
      </w:tr>
      <w:tr w:rsidR="00AE5CDE" w:rsidRPr="00C42667" w14:paraId="54FDAA0F" w14:textId="77777777" w:rsidTr="0038188C">
        <w:trPr>
          <w:trHeight w:val="261"/>
        </w:trPr>
        <w:tc>
          <w:tcPr>
            <w:tcW w:w="4395" w:type="dxa"/>
            <w:shd w:val="clear" w:color="auto" w:fill="auto"/>
            <w:vAlign w:val="center"/>
          </w:tcPr>
          <w:p w14:paraId="1AB9A89E" w14:textId="7AC3AFA5" w:rsidR="00AE5CDE" w:rsidRPr="00CB7BAA" w:rsidRDefault="00AE5CDE" w:rsidP="00AE5CDE">
            <w:pPr>
              <w:spacing w:line="276" w:lineRule="auto"/>
              <w:rPr>
                <w:iCs/>
                <w:sz w:val="18"/>
                <w:szCs w:val="18"/>
                <w:lang w:val="en-GB"/>
              </w:rPr>
            </w:pPr>
            <w:r>
              <w:rPr>
                <w:b/>
                <w:i/>
                <w:iCs/>
                <w:sz w:val="18"/>
                <w:szCs w:val="18"/>
                <w:lang w:val="en-GB"/>
              </w:rPr>
              <w:t xml:space="preserve">Aspergillus alliaceus </w:t>
            </w:r>
            <w:r w:rsidRPr="00CB7BAA">
              <w:rPr>
                <w:iCs/>
                <w:sz w:val="18"/>
                <w:szCs w:val="18"/>
                <w:lang w:val="en-GB"/>
              </w:rPr>
              <w:t>Thom &amp; Church</w:t>
            </w:r>
          </w:p>
        </w:tc>
        <w:tc>
          <w:tcPr>
            <w:tcW w:w="3391" w:type="dxa"/>
            <w:vAlign w:val="center"/>
          </w:tcPr>
          <w:p w14:paraId="5F867B61" w14:textId="6A8DA1A6"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id":"ITEM-2","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2","issued":{"date-parts":[["2017"]]},"page":"205-226","title":"Fungi in Archive Repositories Environments and the Deterioration of the Graphics Documents","type":"article-journal","volume":"11"},"uris":["http://www.mendeley.com/documents/?uuid=0ed884ca-cf7c-4f79-981a-10404f6f58db"]}],"mendeley":{"formattedCitation":"[16,30]","plainTextFormattedCitation":"[16,30]","previouslyFormattedCitation":"(Anaya et al. 2016;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6,30]</w:t>
            </w:r>
            <w:r w:rsidRPr="005242C1">
              <w:rPr>
                <w:sz w:val="18"/>
                <w:szCs w:val="18"/>
                <w:lang w:val="en-GB"/>
              </w:rPr>
              <w:fldChar w:fldCharType="end"/>
            </w:r>
          </w:p>
        </w:tc>
        <w:tc>
          <w:tcPr>
            <w:tcW w:w="3392" w:type="dxa"/>
            <w:vAlign w:val="center"/>
          </w:tcPr>
          <w:p w14:paraId="45382B1A" w14:textId="40759038"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shd w:val="clear" w:color="auto" w:fill="auto"/>
            <w:vAlign w:val="center"/>
          </w:tcPr>
          <w:p w14:paraId="16DA6FBF" w14:textId="5763E273"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C42667" w14:paraId="66A5727E" w14:textId="77777777" w:rsidTr="0038188C">
        <w:trPr>
          <w:trHeight w:val="261"/>
        </w:trPr>
        <w:tc>
          <w:tcPr>
            <w:tcW w:w="4395" w:type="dxa"/>
            <w:shd w:val="clear" w:color="auto" w:fill="auto"/>
            <w:vAlign w:val="center"/>
          </w:tcPr>
          <w:p w14:paraId="36F507E5" w14:textId="63EA30DD" w:rsidR="00AE5CDE" w:rsidRPr="00C74A99" w:rsidRDefault="00AE5CDE" w:rsidP="00AE5CDE">
            <w:pPr>
              <w:spacing w:line="276" w:lineRule="auto"/>
              <w:rPr>
                <w:iCs/>
                <w:sz w:val="18"/>
                <w:szCs w:val="18"/>
                <w:lang w:val="en-GB"/>
              </w:rPr>
            </w:pPr>
            <w:r>
              <w:rPr>
                <w:b/>
                <w:i/>
                <w:iCs/>
                <w:sz w:val="18"/>
                <w:szCs w:val="18"/>
                <w:lang w:val="en-GB"/>
              </w:rPr>
              <w:t xml:space="preserve">Aspergillus auricomus </w:t>
            </w:r>
            <w:r>
              <w:rPr>
                <w:iCs/>
                <w:sz w:val="18"/>
                <w:szCs w:val="18"/>
                <w:lang w:val="en-GB"/>
              </w:rPr>
              <w:t>(Guég.) Saito</w:t>
            </w:r>
          </w:p>
        </w:tc>
        <w:tc>
          <w:tcPr>
            <w:tcW w:w="3391" w:type="dxa"/>
            <w:vAlign w:val="center"/>
          </w:tcPr>
          <w:p w14:paraId="713CA791" w14:textId="6ABF5676"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vAlign w:val="center"/>
          </w:tcPr>
          <w:p w14:paraId="3EF55B8A" w14:textId="7A78D1AE"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shd w:val="clear" w:color="auto" w:fill="auto"/>
            <w:vAlign w:val="center"/>
          </w:tcPr>
          <w:p w14:paraId="65C58C54" w14:textId="5C69860C"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081792" w14:paraId="44552F65" w14:textId="77777777" w:rsidTr="0038188C">
        <w:trPr>
          <w:trHeight w:val="397"/>
        </w:trPr>
        <w:tc>
          <w:tcPr>
            <w:tcW w:w="4395" w:type="dxa"/>
            <w:shd w:val="clear" w:color="auto" w:fill="auto"/>
            <w:vAlign w:val="center"/>
            <w:hideMark/>
          </w:tcPr>
          <w:p w14:paraId="44DAD90C"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awamori </w:t>
            </w:r>
            <w:r w:rsidRPr="00361C90">
              <w:rPr>
                <w:sz w:val="18"/>
                <w:szCs w:val="18"/>
                <w:lang w:val="en-GB"/>
              </w:rPr>
              <w:t>Nakazawa</w:t>
            </w:r>
          </w:p>
        </w:tc>
        <w:tc>
          <w:tcPr>
            <w:tcW w:w="3391" w:type="dxa"/>
            <w:vAlign w:val="center"/>
          </w:tcPr>
          <w:p w14:paraId="1AC56ADE" w14:textId="78887BAE" w:rsidR="00AE5CDE" w:rsidRPr="005242C1" w:rsidRDefault="00AE5CDE" w:rsidP="00D85868">
            <w:pPr>
              <w:spacing w:line="276" w:lineRule="auto"/>
              <w:jc w:val="center"/>
              <w:rPr>
                <w:sz w:val="18"/>
                <w:szCs w:val="18"/>
                <w:lang w:val="en-GB"/>
              </w:rPr>
            </w:pPr>
            <w:r w:rsidRPr="005242C1">
              <w:rPr>
                <w:bCs/>
                <w:sz w:val="18"/>
                <w:szCs w:val="18"/>
                <w:lang w:val="en-GB"/>
              </w:rPr>
              <w:t xml:space="preserve">India </w:t>
            </w:r>
            <w:r w:rsidRPr="005242C1">
              <w:rPr>
                <w:bCs/>
                <w:sz w:val="18"/>
                <w:szCs w:val="18"/>
                <w:lang w:val="en-GB"/>
              </w:rPr>
              <w:fldChar w:fldCharType="begin" w:fldLock="1"/>
            </w:r>
            <w:r w:rsidR="00B056A6">
              <w:rPr>
                <w:bCs/>
                <w:sz w:val="18"/>
                <w:szCs w:val="18"/>
                <w:lang w:val="en-GB"/>
              </w:rPr>
              <w:instrText>ADDIN CSL_CITATION {"citationItems":[{"id":"ITEM-1","itemData":{"author":[{"dropping-particle":"","family":"Nayak","given":"Bijaya Kumar","non-dropping-particle":"","parse-names":false,"suffix":""}],"container-title":"International Journal of PharmTech Research","id":"ITEM-1","issue":"6","issued":{"date-parts":[["2015"]]},"page":"306-312","title":"Volumetric samplings of airborne fungal spores in different college libraries : A Preliminary study","type":"article-journal","volume":"8"},"uris":["http://www.mendeley.com/documents/?uuid=f531f956-953c-4c93-bc5a-1f3a4b7845db"]}],"mendeley":{"formattedCitation":"[1]","plainTextFormattedCitation":"[1]","previouslyFormattedCitation":"(Nayak 2015)"},"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lang w:val="en-GB"/>
              </w:rPr>
              <w:t>[1]</w:t>
            </w:r>
            <w:r w:rsidRPr="005242C1">
              <w:rPr>
                <w:bCs/>
                <w:sz w:val="18"/>
                <w:szCs w:val="18"/>
                <w:lang w:val="en-GB"/>
              </w:rPr>
              <w:fldChar w:fldCharType="end"/>
            </w:r>
          </w:p>
        </w:tc>
        <w:tc>
          <w:tcPr>
            <w:tcW w:w="3392" w:type="dxa"/>
            <w:vAlign w:val="center"/>
          </w:tcPr>
          <w:p w14:paraId="22A18165"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8EDC2C1" w14:textId="7D112240" w:rsidR="00AE5CDE" w:rsidRPr="005242C1" w:rsidRDefault="00AE5CDE" w:rsidP="00D85868">
            <w:pPr>
              <w:spacing w:line="276" w:lineRule="auto"/>
              <w:jc w:val="center"/>
              <w:rPr>
                <w:sz w:val="18"/>
                <w:szCs w:val="18"/>
              </w:rPr>
            </w:pPr>
            <w:r w:rsidRPr="005242C1">
              <w:rPr>
                <w:sz w:val="18"/>
                <w:szCs w:val="18"/>
              </w:rPr>
              <w:t xml:space="preserve">Indonesia, Poland </w:t>
            </w:r>
            <w:r w:rsidRPr="005242C1">
              <w:rPr>
                <w:sz w:val="18"/>
                <w:szCs w:val="18"/>
                <w:lang w:val="en-GB"/>
              </w:rPr>
              <w:fldChar w:fldCharType="begin" w:fldLock="1"/>
            </w:r>
            <w:r w:rsidR="00B056A6">
              <w:rPr>
                <w:sz w:val="18"/>
                <w:szCs w:val="18"/>
              </w:rPr>
              <w:instrText>ADDIN CSL_CITATION {"citationItems":[{"id":"ITEM-1","itemData":{"author":[{"dropping-particle":"","family":"Zerek","given":"Bogdan Filip","non-dropping-particle":"","parse-names":false,"suffix":""}],"id":"ITEM-1","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3a9955ad-de77-4507-a7d6-af9e90de6561","http://www.mendeley.com/documents/?uuid=ff79379c-cc5b-4c31-bfd9-d8f4011aea7c"]},{"id":"ITEM-2","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2","issued":{"date-parts":[["2016"]]},"page":"94-103","title":"Occurrence of fungi on deteriorated old dluwang manuscripts from Indonesia","type":"article-journal","volume":"114"},"uris":["http://www.mendeley.com/documents/?uuid=f2f40762-f6b2-4631-8d3f-4b13f34b8810"]}],"mendeley":{"formattedCitation":"[48,49]","plainTextFormattedCitation":"[48,49]","previouslyFormattedCitation":"(Zerek 2003; Oeta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8,49]</w:t>
            </w:r>
            <w:r w:rsidRPr="005242C1">
              <w:rPr>
                <w:sz w:val="18"/>
                <w:szCs w:val="18"/>
                <w:lang w:val="en-GB"/>
              </w:rPr>
              <w:fldChar w:fldCharType="end"/>
            </w:r>
          </w:p>
        </w:tc>
      </w:tr>
      <w:tr w:rsidR="00AE5CDE" w:rsidRPr="00081792" w14:paraId="26CF9793" w14:textId="77777777" w:rsidTr="0038188C">
        <w:trPr>
          <w:trHeight w:val="397"/>
        </w:trPr>
        <w:tc>
          <w:tcPr>
            <w:tcW w:w="4395" w:type="dxa"/>
            <w:shd w:val="clear" w:color="auto" w:fill="auto"/>
            <w:vAlign w:val="center"/>
          </w:tcPr>
          <w:p w14:paraId="130801E6" w14:textId="77777777" w:rsidR="00AE5CDE" w:rsidRPr="00081792" w:rsidRDefault="00AE5CDE" w:rsidP="00AE5CDE">
            <w:pPr>
              <w:spacing w:line="276" w:lineRule="auto"/>
              <w:rPr>
                <w:b/>
                <w:i/>
                <w:iCs/>
                <w:sz w:val="18"/>
                <w:szCs w:val="18"/>
              </w:rPr>
            </w:pPr>
            <w:r w:rsidRPr="00081792">
              <w:rPr>
                <w:b/>
                <w:i/>
                <w:iCs/>
                <w:sz w:val="18"/>
                <w:szCs w:val="18"/>
              </w:rPr>
              <w:t xml:space="preserve">Aspergillus calidoustus </w:t>
            </w:r>
            <w:r w:rsidRPr="00361C90">
              <w:rPr>
                <w:iCs/>
                <w:sz w:val="18"/>
                <w:szCs w:val="18"/>
              </w:rPr>
              <w:t>Varga</w:t>
            </w:r>
          </w:p>
        </w:tc>
        <w:tc>
          <w:tcPr>
            <w:tcW w:w="3391" w:type="dxa"/>
            <w:vAlign w:val="center"/>
          </w:tcPr>
          <w:p w14:paraId="353D7D9E"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1308DE8F" w14:textId="77777777" w:rsidR="00AE5CDE" w:rsidRPr="005242C1" w:rsidRDefault="00AE5CDE" w:rsidP="00AE5CDE">
            <w:pPr>
              <w:spacing w:line="276" w:lineRule="auto"/>
              <w:jc w:val="center"/>
              <w:rPr>
                <w:sz w:val="18"/>
                <w:szCs w:val="18"/>
              </w:rPr>
            </w:pPr>
            <w:r w:rsidRPr="005242C1">
              <w:rPr>
                <w:sz w:val="18"/>
                <w:szCs w:val="18"/>
              </w:rPr>
              <w:t xml:space="preserve">Portugal (Pinheiro, 2014,2015) </w:t>
            </w:r>
          </w:p>
        </w:tc>
        <w:tc>
          <w:tcPr>
            <w:tcW w:w="3392" w:type="dxa"/>
            <w:shd w:val="clear" w:color="auto" w:fill="auto"/>
            <w:vAlign w:val="center"/>
          </w:tcPr>
          <w:p w14:paraId="564EC45A" w14:textId="77777777" w:rsidR="00AE5CDE" w:rsidRPr="005242C1" w:rsidRDefault="00AE5CDE" w:rsidP="00AE5CDE">
            <w:pPr>
              <w:spacing w:line="276" w:lineRule="auto"/>
              <w:jc w:val="center"/>
              <w:rPr>
                <w:sz w:val="18"/>
                <w:szCs w:val="18"/>
              </w:rPr>
            </w:pPr>
            <w:r w:rsidRPr="005242C1">
              <w:rPr>
                <w:sz w:val="18"/>
                <w:szCs w:val="18"/>
              </w:rPr>
              <w:t>-</w:t>
            </w:r>
          </w:p>
        </w:tc>
      </w:tr>
      <w:tr w:rsidR="00AE5CDE" w:rsidRPr="003B4157" w14:paraId="63EE7A80" w14:textId="77777777" w:rsidTr="0038188C">
        <w:trPr>
          <w:trHeight w:val="575"/>
        </w:trPr>
        <w:tc>
          <w:tcPr>
            <w:tcW w:w="4395" w:type="dxa"/>
            <w:shd w:val="clear" w:color="auto" w:fill="auto"/>
            <w:vAlign w:val="center"/>
            <w:hideMark/>
          </w:tcPr>
          <w:p w14:paraId="04F6A4F1" w14:textId="77777777" w:rsidR="00AE5CDE" w:rsidRPr="00081792" w:rsidRDefault="00AE5CDE" w:rsidP="00AE5CDE">
            <w:pPr>
              <w:spacing w:line="276" w:lineRule="auto"/>
              <w:rPr>
                <w:b/>
                <w:i/>
                <w:iCs/>
                <w:sz w:val="18"/>
                <w:szCs w:val="18"/>
              </w:rPr>
            </w:pPr>
            <w:r w:rsidRPr="00081792">
              <w:rPr>
                <w:b/>
                <w:i/>
                <w:iCs/>
                <w:sz w:val="18"/>
                <w:szCs w:val="18"/>
              </w:rPr>
              <w:t xml:space="preserve">Aspergillus candidus </w:t>
            </w:r>
            <w:proofErr w:type="gramStart"/>
            <w:r w:rsidRPr="00361C90">
              <w:rPr>
                <w:sz w:val="18"/>
                <w:szCs w:val="18"/>
              </w:rPr>
              <w:t>Link</w:t>
            </w:r>
            <w:proofErr w:type="gramEnd"/>
          </w:p>
        </w:tc>
        <w:tc>
          <w:tcPr>
            <w:tcW w:w="3391" w:type="dxa"/>
            <w:vAlign w:val="center"/>
          </w:tcPr>
          <w:p w14:paraId="0522706B" w14:textId="53338761" w:rsidR="00AE5CDE" w:rsidRPr="005242C1" w:rsidRDefault="00AE5CDE" w:rsidP="00D85868">
            <w:pPr>
              <w:spacing w:line="276" w:lineRule="auto"/>
              <w:jc w:val="center"/>
              <w:rPr>
                <w:sz w:val="18"/>
                <w:szCs w:val="18"/>
              </w:rPr>
            </w:pPr>
            <w:r w:rsidRPr="005242C1">
              <w:rPr>
                <w:sz w:val="18"/>
                <w:szCs w:val="18"/>
              </w:rPr>
              <w:t xml:space="preserve">Cuba, Poland </w:t>
            </w:r>
            <w:r w:rsidRPr="005242C1">
              <w:rPr>
                <w:sz w:val="18"/>
                <w:szCs w:val="18"/>
                <w:lang w:val="en-GB"/>
              </w:rPr>
              <w:fldChar w:fldCharType="begin" w:fldLock="1"/>
            </w:r>
            <w:r w:rsidR="00B056A6">
              <w:rPr>
                <w:sz w:val="18"/>
                <w:szCs w:val="18"/>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id":"ITEM-2","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2","issue":"3","issued":{"date-parts":[["2016"]]},"page":"513-527","title":"Viable fungi in the air of indoor environments of the National Archive of the Republic of Cuba","type":"article-journal","volume":"32"},"uris":["http://www.mendeley.com/documents/?uuid=a7c8a7a3-a481-4a0f-bb18-2010c7b315b4"]},{"id":"ITEM-3","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3","issued":{"date-parts":[["2017"]]},"page":"205-226","title":"Fungi in Archive Repositories Environments and the Deterioration of the Graphics Documents","type":"article-journal","volume":"11"},"uris":["http://www.mendeley.com/documents/?uuid=0ed884ca-cf7c-4f79-981a-10404f6f58db"]}],"mendeley":{"formattedCitation":"[16,17,30]","plainTextFormattedCitation":"[16,17,30]","previouslyFormattedCitation":"(Wlazło et al. 2008; Anaya et al. 2016;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6,17,30]</w:t>
            </w:r>
            <w:r w:rsidRPr="005242C1">
              <w:rPr>
                <w:sz w:val="18"/>
                <w:szCs w:val="18"/>
                <w:lang w:val="en-GB"/>
              </w:rPr>
              <w:fldChar w:fldCharType="end"/>
            </w:r>
          </w:p>
        </w:tc>
        <w:tc>
          <w:tcPr>
            <w:tcW w:w="3392" w:type="dxa"/>
            <w:vAlign w:val="center"/>
          </w:tcPr>
          <w:p w14:paraId="153F7B8F" w14:textId="2464C559" w:rsidR="00AE5CDE" w:rsidRPr="005242C1" w:rsidRDefault="00AE5CDE" w:rsidP="00D85868">
            <w:pPr>
              <w:pStyle w:val="Default"/>
              <w:jc w:val="center"/>
              <w:rPr>
                <w:sz w:val="18"/>
                <w:szCs w:val="18"/>
                <w:lang w:val="en-GB"/>
              </w:rPr>
            </w:pPr>
            <w:r w:rsidRPr="005242C1">
              <w:rPr>
                <w:sz w:val="18"/>
                <w:szCs w:val="18"/>
              </w:rPr>
              <w:t xml:space="preserve">Cuba,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9e88f21c-c5a6-4bec-a728-f6b0c465c8a5"]},{"id":"ITEM-3","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3","issued":{"date-parts":[["2017"]]},"page":"205-226","title":"Fungi in Archive Repositories Environments and the Deterioration of the Graphics Documents","type":"article-journal","volume":"11"},"uris":["http://www.mendeley.com/documents/?uuid=0ed884ca-cf7c-4f79-981a-10404f6f58db"]}],"mendeley":{"formattedCitation":"[4,5,30]","plainTextFormattedCitation":"[4,5,30]","previouslyFormattedCitation":"(Pinheiro 2014; Pinheiro 2015;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30]</w:t>
            </w:r>
            <w:r w:rsidRPr="005242C1">
              <w:rPr>
                <w:sz w:val="18"/>
                <w:szCs w:val="18"/>
                <w:lang w:val="en-GB"/>
              </w:rPr>
              <w:fldChar w:fldCharType="end"/>
            </w:r>
          </w:p>
        </w:tc>
        <w:tc>
          <w:tcPr>
            <w:tcW w:w="3392" w:type="dxa"/>
            <w:shd w:val="clear" w:color="auto" w:fill="auto"/>
            <w:vAlign w:val="center"/>
          </w:tcPr>
          <w:p w14:paraId="3F73E9C0" w14:textId="77777777" w:rsidR="00AE5CDE" w:rsidRPr="005242C1" w:rsidRDefault="00AE5CDE" w:rsidP="00AE5CDE">
            <w:pPr>
              <w:spacing w:line="276" w:lineRule="auto"/>
              <w:jc w:val="center"/>
              <w:rPr>
                <w:sz w:val="18"/>
                <w:szCs w:val="18"/>
                <w:lang w:val="en-GB"/>
              </w:rPr>
            </w:pPr>
            <w:r w:rsidRPr="005242C1">
              <w:rPr>
                <w:sz w:val="18"/>
                <w:szCs w:val="18"/>
                <w:lang w:val="en-GB"/>
              </w:rPr>
              <w:t xml:space="preserve">India, Italy, Nigeria, Portugal </w:t>
            </w:r>
          </w:p>
          <w:p w14:paraId="5CDB4B8E" w14:textId="1396C180" w:rsidR="00AE5CDE" w:rsidRPr="005242C1" w:rsidRDefault="00AE5CDE" w:rsidP="00D85868">
            <w:pPr>
              <w:spacing w:line="276" w:lineRule="auto"/>
              <w:jc w:val="center"/>
              <w:rPr>
                <w:sz w:val="18"/>
                <w:szCs w:val="18"/>
              </w:rPr>
            </w:pPr>
            <w:r w:rsidRPr="005242C1">
              <w:rPr>
                <w:sz w:val="18"/>
                <w:szCs w:val="18"/>
                <w:lang w:val="en-GB"/>
              </w:rPr>
              <w:fldChar w:fldCharType="begin" w:fldLock="1"/>
            </w:r>
            <w:r w:rsidR="00B056A6">
              <w:rPr>
                <w:sz w:val="18"/>
                <w:szCs w:val="18"/>
                <w:lang w:val="en-GB"/>
              </w:rPr>
              <w:instrText>ADDIN CSL_CITATION {"citationItems":[{"id":"ITEM-1","itemData":{"author":[{"dropping-particle":"","family":"Bankole","given":"Olubanke M","non-dropping-particle":"","parse-names":false,"suffix":""}],"container-title":"Library Review","id":"ITEM-1","issue":"6","issued":{"date-parts":[["2010"]]},"page":"414-429","title":"A review of biological deterioration of library materials and possible control strategies in the tropics","type":"article-journal","volume":"59"},"uris":["http://www.mendeley.com/documents/?uuid=fbd7538e-250b-4bc9-9e22-7340a26e57c8","http://www.mendeley.com/documents/?uuid=4c87f1f0-f6e7-4fac-a314-7a8b300b536a"]},{"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id":"ITEM-3","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3","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id":"ITEM-4","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4","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5ccc14b5-e30c-4297-9875-d5b0e9fd2b76"]}],"mendeley":{"formattedCitation":"[4,37,50,51]","plainTextFormattedCitation":"[4,37,50,51]","previouslyFormattedCitation":"(Das et al. 1997; Zotti et al. 2008; Bankole 2010; 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37,50,51]</w:t>
            </w:r>
            <w:r w:rsidRPr="005242C1">
              <w:rPr>
                <w:sz w:val="18"/>
                <w:szCs w:val="18"/>
                <w:lang w:val="en-GB"/>
              </w:rPr>
              <w:fldChar w:fldCharType="end"/>
            </w:r>
          </w:p>
        </w:tc>
      </w:tr>
      <w:tr w:rsidR="00AE5CDE" w:rsidRPr="00B056A6" w14:paraId="11F4395C" w14:textId="77777777" w:rsidTr="0038188C">
        <w:trPr>
          <w:trHeight w:val="324"/>
        </w:trPr>
        <w:tc>
          <w:tcPr>
            <w:tcW w:w="4395" w:type="dxa"/>
            <w:shd w:val="clear" w:color="auto" w:fill="auto"/>
            <w:vAlign w:val="center"/>
          </w:tcPr>
          <w:p w14:paraId="4EDE5A43" w14:textId="2A6175C3" w:rsidR="00AE5CDE" w:rsidRPr="003B4157" w:rsidRDefault="00AE5CDE" w:rsidP="00AE5CDE">
            <w:pPr>
              <w:spacing w:line="276" w:lineRule="auto"/>
              <w:rPr>
                <w:b/>
                <w:i/>
                <w:iCs/>
                <w:sz w:val="18"/>
                <w:szCs w:val="18"/>
              </w:rPr>
            </w:pPr>
            <w:r w:rsidRPr="003B4157">
              <w:rPr>
                <w:b/>
                <w:i/>
                <w:iCs/>
                <w:sz w:val="18"/>
                <w:szCs w:val="18"/>
              </w:rPr>
              <w:t xml:space="preserve">Aspergillus carneus </w:t>
            </w:r>
            <w:r w:rsidRPr="003B4157">
              <w:rPr>
                <w:iCs/>
                <w:sz w:val="18"/>
                <w:szCs w:val="18"/>
              </w:rPr>
              <w:t>(</w:t>
            </w:r>
            <w:r>
              <w:rPr>
                <w:iCs/>
                <w:sz w:val="18"/>
                <w:szCs w:val="18"/>
              </w:rPr>
              <w:t xml:space="preserve">v. </w:t>
            </w:r>
            <w:r w:rsidRPr="003B4157">
              <w:rPr>
                <w:iCs/>
                <w:sz w:val="18"/>
                <w:szCs w:val="18"/>
              </w:rPr>
              <w:t>Tiegh.) Blochwitz</w:t>
            </w:r>
          </w:p>
        </w:tc>
        <w:tc>
          <w:tcPr>
            <w:tcW w:w="3391" w:type="dxa"/>
            <w:vAlign w:val="center"/>
          </w:tcPr>
          <w:p w14:paraId="4339AD68"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16BE4C4B" w14:textId="7A9313FC" w:rsidR="00AE5CDE" w:rsidRPr="005242C1" w:rsidRDefault="00AE5CDE" w:rsidP="00D85868">
            <w:pPr>
              <w:pStyle w:val="Default"/>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shd w:val="clear" w:color="auto" w:fill="auto"/>
            <w:vAlign w:val="center"/>
          </w:tcPr>
          <w:p w14:paraId="1D81A719" w14:textId="2D1CB5F0" w:rsidR="00AE5CDE" w:rsidRPr="005242C1" w:rsidRDefault="00AE5CDE" w:rsidP="00D85868">
            <w:pPr>
              <w:spacing w:line="276" w:lineRule="auto"/>
              <w:jc w:val="center"/>
              <w:rPr>
                <w:sz w:val="18"/>
                <w:szCs w:val="18"/>
                <w:lang w:val="en-GB"/>
              </w:rPr>
            </w:pPr>
            <w:r w:rsidRPr="005242C1">
              <w:rPr>
                <w:sz w:val="18"/>
                <w:szCs w:val="18"/>
                <w:lang w:val="en-GB"/>
              </w:rPr>
              <w:t xml:space="preserve">Israel </w:t>
            </w:r>
            <w:r w:rsidRPr="005242C1">
              <w:rPr>
                <w:sz w:val="18"/>
                <w:szCs w:val="18"/>
                <w:lang w:val="en-GB"/>
              </w:rPr>
              <w:fldChar w:fldCharType="begin" w:fldLock="1"/>
            </w:r>
            <w:r w:rsidR="00B056A6">
              <w:rPr>
                <w:sz w:val="18"/>
                <w:szCs w:val="18"/>
                <w:lang w:val="en-GB"/>
              </w:rPr>
              <w:instrText>ADDIN CSL_CITATION {"citationItems":[{"id":"ITEM-1","itemData":{"author":[{"dropping-particle":"","family":"Nol","given":"Lea","non-dropping-particle":"","parse-names":false,"suffix":""},{"dropping-particle":"","family":"Kenneth","given":"R. G.","non-dropping-particle":"","parse-names":false,"suffix":""}],"container-title":"International Biodeterioration &amp; Biodegradation","id":"ITEM-1","issued":{"date-parts":[["2001"]]},"page":"98-104","title":"Biological factors of foxing in postage stamp paper","type":"article-journal","volume":"48"},"uris":["http://www.mendeley.com/documents/?uuid=a21df589-0da9-4ae1-9f56-87b96f4ed743","http://www.mendeley.com/documents/?uuid=bf4ba301-a5b9-4c5e-9012-a6c347369c5b"]}],"mendeley":{"formattedCitation":"[52]","plainTextFormattedCitation":"[52]","previouslyFormattedCitation":"(Nol &amp; Kenneth 200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2]</w:t>
            </w:r>
            <w:r w:rsidRPr="005242C1">
              <w:rPr>
                <w:sz w:val="18"/>
                <w:szCs w:val="18"/>
                <w:lang w:val="en-GB"/>
              </w:rPr>
              <w:fldChar w:fldCharType="end"/>
            </w:r>
          </w:p>
        </w:tc>
      </w:tr>
      <w:tr w:rsidR="00AE5CDE" w:rsidRPr="00DD1D34" w14:paraId="14754CAF" w14:textId="77777777" w:rsidTr="0038188C">
        <w:trPr>
          <w:trHeight w:val="397"/>
        </w:trPr>
        <w:tc>
          <w:tcPr>
            <w:tcW w:w="4395" w:type="dxa"/>
            <w:shd w:val="clear" w:color="auto" w:fill="auto"/>
            <w:vAlign w:val="center"/>
            <w:hideMark/>
          </w:tcPr>
          <w:p w14:paraId="614938A4"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chevalieri </w:t>
            </w:r>
            <w:r w:rsidRPr="00361C90">
              <w:rPr>
                <w:sz w:val="18"/>
                <w:szCs w:val="18"/>
                <w:lang w:val="en-GB"/>
              </w:rPr>
              <w:t>L. Mangin</w:t>
            </w:r>
          </w:p>
        </w:tc>
        <w:tc>
          <w:tcPr>
            <w:tcW w:w="3391" w:type="dxa"/>
            <w:vAlign w:val="center"/>
          </w:tcPr>
          <w:p w14:paraId="510ECA96" w14:textId="0B7206B5" w:rsidR="00AE5CDE" w:rsidRPr="005242C1" w:rsidRDefault="00AE5CDE" w:rsidP="00D85868">
            <w:pPr>
              <w:spacing w:line="276" w:lineRule="auto"/>
              <w:jc w:val="center"/>
              <w:rPr>
                <w:sz w:val="18"/>
                <w:szCs w:val="18"/>
                <w:lang w:val="en-GB"/>
              </w:rPr>
            </w:pPr>
            <w:r w:rsidRPr="005242C1">
              <w:rPr>
                <w:sz w:val="18"/>
                <w:szCs w:val="18"/>
                <w:lang w:val="en-GB"/>
              </w:rPr>
              <w:t xml:space="preserve">France, 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2","issue":"6","issued":{"date-parts":[["2012"]]},"page":"514-522","title":"Microbiological evaluation of ten French archives and link to occupational symptoms","type":"article-journal","volume":"22"},"uris":["http://www.mendeley.com/documents/?uuid=ad1b6379-d0a5-4fad-b432-47f195777d07"]}],"mendeley":{"formattedCitation":"[3,8]","plainTextFormattedCitation":"[3,8]","previouslyFormattedCitation":"(Lugauskas &amp; Krikstaponis 2004; Roussel et al. 2012)"},"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8]</w:t>
            </w:r>
            <w:r w:rsidRPr="005242C1">
              <w:rPr>
                <w:sz w:val="18"/>
                <w:szCs w:val="18"/>
                <w:lang w:val="en-GB"/>
              </w:rPr>
              <w:fldChar w:fldCharType="end"/>
            </w:r>
          </w:p>
        </w:tc>
        <w:tc>
          <w:tcPr>
            <w:tcW w:w="3392" w:type="dxa"/>
            <w:vAlign w:val="center"/>
          </w:tcPr>
          <w:p w14:paraId="3F7EC29F"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hideMark/>
          </w:tcPr>
          <w:p w14:paraId="7CFD1757"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30132A" w14:paraId="0DC4FC24" w14:textId="77777777" w:rsidTr="0038188C">
        <w:trPr>
          <w:trHeight w:val="397"/>
        </w:trPr>
        <w:tc>
          <w:tcPr>
            <w:tcW w:w="4395" w:type="dxa"/>
            <w:shd w:val="clear" w:color="auto" w:fill="auto"/>
            <w:vAlign w:val="center"/>
            <w:hideMark/>
          </w:tcPr>
          <w:p w14:paraId="730B9496"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clavatus </w:t>
            </w:r>
            <w:r w:rsidRPr="00361C90">
              <w:rPr>
                <w:sz w:val="18"/>
                <w:szCs w:val="18"/>
                <w:lang w:val="en-GB"/>
              </w:rPr>
              <w:t>Desm</w:t>
            </w:r>
            <w:r w:rsidRPr="00DD1D34">
              <w:rPr>
                <w:b/>
                <w:sz w:val="18"/>
                <w:szCs w:val="18"/>
                <w:lang w:val="en-GB"/>
              </w:rPr>
              <w:t>.</w:t>
            </w:r>
          </w:p>
        </w:tc>
        <w:tc>
          <w:tcPr>
            <w:tcW w:w="3391" w:type="dxa"/>
            <w:vAlign w:val="center"/>
          </w:tcPr>
          <w:p w14:paraId="1E50357B" w14:textId="47C2BC8C" w:rsidR="00AE5CDE" w:rsidRPr="005242C1" w:rsidRDefault="00AE5CDE" w:rsidP="00D85868">
            <w:pPr>
              <w:spacing w:line="276" w:lineRule="auto"/>
              <w:jc w:val="center"/>
              <w:rPr>
                <w:sz w:val="18"/>
                <w:szCs w:val="18"/>
                <w:lang w:val="en-GB"/>
              </w:rPr>
            </w:pPr>
            <w:r w:rsidRPr="005242C1">
              <w:rPr>
                <w:sz w:val="18"/>
                <w:szCs w:val="18"/>
                <w:lang w:val="en-GB"/>
              </w:rPr>
              <w:t xml:space="preserve">Argentina, Cuba , Lithuania, Poland </w:t>
            </w:r>
            <w:r w:rsidRPr="005242C1">
              <w:rPr>
                <w:sz w:val="18"/>
                <w:szCs w:val="18"/>
                <w:lang w:val="en-GB"/>
              </w:rPr>
              <w:fldChar w:fldCharType="begin" w:fldLock="1"/>
            </w:r>
            <w:r w:rsidR="00B056A6">
              <w:rPr>
                <w:sz w:val="18"/>
                <w:szCs w:val="18"/>
                <w:lang w:val="en-GB"/>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9a4f8935-1ffa-4063-bd4c-c4b885e62dfe"]},{"id":"ITEM-3","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3","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a451ab95-d6cf-488f-b146-81deee1f5ae4"]},{"id":"ITEM-4","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4","issue":"3","issued":{"date-parts":[["2015"]]},"page":"389-401","title":"Assessment of microbiological contamination in the work environments of museums, archives and libraries","type":"article-journal","volume":"31"},"uris":["http://www.mendeley.com/documents/?uuid=787ec923-8449-41a1-926e-3abc447246d4"]}],"mendeley":{"formattedCitation":"[3,17,19,33]","plainTextFormattedCitation":"[3,17,19,33]","previouslyFormattedCitation":"(Lugauskas &amp; Krikstaponis 2004; Wlazło et al. 2008; Borrego et al. 2012;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7,19,33]</w:t>
            </w:r>
            <w:r w:rsidRPr="005242C1">
              <w:rPr>
                <w:sz w:val="18"/>
                <w:szCs w:val="18"/>
                <w:lang w:val="en-GB"/>
              </w:rPr>
              <w:fldChar w:fldCharType="end"/>
            </w:r>
          </w:p>
        </w:tc>
        <w:tc>
          <w:tcPr>
            <w:tcW w:w="3392" w:type="dxa"/>
            <w:vAlign w:val="center"/>
          </w:tcPr>
          <w:p w14:paraId="0620743F"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hideMark/>
          </w:tcPr>
          <w:p w14:paraId="26185015" w14:textId="426C92C4" w:rsidR="00AE5CDE" w:rsidRPr="005242C1" w:rsidRDefault="00AE5CDE" w:rsidP="00D85868">
            <w:pPr>
              <w:spacing w:line="276" w:lineRule="auto"/>
              <w:jc w:val="center"/>
              <w:rPr>
                <w:sz w:val="18"/>
                <w:szCs w:val="18"/>
                <w:lang w:val="en-GB"/>
              </w:rPr>
            </w:pPr>
            <w:r w:rsidRPr="005242C1">
              <w:rPr>
                <w:sz w:val="18"/>
                <w:szCs w:val="18"/>
                <w:lang w:val="en-GB"/>
              </w:rPr>
              <w:t xml:space="preserve">Indonesia </w:t>
            </w:r>
            <w:r w:rsidRPr="005242C1">
              <w:rPr>
                <w:sz w:val="18"/>
                <w:szCs w:val="18"/>
                <w:lang w:val="en-GB"/>
              </w:rPr>
              <w:fldChar w:fldCharType="begin" w:fldLock="1"/>
            </w:r>
            <w:r w:rsidR="00B056A6">
              <w:rPr>
                <w:sz w:val="18"/>
                <w:szCs w:val="18"/>
                <w:lang w:val="en-GB"/>
              </w:rPr>
              <w:instrText>ADDIN CSL_CITATION {"citationItems":[{"id":"ITEM-1","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1","issued":{"date-parts":[["2016"]]},"page":"94-103","title":"Occurrence of fungi on deteriorated old dluwang manuscripts from Indonesia","type":"article-journal","volume":"114"},"uris":["http://www.mendeley.com/documents/?uuid=f2f40762-f6b2-4631-8d3f-4b13f34b8810"]}],"mendeley":{"formattedCitation":"[49]","plainTextFormattedCitation":"[49]","previouslyFormattedCitation":"(Oeta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9]</w:t>
            </w:r>
            <w:r w:rsidRPr="005242C1">
              <w:rPr>
                <w:sz w:val="18"/>
                <w:szCs w:val="18"/>
                <w:lang w:val="en-GB"/>
              </w:rPr>
              <w:fldChar w:fldCharType="end"/>
            </w:r>
          </w:p>
        </w:tc>
      </w:tr>
      <w:tr w:rsidR="00AE5CDE" w:rsidRPr="00B056A6" w14:paraId="58A7F93C" w14:textId="77777777" w:rsidTr="0038188C">
        <w:trPr>
          <w:trHeight w:val="397"/>
        </w:trPr>
        <w:tc>
          <w:tcPr>
            <w:tcW w:w="4395" w:type="dxa"/>
            <w:shd w:val="clear" w:color="auto" w:fill="auto"/>
            <w:vAlign w:val="center"/>
          </w:tcPr>
          <w:p w14:paraId="5909A1A1" w14:textId="419FEEED" w:rsidR="00AE5CDE" w:rsidRPr="00DD1D34" w:rsidRDefault="00AE5CDE" w:rsidP="00AE5CDE">
            <w:pPr>
              <w:spacing w:line="276" w:lineRule="auto"/>
              <w:rPr>
                <w:b/>
                <w:iCs/>
                <w:sz w:val="18"/>
                <w:szCs w:val="18"/>
                <w:lang w:val="en-GB"/>
              </w:rPr>
            </w:pPr>
            <w:r w:rsidRPr="00DD1D34">
              <w:rPr>
                <w:b/>
                <w:i/>
                <w:iCs/>
                <w:sz w:val="18"/>
                <w:szCs w:val="18"/>
                <w:lang w:val="en-GB"/>
              </w:rPr>
              <w:t xml:space="preserve">Aspergillus creber </w:t>
            </w:r>
            <w:r>
              <w:rPr>
                <w:iCs/>
                <w:sz w:val="18"/>
                <w:szCs w:val="18"/>
                <w:lang w:val="en-GB"/>
              </w:rPr>
              <w:t>Jurjević</w:t>
            </w:r>
            <w:r w:rsidRPr="00361C90">
              <w:rPr>
                <w:iCs/>
                <w:sz w:val="18"/>
                <w:szCs w:val="18"/>
                <w:lang w:val="en-GB"/>
              </w:rPr>
              <w:t>, S. W. Peterson &amp; B. W. Horn</w:t>
            </w:r>
          </w:p>
        </w:tc>
        <w:tc>
          <w:tcPr>
            <w:tcW w:w="3391" w:type="dxa"/>
            <w:vAlign w:val="center"/>
          </w:tcPr>
          <w:p w14:paraId="618A924D" w14:textId="7B7A6735" w:rsidR="00AE5CDE" w:rsidRPr="005242C1" w:rsidRDefault="00AE5CDE" w:rsidP="00D85868">
            <w:pPr>
              <w:spacing w:line="276" w:lineRule="auto"/>
              <w:jc w:val="center"/>
              <w:rPr>
                <w:sz w:val="18"/>
                <w:szCs w:val="18"/>
                <w:lang w:val="en-GB"/>
              </w:rPr>
            </w:pPr>
            <w:r w:rsidRPr="005242C1">
              <w:rPr>
                <w:sz w:val="18"/>
                <w:szCs w:val="18"/>
                <w:lang w:val="en-GB"/>
              </w:rPr>
              <w:t>Italy</w:t>
            </w:r>
            <w:r w:rsidR="00B1267F" w:rsidRPr="005242C1">
              <w:rPr>
                <w:sz w:val="18"/>
                <w:szCs w:val="18"/>
                <w:lang w:val="en-GB"/>
              </w:rPr>
              <w:t>, Nigeria</w:t>
            </w:r>
            <w:r w:rsidRPr="005242C1">
              <w:rPr>
                <w:sz w:val="18"/>
                <w:szCs w:val="18"/>
                <w:lang w:val="en-GB"/>
              </w:rPr>
              <w:t xml:space="preserve">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id":"ITEM-3","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3","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20,39,47]","plainTextFormattedCitation":"[20,39,47]","previouslyFormattedCitation":"(Micheluz et al. 2015; Micheluz et al. 2016; 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47]</w:t>
            </w:r>
            <w:r w:rsidRPr="005242C1">
              <w:rPr>
                <w:sz w:val="18"/>
                <w:szCs w:val="18"/>
                <w:lang w:val="en-GB"/>
              </w:rPr>
              <w:fldChar w:fldCharType="end"/>
            </w:r>
          </w:p>
        </w:tc>
        <w:tc>
          <w:tcPr>
            <w:tcW w:w="3392" w:type="dxa"/>
            <w:vAlign w:val="center"/>
          </w:tcPr>
          <w:p w14:paraId="1C1B74A2" w14:textId="487AEC13"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shd w:val="clear" w:color="000000" w:fill="FFFFFF"/>
            <w:vAlign w:val="center"/>
          </w:tcPr>
          <w:p w14:paraId="64562A77" w14:textId="7E1F87DA" w:rsidR="00AE5CDE" w:rsidRPr="005242C1" w:rsidRDefault="00AE5CDE"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AE5CDE" w:rsidRPr="005811DE" w14:paraId="05A5D77A" w14:textId="77777777" w:rsidTr="0038188C">
        <w:trPr>
          <w:trHeight w:val="397"/>
        </w:trPr>
        <w:tc>
          <w:tcPr>
            <w:tcW w:w="4395" w:type="dxa"/>
            <w:shd w:val="clear" w:color="auto" w:fill="auto"/>
            <w:vAlign w:val="center"/>
            <w:hideMark/>
          </w:tcPr>
          <w:p w14:paraId="3F11631D"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flavipes </w:t>
            </w:r>
            <w:r w:rsidRPr="009512D2">
              <w:rPr>
                <w:sz w:val="18"/>
                <w:szCs w:val="18"/>
                <w:lang w:val="en-GB"/>
              </w:rPr>
              <w:t>(Bainier &amp; Sartory) Thom &amp; Church</w:t>
            </w:r>
          </w:p>
        </w:tc>
        <w:tc>
          <w:tcPr>
            <w:tcW w:w="3391" w:type="dxa"/>
            <w:vAlign w:val="center"/>
          </w:tcPr>
          <w:p w14:paraId="19143417" w14:textId="56C3CD38" w:rsidR="00AE5CDE" w:rsidRPr="005242C1" w:rsidRDefault="00AE5CDE" w:rsidP="00D85868">
            <w:pPr>
              <w:spacing w:line="276" w:lineRule="auto"/>
              <w:jc w:val="center"/>
              <w:rPr>
                <w:sz w:val="18"/>
                <w:szCs w:val="18"/>
                <w:lang w:val="en-GB"/>
              </w:rPr>
            </w:pPr>
            <w:r w:rsidRPr="005242C1">
              <w:rPr>
                <w:sz w:val="18"/>
                <w:szCs w:val="18"/>
                <w:lang w:val="en-GB"/>
              </w:rPr>
              <w:t xml:space="preserve">Cuba, 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2","issue":"3","issued":{"date-parts":[["2016"]]},"page":"513-527","title":"Viable fungi in the air of indoor environments of the National Archive of the Republic of Cuba","type":"article-journal","volume":"32"},"uris":["http://www.mendeley.com/documents/?uuid=a7c8a7a3-a481-4a0f-bb18-2010c7b315b4"]}],"mendeley":{"formattedCitation":"[3,16]","plainTextFormattedCitation":"[3,16]","previouslyFormattedCitation":"(Lugauskas &amp; Krikstaponis 2004; Anaya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6]</w:t>
            </w:r>
            <w:r w:rsidRPr="005242C1">
              <w:rPr>
                <w:sz w:val="18"/>
                <w:szCs w:val="18"/>
                <w:lang w:val="en-GB"/>
              </w:rPr>
              <w:fldChar w:fldCharType="end"/>
            </w:r>
          </w:p>
        </w:tc>
        <w:tc>
          <w:tcPr>
            <w:tcW w:w="3392" w:type="dxa"/>
            <w:vAlign w:val="center"/>
          </w:tcPr>
          <w:p w14:paraId="371F270E"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000000" w:fill="FFFFFF"/>
            <w:vAlign w:val="center"/>
            <w:hideMark/>
          </w:tcPr>
          <w:p w14:paraId="412A0F9D"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177CA9" w14:paraId="54E626E3" w14:textId="77777777" w:rsidTr="0038188C">
        <w:trPr>
          <w:trHeight w:val="397"/>
        </w:trPr>
        <w:tc>
          <w:tcPr>
            <w:tcW w:w="4395" w:type="dxa"/>
            <w:shd w:val="clear" w:color="auto" w:fill="auto"/>
            <w:vAlign w:val="center"/>
            <w:hideMark/>
          </w:tcPr>
          <w:p w14:paraId="464803D7"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flavus </w:t>
            </w:r>
            <w:r w:rsidRPr="009512D2">
              <w:rPr>
                <w:sz w:val="18"/>
                <w:szCs w:val="18"/>
                <w:lang w:val="en-GB"/>
              </w:rPr>
              <w:t>Link</w:t>
            </w:r>
          </w:p>
        </w:tc>
        <w:tc>
          <w:tcPr>
            <w:tcW w:w="3391" w:type="dxa"/>
            <w:vAlign w:val="center"/>
          </w:tcPr>
          <w:p w14:paraId="53C82280" w14:textId="567D378C" w:rsidR="00AE5CDE" w:rsidRPr="005242C1" w:rsidRDefault="00AE5CDE" w:rsidP="00D85868">
            <w:pPr>
              <w:spacing w:line="276" w:lineRule="auto"/>
              <w:jc w:val="center"/>
              <w:rPr>
                <w:sz w:val="18"/>
                <w:szCs w:val="18"/>
              </w:rPr>
            </w:pPr>
            <w:r w:rsidRPr="005242C1">
              <w:rPr>
                <w:sz w:val="18"/>
                <w:szCs w:val="18"/>
              </w:rPr>
              <w:t xml:space="preserve">Argentina, Colombia, Cuba, Egypt, India, Italy, Lithuania, </w:t>
            </w:r>
            <w:r w:rsidR="005811DE" w:rsidRPr="005242C1">
              <w:rPr>
                <w:sz w:val="18"/>
                <w:szCs w:val="18"/>
              </w:rPr>
              <w:t xml:space="preserve">Nigeria, </w:t>
            </w:r>
            <w:r w:rsidRPr="005242C1">
              <w:rPr>
                <w:sz w:val="18"/>
                <w:szCs w:val="18"/>
              </w:rPr>
              <w:t xml:space="preserve">Poland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86c06a89-36db-4fd9-b2b3-b366bc81cfd6"]},{"id":"ITEM-3","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3","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0aaf458e-0f91-4cb3-b9c3-b6496727c2c3"]},{"id":"ITEM-4","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4","issued":{"date-parts":[["2015"]]},"page":"1-7","title":"The extreme environment of a library: Xerophilic fungi inhabiting indoor niches","type":"article-journal","volume":"99"},"uris":["http://www.mendeley.com/documents/?uuid=8c2c861f-deac-41ca-95b4-ddc1e41e6f47"]},{"id":"ITEM-5","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5","issue":"5","issued":{"date-parts":[["2011"]]},"page":"479-485","title":"Incidence of deteriorating fungi in the air inside the college libraries of Wardha city","type":"article-journal","volume":"3"},"uris":["http://www.mendeley.com/documents/?uuid=8692a84a-b597-4ca6-b771-54ecb781d600"]},{"id":"ITEM-6","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6","issue":"1","issued":{"date-parts":[["2017"]]},"page":"93-118","title":"Air microbial contamination and factors affecting its occurrence in certain book libraries in Egypt.","type":"article-journal","volume":"57"},"uris":["http://www.mendeley.com/documents/?uuid=58c940b7-4822-4c4f-b723-5f6de83978b0"]},{"id":"ITEM-7","itemData":{"author":[{"dropping-particle":"","family":"Nayak","given":"Bijaya Kumar","non-dropping-particle":"","parse-names":false,"suffix":""}],"container-title":"International Journal of PharmTech Research","id":"ITEM-7","issue":"6","issued":{"date-parts":[["2015"]]},"page":"306-312","title":"Volumetric samplings of airborne fungal spores in different college libraries : A Preliminary study","type":"article-journal","volume":"8"},"uris":["http://www.mendeley.com/documents/?uuid=f531f956-953c-4c93-bc5a-1f3a4b7845db"]},{"id":"ITEM-8","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8","issue":"3","issued":{"date-parts":[["2016"]]},"page":"397-407","title":"Fungal secondary metabolite analysis applied to Cultural Heritage: the case of a contaminated library in Venice","type":"article-journal","volume":"9"},"uris":["http://www.mendeley.com/documents/?uuid=ac26feea-eae3-4c2d-b7c6-d722b65e9507"]},{"id":"ITEM-9","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9","issue":"3","issued":{"date-parts":[["2016"]]},"page":"513-527","title":"Viable fungi in the air of indoor environments of the National Archive of the Republic of Cuba","type":"article-journal","volume":"32"},"uris":["http://www.mendeley.com/documents/?uuid=a7c8a7a3-a481-4a0f-bb18-2010c7b315b4"]},{"id":"ITEM-10","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0","issued":{"date-parts":[["2017"]]},"page":"205-226","title":"Fungi in Archive Repositories Environments and the Deterioration of the Graphics Documents","type":"article-journal","volume":"11"},"uris":["http://www.mendeley.com/documents/?uuid=0ed884ca-cf7c-4f79-981a-10404f6f58db"]},{"id":"ITEM-11","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11","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id":"ITEM-12","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2","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1,3,47,53,16,17,20,27,30,33,36,39]","plainTextFormattedCitation":"[1,3,47,53,16,17,20,27,30,33,36,39]","previouslyFormattedCitation":"(Lugauskas &amp; Krikstaponis 2004; Wlazło et al. 2008; Dalal et al. 2011; Borrego et al. 2012; Micheluz et al. 2015; Nayak 2015; Anaya et al. 2016; Castillo et al. 2016; Micheluz et al. 2016; Borrego et al. 2017; Osman et al. 2017; 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3,47,53,16,17,20,27,30,33,36,39]</w:t>
            </w:r>
            <w:r w:rsidRPr="005242C1">
              <w:rPr>
                <w:sz w:val="18"/>
                <w:szCs w:val="18"/>
                <w:lang w:val="en-GB"/>
              </w:rPr>
              <w:fldChar w:fldCharType="end"/>
            </w:r>
          </w:p>
        </w:tc>
        <w:tc>
          <w:tcPr>
            <w:tcW w:w="3392" w:type="dxa"/>
            <w:vAlign w:val="center"/>
          </w:tcPr>
          <w:p w14:paraId="3FE068B5" w14:textId="3B4E40B5" w:rsidR="00AE5CDE" w:rsidRPr="005242C1" w:rsidRDefault="00AE5CDE" w:rsidP="00D85868">
            <w:pPr>
              <w:spacing w:line="276" w:lineRule="auto"/>
              <w:jc w:val="center"/>
              <w:rPr>
                <w:sz w:val="18"/>
                <w:szCs w:val="18"/>
              </w:rPr>
            </w:pPr>
            <w:r w:rsidRPr="005242C1">
              <w:rPr>
                <w:sz w:val="18"/>
                <w:szCs w:val="18"/>
              </w:rPr>
              <w:t xml:space="preserve">Cuba, Italy, Poland,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0501c131-60ec-4022-be5f-889dd3395d36"]},{"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5866ac2-79c9-4834-8465-6bf3194e0644"]},{"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id":"ITEM-4","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4","issue":"3","issued":{"date-parts":[["2016"]]},"page":"397-407","title":"Fungal secondary metabolite analysis applied to Cultural Heritage: the case of a contaminated library in Venice","type":"article-journal","volume":"9"},"uris":["http://www.mendeley.com/documents/?uuid=ac26feea-eae3-4c2d-b7c6-d722b65e9507"]},{"id":"ITEM-5","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5","issued":{"date-parts":[["2017"]]},"page":"205-226","title":"Fungi in Archive Repositories Environments and the Deterioration of the Graphics Documents","type":"article-journal","volume":"11"},"uris":["http://www.mendeley.com/documents/?uuid=0ed884ca-cf7c-4f79-981a-10404f6f58db"]},{"id":"ITEM-6","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6","issue":"3","issued":{"date-parts":[["2015"]]},"page":"389-401","title":"Assessment of microbiological contamination in the work environments of museums, archives and libraries","type":"article-journal","volume":"31"},"uris":["http://www.mendeley.com/documents/?uuid=787ec923-8449-41a1-926e-3abc447246d4"]}],"mendeley":{"formattedCitation":"[4,5,10,19,20,30]","plainTextFormattedCitation":"[4,5,10,19,20,30]","previouslyFormattedCitation":"(Maggi et al. 2000; Pinheiro 2014; Pinheiro 2015; Skóra et al. 2015; Micheluz et al. 2016;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10,19,20,30]</w:t>
            </w:r>
            <w:r w:rsidRPr="005242C1">
              <w:rPr>
                <w:sz w:val="18"/>
                <w:szCs w:val="18"/>
                <w:lang w:val="en-GB"/>
              </w:rPr>
              <w:fldChar w:fldCharType="end"/>
            </w:r>
          </w:p>
        </w:tc>
        <w:tc>
          <w:tcPr>
            <w:tcW w:w="3392" w:type="dxa"/>
            <w:shd w:val="clear" w:color="000000" w:fill="FFFFFF"/>
            <w:vAlign w:val="center"/>
            <w:hideMark/>
          </w:tcPr>
          <w:p w14:paraId="1F1DCA49" w14:textId="2EE79AE0" w:rsidR="00AE5CDE" w:rsidRPr="005242C1" w:rsidRDefault="00AE5CDE" w:rsidP="00D85868">
            <w:pPr>
              <w:spacing w:line="276" w:lineRule="auto"/>
              <w:jc w:val="center"/>
              <w:rPr>
                <w:sz w:val="18"/>
                <w:szCs w:val="18"/>
              </w:rPr>
            </w:pPr>
            <w:r w:rsidRPr="005242C1">
              <w:rPr>
                <w:sz w:val="18"/>
                <w:szCs w:val="18"/>
              </w:rPr>
              <w:t xml:space="preserve">Argentina, Brazil, Colombia, </w:t>
            </w:r>
            <w:r w:rsidR="0079681E" w:rsidRPr="005242C1">
              <w:rPr>
                <w:sz w:val="18"/>
                <w:szCs w:val="18"/>
              </w:rPr>
              <w:t>Cuba</w:t>
            </w:r>
            <w:r w:rsidRPr="005242C1">
              <w:rPr>
                <w:sz w:val="18"/>
                <w:szCs w:val="18"/>
              </w:rPr>
              <w:t>, Indonesia, Israel</w:t>
            </w:r>
            <w:r w:rsidR="00177CA9" w:rsidRPr="005242C1">
              <w:rPr>
                <w:sz w:val="18"/>
                <w:szCs w:val="18"/>
              </w:rPr>
              <w:t>, Nigeria</w:t>
            </w:r>
            <w:r w:rsidRPr="005242C1">
              <w:rPr>
                <w:sz w:val="18"/>
                <w:szCs w:val="18"/>
              </w:rPr>
              <w:t xml:space="preserve">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uthor":[{"dropping-particle":"","family":"Nol","given":"Lea","non-dropping-particle":"","parse-names":false,"suffix":""},{"dropping-particle":"","family":"Kenneth","given":"R. G.","non-dropping-particle":"","parse-names":false,"suffix":""}],"container-title":"International Biodeterioration &amp; Biodegradation","id":"ITEM-2","issued":{"date-parts":[["2001"]]},"page":"98-104","title":"Biological factors of foxing in postage stamp paper","type":"article-journal","volume":"48"},"uris":["http://www.mendeley.com/documents/?uuid=bf4ba301-a5b9-4c5e-9012-a6c347369c5b","http://www.mendeley.com/documents/?uuid=a21df589-0da9-4ae1-9f56-87b96f4ed743","http://www.mendeley.com/documents/?uuid=61f3f53c-aaff-4efc-a730-97fd17379da0"]},{"id":"ITEM-3","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3","issued":{"date-parts":[["2016"]]},"page":"94-103","title":"Occurrence of fungi on deteriorated old dluwang manuscripts from Indonesia","type":"article-journal","volume":"114"},"uris":["http://www.mendeley.com/documents/?uuid=f2f40762-f6b2-4631-8d3f-4b13f34b8810"]},{"id":"ITEM-4","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4","issued":{"date-parts":[["2018"]]},"page":"110-116","publisher":"Elsevier Masson SAS","title":"Disinfection of ancient paper contaminated with fungi using supercritical carbon dioxide","type":"article-journal","volume":"30"},"uris":["http://www.mendeley.com/documents/?uuid=fa7ac377-81b3-420a-a009-c427860c5793"]},{"id":"ITEM-5","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5","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id":"ITEM-6","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6","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id":"ITEM-7","itemData":{"author":[{"dropping-particle":"","family":"Bankole","given":"Olubanke M","non-dropping-particle":"","parse-names":false,"suffix":""}],"container-title":"Library Review","id":"ITEM-7","issue":"6","issued":{"date-parts":[["2010"]]},"page":"414-429","title":"A review of biological deterioration of library materials and possible control strategies in the tropics","type":"article-journal","volume":"59"},"uris":["http://www.mendeley.com/documents/?uuid=fbd7538e-250b-4bc9-9e22-7340a26e57c8"]},{"id":"ITEM-8","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8","issue":"2","issued":{"date-parts":[["2008"]]},"note":"doi: 10.1016/j.ibiod.2008.01.005","page":"186-194","title":"Microfungal biodeterioration of historic paper: Preliminary FTIR and microbiological analyses","type":"article-journal","volume":"62"},"uris":["http://www.mendeley.com/documents/?uuid=f5ce6f76-c0d7-422b-8645-835239948c9c"]}],"mendeley":{"formattedCitation":"[33,47,49–54]","plainTextFormattedCitation":"[33,47,49–54]","previouslyFormattedCitation":"(Nol &amp; Kenneth 2001; Zotti et al. 2008; Bankole 2010; Borrego et al. 2012; Castillo et al. 2016; Oetari et al. 2016; Okpalanozie et al. 2018; Teixeira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3,47,49–54]</w:t>
            </w:r>
            <w:r w:rsidRPr="005242C1">
              <w:rPr>
                <w:sz w:val="18"/>
                <w:szCs w:val="18"/>
                <w:lang w:val="en-GB"/>
              </w:rPr>
              <w:fldChar w:fldCharType="end"/>
            </w:r>
          </w:p>
        </w:tc>
      </w:tr>
      <w:tr w:rsidR="00AE5CDE" w:rsidRPr="00B056A6" w14:paraId="6831CA86" w14:textId="77777777" w:rsidTr="0038188C">
        <w:trPr>
          <w:trHeight w:val="705"/>
        </w:trPr>
        <w:tc>
          <w:tcPr>
            <w:tcW w:w="4395" w:type="dxa"/>
            <w:shd w:val="clear" w:color="auto" w:fill="auto"/>
            <w:vAlign w:val="center"/>
            <w:hideMark/>
          </w:tcPr>
          <w:p w14:paraId="455D8313" w14:textId="571F913D" w:rsidR="00AE5CDE" w:rsidRPr="00177CA9" w:rsidRDefault="00AE5CDE" w:rsidP="00AE5CDE">
            <w:pPr>
              <w:spacing w:line="276" w:lineRule="auto"/>
              <w:rPr>
                <w:b/>
                <w:i/>
                <w:iCs/>
                <w:sz w:val="18"/>
                <w:szCs w:val="18"/>
              </w:rPr>
            </w:pPr>
            <w:r w:rsidRPr="00177CA9">
              <w:rPr>
                <w:b/>
                <w:i/>
                <w:iCs/>
                <w:sz w:val="18"/>
                <w:szCs w:val="18"/>
              </w:rPr>
              <w:t xml:space="preserve">Aspergillus flavus var. </w:t>
            </w:r>
            <w:proofErr w:type="gramStart"/>
            <w:r w:rsidRPr="00177CA9">
              <w:rPr>
                <w:b/>
                <w:i/>
                <w:iCs/>
                <w:sz w:val="18"/>
                <w:szCs w:val="18"/>
              </w:rPr>
              <w:t>oryzae</w:t>
            </w:r>
            <w:proofErr w:type="gramEnd"/>
            <w:r w:rsidRPr="00177CA9">
              <w:rPr>
                <w:b/>
                <w:i/>
                <w:iCs/>
                <w:sz w:val="18"/>
                <w:szCs w:val="18"/>
              </w:rPr>
              <w:t xml:space="preserve"> </w:t>
            </w:r>
            <w:r w:rsidRPr="00177CA9">
              <w:rPr>
                <w:iCs/>
                <w:sz w:val="18"/>
                <w:szCs w:val="18"/>
              </w:rPr>
              <w:t>(Ahlb.) Kurtzman</w:t>
            </w:r>
          </w:p>
        </w:tc>
        <w:tc>
          <w:tcPr>
            <w:tcW w:w="3391" w:type="dxa"/>
            <w:vAlign w:val="center"/>
          </w:tcPr>
          <w:p w14:paraId="2F7A54E8" w14:textId="2129CEAB" w:rsidR="00AE5CDE" w:rsidRPr="005242C1" w:rsidRDefault="00AE5CDE" w:rsidP="00D85868">
            <w:pPr>
              <w:spacing w:line="276" w:lineRule="auto"/>
              <w:jc w:val="center"/>
              <w:rPr>
                <w:sz w:val="18"/>
                <w:szCs w:val="18"/>
                <w:lang w:val="en-GB"/>
              </w:rPr>
            </w:pPr>
            <w:r w:rsidRPr="005242C1">
              <w:rPr>
                <w:sz w:val="18"/>
                <w:szCs w:val="18"/>
              </w:rPr>
              <w:t xml:space="preserve">Cuba, Lithuania </w:t>
            </w:r>
            <w:r w:rsidRPr="005242C1">
              <w:rPr>
                <w:sz w:val="18"/>
                <w:szCs w:val="18"/>
                <w:lang w:val="en-GB"/>
              </w:rPr>
              <w:fldChar w:fldCharType="begin" w:fldLock="1"/>
            </w:r>
            <w:r w:rsidR="00B056A6">
              <w:rPr>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2","issued":{"date-parts":[["2017"]]},"page":"205-226","title":"Fungi in Archive Repositories Environments and the Deterioration of the Graphics Documents","type":"article-journal","volume":"11"},"uris":["http://www.mendeley.com/documents/?uuid=0ed884ca-cf7c-4f79-981a-10404f6f58db"]}],"mendeley":{"formattedCitation":"[3,30]","plainTextFormattedCitation":"[3,30]","previouslyFormattedCitation":"(Lugauskas &amp; Krikstaponis 2004;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30]</w:t>
            </w:r>
            <w:r w:rsidRPr="005242C1">
              <w:rPr>
                <w:sz w:val="18"/>
                <w:szCs w:val="18"/>
                <w:lang w:val="en-GB"/>
              </w:rPr>
              <w:fldChar w:fldCharType="end"/>
            </w:r>
          </w:p>
        </w:tc>
        <w:tc>
          <w:tcPr>
            <w:tcW w:w="3392" w:type="dxa"/>
            <w:vAlign w:val="center"/>
          </w:tcPr>
          <w:p w14:paraId="03181C6E" w14:textId="08E3F30A" w:rsidR="00AE5CDE" w:rsidRPr="005242C1" w:rsidRDefault="00AE5CDE" w:rsidP="00D85868">
            <w:pPr>
              <w:spacing w:line="276" w:lineRule="auto"/>
              <w:jc w:val="center"/>
              <w:rPr>
                <w:sz w:val="18"/>
                <w:szCs w:val="18"/>
                <w:lang w:val="en-GB"/>
              </w:rPr>
            </w:pPr>
            <w:r w:rsidRPr="005242C1">
              <w:rPr>
                <w:sz w:val="18"/>
                <w:szCs w:val="18"/>
                <w:lang w:val="en-GB"/>
              </w:rPr>
              <w:t xml:space="preserve">Cuba,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8e666390-0b78-4328-8dbf-7ba8ddcc46de"]},{"id":"ITEM-3","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3","issued":{"date-parts":[["2017"]]},"page":"205-226","title":"Fungi in Archive Repositories Environments and the Deterioration of the Graphics Documents","type":"article-journal","volume":"11"},"uris":["http://www.mendeley.com/documents/?uuid=0ed884ca-cf7c-4f79-981a-10404f6f58db"]}],"mendeley":{"formattedCitation":"[4,5,30]","plainTextFormattedCitation":"[4,5,30]","previouslyFormattedCitation":"(Pinheiro 2014; Pinheiro 2015;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30]</w:t>
            </w:r>
            <w:r w:rsidRPr="005242C1">
              <w:rPr>
                <w:sz w:val="18"/>
                <w:szCs w:val="18"/>
                <w:lang w:val="en-GB"/>
              </w:rPr>
              <w:fldChar w:fldCharType="end"/>
            </w:r>
          </w:p>
        </w:tc>
        <w:tc>
          <w:tcPr>
            <w:tcW w:w="3392" w:type="dxa"/>
            <w:shd w:val="clear" w:color="auto" w:fill="auto"/>
            <w:vAlign w:val="center"/>
          </w:tcPr>
          <w:p w14:paraId="4F075AC3" w14:textId="2F2C3CE6" w:rsidR="00AE5CDE" w:rsidRPr="005242C1" w:rsidRDefault="00AE5CDE" w:rsidP="00D85868">
            <w:pPr>
              <w:spacing w:line="276" w:lineRule="auto"/>
              <w:jc w:val="center"/>
              <w:rPr>
                <w:sz w:val="18"/>
                <w:szCs w:val="18"/>
                <w:lang w:val="en-GB"/>
              </w:rPr>
            </w:pPr>
            <w:r w:rsidRPr="005242C1">
              <w:rPr>
                <w:sz w:val="18"/>
                <w:szCs w:val="18"/>
                <w:lang w:val="en-GB"/>
              </w:rPr>
              <w:t xml:space="preserve">France, Morocco </w:t>
            </w:r>
            <w:r w:rsidRPr="005242C1">
              <w:rPr>
                <w:sz w:val="18"/>
                <w:szCs w:val="18"/>
                <w:lang w:val="en-GB"/>
              </w:rPr>
              <w:fldChar w:fldCharType="begin" w:fldLock="1"/>
            </w:r>
            <w:r w:rsidR="00B056A6">
              <w:rPr>
                <w:sz w:val="18"/>
                <w:szCs w:val="18"/>
                <w:lang w:val="en-GB"/>
              </w:rPr>
              <w:instrText>ADDIN CSL_CITATION {"citationItems":[{"id":"ITEM-1","itemData":{"DOI":"10.1007/s13213-013-0718-6","ISBN":"1321301307186","ISSN":"1590-4261","author":[{"dropping-particle":"","family":"Bergadi","given":"Fatimazahra","non-dropping-particle":"","parse-names":false,"suffix":""},{"dropping-particle":"","family":"Laachari","given":"Faouzi","non-dropping-particle":"","parse-names":false,"suffix":""},{"dropping-particle":"","family":"Elabed","given":"Soumya","non-dropping-particle":"","parse-names":false,"suffix":""},{"dropping-particle":"","family":"Mohammed","given":"Iraqui Houssaini","non-dropping-particle":"","parse-names":false,"suffix":""},{"dropping-particle":"","family":"Ibnsouda","given":"Saad Koraichi","non-dropping-particle":"","parse-names":false,"suffix":""}],"container-title":"Annals of Microbiology","id":"ITEM-1","issued":{"date-parts":[["2014","10","18"]]},"page":"815-822","title":"Cellulolytic potential and filter paper activity of fungi isolated from ancients manuscripts from the Medina of Fez","type":"article-journal","volume":"64"},"uris":["http://www.mendeley.com/documents/?uuid=92ab2bf5-62fd-42b5-b551-4fdeb37b6215","http://www.mendeley.com/documents/?uuid=7d41df63-d568-424e-b51b-75901ceaa6e4"]},{"id":"ITEM-2","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2","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5,56]","plainTextFormattedCitation":"[55,56]","previouslyFormattedCitation":"(Rakotonirainy et al. 2007; Bergadi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5,56]</w:t>
            </w:r>
            <w:r w:rsidRPr="005242C1">
              <w:rPr>
                <w:sz w:val="18"/>
                <w:szCs w:val="18"/>
                <w:lang w:val="en-GB"/>
              </w:rPr>
              <w:fldChar w:fldCharType="end"/>
            </w:r>
            <w:r w:rsidRPr="005242C1">
              <w:rPr>
                <w:sz w:val="18"/>
                <w:szCs w:val="18"/>
                <w:lang w:val="en-GB"/>
              </w:rPr>
              <w:t xml:space="preserve"> </w:t>
            </w:r>
          </w:p>
        </w:tc>
      </w:tr>
      <w:tr w:rsidR="00AE5CDE" w:rsidRPr="00DD1D34" w14:paraId="5C658201" w14:textId="77777777" w:rsidTr="0038188C">
        <w:trPr>
          <w:trHeight w:val="397"/>
        </w:trPr>
        <w:tc>
          <w:tcPr>
            <w:tcW w:w="4395" w:type="dxa"/>
            <w:shd w:val="clear" w:color="auto" w:fill="auto"/>
            <w:vAlign w:val="center"/>
            <w:hideMark/>
          </w:tcPr>
          <w:p w14:paraId="1C6EC089" w14:textId="30B7F53C" w:rsidR="00AE5CDE" w:rsidRPr="006B432F" w:rsidRDefault="00AE5CDE" w:rsidP="00AE5CDE">
            <w:pPr>
              <w:spacing w:line="276" w:lineRule="auto"/>
              <w:rPr>
                <w:b/>
                <w:sz w:val="18"/>
                <w:szCs w:val="18"/>
                <w:lang w:val="en-GB"/>
              </w:rPr>
            </w:pPr>
            <w:r w:rsidRPr="006B432F">
              <w:rPr>
                <w:b/>
                <w:i/>
                <w:iCs/>
                <w:sz w:val="18"/>
                <w:szCs w:val="18"/>
                <w:lang w:val="en-GB"/>
              </w:rPr>
              <w:t xml:space="preserve">Aspergillus foetidus </w:t>
            </w:r>
            <w:r w:rsidRPr="006B432F">
              <w:rPr>
                <w:sz w:val="18"/>
                <w:szCs w:val="18"/>
                <w:lang w:val="en-GB"/>
              </w:rPr>
              <w:t>Thom et Raper</w:t>
            </w:r>
          </w:p>
        </w:tc>
        <w:tc>
          <w:tcPr>
            <w:tcW w:w="3391" w:type="dxa"/>
            <w:vAlign w:val="center"/>
          </w:tcPr>
          <w:p w14:paraId="5FDD1B17" w14:textId="72AC72B5" w:rsidR="00AE5CDE" w:rsidRPr="005242C1" w:rsidRDefault="00AE5CDE"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40651A98"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01BA1FE0"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EB2A2E" w14:paraId="7129F9C0" w14:textId="77777777" w:rsidTr="0038188C">
        <w:trPr>
          <w:trHeight w:val="749"/>
        </w:trPr>
        <w:tc>
          <w:tcPr>
            <w:tcW w:w="4395" w:type="dxa"/>
            <w:shd w:val="clear" w:color="auto" w:fill="auto"/>
            <w:vAlign w:val="center"/>
            <w:hideMark/>
          </w:tcPr>
          <w:p w14:paraId="3D3951F5" w14:textId="77777777" w:rsidR="00AE5CDE" w:rsidRPr="00DD1D34" w:rsidRDefault="00AE5CDE" w:rsidP="00AE5CDE">
            <w:pPr>
              <w:spacing w:line="276" w:lineRule="auto"/>
              <w:rPr>
                <w:b/>
                <w:i/>
                <w:iCs/>
                <w:sz w:val="18"/>
                <w:szCs w:val="18"/>
                <w:lang w:val="en-GB"/>
              </w:rPr>
            </w:pPr>
            <w:r w:rsidRPr="00DD1D34">
              <w:rPr>
                <w:b/>
                <w:i/>
                <w:iCs/>
                <w:sz w:val="18"/>
                <w:szCs w:val="18"/>
                <w:lang w:val="en-GB"/>
              </w:rPr>
              <w:lastRenderedPageBreak/>
              <w:t xml:space="preserve">Aspergillus fumigatus </w:t>
            </w:r>
            <w:r w:rsidRPr="009512D2">
              <w:rPr>
                <w:iCs/>
                <w:sz w:val="18"/>
                <w:szCs w:val="18"/>
                <w:lang w:val="en-GB"/>
              </w:rPr>
              <w:t>Fresen.</w:t>
            </w:r>
          </w:p>
        </w:tc>
        <w:tc>
          <w:tcPr>
            <w:tcW w:w="3391" w:type="dxa"/>
            <w:vAlign w:val="center"/>
          </w:tcPr>
          <w:p w14:paraId="292B3B57" w14:textId="28A01C8D" w:rsidR="00AE5CDE" w:rsidRPr="005242C1" w:rsidRDefault="00AE5CDE" w:rsidP="00D85868">
            <w:pPr>
              <w:spacing w:line="276" w:lineRule="auto"/>
              <w:jc w:val="center"/>
              <w:rPr>
                <w:sz w:val="18"/>
                <w:szCs w:val="18"/>
                <w:lang w:val="en-GB"/>
              </w:rPr>
            </w:pPr>
            <w:r w:rsidRPr="005242C1">
              <w:rPr>
                <w:sz w:val="18"/>
                <w:szCs w:val="18"/>
                <w:lang w:val="en-GB"/>
              </w:rPr>
              <w:t xml:space="preserve">Colombia, India, Italy, Egypt, Lithuania, Poland, Portugal, Spain </w:t>
            </w:r>
            <w:r w:rsidRPr="005242C1">
              <w:rPr>
                <w:sz w:val="18"/>
                <w:szCs w:val="18"/>
                <w:lang w:val="en-GB"/>
              </w:rPr>
              <w:fldChar w:fldCharType="begin" w:fldLock="1"/>
            </w:r>
            <w:r w:rsidR="00B056A6">
              <w:rPr>
                <w:sz w:val="18"/>
                <w:szCs w:val="18"/>
                <w:lang w:val="en-GB"/>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d69ee527-48a6-4a5f-8b4c-b316c4ac2507"]},{"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6092a9c5-8231-436a-9da6-bc203e8ee32e"]},{"id":"ITEM-4","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4","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cdf003ce-0e68-4ece-80d4-f6ebfc7f8066"]},{"id":"ITEM-5","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5","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18017dba-0316-4d7c-ba73-05b62bc60cf4"]},{"id":"ITEM-6","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6","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8b25320c-d812-4ab1-884f-54cf5792dd09"]},{"id":"ITEM-7","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7","issued":{"date-parts":[["2013","4"]]},"page":"36-41","publisher":"Elsevier Ltd","title":"Characterization of an airborne microbial community: A case study in the archive of the University of Coimbra, Portugal","type":"article-journal","volume":"79"},"uris":["http://www.mendeley.com/documents/?uuid=072273d1-463f-4da5-8b82-54b0358ad20c"]},{"id":"ITEM-8","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8","issue":"5","issued":{"date-parts":[["2011"]]},"page":"479-485","title":"Incidence of deteriorating fungi in the air inside the college libraries of Wardha city","type":"article-journal","volume":"3"},"uris":["http://www.mendeley.com/documents/?uuid=8692a84a-b597-4ca6-b771-54ecb781d600"]},{"id":"ITEM-9","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9","issue":"1","issued":{"date-parts":[["2017"]]},"page":"93-118","title":"Air microbial contamination and factors affecting its occurrence in certain book libraries in Egypt.","type":"article-journal","volume":"57"},"uris":["http://www.mendeley.com/documents/?uuid=58c940b7-4822-4c4f-b723-5f6de83978b0"]},{"id":"ITEM-10","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0","issue":"3","issued":{"date-parts":[["2016"]]},"page":"397-407","title":"Fungal secondary metabolite analysis applied to Cultural Heritage: the case of a contaminated library in Venice","type":"article-journal","volume":"9"},"uris":["http://www.mendeley.com/documents/?uuid=ac26feea-eae3-4c2d-b7c6-d722b65e9507"]},{"id":"ITEM-11","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11","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id":"ITEM-12","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2","issue":"3","issued":{"date-parts":[["2015"]]},"page":"389-401","title":"Assessment of microbiological contamination in the work environments of museums, archives and libraries","type":"article-journal","volume":"31"},"uris":["http://www.mendeley.com/documents/?uuid=787ec923-8449-41a1-926e-3abc447246d4"]}],"mendeley":{"formattedCitation":"[3,4,36,53,5,6,17–20,22,27]","plainTextFormattedCitation":"[3,4,36,53,5,6,17–20,22,27]","previouslyFormattedCitation":"(Lugauskas &amp; Krikstaponis 2004; Aira et al. 2007; Wlazło et al. 2008; Zielińska-Jankiewicz et al. 2008; Dalal et al. 2011; Nunes et al. 2013; Pinheiro 2014; Pinheiro 2015; Skóra et al. 2015; Castillo et al. 2016; Micheluz et al. 2016;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4,36,53,5,6,17–20,22,27]</w:t>
            </w:r>
            <w:r w:rsidRPr="005242C1">
              <w:rPr>
                <w:sz w:val="18"/>
                <w:szCs w:val="18"/>
                <w:lang w:val="en-GB"/>
              </w:rPr>
              <w:fldChar w:fldCharType="end"/>
            </w:r>
          </w:p>
        </w:tc>
        <w:tc>
          <w:tcPr>
            <w:tcW w:w="3392" w:type="dxa"/>
            <w:vAlign w:val="center"/>
          </w:tcPr>
          <w:p w14:paraId="7A904B53" w14:textId="27011738" w:rsidR="00AE5CDE" w:rsidRPr="005242C1" w:rsidRDefault="00A000DA" w:rsidP="00AE5CDE">
            <w:pPr>
              <w:spacing w:line="276" w:lineRule="auto"/>
              <w:jc w:val="center"/>
              <w:rPr>
                <w:sz w:val="18"/>
                <w:szCs w:val="18"/>
                <w:lang w:val="en-GB"/>
              </w:rPr>
            </w:pPr>
            <w:r w:rsidRPr="005242C1">
              <w:rPr>
                <w:sz w:val="18"/>
                <w:szCs w:val="18"/>
                <w:lang w:val="en-GB"/>
              </w:rPr>
              <w:t xml:space="preserve">France, </w:t>
            </w:r>
            <w:r w:rsidR="00AE5CDE" w:rsidRPr="005242C1">
              <w:rPr>
                <w:sz w:val="18"/>
                <w:szCs w:val="18"/>
                <w:lang w:val="en-GB"/>
              </w:rPr>
              <w:t xml:space="preserve">Italy, Poland, Portugal </w:t>
            </w:r>
          </w:p>
          <w:p w14:paraId="0CA69D60" w14:textId="38583181" w:rsidR="00A000DA" w:rsidRPr="005242C1" w:rsidRDefault="00AE5CDE" w:rsidP="00D85868">
            <w:pPr>
              <w:spacing w:line="276" w:lineRule="auto"/>
              <w:jc w:val="center"/>
              <w:rPr>
                <w:sz w:val="18"/>
                <w:szCs w:val="18"/>
              </w:rPr>
            </w:pP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97d78482-0ead-4902-a465-15ee6f324d75"]},{"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bcdccd13-5b01-4267-8108-a4b0afdf2ead"]},{"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d0f35a2a-e2de-4533-94e6-2c439f2c327b"]},{"id":"ITEM-4","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4","issue":"3-4","issued":{"date-parts":[["2000"]]},"page":"429-434","title":"Airborne fungal spores in dust present in archives: Proposal for a detection method, new for archival materials","type":"article-journal","volume":"16"},"uris":["http://www.mendeley.com/documents/?uuid=7a3cb116-d32e-485d-a73c-4e32d928396c"]},{"id":"ITEM-5","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5","issue":"6","issued":{"date-parts":[["2012"]]},"page":"514-522","title":"Microbiological evaluation of ten French archives and link to occupational symptoms","type":"article-journal","volume":"22"},"uris":["http://www.mendeley.com/documents/?uuid=ad1b6379-d0a5-4fad-b432-47f195777d07"]}],"mendeley":{"formattedCitation":"[4,5,8,10,18]","plainTextFormattedCitation":"[4,5,8,10,18]","previouslyFormattedCitation":"(Maggi et al. 2000; Zielińska-Jankiewicz et al. 2008; Roussel et al. 2012;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8,10,18]</w:t>
            </w:r>
            <w:r w:rsidRPr="005242C1">
              <w:rPr>
                <w:sz w:val="18"/>
                <w:szCs w:val="18"/>
                <w:lang w:val="en-GB"/>
              </w:rPr>
              <w:fldChar w:fldCharType="end"/>
            </w:r>
          </w:p>
        </w:tc>
        <w:tc>
          <w:tcPr>
            <w:tcW w:w="3392" w:type="dxa"/>
            <w:shd w:val="clear" w:color="auto" w:fill="auto"/>
            <w:vAlign w:val="center"/>
          </w:tcPr>
          <w:p w14:paraId="6EF026D7" w14:textId="362B47FF" w:rsidR="00AE5CDE" w:rsidRPr="005242C1" w:rsidRDefault="00AE5CDE" w:rsidP="00AE5CDE">
            <w:pPr>
              <w:spacing w:line="276" w:lineRule="auto"/>
              <w:jc w:val="center"/>
              <w:rPr>
                <w:sz w:val="18"/>
                <w:szCs w:val="18"/>
              </w:rPr>
            </w:pPr>
            <w:r w:rsidRPr="005242C1">
              <w:rPr>
                <w:sz w:val="18"/>
                <w:szCs w:val="18"/>
              </w:rPr>
              <w:t>Colombia, India, Indonesia, Israel, Nigeria</w:t>
            </w:r>
            <w:r w:rsidR="00F02F6F" w:rsidRPr="005242C1">
              <w:rPr>
                <w:sz w:val="18"/>
                <w:szCs w:val="18"/>
              </w:rPr>
              <w:t xml:space="preserve">, </w:t>
            </w:r>
            <w:r w:rsidRPr="005242C1">
              <w:rPr>
                <w:sz w:val="18"/>
                <w:szCs w:val="18"/>
              </w:rPr>
              <w:t>Portugal, Slovakia, USA</w:t>
            </w:r>
          </w:p>
          <w:p w14:paraId="0E0F0470" w14:textId="647CDF4E" w:rsidR="00AE5CDE" w:rsidRPr="005242C1" w:rsidRDefault="00AE5CDE" w:rsidP="00D85868">
            <w:pPr>
              <w:spacing w:line="276" w:lineRule="auto"/>
              <w:jc w:val="center"/>
              <w:rPr>
                <w:sz w:val="18"/>
                <w:szCs w:val="18"/>
              </w:rPr>
            </w:pPr>
            <w:r w:rsidRPr="005242C1">
              <w:rPr>
                <w:sz w:val="18"/>
                <w:szCs w:val="18"/>
                <w:lang w:val="en-GB"/>
              </w:rPr>
              <w:fldChar w:fldCharType="begin" w:fldLock="1"/>
            </w:r>
            <w:r w:rsidR="00B056A6">
              <w:rPr>
                <w:sz w:val="18"/>
                <w:szCs w:val="18"/>
              </w:rPr>
              <w:instrText>ADDIN CSL_CITATION {"citationItems":[{"id":"ITEM-1","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1","issued":{"date-parts":[["2003"]]},"page":"94-109","publisher":"The Metropolitan Museum of Art","publisher-place":"New York","title":"Studies of fungal infestations of Tiffany’s Drawings: limits and advantages of classical and molecular techniques","type":"chapter"},"uris":["http://www.mendeley.com/documents/?uuid=ce122fd0-7ebd-4727-9828-72a13a361122","http://www.mendeley.com/documents/?uuid=b25bc3be-4d22-4cd6-9650-e7b8c20d3e54"]},{"id":"ITEM-2","itemData":{"DOI":"10.1016/j.ibiod.2012.01.011","ISSN":"09648305","author":[{"dropping-particle":"","family":"Kraková","given":"Lucia","non-dropping-particle":"","parse-names":false,"suffix":""},{"dropping-particle":"","family":"Chovanová","given":"Katarína","non-dropping-particle":"","parse-names":false,"suffix":""},{"dropping-particle":"","family":"Selim","given":"Samy a.","non-dropping-particle":"","parse-names":false,"suffix":""},{"dropping-particle":"","family":"Šimonovičová","given":"Alexandra","non-dropping-particle":"","parse-names":false,"suffix":""},{"dropping-particle":"","family":"Puškarová","given":"Andrea","non-dropping-particle":"","parse-names":false,"suffix":""},{"dropping-particle":"","family":"Maková","given":"Alena","non-dropping-particle":"","parse-names":false,"suffix":""},{"dropping-particle":"","family":"Pangallo","given":"Domenico","non-dropping-particle":"","parse-names":false,"suffix":""}],"container-title":"International Biodeterioration &amp; Biodegradation","id":"ITEM-2","issued":{"date-parts":[["2012"]]},"page":"117-125","title":"A multiphasic approach for investigation of the microbial diversity and its biodegradative abilities in historical paper and parchment documents","type":"article-journal","volume":"70"},"uris":["http://www.mendeley.com/documents/?uuid=4da91d3a-b671-4cf0-bf60-38373f59af25","http://www.mendeley.com/documents/?uuid=20597d0d-83ff-43c8-a985-b71f49676501"]},{"id":"ITEM-3","itemData":{"author":[{"dropping-particle":"","family":"Bankole","given":"Olubanke M","non-dropping-particle":"","parse-names":false,"suffix":""}],"container-title":"Library Review","id":"ITEM-3","issue":"6","issued":{"date-parts":[["2010"]]},"page":"414-429","title":"A review of biological deterioration of library materials and possible control strategies in the tropics","type":"article-journal","volume":"59"},"uris":["http://www.mendeley.com/documents/?uuid=4c87f1f0-f6e7-4fac-a314-7a8b300b536a","http://www.mendeley.com/documents/?uuid=fbd7538e-250b-4bc9-9e22-7340a26e57c8"]},{"id":"ITEM-4","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4","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http://www.mendeley.com/documents/?uuid=db7f7440-8099-44ca-a4fe-60599ce683ae"]},{"id":"ITEM-5","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5","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b35036e0-be59-417e-8e88-a88ad3473c3d"]},{"id":"ITEM-6","itemData":{"author":[{"dropping-particle":"","family":"Nol","given":"Lea","non-dropping-particle":"","parse-names":false,"suffix":""},{"dropping-particle":"","family":"Kenneth","given":"R. G.","non-dropping-particle":"","parse-names":false,"suffix":""}],"container-title":"International Biodeterioration &amp; Biodegradation","id":"ITEM-6","issued":{"date-parts":[["2001"]]},"page":"98-104","title":"Biological factors of foxing in postage stamp paper","type":"article-journal","volume":"48"},"uris":["http://www.mendeley.com/documents/?uuid=bf4ba301-a5b9-4c5e-9012-a6c347369c5b","http://www.mendeley.com/documents/?uuid=a21df589-0da9-4ae1-9f56-87b96f4ed743","http://www.mendeley.com/documents/?uuid=7b6bc57c-f616-4805-89d0-46b7366914ca"]},{"id":"ITEM-7","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7","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id":"ITEM-8","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8","issued":{"date-parts":[["2016"]]},"page":"94-103","title":"Occurrence of fungi on deteriorated old dluwang manuscripts from Indonesia","type":"article-journal","volume":"114"},"uris":["http://www.mendeley.com/documents/?uuid=f2f40762-f6b2-4631-8d3f-4b13f34b8810"]},{"id":"ITEM-9","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9","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mendeley":{"formattedCitation":"[12,37,38,49,50,52,53,57,58]","plainTextFormattedCitation":"[12,37,38,49,50,52,53,57,58]","previouslyFormattedCitation":"(Das et al. 1997; Nol &amp; Kenneth 2001; Di Bonaventura et al. 2003; Lourenço et al. 2005; Mesquita et al. 2009; Bankole 2010; Kraková et al. 2012; Castillo et al. 2016; Oeta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2,37,38,49,50,52,53,57,58]</w:t>
            </w:r>
            <w:r w:rsidRPr="005242C1">
              <w:rPr>
                <w:sz w:val="18"/>
                <w:szCs w:val="18"/>
                <w:lang w:val="en-GB"/>
              </w:rPr>
              <w:fldChar w:fldCharType="end"/>
            </w:r>
          </w:p>
        </w:tc>
      </w:tr>
      <w:tr w:rsidR="00AE5CDE" w:rsidRPr="00DD1D34" w14:paraId="7C1AA234" w14:textId="77777777" w:rsidTr="0038188C">
        <w:trPr>
          <w:trHeight w:val="397"/>
        </w:trPr>
        <w:tc>
          <w:tcPr>
            <w:tcW w:w="4395" w:type="dxa"/>
            <w:shd w:val="clear" w:color="auto" w:fill="auto"/>
            <w:vAlign w:val="center"/>
            <w:hideMark/>
          </w:tcPr>
          <w:p w14:paraId="725F3C60" w14:textId="67F9E9A6" w:rsidR="00AE5CDE" w:rsidRPr="00EB2A2E" w:rsidRDefault="00AE5CDE" w:rsidP="00AE5CDE">
            <w:pPr>
              <w:spacing w:line="276" w:lineRule="auto"/>
              <w:rPr>
                <w:b/>
                <w:i/>
                <w:iCs/>
                <w:sz w:val="18"/>
                <w:szCs w:val="18"/>
              </w:rPr>
            </w:pPr>
            <w:r w:rsidRPr="00EB2A2E">
              <w:rPr>
                <w:b/>
                <w:i/>
                <w:iCs/>
                <w:sz w:val="18"/>
                <w:szCs w:val="18"/>
              </w:rPr>
              <w:t xml:space="preserve">Aspergillus glaucus </w:t>
            </w:r>
            <w:r>
              <w:rPr>
                <w:iCs/>
                <w:sz w:val="18"/>
                <w:szCs w:val="18"/>
              </w:rPr>
              <w:t xml:space="preserve">(L.) </w:t>
            </w:r>
            <w:proofErr w:type="gramStart"/>
            <w:r>
              <w:rPr>
                <w:iCs/>
                <w:sz w:val="18"/>
                <w:szCs w:val="18"/>
              </w:rPr>
              <w:t>L</w:t>
            </w:r>
            <w:r w:rsidRPr="009512D2">
              <w:rPr>
                <w:iCs/>
                <w:sz w:val="18"/>
                <w:szCs w:val="18"/>
              </w:rPr>
              <w:t>ink</w:t>
            </w:r>
            <w:proofErr w:type="gramEnd"/>
          </w:p>
        </w:tc>
        <w:tc>
          <w:tcPr>
            <w:tcW w:w="3391" w:type="dxa"/>
            <w:vAlign w:val="center"/>
          </w:tcPr>
          <w:p w14:paraId="4A9C1201" w14:textId="07DB7F62" w:rsidR="00AE5CDE" w:rsidRPr="005242C1" w:rsidRDefault="00AE5CDE" w:rsidP="00D85868">
            <w:pPr>
              <w:spacing w:line="276" w:lineRule="auto"/>
              <w:jc w:val="center"/>
              <w:rPr>
                <w:sz w:val="18"/>
                <w:szCs w:val="18"/>
                <w:lang w:val="en-GB"/>
              </w:rPr>
            </w:pPr>
            <w:r w:rsidRPr="005242C1">
              <w:rPr>
                <w:sz w:val="18"/>
                <w:szCs w:val="18"/>
              </w:rPr>
              <w:t xml:space="preserve">Poland </w:t>
            </w:r>
            <w:r w:rsidRPr="005242C1">
              <w:rPr>
                <w:sz w:val="18"/>
                <w:szCs w:val="18"/>
                <w:lang w:val="en-GB"/>
              </w:rPr>
              <w:fldChar w:fldCharType="begin" w:fldLock="1"/>
            </w:r>
            <w:r w:rsidR="00B056A6">
              <w:rPr>
                <w:sz w:val="18"/>
                <w:szCs w:val="18"/>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w:t>
            </w:r>
            <w:r w:rsidRPr="005242C1">
              <w:rPr>
                <w:sz w:val="18"/>
                <w:szCs w:val="18"/>
                <w:lang w:val="en-GB"/>
              </w:rPr>
              <w:fldChar w:fldCharType="end"/>
            </w:r>
          </w:p>
        </w:tc>
        <w:tc>
          <w:tcPr>
            <w:tcW w:w="3392" w:type="dxa"/>
            <w:vAlign w:val="center"/>
          </w:tcPr>
          <w:p w14:paraId="606B9630" w14:textId="45F2AC4A"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bf8729f-4342-4931-a241-4b0d47bf4c4e"]}],"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1A6DA9DF" w14:textId="252647A2"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AE5CDE" w:rsidRPr="00DD1D34" w14:paraId="4A34BA5F" w14:textId="77777777" w:rsidTr="0038188C">
        <w:trPr>
          <w:trHeight w:val="311"/>
        </w:trPr>
        <w:tc>
          <w:tcPr>
            <w:tcW w:w="4395" w:type="dxa"/>
            <w:shd w:val="clear" w:color="auto" w:fill="auto"/>
            <w:vAlign w:val="center"/>
          </w:tcPr>
          <w:p w14:paraId="24CDAF0F" w14:textId="77777777" w:rsidR="00AE5CDE" w:rsidRPr="00DD1D34" w:rsidRDefault="00AE5CDE" w:rsidP="00AE5CDE">
            <w:pPr>
              <w:spacing w:line="276" w:lineRule="auto"/>
              <w:rPr>
                <w:b/>
                <w:i/>
                <w:iCs/>
                <w:sz w:val="18"/>
                <w:szCs w:val="18"/>
                <w:lang w:val="en-GB"/>
              </w:rPr>
            </w:pPr>
            <w:r>
              <w:rPr>
                <w:b/>
                <w:i/>
                <w:iCs/>
                <w:sz w:val="18"/>
                <w:szCs w:val="18"/>
                <w:lang w:val="en-GB"/>
              </w:rPr>
              <w:t>Aspergillus</w:t>
            </w:r>
            <w:r w:rsidRPr="00DD1D34">
              <w:rPr>
                <w:b/>
                <w:lang w:val="en-GB"/>
              </w:rPr>
              <w:t xml:space="preserve"> </w:t>
            </w:r>
            <w:r w:rsidRPr="00DD1D34">
              <w:rPr>
                <w:b/>
                <w:i/>
                <w:iCs/>
                <w:sz w:val="18"/>
                <w:szCs w:val="18"/>
                <w:lang w:val="en-GB"/>
              </w:rPr>
              <w:t>insuetus</w:t>
            </w:r>
            <w:r w:rsidRPr="009512D2">
              <w:rPr>
                <w:i/>
                <w:iCs/>
                <w:sz w:val="18"/>
                <w:szCs w:val="18"/>
                <w:lang w:val="en-GB"/>
              </w:rPr>
              <w:t xml:space="preserve"> </w:t>
            </w:r>
            <w:r w:rsidRPr="009512D2">
              <w:rPr>
                <w:iCs/>
                <w:sz w:val="18"/>
                <w:szCs w:val="18"/>
                <w:lang w:val="en-GB"/>
              </w:rPr>
              <w:t>(Bainier) Thom &amp; Church</w:t>
            </w:r>
          </w:p>
        </w:tc>
        <w:tc>
          <w:tcPr>
            <w:tcW w:w="3391" w:type="dxa"/>
            <w:vAlign w:val="center"/>
          </w:tcPr>
          <w:p w14:paraId="01C1AA32" w14:textId="1D0CECE0"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7DAAE82C"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099E00B" w14:textId="64C3A5BB" w:rsidR="00AE5CDE" w:rsidRPr="005242C1" w:rsidRDefault="00AE5CDE" w:rsidP="00D85868">
            <w:pPr>
              <w:spacing w:line="276" w:lineRule="auto"/>
              <w:jc w:val="center"/>
              <w:rPr>
                <w:sz w:val="18"/>
                <w:szCs w:val="18"/>
                <w:lang w:val="en-GB"/>
              </w:rPr>
            </w:pPr>
            <w:r w:rsidRPr="005242C1">
              <w:rPr>
                <w:sz w:val="18"/>
                <w:szCs w:val="18"/>
                <w:lang w:val="en-GB"/>
              </w:rPr>
              <w:t xml:space="preserve">Indonesia </w:t>
            </w:r>
            <w:r w:rsidRPr="005242C1">
              <w:rPr>
                <w:sz w:val="18"/>
                <w:szCs w:val="18"/>
                <w:lang w:val="en-GB"/>
              </w:rPr>
              <w:fldChar w:fldCharType="begin" w:fldLock="1"/>
            </w:r>
            <w:r w:rsidR="00B056A6">
              <w:rPr>
                <w:sz w:val="18"/>
                <w:szCs w:val="18"/>
                <w:lang w:val="en-GB"/>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2]</w:t>
            </w:r>
            <w:r w:rsidRPr="005242C1">
              <w:rPr>
                <w:sz w:val="18"/>
                <w:szCs w:val="18"/>
                <w:lang w:val="en-GB"/>
              </w:rPr>
              <w:fldChar w:fldCharType="end"/>
            </w:r>
          </w:p>
        </w:tc>
      </w:tr>
      <w:tr w:rsidR="00AE5CDE" w:rsidRPr="0030132A" w14:paraId="7669A8E6" w14:textId="77777777" w:rsidTr="0038188C">
        <w:trPr>
          <w:trHeight w:val="287"/>
        </w:trPr>
        <w:tc>
          <w:tcPr>
            <w:tcW w:w="4395" w:type="dxa"/>
            <w:shd w:val="clear" w:color="auto" w:fill="auto"/>
            <w:vAlign w:val="center"/>
            <w:hideMark/>
          </w:tcPr>
          <w:p w14:paraId="63DEA713"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japonicus </w:t>
            </w:r>
            <w:r w:rsidRPr="009512D2">
              <w:rPr>
                <w:sz w:val="18"/>
                <w:szCs w:val="18"/>
                <w:lang w:val="en-GB"/>
              </w:rPr>
              <w:t>Saito</w:t>
            </w:r>
          </w:p>
        </w:tc>
        <w:tc>
          <w:tcPr>
            <w:tcW w:w="3391" w:type="dxa"/>
            <w:vAlign w:val="center"/>
          </w:tcPr>
          <w:p w14:paraId="6FBC7890" w14:textId="161358F8"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vAlign w:val="center"/>
          </w:tcPr>
          <w:p w14:paraId="2C6A2566" w14:textId="16768143" w:rsidR="00AE5CDE" w:rsidRPr="005242C1" w:rsidRDefault="00AE5CDE" w:rsidP="00D85868">
            <w:pPr>
              <w:spacing w:line="276" w:lineRule="auto"/>
              <w:jc w:val="center"/>
              <w:rPr>
                <w:sz w:val="18"/>
                <w:szCs w:val="18"/>
                <w:lang w:val="en-GB"/>
              </w:rPr>
            </w:pPr>
            <w:r w:rsidRPr="005242C1">
              <w:rPr>
                <w:sz w:val="18"/>
                <w:szCs w:val="18"/>
                <w:lang w:val="en-GB"/>
              </w:rPr>
              <w:t xml:space="preserve">Cuba, 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2","issued":{"date-parts":[["2017"]]},"page":"205-226","title":"Fungi in Archive Repositories Environments and the Deterioration of the Graphics Documents","type":"article-journal","volume":"11"},"uris":["http://www.mendeley.com/documents/?uuid=0ed884ca-cf7c-4f79-981a-10404f6f58db"]}],"mendeley":{"formattedCitation":"[10,30]","plainTextFormattedCitation":"[10,30]","previouslyFormattedCitation":"(Maggi et al. 2000;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30]</w:t>
            </w:r>
            <w:r w:rsidRPr="005242C1">
              <w:rPr>
                <w:sz w:val="18"/>
                <w:szCs w:val="18"/>
                <w:lang w:val="en-GB"/>
              </w:rPr>
              <w:fldChar w:fldCharType="end"/>
            </w:r>
          </w:p>
        </w:tc>
        <w:tc>
          <w:tcPr>
            <w:tcW w:w="3392" w:type="dxa"/>
            <w:shd w:val="clear" w:color="auto" w:fill="auto"/>
            <w:vAlign w:val="center"/>
          </w:tcPr>
          <w:p w14:paraId="7F2981E8" w14:textId="20BEA092" w:rsidR="00AE5CDE" w:rsidRPr="005242C1" w:rsidRDefault="00AE5CDE" w:rsidP="00D85868">
            <w:pPr>
              <w:spacing w:line="276" w:lineRule="auto"/>
              <w:jc w:val="center"/>
              <w:rPr>
                <w:sz w:val="18"/>
                <w:szCs w:val="18"/>
                <w:lang w:val="en-GB"/>
              </w:rPr>
            </w:pPr>
            <w:r w:rsidRPr="005242C1">
              <w:rPr>
                <w:sz w:val="18"/>
                <w:szCs w:val="18"/>
                <w:lang w:val="en-GB"/>
              </w:rPr>
              <w:t xml:space="preserve">Brazil, France </w:t>
            </w:r>
            <w:r w:rsidRPr="005242C1">
              <w:rPr>
                <w:sz w:val="18"/>
                <w:szCs w:val="18"/>
                <w:lang w:val="en-GB"/>
              </w:rPr>
              <w:fldChar w:fldCharType="begin" w:fldLock="1"/>
            </w:r>
            <w:r w:rsidR="00B056A6">
              <w:rPr>
                <w:sz w:val="18"/>
                <w:szCs w:val="18"/>
                <w:lang w:val="en-GB"/>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id":"ITEM-2","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2","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mendeley":{"formattedCitation":"[14,56]","plainTextFormattedCitation":"[14,56]","previouslyFormattedCitation":"(da Silva et al. 2006; Rakotonirainy et al.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4,56]</w:t>
            </w:r>
            <w:r w:rsidRPr="005242C1">
              <w:rPr>
                <w:sz w:val="18"/>
                <w:szCs w:val="18"/>
                <w:lang w:val="en-GB"/>
              </w:rPr>
              <w:fldChar w:fldCharType="end"/>
            </w:r>
          </w:p>
        </w:tc>
      </w:tr>
      <w:tr w:rsidR="00AE5CDE" w:rsidRPr="00DD1D34" w14:paraId="5E1F637A" w14:textId="77777777" w:rsidTr="0038188C">
        <w:trPr>
          <w:trHeight w:val="397"/>
        </w:trPr>
        <w:tc>
          <w:tcPr>
            <w:tcW w:w="4395" w:type="dxa"/>
            <w:shd w:val="clear" w:color="auto" w:fill="auto"/>
            <w:vAlign w:val="center"/>
          </w:tcPr>
          <w:p w14:paraId="4E817711"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jensenii </w:t>
            </w:r>
            <w:r w:rsidRPr="009512D2">
              <w:rPr>
                <w:iCs/>
                <w:sz w:val="18"/>
                <w:szCs w:val="18"/>
                <w:lang w:val="en-GB"/>
              </w:rPr>
              <w:t>Jurjevic</w:t>
            </w:r>
            <w:r w:rsidRPr="009512D2">
              <w:rPr>
                <w:i/>
                <w:iCs/>
                <w:sz w:val="18"/>
                <w:szCs w:val="18"/>
                <w:lang w:val="en-GB"/>
              </w:rPr>
              <w:t>,</w:t>
            </w:r>
            <w:r w:rsidRPr="009512D2">
              <w:rPr>
                <w:iCs/>
                <w:sz w:val="18"/>
                <w:szCs w:val="18"/>
                <w:lang w:val="en-GB"/>
              </w:rPr>
              <w:t xml:space="preserve"> S.W. Peterson &amp; B.W. Horn</w:t>
            </w:r>
          </w:p>
        </w:tc>
        <w:tc>
          <w:tcPr>
            <w:tcW w:w="3391" w:type="dxa"/>
            <w:vAlign w:val="center"/>
          </w:tcPr>
          <w:p w14:paraId="57C19639"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38ACFAC0" w14:textId="2EE0D7BF"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shd w:val="clear" w:color="auto" w:fill="auto"/>
            <w:vAlign w:val="center"/>
          </w:tcPr>
          <w:p w14:paraId="5F1C5CC2" w14:textId="51C5C92A" w:rsidR="00AE5CDE" w:rsidRPr="005242C1" w:rsidRDefault="00AE5CDE" w:rsidP="00D85868">
            <w:pPr>
              <w:spacing w:line="276" w:lineRule="auto"/>
              <w:jc w:val="center"/>
              <w:rPr>
                <w:sz w:val="18"/>
                <w:szCs w:val="18"/>
                <w:lang w:val="en-GB"/>
              </w:rPr>
            </w:pPr>
            <w:r w:rsidRPr="005242C1">
              <w:rPr>
                <w:sz w:val="18"/>
                <w:szCs w:val="18"/>
                <w:lang w:val="en-GB"/>
              </w:rPr>
              <w:t xml:space="preserve">Indonesia </w:t>
            </w:r>
            <w:r w:rsidRPr="005242C1">
              <w:rPr>
                <w:sz w:val="18"/>
                <w:szCs w:val="18"/>
                <w:lang w:val="en-GB"/>
              </w:rPr>
              <w:fldChar w:fldCharType="begin" w:fldLock="1"/>
            </w:r>
            <w:r w:rsidR="00B056A6">
              <w:rPr>
                <w:sz w:val="18"/>
                <w:szCs w:val="18"/>
                <w:lang w:val="en-GB"/>
              </w:rPr>
              <w:instrText>ADDIN CSL_CITATION {"citationItems":[{"id":"ITEM-1","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1","issued":{"date-parts":[["2016"]]},"page":"94-103","title":"Occurrence of fungi on deteriorated old dluwang manuscripts from Indonesia","type":"article-journal","volume":"114"},"uris":["http://www.mendeley.com/documents/?uuid=f2f40762-f6b2-4631-8d3f-4b13f34b8810"]}],"mendeley":{"formattedCitation":"[49]","plainTextFormattedCitation":"[49]","previouslyFormattedCitation":"(Oeta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9]</w:t>
            </w:r>
            <w:r w:rsidRPr="005242C1">
              <w:rPr>
                <w:sz w:val="18"/>
                <w:szCs w:val="18"/>
                <w:lang w:val="en-GB"/>
              </w:rPr>
              <w:fldChar w:fldCharType="end"/>
            </w:r>
          </w:p>
        </w:tc>
      </w:tr>
      <w:tr w:rsidR="00AE5CDE" w:rsidRPr="00B056A6" w14:paraId="1D5BF8D6" w14:textId="77777777" w:rsidTr="0038188C">
        <w:trPr>
          <w:trHeight w:val="242"/>
        </w:trPr>
        <w:tc>
          <w:tcPr>
            <w:tcW w:w="4395" w:type="dxa"/>
            <w:shd w:val="clear" w:color="auto" w:fill="auto"/>
            <w:vAlign w:val="center"/>
            <w:hideMark/>
          </w:tcPr>
          <w:p w14:paraId="753839D3"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melleus </w:t>
            </w:r>
            <w:r w:rsidRPr="009512D2">
              <w:rPr>
                <w:iCs/>
                <w:sz w:val="18"/>
                <w:szCs w:val="18"/>
                <w:lang w:val="en-GB"/>
              </w:rPr>
              <w:t>Yukawa</w:t>
            </w:r>
          </w:p>
        </w:tc>
        <w:tc>
          <w:tcPr>
            <w:tcW w:w="3391" w:type="dxa"/>
            <w:vAlign w:val="center"/>
          </w:tcPr>
          <w:p w14:paraId="090F532F" w14:textId="1CD9FB71" w:rsidR="00AE5CDE" w:rsidRPr="005242C1" w:rsidRDefault="00AE5CDE"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w:t>
            </w:r>
            <w:r w:rsidRPr="005242C1">
              <w:rPr>
                <w:sz w:val="18"/>
                <w:szCs w:val="18"/>
                <w:lang w:val="en-GB"/>
              </w:rPr>
              <w:fldChar w:fldCharType="end"/>
            </w:r>
          </w:p>
        </w:tc>
        <w:tc>
          <w:tcPr>
            <w:tcW w:w="3392" w:type="dxa"/>
            <w:vAlign w:val="center"/>
          </w:tcPr>
          <w:p w14:paraId="2BF6EB8C"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AB7198D" w14:textId="31618BB2" w:rsidR="00AE5CDE" w:rsidRPr="005242C1" w:rsidRDefault="00AE5CDE" w:rsidP="00D85868">
            <w:pPr>
              <w:spacing w:line="276" w:lineRule="auto"/>
              <w:jc w:val="center"/>
              <w:rPr>
                <w:sz w:val="18"/>
                <w:szCs w:val="18"/>
                <w:lang w:val="en-GB"/>
              </w:rPr>
            </w:pPr>
            <w:r w:rsidRPr="005242C1">
              <w:rPr>
                <w:sz w:val="18"/>
                <w:szCs w:val="18"/>
                <w:lang w:val="en-GB"/>
              </w:rPr>
              <w:t xml:space="preserve">Italy, Morocco </w:t>
            </w:r>
            <w:r w:rsidRPr="005242C1">
              <w:rPr>
                <w:sz w:val="18"/>
                <w:szCs w:val="18"/>
                <w:lang w:val="en-GB"/>
              </w:rPr>
              <w:fldChar w:fldCharType="begin" w:fldLock="1"/>
            </w:r>
            <w:r w:rsidR="00B056A6">
              <w:rPr>
                <w:sz w:val="18"/>
                <w:szCs w:val="18"/>
                <w:lang w:val="en-GB"/>
              </w:rPr>
              <w:instrText>ADDIN CSL_CITATION {"citationItems":[{"id":"ITEM-1","itemData":{"DOI":"10.1007/s13213-013-0718-6","ISBN":"1321301307186","ISSN":"1590-4261","author":[{"dropping-particle":"","family":"Bergadi","given":"Fatimazahra","non-dropping-particle":"","parse-names":false,"suffix":""},{"dropping-particle":"","family":"Laachari","given":"Faouzi","non-dropping-particle":"","parse-names":false,"suffix":""},{"dropping-particle":"","family":"Elabed","given":"Soumya","non-dropping-particle":"","parse-names":false,"suffix":""},{"dropping-particle":"","family":"Mohammed","given":"Iraqui Houssaini","non-dropping-particle":"","parse-names":false,"suffix":""},{"dropping-particle":"","family":"Ibnsouda","given":"Saad Koraichi","non-dropping-particle":"","parse-names":false,"suffix":""}],"container-title":"Annals of Microbiology","id":"ITEM-1","issued":{"date-parts":[["2014","10","18"]]},"page":"815-822","title":"Cellulolytic potential and filter paper activity of fungi isolated from ancients manuscripts from the Medina of Fez","type":"article-journal","volume":"64"},"uris":["http://www.mendeley.com/documents/?uuid=7d41df63-d568-424e-b51b-75901ceaa6e4","http://www.mendeley.com/documents/?uuid=92ab2bf5-62fd-42b5-b551-4fdeb37b6215"]},{"id":"ITEM-2","itemData":{"DOI":"10.1016/j.ibiod.2010.01.011","ISBN":"0964-8305","ISSN":"09648305","abstract":"The small rusty stains (foxing) frequently found on historic paper documents, books, and prints have generally been analysed in the past by optical microscope through their morphochromatic appearance under visible light and UV radiation. Despite increased research efforts with more sophisticated techniques (mainly SEM and XRF), the biotic or even chemical origin of these stains remains unclear. The purpose of this paper is to verify to what extent a simple technique such as FTIR-ATR spectroscopy can be utilised for a clearer understanding of the controversial nature of foxing. Since this technique is sensitive to several organic chemical groups that are in common with both fungi and gelatine-sized ancient paper, some modern cardboards stained by biotic foxing have been selected for the analyses. The results clearly show the importance of FTIR and mycological analyses for the identification of residual microfungal agents, together with the by-products of their activity on paper substrates. ?? 2010 Elsevier Lt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4","issued":{"date-parts":[["2011"]]},"page":"569-578","title":"Mycological and FTIR analysis of biotic foxing on paper substrates","type":"article-journal","volume":"65"},"uris":["http://www.mendeley.com/documents/?uuid=c17efb8c-aa25-41f3-8734-332bba99651e"]}],"mendeley":{"formattedCitation":"[55,59]","plainTextFormattedCitation":"[55,59]","previouslyFormattedCitation":"(Zotti et al. 2011; Bergadi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5,59]</w:t>
            </w:r>
            <w:r w:rsidRPr="005242C1">
              <w:rPr>
                <w:sz w:val="18"/>
                <w:szCs w:val="18"/>
                <w:lang w:val="en-GB"/>
              </w:rPr>
              <w:fldChar w:fldCharType="end"/>
            </w:r>
            <w:r w:rsidRPr="005242C1">
              <w:rPr>
                <w:sz w:val="18"/>
                <w:szCs w:val="18"/>
                <w:lang w:val="en-GB"/>
              </w:rPr>
              <w:t xml:space="preserve"> </w:t>
            </w:r>
          </w:p>
        </w:tc>
      </w:tr>
      <w:tr w:rsidR="00AE5CDE" w:rsidRPr="00B056A6" w14:paraId="67593A21" w14:textId="77777777" w:rsidTr="0038188C">
        <w:trPr>
          <w:trHeight w:val="864"/>
        </w:trPr>
        <w:tc>
          <w:tcPr>
            <w:tcW w:w="4395" w:type="dxa"/>
            <w:shd w:val="clear" w:color="auto" w:fill="auto"/>
            <w:vAlign w:val="center"/>
            <w:hideMark/>
          </w:tcPr>
          <w:p w14:paraId="6C65EF93" w14:textId="77777777" w:rsidR="00AE5CDE" w:rsidRPr="00DD1D34" w:rsidRDefault="00AE5CDE" w:rsidP="00AE5CDE">
            <w:pPr>
              <w:spacing w:line="276" w:lineRule="auto"/>
              <w:rPr>
                <w:b/>
                <w:i/>
                <w:iCs/>
                <w:sz w:val="18"/>
                <w:szCs w:val="18"/>
                <w:lang w:val="en-GB"/>
              </w:rPr>
            </w:pPr>
            <w:r w:rsidRPr="00DD1D34">
              <w:rPr>
                <w:b/>
                <w:i/>
                <w:iCs/>
                <w:sz w:val="18"/>
                <w:szCs w:val="18"/>
                <w:lang w:val="en-GB"/>
              </w:rPr>
              <w:t>Aspergillus nidulans</w:t>
            </w:r>
            <w:r w:rsidRPr="009512D2">
              <w:rPr>
                <w:i/>
                <w:iCs/>
                <w:sz w:val="18"/>
                <w:szCs w:val="18"/>
                <w:lang w:val="en-GB"/>
              </w:rPr>
              <w:t xml:space="preserve"> </w:t>
            </w:r>
            <w:r w:rsidRPr="009512D2">
              <w:rPr>
                <w:sz w:val="18"/>
                <w:szCs w:val="18"/>
                <w:lang w:val="en-GB"/>
              </w:rPr>
              <w:t>(Eidam) G. Winter</w:t>
            </w:r>
          </w:p>
        </w:tc>
        <w:tc>
          <w:tcPr>
            <w:tcW w:w="3391" w:type="dxa"/>
            <w:vAlign w:val="center"/>
          </w:tcPr>
          <w:p w14:paraId="1DA4BF55" w14:textId="49C3D728" w:rsidR="00AE5CDE" w:rsidRPr="005242C1" w:rsidRDefault="00AE5CDE" w:rsidP="00D85868">
            <w:pPr>
              <w:spacing w:line="276" w:lineRule="auto"/>
              <w:jc w:val="center"/>
              <w:rPr>
                <w:sz w:val="18"/>
                <w:szCs w:val="18"/>
                <w:lang w:val="en-GB"/>
              </w:rPr>
            </w:pPr>
            <w:r w:rsidRPr="005242C1">
              <w:rPr>
                <w:sz w:val="18"/>
                <w:szCs w:val="18"/>
                <w:lang w:val="en-GB"/>
              </w:rPr>
              <w:t xml:space="preserve">Egypt, Poland </w:t>
            </w:r>
            <w:r w:rsidRPr="005242C1">
              <w:rPr>
                <w:sz w:val="18"/>
                <w:szCs w:val="18"/>
                <w:lang w:val="en-GB"/>
              </w:rPr>
              <w:fldChar w:fldCharType="begin" w:fldLock="1"/>
            </w:r>
            <w:r w:rsidR="00B056A6">
              <w:rPr>
                <w:sz w:val="18"/>
                <w:szCs w:val="18"/>
                <w:lang w:val="en-GB"/>
              </w:rPr>
              <w:instrText>ADDIN CSL_CITATION {"citationItems":[{"id":"ITEM-1","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1","issue":"1","issued":{"date-parts":[["2017"]]},"page":"93-118","title":"Air microbial contamination and factors affecting its occurrence in certain book libraries in Egypt.","type":"article-journal","volume":"57"},"uris":["http://www.mendeley.com/documents/?uuid=58c940b7-4822-4c4f-b723-5f6de83978b0"]},{"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b24ba249-e9ce-4876-91c2-a7b601867bd9"]}],"mendeley":{"formattedCitation":"[17,36]","plainTextFormattedCitation":"[17,36]","previouslyFormattedCitation":"(Wlazło et al. 2008;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36]</w:t>
            </w:r>
            <w:r w:rsidRPr="005242C1">
              <w:rPr>
                <w:sz w:val="18"/>
                <w:szCs w:val="18"/>
                <w:lang w:val="en-GB"/>
              </w:rPr>
              <w:fldChar w:fldCharType="end"/>
            </w:r>
          </w:p>
        </w:tc>
        <w:tc>
          <w:tcPr>
            <w:tcW w:w="3392" w:type="dxa"/>
            <w:vAlign w:val="center"/>
          </w:tcPr>
          <w:p w14:paraId="544CED21" w14:textId="16E70A03" w:rsidR="00AE5CDE" w:rsidRPr="005242C1" w:rsidRDefault="00AE5CDE" w:rsidP="00D85868">
            <w:pPr>
              <w:spacing w:line="276" w:lineRule="auto"/>
              <w:jc w:val="center"/>
              <w:rPr>
                <w:sz w:val="18"/>
                <w:szCs w:val="18"/>
                <w:lang w:val="en-GB"/>
              </w:rPr>
            </w:pPr>
            <w:r w:rsidRPr="005242C1">
              <w:rPr>
                <w:sz w:val="18"/>
                <w:szCs w:val="18"/>
                <w:lang w:val="en-GB"/>
              </w:rPr>
              <w:t xml:space="preserve">Italy,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114eb20-1120-49b9-9c4a-4ee936bc573e"]},{"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mendeley":{"formattedCitation":"[4,5,10]","plainTextFormattedCitation":"[4,5,10]","previouslyFormattedCitation":"(Maggi et al. 2000;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10]</w:t>
            </w:r>
            <w:r w:rsidRPr="005242C1">
              <w:rPr>
                <w:sz w:val="18"/>
                <w:szCs w:val="18"/>
                <w:lang w:val="en-GB"/>
              </w:rPr>
              <w:fldChar w:fldCharType="end"/>
            </w:r>
          </w:p>
        </w:tc>
        <w:tc>
          <w:tcPr>
            <w:tcW w:w="3392" w:type="dxa"/>
            <w:shd w:val="clear" w:color="auto" w:fill="auto"/>
            <w:vAlign w:val="center"/>
          </w:tcPr>
          <w:p w14:paraId="2631EF3F" w14:textId="77777777" w:rsidR="00AE5CDE" w:rsidRPr="005242C1" w:rsidRDefault="00AE5CDE" w:rsidP="00AE5CDE">
            <w:pPr>
              <w:spacing w:line="276" w:lineRule="auto"/>
              <w:jc w:val="center"/>
              <w:rPr>
                <w:sz w:val="18"/>
                <w:szCs w:val="18"/>
                <w:lang w:val="en-GB"/>
              </w:rPr>
            </w:pPr>
            <w:r w:rsidRPr="005242C1">
              <w:rPr>
                <w:sz w:val="18"/>
                <w:szCs w:val="18"/>
                <w:lang w:val="en-GB"/>
              </w:rPr>
              <w:t>Italy, Portugal</w:t>
            </w:r>
          </w:p>
          <w:p w14:paraId="64B3F8B6" w14:textId="5C747154" w:rsidR="00AE5CDE" w:rsidRPr="005242C1" w:rsidRDefault="00AE5CDE" w:rsidP="00D85868">
            <w:pPr>
              <w:spacing w:line="276" w:lineRule="auto"/>
              <w:jc w:val="center"/>
              <w:rPr>
                <w:noProof/>
                <w:sz w:val="18"/>
                <w:szCs w:val="18"/>
                <w:lang w:val="en-GB"/>
              </w:rPr>
            </w:pPr>
            <w:r w:rsidRPr="005242C1">
              <w:rPr>
                <w:sz w:val="18"/>
                <w:szCs w:val="18"/>
                <w:lang w:val="en-GB"/>
              </w:rPr>
              <w:fldChar w:fldCharType="begin" w:fldLock="1"/>
            </w:r>
            <w:r w:rsidR="00B056A6">
              <w:rPr>
                <w:sz w:val="18"/>
                <w:szCs w:val="18"/>
                <w:lang w:val="en-GB"/>
              </w:rPr>
              <w:instrText>ADDIN CSL_CITATION {"citationItems":[{"id":"ITEM-1","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1","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bebc0fb3-e7df-4928-88f4-2d378deda628","http://www.mendeley.com/documents/?uuid=6cb6e647-b52d-4f16-aa6f-a8e4f0c5c909"]},{"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3","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3","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12,38,60]","plainTextFormattedCitation":"[12,38,60]","previouslyFormattedCitation":"(Lourenço et al. 2005; Mesquita et al. 2009; Michaelsen et al. 2009)"},"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2,38,60]</w:t>
            </w:r>
            <w:r w:rsidRPr="005242C1">
              <w:rPr>
                <w:sz w:val="18"/>
                <w:szCs w:val="18"/>
                <w:lang w:val="en-GB"/>
              </w:rPr>
              <w:fldChar w:fldCharType="end"/>
            </w:r>
          </w:p>
        </w:tc>
      </w:tr>
      <w:tr w:rsidR="00AE5CDE" w:rsidRPr="008C3C93" w14:paraId="0128431D" w14:textId="77777777" w:rsidTr="0038188C">
        <w:trPr>
          <w:trHeight w:val="1038"/>
        </w:trPr>
        <w:tc>
          <w:tcPr>
            <w:tcW w:w="4395" w:type="dxa"/>
            <w:shd w:val="clear" w:color="auto" w:fill="auto"/>
            <w:vAlign w:val="center"/>
            <w:hideMark/>
          </w:tcPr>
          <w:p w14:paraId="6517DFEC"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niger </w:t>
            </w:r>
            <w:r w:rsidRPr="009512D2">
              <w:rPr>
                <w:sz w:val="18"/>
                <w:szCs w:val="18"/>
                <w:lang w:val="en-GB"/>
              </w:rPr>
              <w:t>Tiegh.</w:t>
            </w:r>
          </w:p>
        </w:tc>
        <w:tc>
          <w:tcPr>
            <w:tcW w:w="3391" w:type="dxa"/>
            <w:vAlign w:val="center"/>
          </w:tcPr>
          <w:p w14:paraId="5FF65C11" w14:textId="0E309561" w:rsidR="00AE5CDE" w:rsidRPr="005242C1" w:rsidRDefault="00AE5CDE" w:rsidP="00D85868">
            <w:pPr>
              <w:spacing w:line="276" w:lineRule="auto"/>
              <w:jc w:val="center"/>
              <w:rPr>
                <w:sz w:val="18"/>
                <w:szCs w:val="18"/>
                <w:lang w:val="en-GB"/>
              </w:rPr>
            </w:pPr>
            <w:r w:rsidRPr="005242C1">
              <w:rPr>
                <w:sz w:val="18"/>
                <w:szCs w:val="18"/>
                <w:lang w:val="en-GB"/>
              </w:rPr>
              <w:t xml:space="preserve">Argentina, Colombia, Cuba, Egypt, France, India, Italy, Lithuania, </w:t>
            </w:r>
            <w:r w:rsidR="005811DE" w:rsidRPr="005242C1">
              <w:rPr>
                <w:sz w:val="18"/>
                <w:szCs w:val="18"/>
                <w:lang w:val="en-GB"/>
              </w:rPr>
              <w:t xml:space="preserve">Nigeria, </w:t>
            </w:r>
            <w:r w:rsidRPr="005242C1">
              <w:rPr>
                <w:sz w:val="18"/>
                <w:szCs w:val="18"/>
                <w:lang w:val="en-GB"/>
              </w:rPr>
              <w:t xml:space="preserve">Poland, Portugal, Spain </w:t>
            </w:r>
            <w:r w:rsidRPr="005242C1">
              <w:rPr>
                <w:sz w:val="18"/>
                <w:szCs w:val="18"/>
                <w:lang w:val="en-GB"/>
              </w:rPr>
              <w:fldChar w:fldCharType="begin" w:fldLock="1"/>
            </w:r>
            <w:r w:rsidR="00B056A6">
              <w:rPr>
                <w:sz w:val="18"/>
                <w:szCs w:val="18"/>
                <w:lang w:val="en-GB"/>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2","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3275a6fc-b728-4fd4-b1b2-4a888d039934"]},{"id":"ITEM-3","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3","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http://www.mendeley.com/documents/?uuid=65d4e17b-0f65-4b13-b57d-7c77473400ed"]},{"id":"ITEM-4","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4","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9f1cda3e-322d-498a-aa24-84347cb6c4dc"]},{"id":"ITEM-5","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5","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78447c72-9407-4a2e-965a-1278baca9047"]},{"id":"ITEM-6","itemData":{"author":[{"dropping-particle":"","family":"Valentin","given":"Nieves","non-dropping-particle":"","parse-names":false,"suffix":""}],"container-title":"Experts’ Roundtable on Sustainable Climate Management Strategies","editor":[{"dropping-particle":"","family":"Boersma","given":"Foekje","non-dropping-particle":"","parse-names":false,"suffix":""}],"id":"ITEM-6","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2cb3fc93-ece4-4f5a-ab9d-309bc20f1d75"]},{"id":"ITEM-7","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7","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493fa60a-8f68-4054-85e2-f38695bde1dd"]},{"id":"ITEM-8","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8","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0a1c8351-84f9-45cf-bf2c-6ac8ce4bf340"]},{"id":"ITEM-9","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9","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e0f74e9-4a04-4d08-b5f7-585826b926ec"]},{"id":"ITEM-10","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0","issued":{"date-parts":[["2015"]]},"page":"1-7","title":"The extreme environment of a library: Xerophilic fungi inhabiting indoor niches","type":"article-journal","volume":"99"},"uris":["http://www.mendeley.com/documents/?uuid=8c2c861f-deac-41ca-95b4-ddc1e41e6f47"]},{"id":"ITEM-11","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11","issue":"5","issued":{"date-parts":[["2011"]]},"page":"479-485","title":"Incidence of deteriorating fungi in the air inside the college libraries of Wardha city","type":"article-journal","volume":"3"},"uris":["http://www.mendeley.com/documents/?uuid=8692a84a-b597-4ca6-b771-54ecb781d600"]},{"id":"ITEM-12","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12","issue":"1","issued":{"date-parts":[["2017"]]},"page":"93-118","title":"Air microbial contamination and factors affecting its occurrence in certain book libraries in Egypt.","type":"article-journal","volume":"57"},"uris":["http://www.mendeley.com/documents/?uuid=58c940b7-4822-4c4f-b723-5f6de83978b0"]},{"id":"ITEM-13","itemData":{"author":[{"dropping-particle":"","family":"Nayak","given":"Bijaya Kumar","non-dropping-particle":"","parse-names":false,"suffix":""}],"container-title":"International Journal of PharmTech Research","id":"ITEM-13","issue":"6","issued":{"date-parts":[["2015"]]},"page":"306-312","title":"Volumetric samplings of airborne fungal spores in different college libraries : A Preliminary study","type":"article-journal","volume":"8"},"uris":["http://www.mendeley.com/documents/?uuid=f531f956-953c-4c93-bc5a-1f3a4b7845db"]},{"id":"ITEM-14","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4","issue":"3","issued":{"date-parts":[["2016"]]},"page":"397-407","title":"Fungal secondary metabolite analysis applied to Cultural Heritage: the case of a contaminated library in Venice","type":"article-journal","volume":"9"},"uris":["http://www.mendeley.com/documents/?uuid=ac26feea-eae3-4c2d-b7c6-d722b65e9507"]},{"id":"ITEM-15","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5","issue":"6","issued":{"date-parts":[["2012"]]},"page":"514-522","title":"Microbiological evaluation of ten French archives and link to occupational symptoms","type":"article-journal","volume":"22"},"uris":["http://www.mendeley.com/documents/?uuid=ad1b6379-d0a5-4fad-b432-47f195777d07"]},{"id":"ITEM-16","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6","issue":"3","issued":{"date-parts":[["2016"]]},"page":"513-527","title":"Viable fungi in the air of indoor environments of the National Archive of the Republic of Cuba","type":"article-journal","volume":"32"},"uris":["http://www.mendeley.com/documents/?uuid=a7c8a7a3-a481-4a0f-bb18-2010c7b315b4"]},{"id":"ITEM-17","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7","issued":{"date-parts":[["2017"]]},"page":"205-226","title":"Fungi in Archive Repositories Environments and the Deterioration of the Graphics Documents","type":"article-journal","volume":"11"},"uris":["http://www.mendeley.com/documents/?uuid=0ed884ca-cf7c-4f79-981a-10404f6f58db"]},{"id":"ITEM-18","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18","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id":"ITEM-19","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9","issue":"3","issued":{"date-parts":[["2015"]]},"page":"389-401","title":"Assessment of microbiological contamination in the work environments of museums, archives and libraries","type":"article-journal","volume":"31"},"uris":["http://www.mendeley.com/documents/?uuid=787ec923-8449-41a1-926e-3abc447246d4"]},{"id":"ITEM-20","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20","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1,3,21,22,24,27,30,33,36,39,47,53,4,5,8,16–20]","plainTextFormattedCitation":"[1,3,21,22,24,27,30,33,36,39,47,53,4,5,8,16–20]","previouslyFormattedCitation":"(Lugauskas &amp; Krikstaponis 2004; Aira et al. 2007; Valentin 2007; Wlazło et al. 2008; Zielińska-Jankiewicz et al. 2008; Dalal et al. 2011; Harkawy et al. 2011; Borrego et al. 2012; Roussel et al. 2012; Pinheiro 2014; Micheluz et al. 2015; Nayak 2015; Pinheiro 2015; Skóra et al. 2015; Anaya et al. 2016; Castillo et al. 2016; Micheluz et al. 2016; Borrego et al. 2017; Osman et al. 2017; 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3,21,22,24,27,30,33,36,39,47,53,4,5,8,16–20]</w:t>
            </w:r>
            <w:r w:rsidRPr="005242C1">
              <w:rPr>
                <w:sz w:val="18"/>
                <w:szCs w:val="18"/>
                <w:lang w:val="en-GB"/>
              </w:rPr>
              <w:fldChar w:fldCharType="end"/>
            </w:r>
          </w:p>
        </w:tc>
        <w:tc>
          <w:tcPr>
            <w:tcW w:w="3392" w:type="dxa"/>
            <w:vAlign w:val="center"/>
          </w:tcPr>
          <w:p w14:paraId="0936D145" w14:textId="69A479DF" w:rsidR="00DA2A04" w:rsidRPr="005242C1" w:rsidRDefault="00AE5CDE" w:rsidP="00D85868">
            <w:pPr>
              <w:spacing w:line="276" w:lineRule="auto"/>
              <w:jc w:val="center"/>
              <w:rPr>
                <w:sz w:val="18"/>
                <w:szCs w:val="18"/>
              </w:rPr>
            </w:pPr>
            <w:r w:rsidRPr="005242C1">
              <w:rPr>
                <w:sz w:val="18"/>
                <w:szCs w:val="18"/>
                <w:lang w:val="en-GB"/>
              </w:rPr>
              <w:t xml:space="preserve">Cuba, Italy, </w:t>
            </w:r>
            <w:r w:rsidR="00DA2A04" w:rsidRPr="005242C1">
              <w:rPr>
                <w:sz w:val="18"/>
                <w:szCs w:val="18"/>
                <w:lang w:val="en-GB"/>
              </w:rPr>
              <w:t xml:space="preserve">France, </w:t>
            </w:r>
            <w:r w:rsidRPr="005242C1">
              <w:rPr>
                <w:sz w:val="18"/>
                <w:szCs w:val="18"/>
                <w:lang w:val="en-GB"/>
              </w:rPr>
              <w:t xml:space="preserve">Poland, Portugal </w:t>
            </w:r>
            <w:r w:rsidRPr="005242C1">
              <w:rPr>
                <w:sz w:val="18"/>
                <w:szCs w:val="18"/>
                <w:lang w:val="en-GB"/>
              </w:rPr>
              <w:fldChar w:fldCharType="begin" w:fldLock="1"/>
            </w:r>
            <w:r w:rsidR="00B056A6">
              <w:rPr>
                <w:sz w:val="18"/>
                <w:szCs w:val="18"/>
                <w:lang w:val="en-GB"/>
              </w:rPr>
              <w:instrText>ADDIN CSL_CITATION {"citationItems":[{"id":"ITEM-1","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1","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38c63f42-afcd-481b-901c-5de457e3c214"]},{"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8d699b4-0273-41d8-bc5f-5056579da0c7"]},{"id":"ITEM-4","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4","issue":"3-4","issued":{"date-parts":[["2000"]]},"page":"429-434","title":"Airborne fungal spores in dust present in archives: Proposal for a detection method, new for archival materials","type":"article-journal","volume":"16"},"uris":["http://www.mendeley.com/documents/?uuid=7a3cb116-d32e-485d-a73c-4e32d928396c"]},{"id":"ITEM-5","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5","issued":{"date-parts":[["2017"]]},"page":"205-226","title":"Fungi in Archive Repositories Environments and the Deterioration of the Graphics Documents","type":"article-journal","volume":"11"},"uris":["http://www.mendeley.com/documents/?uuid=0ed884ca-cf7c-4f79-981a-10404f6f58db"]},{"id":"ITEM-6","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6","issue":"3","issued":{"date-parts":[["2015"]]},"page":"389-401","title":"Assessment of microbiological contamination in the work environments of museums, archives and libraries","type":"article-journal","volume":"31"},"uris":["http://www.mendeley.com/documents/?uuid=787ec923-8449-41a1-926e-3abc447246d4"]},{"id":"ITEM-7","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w:instrText>
            </w:r>
            <w:r w:rsidR="00B056A6" w:rsidRPr="00B056A6">
              <w:rPr>
                <w:sz w:val="18"/>
                <w:szCs w:val="18"/>
              </w:rPr>
              <w:instrText>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7","issue":"6","issued":{"date-parts":[["2012"]]},"page":"514-522","title":"Microbiological evaluation of ten French archives and link to occupational symptoms","type":"article-journal","volume":"22"},"uris":["http://www.mendeley.com/documents/?uuid=ad1b6379-d0a5-4fad-b432-47f195777d07"]}],"mendeley":{"formattedCitation":"[4,5,8,10,19,21,30]","plainTextFormattedCitation":"[4,5,8,10,19,21,30]","previouslyFormattedCitation":"(Maggi et al. 2000; Harkawy et al. 2011; Roussel et al. 2012; Pinheiro 2014; Pinheiro 2015; Skóra et al. 2015;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8,10,19,21,30]</w:t>
            </w:r>
            <w:r w:rsidRPr="005242C1">
              <w:rPr>
                <w:sz w:val="18"/>
                <w:szCs w:val="18"/>
                <w:lang w:val="en-GB"/>
              </w:rPr>
              <w:fldChar w:fldCharType="end"/>
            </w:r>
          </w:p>
        </w:tc>
        <w:tc>
          <w:tcPr>
            <w:tcW w:w="3392" w:type="dxa"/>
            <w:shd w:val="clear" w:color="auto" w:fill="auto"/>
            <w:vAlign w:val="center"/>
          </w:tcPr>
          <w:p w14:paraId="1706F66C" w14:textId="7DCCAF11" w:rsidR="00AE5CDE" w:rsidRPr="00B056A6" w:rsidRDefault="00AE5CDE" w:rsidP="00D85868">
            <w:pPr>
              <w:spacing w:line="276" w:lineRule="auto"/>
              <w:jc w:val="center"/>
              <w:rPr>
                <w:sz w:val="18"/>
                <w:szCs w:val="18"/>
              </w:rPr>
            </w:pPr>
            <w:r w:rsidRPr="005242C1">
              <w:rPr>
                <w:sz w:val="18"/>
                <w:szCs w:val="18"/>
              </w:rPr>
              <w:t xml:space="preserve">Argentina, Brazil, Costa Rica, Cuba, Czech Republic, India, Indonesia, Israel, Italy, Nigeria, Morocco, Poland, Portugal, Spain </w:t>
            </w:r>
            <w:r w:rsidRPr="005242C1">
              <w:rPr>
                <w:sz w:val="18"/>
                <w:szCs w:val="18"/>
                <w:lang w:val="en-GB"/>
              </w:rPr>
              <w:fldChar w:fldCharType="begin" w:fldLock="1"/>
            </w:r>
            <w:r w:rsidR="00B056A6">
              <w:rPr>
                <w:sz w:val="18"/>
                <w:szCs w:val="18"/>
              </w:rPr>
              <w:instrText>ADDIN CSL_CITATION {"citationItems":[{"id":"ITEM-1","itemData":{"DOI":"10.1515/REST.2005.235","ISBN":"0034-5806","author":[{"dropping-particle":"","family":"Adelantado","given":"C","non-dropping-particle":"","parse-names":false,"suffix":""},{"dropping-particle":"","family":"Bello","given":"C","non-dropping-particle":"","parse-names":false,"suffix":""},{"dropping-particle":"","family":"Borrell","given":"A","non-dropping-particle":"","parse-names":false,"suffix":""},{"dropping-particle":"","family":"Calvo","given":"M A","non-dropping-particle":"","parse-names":false,"suffix":""}],"container-title":"Restaurator","id":"ITEM-1","issue":"4","issued":{"date-parts":[["2005"]]},"note":"doi: 10.1515/REST.2005.235","page":"235-238","publisher":"De Gruyter","title":"Evaluation of the Antifungal Activity of Products Used for Disinfecting Documents on Paper in Archives","type":"article-journal","volume":"26"},"uris":["http://www.mendeley.com/documents/?uuid=da68214a-d914-4ffa-aed1-134716569ae9","http://www.mendeley.com/documents/?uuid=cb6d744c-f5af-4dff-81c3-7b8fa43b3994"]},{"id":"ITEM-2","itemData":{"author":[{"dropping-particle":"","family":"Bankole","given":"Olubanke M","non-dropping-particle":"","parse-names":false,"suffix":""}],"container-title":"Library Review","id":"ITEM-2","issue":"6","issued":{"date-parts":[["2010"]]},"page":"414-429","title":"A review of biological deterioration of library materials and possible control strategies in the tropics","type":"article-journal","volume":"59"},"uris":["http://www.mendeley.com/documents/?uuid=4c87f1f0-f6e7-4fac-a314-7a8b300b536a","http://www.mendeley.com/documents/?uuid=fbd7538e-250b-4bc9-9e22-7340a26e57c8"]},{"id":"ITEM-3","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3","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a0bfca2a-0f5f-4cfd-9f87-2bf4c8625fea"]},{"id":"ITEM-4","itemData":{"DOI":"10.1007/s13213-013-0718-6","ISBN":"1321301307186","ISSN":"1590-4261","author":[{"dropping-particle":"","family":"Bergadi","given":"Fatimazahra","non-dropping-particle":"","parse-names":false,"suffix":""},{"dropping-particle":"","family":"Laachari","given":"Faouzi","non-dropping-particle":"","parse-names":false,"suffix":""},{"dropping-particle":"","family":"Elabed","given":"Soumya","non-dropping-particle":"","parse-names":false,"suffix":""},{"dropping-particle":"","family":"Mohammed","given":"Iraqui Houssaini","non-dropping-particle":"","parse-names":false,"suffix":""},{"dropping-particle":"","family":"Ibnsouda","given":"Saad Koraichi","non-dropping-particle":"","parse-names":false,"suffix":""}],"container-title":"Annals of Microbiology","id":"ITEM-4","issued":{"date-parts":[["2014","10","18"]]},"page":"815-822","title":"Cellulolytic potential and filter paper activity of fungi isolated from ancients manuscripts from the Medina of Fez","type":"article-journal","volume":"64"},"uris":["http://www.mendeley.com/documents/?uuid=92ab2bf5-62fd-42b5-b551-4fdeb37b6215","http://www.mendeley.com/documents/?uuid=7d41df63-d568-424e-b51b-75901ceaa6e4","http://www.mendeley.com/documents/?uuid=de696178-a90d-4f10-9f05-d6bdf72ff01d"]},{"id":"ITEM-5","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5","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http://www.mendeley.com/documents/?uuid=36fe5f50-da8c-4121-bd7a-8da854b0c376"]},{"id":"ITEM-6","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6","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c15fe374-c9a9-494f-b612-620b293bbb90"]},{"id":"ITEM-7","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7","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e18b406d-c5f1-43bf-9b6e-e1d0a173381c"]},{"id":"ITEM-8","itemData":{"author":[{"dropping-particle":"","family":"Nol","given":"Lea","non-dropping-particle":"","parse-names":false,"suffix":""},{"dropping-particle":"","family":"Kenneth","given":"R. G.","non-dropping-particle":"","parse-names":false,"suffix":""}],"container-title":"International Biodeterioration &amp; Biodegradation","id":"ITEM-8","issued":{"date-parts":[["2001"]]},"page":"98-104","title":"Biological factors of foxing in postage stamp paper","type":"article-journal","volume":"48"},"uris":["http://www.mendeley.com/documents/?uuid=bf4ba301-a5b9-4c5e-9012-a6c347369c5b","http://www.mendeley.com/documents/?uuid=a21df589-0da9-4ae1-9f56-87b96f4ed743","http://www.mendeley.com/documents/?uuid=d107f785-4fed-42e3-b389-fc9e51386589"]},{"id":"ITEM-9","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9","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http://www.mendeley.com/documents/?uuid=2191a636-5643-44cc-8add-82d7b1e82c7a"]},{"id":"ITEM-10","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10","issued":{"date-parts":[["2016"]]},"page":"94-103","title":"Occurrence of fungi on deteriorated old dluwang manuscripts from Indonesia","type":"article-journal","volume":"114"},"uris":["http://www.mendeley.com/documents/?uuid=f2f40762-f6b2-4631-8d3f-4b13f34b8810"]},{"id":"ITEM-11","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11","issued":{"date-parts":[["2018"]]},"page":"110-116","publisher":"Elsevier Masson SAS","title":"Disinfection of ancient paper contaminated with fungi using supercritical carbon dioxide","type":"article-journal","volume":"30"},"uris":["http://www.mendeley.com/documents/?uuid=fa7ac377-81b3-420a-a009-c427860c5793"]},{"id":"ITEM-12","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2","issue":"1","issued":{"date-parts":[["2018"]]},"page":"1-9","title":"Two new cellulolytic fungal species isolated from a 19th-century art collection","type":"article-journal","volume":"8"},"uris":["http://www.mendeley.com/documents/?uuid=ac43f713-bb39-44ea-8292-cc39eb9b3147"]},{"id":"ITEM-13","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3","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14","itemData":{"DOI":"10.1016/j.culher.2016.10.011","ISSN":"12962074","author":[{"dropping-particle":"","family":"Pietrzak","given":"Katarzyna","non-dropping-particle":"","parse-names":false,"suffix":""},{"dropping-particle":"","family":"Otlewska","given":"Anna","non-dropping-particle":"","parse-names":false,"suffix":""},{"dropping-particle":"","family":"Danielewicz","given":"Dariusz","non-dropping-particle":"","parse-names":false,"suffix":""},{"dropping-particle":"","family":"Dybka","given":"Katarzyna","non-dropping-particle":"","parse-names":false,"suffix":""},{"dropping-particle":"","family":"Pangallo","given":"Domenico","non-dropping-particle":"","parse-names":false,"suffix":""},{"dropping-particle":"","family":"Kraková","given":"Lucia","non-dropping-particle":"","parse-names":false,"suffix":""},{"dropping-particle":"","family":"Puškárová","given":"Andrea","non-dropping-particle":"","parse-names":false,"suffix":""},{"dropping-particle":"","family":"Bučková","given":"Mária","non-dropping-particle":"","parse-names":false,"suffix":""},{"dropping-particle":"","family":"Scholtz","given":"Vladimír","non-dropping-particle":"","parse-names":false,"suffix":""},{"dropping-particle":"","family":"Ďurovič","given":"Michal","non-dropping-particle":"","parse-names":false,"suffix":""},{"dropping-particle":"","family":"Surma-Ślusarska","given":"Barbara","non-dropping-particle":"","parse-names":false,"suffix":""},{"dropping-particle":"","family":"Demnerová","given":"Kateřina","non-dropping-particle":"","parse-names":false,"suffix":""},{"dropping-particle":"","family":"Gutarowska","given":"Beata","non-dropping-particle":"","parse-names":false,"suffix":""}],"container-title":"Journal of Cultural Heritage","id":"ITEM-14","issued":{"date-parts":[["2017"]]},"page":"69–77","title":"Disinfection of archival documents using thyme essential oil, silver nanoparticles misting and low temperature plasma","type":"article-journal","volume":"24"},"uris":["http://www.mendeley.com/documents/?uuid=1f400566-9cfc-474f-8d40-e1d89b3a1da2"]},{"id":"ITEM-15","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5","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12,14,54,55,60–62,15,33,37,43,47,49,50,52]","plainTextFormattedCitation":"[12,14,54,55,60–62,15,33,37,43,47,49,50,52]","previouslyFormattedCitation":"(Das et al. 1997; Nol &amp; Kenneth 2001; Adelantado et al. 2005; Lourenço et al. 2005; da Silva et al. 2006; Michaelsen et al. 2009; Bankole 2010; Borrego et al. 2012; Bergadi et al. 2014; Oetari et al. 2016; Pietrzak et al. 2017; Coronado-Ruiz et al. 2018; Kraková et al. 2018; Okpalanozie et al. 2018; Teixeira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2,14,54,55,60–62,15,33,37,43,47,49,50,52]</w:t>
            </w:r>
            <w:r w:rsidRPr="005242C1">
              <w:rPr>
                <w:sz w:val="18"/>
                <w:szCs w:val="18"/>
                <w:lang w:val="en-GB"/>
              </w:rPr>
              <w:fldChar w:fldCharType="end"/>
            </w:r>
          </w:p>
        </w:tc>
      </w:tr>
      <w:tr w:rsidR="00AE5CDE" w:rsidRPr="0030132A" w14:paraId="5967E86C" w14:textId="77777777" w:rsidTr="0038188C">
        <w:trPr>
          <w:trHeight w:val="557"/>
        </w:trPr>
        <w:tc>
          <w:tcPr>
            <w:tcW w:w="4395" w:type="dxa"/>
            <w:shd w:val="clear" w:color="auto" w:fill="auto"/>
            <w:vAlign w:val="center"/>
            <w:hideMark/>
          </w:tcPr>
          <w:p w14:paraId="00A353A8" w14:textId="77777777" w:rsidR="00AE5CDE" w:rsidRPr="00B056A6" w:rsidRDefault="00AE5CDE" w:rsidP="00AE5CDE">
            <w:pPr>
              <w:spacing w:line="276" w:lineRule="auto"/>
              <w:rPr>
                <w:b/>
                <w:i/>
                <w:iCs/>
                <w:sz w:val="18"/>
                <w:szCs w:val="18"/>
              </w:rPr>
            </w:pPr>
            <w:r w:rsidRPr="00B056A6">
              <w:rPr>
                <w:b/>
                <w:i/>
                <w:iCs/>
                <w:sz w:val="18"/>
                <w:szCs w:val="18"/>
              </w:rPr>
              <w:t xml:space="preserve">Aspergillus ochraceus </w:t>
            </w:r>
            <w:r w:rsidRPr="00B056A6">
              <w:rPr>
                <w:sz w:val="18"/>
                <w:szCs w:val="18"/>
              </w:rPr>
              <w:t>Wilhelm</w:t>
            </w:r>
          </w:p>
        </w:tc>
        <w:tc>
          <w:tcPr>
            <w:tcW w:w="3391" w:type="dxa"/>
            <w:vAlign w:val="center"/>
          </w:tcPr>
          <w:p w14:paraId="14CCF647" w14:textId="1F901A1E" w:rsidR="00AE5CDE" w:rsidRPr="00B056A6" w:rsidRDefault="00AE5CDE" w:rsidP="00D85868">
            <w:pPr>
              <w:spacing w:line="276" w:lineRule="auto"/>
              <w:jc w:val="center"/>
              <w:rPr>
                <w:sz w:val="18"/>
                <w:szCs w:val="18"/>
                <w:lang w:val="en-GB"/>
              </w:rPr>
            </w:pPr>
            <w:r w:rsidRPr="00B056A6">
              <w:rPr>
                <w:bCs/>
                <w:sz w:val="18"/>
                <w:szCs w:val="18"/>
              </w:rPr>
              <w:t xml:space="preserve">Colombia, Egypt, France, Poland, Portugal </w:t>
            </w:r>
            <w:r w:rsidRPr="005242C1">
              <w:rPr>
                <w:bCs/>
                <w:sz w:val="18"/>
                <w:szCs w:val="18"/>
                <w:lang w:val="en-GB"/>
              </w:rPr>
              <w:fldChar w:fldCharType="begin" w:fldLock="1"/>
            </w:r>
            <w:r w:rsidR="00B056A6">
              <w:rPr>
                <w:bCs/>
                <w:sz w:val="18"/>
                <w:szCs w:val="18"/>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bb7128e9-96b0-4e3a-9754-8f4a030ab011"]},{"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59140640-db4e-4872-b8d5-98051b0f7c06"]},{"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9bdd2c6-ee57-4043-8327-c0818dd0f385"]},{"id":"ITEM-4","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4","issued":{"date-parts":[["2013","4"]]},"page":"36-41","publisher":"Elsevier Ltd","title":"Characterization of an airborne microbial community: A case study in the archive of the University of Coimbra, Portugal","type":"article-journal","volume":"79"},"uris":["http://www.mendeley.com/documents/?uuid=072273d1-463f-4da5-8b82-54b0358ad20c"]},{"id":"ITEM-5","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5","issue":"1","issued":{"date-parts":[["2017"]]},"page":"93-118","title":"Air microbial contamination and factors affecting its occurrence in certain book libraries in Egypt.","type":"article-journal","volume":"57"},"uris":["http://www.mendeley.com/documents/?uuid=58c940b7-4822-4c4f-b723-5f6de83978b0"]},{"id":"ITEM-6","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6","issue":"6","issued":{"date-parts":[["2012"]]},"page":"514-522","title":"Microbiological evaluation of ten French archives and link to occupational symptoms","type":"article-journal","volume":"22"},"uris":["http://www.mendeley.com/documents/?uuid=ad1b6379-d0a5-4fad-b432-47f195777d07"]},{"id":"ITEM-7","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7","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mendeley":{"formattedCitation":"[4–6,8,17,36,53]","plainTextFormattedCitation":"[4–6,8,17,36,53]","previouslyFormattedCitation":"(Wlazło et al. 2008; Roussel et al. 2012; Nunes et al. 2013; Pinheiro 2014; Pinheiro 2015; Castillo et al. 2016; Osman et al. 2017)"},"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lang w:val="en-GB"/>
              </w:rPr>
              <w:t>[4–6,8,17,36,53]</w:t>
            </w:r>
            <w:r w:rsidRPr="005242C1">
              <w:rPr>
                <w:bCs/>
                <w:sz w:val="18"/>
                <w:szCs w:val="18"/>
                <w:lang w:val="en-GB"/>
              </w:rPr>
              <w:fldChar w:fldCharType="end"/>
            </w:r>
          </w:p>
        </w:tc>
        <w:tc>
          <w:tcPr>
            <w:tcW w:w="3392" w:type="dxa"/>
            <w:vAlign w:val="center"/>
          </w:tcPr>
          <w:p w14:paraId="1610C125" w14:textId="0FA9475D" w:rsidR="00D025D8" w:rsidRPr="005242C1" w:rsidRDefault="00D025D8" w:rsidP="00D85868">
            <w:pPr>
              <w:spacing w:line="276" w:lineRule="auto"/>
              <w:jc w:val="center"/>
              <w:rPr>
                <w:sz w:val="18"/>
                <w:szCs w:val="18"/>
                <w:lang w:val="en-GB"/>
              </w:rPr>
            </w:pPr>
            <w:r w:rsidRPr="00B056A6">
              <w:rPr>
                <w:sz w:val="18"/>
                <w:szCs w:val="18"/>
                <w:lang w:val="en-GB"/>
              </w:rPr>
              <w:t xml:space="preserve">France, </w:t>
            </w:r>
            <w:r w:rsidR="00AE5CDE" w:rsidRPr="00B056A6">
              <w:rPr>
                <w:sz w:val="18"/>
                <w:szCs w:val="18"/>
                <w:lang w:val="en-GB"/>
              </w:rPr>
              <w:t xml:space="preserve">Italy, Poland, Portugal </w:t>
            </w:r>
            <w:r w:rsidR="00AE5CDE"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fff63122-6d95-4499-9399-6f9b53ff765e"]},{"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285c2cca-790f-436a-a88f-d7ce2012d79b"]},{"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id":"ITEM-4","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4","issue":"3","issued":{"date-parts":[["2015"]]},"page":"389-401","title":"Assessment of microbiological contamination in the work environments of museums, archives and libraries","type":"article-journal","volume":"31"},"uris":["http://www.mendeley.com/documents/?uuid=787ec923-8449-41a1-926e-3abc447246d4"]},{"id":"ITEM-5","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5","issue":"6","issued":{"date-parts":[["2012"]]},"page":"514-522","title":"Microbiological evaluation of ten French archives and link to occupational symptoms","type":"article-journal","volume":"22"},"uris":["http://www.mendeley.com/documents/?uuid=ad1b6379-d0a5-4fad-b432-47f195777d07"]}],"mendeley":{"formattedCitation":"[4,5,8,10,19]","plainTextFormattedCitation":"[4,5,8,10,19]","previouslyFormattedCitation":"(Maggi et al. 2000; Roussel et al. 2012; Pinheiro 2014; Pinheiro 2015; Skóra et al. 2015)"},"properties":{"noteIndex":0},"schema":"https://github.com/citation-style-language/schema/raw/master/csl-citation.json"}</w:instrText>
            </w:r>
            <w:r w:rsidR="00AE5CDE" w:rsidRPr="005242C1">
              <w:rPr>
                <w:sz w:val="18"/>
                <w:szCs w:val="18"/>
                <w:lang w:val="en-GB"/>
              </w:rPr>
              <w:fldChar w:fldCharType="separate"/>
            </w:r>
            <w:r w:rsidR="00B056A6" w:rsidRPr="00B056A6">
              <w:rPr>
                <w:noProof/>
                <w:sz w:val="18"/>
                <w:szCs w:val="18"/>
              </w:rPr>
              <w:t>[4,5,8,10,19]</w:t>
            </w:r>
            <w:r w:rsidR="00AE5CDE" w:rsidRPr="005242C1">
              <w:rPr>
                <w:sz w:val="18"/>
                <w:szCs w:val="18"/>
                <w:lang w:val="en-GB"/>
              </w:rPr>
              <w:fldChar w:fldCharType="end"/>
            </w:r>
          </w:p>
        </w:tc>
        <w:tc>
          <w:tcPr>
            <w:tcW w:w="3392" w:type="dxa"/>
            <w:shd w:val="clear" w:color="auto" w:fill="auto"/>
            <w:vAlign w:val="center"/>
          </w:tcPr>
          <w:p w14:paraId="1BCE6E3D" w14:textId="79858CE8" w:rsidR="00AE5CDE" w:rsidRPr="005242C1" w:rsidRDefault="00AE5CDE" w:rsidP="00D85868">
            <w:pPr>
              <w:spacing w:line="276" w:lineRule="auto"/>
              <w:jc w:val="center"/>
              <w:rPr>
                <w:sz w:val="18"/>
                <w:szCs w:val="18"/>
                <w:lang w:val="en-GB"/>
              </w:rPr>
            </w:pPr>
            <w:r w:rsidRPr="005242C1">
              <w:rPr>
                <w:sz w:val="18"/>
                <w:szCs w:val="18"/>
                <w:lang w:val="en-GB"/>
              </w:rPr>
              <w:t xml:space="preserve">Czech Republic, </w:t>
            </w:r>
            <w:r w:rsidRPr="005242C1">
              <w:rPr>
                <w:bCs/>
                <w:sz w:val="18"/>
                <w:szCs w:val="18"/>
                <w:lang w:val="en-GB"/>
              </w:rPr>
              <w:t xml:space="preserve">Poland, Portugal </w:t>
            </w:r>
            <w:r w:rsidRPr="005242C1">
              <w:rPr>
                <w:sz w:val="18"/>
                <w:szCs w:val="18"/>
                <w:lang w:val="en-GB"/>
              </w:rPr>
              <w:fldChar w:fldCharType="begin" w:fldLock="1"/>
            </w:r>
            <w:r w:rsidR="00B056A6">
              <w:rPr>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2","itemData":{"author":[{"dropping-particle":"","family":"Zerek","given":"Bogdan Filip","non-dropping-particle":"","parse-names":false,"suffix":""}],"id":"ITEM-2","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http://www.mendeley.com/documents/?uuid=552e1946-5551-490e-80b6-08a53ffe1b6a"]},{"id":"ITEM-3","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3","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2,15,48]","plainTextFormattedCitation":"[12,15,48]","previouslyFormattedCitation":"(Zerek 2003; Lourenço et al. 2005;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2,15,48]</w:t>
            </w:r>
            <w:r w:rsidRPr="005242C1">
              <w:rPr>
                <w:sz w:val="18"/>
                <w:szCs w:val="18"/>
                <w:lang w:val="en-GB"/>
              </w:rPr>
              <w:fldChar w:fldCharType="end"/>
            </w:r>
          </w:p>
        </w:tc>
      </w:tr>
      <w:tr w:rsidR="00AE5CDE" w:rsidRPr="0030132A" w14:paraId="61DDC827" w14:textId="77777777" w:rsidTr="005D7B64">
        <w:trPr>
          <w:trHeight w:val="368"/>
        </w:trPr>
        <w:tc>
          <w:tcPr>
            <w:tcW w:w="4395" w:type="dxa"/>
            <w:shd w:val="clear" w:color="auto" w:fill="auto"/>
            <w:vAlign w:val="center"/>
            <w:hideMark/>
          </w:tcPr>
          <w:p w14:paraId="024C59A8"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oryzae </w:t>
            </w:r>
            <w:r w:rsidRPr="000B735A">
              <w:rPr>
                <w:iCs/>
                <w:sz w:val="18"/>
                <w:szCs w:val="18"/>
                <w:lang w:val="en-GB"/>
              </w:rPr>
              <w:t>(Ahlb.) Cohn</w:t>
            </w:r>
          </w:p>
        </w:tc>
        <w:tc>
          <w:tcPr>
            <w:tcW w:w="10175" w:type="dxa"/>
            <w:gridSpan w:val="3"/>
            <w:vAlign w:val="center"/>
          </w:tcPr>
          <w:p w14:paraId="3A296A3F" w14:textId="419941D0" w:rsidR="00AE5CDE" w:rsidRPr="005242C1" w:rsidRDefault="00AE5CDE" w:rsidP="00AE5CDE">
            <w:pPr>
              <w:spacing w:line="276" w:lineRule="auto"/>
              <w:jc w:val="center"/>
              <w:rPr>
                <w:sz w:val="18"/>
                <w:szCs w:val="18"/>
                <w:lang w:val="en-GB"/>
              </w:rPr>
            </w:pPr>
            <w:r w:rsidRPr="005242C1">
              <w:rPr>
                <w:i/>
                <w:sz w:val="18"/>
                <w:szCs w:val="18"/>
                <w:lang w:val="en-GB"/>
              </w:rPr>
              <w:t>See current name:</w:t>
            </w:r>
            <w:r w:rsidRPr="005242C1">
              <w:rPr>
                <w:lang w:val="en-GB"/>
              </w:rPr>
              <w:t xml:space="preserve"> </w:t>
            </w:r>
            <w:r w:rsidRPr="005242C1">
              <w:rPr>
                <w:i/>
                <w:sz w:val="18"/>
                <w:szCs w:val="18"/>
                <w:lang w:val="en-GB"/>
              </w:rPr>
              <w:t>Aspergillus flavus var. oryzae</w:t>
            </w:r>
          </w:p>
        </w:tc>
      </w:tr>
      <w:tr w:rsidR="00AE5CDE" w:rsidRPr="00B056A6" w14:paraId="7A1923E7" w14:textId="77777777" w:rsidTr="0038188C">
        <w:trPr>
          <w:trHeight w:val="397"/>
        </w:trPr>
        <w:tc>
          <w:tcPr>
            <w:tcW w:w="4395" w:type="dxa"/>
            <w:shd w:val="clear" w:color="auto" w:fill="auto"/>
            <w:vAlign w:val="center"/>
            <w:hideMark/>
          </w:tcPr>
          <w:p w14:paraId="14547522"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ostianus </w:t>
            </w:r>
            <w:r w:rsidRPr="000B735A">
              <w:rPr>
                <w:sz w:val="18"/>
                <w:szCs w:val="18"/>
                <w:lang w:val="en-GB"/>
              </w:rPr>
              <w:t>Wehmer</w:t>
            </w:r>
          </w:p>
        </w:tc>
        <w:tc>
          <w:tcPr>
            <w:tcW w:w="3391" w:type="dxa"/>
            <w:vAlign w:val="center"/>
          </w:tcPr>
          <w:p w14:paraId="071E6196" w14:textId="3A803574" w:rsidR="00AE5CDE" w:rsidRPr="005242C1" w:rsidRDefault="00AE5CDE" w:rsidP="00D85868">
            <w:pPr>
              <w:spacing w:line="276" w:lineRule="auto"/>
              <w:jc w:val="center"/>
              <w:rPr>
                <w:sz w:val="18"/>
                <w:szCs w:val="18"/>
                <w:lang w:val="en-GB"/>
              </w:rPr>
            </w:pPr>
            <w:r w:rsidRPr="005242C1">
              <w:rPr>
                <w:sz w:val="18"/>
                <w:szCs w:val="18"/>
                <w:lang w:val="en-GB"/>
              </w:rPr>
              <w:t xml:space="preserve">Cuba, Poland </w:t>
            </w:r>
            <w:r w:rsidRPr="005242C1">
              <w:rPr>
                <w:sz w:val="18"/>
                <w:szCs w:val="18"/>
                <w:lang w:val="en-GB"/>
              </w:rPr>
              <w:fldChar w:fldCharType="begin" w:fldLock="1"/>
            </w:r>
            <w:r w:rsidR="00B056A6">
              <w:rPr>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id":"ITEM-2","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2","issued":{"date-parts":[["2017"]]},"page":"205-226","title":"Fungi in Archive Repositories Environments and the Deterioration of the Graphics Documents","type":"article-journal","volume":"11"},"uris":["http://www.mendeley.com/documents/?uuid=0ed884ca-cf7c-4f79-981a-10404f6f58db"]}],"mendeley":{"formattedCitation":"[17,30]","plainTextFormattedCitation":"[17,30]","previouslyFormattedCitation":"(Wlazło et al. 2008;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30]</w:t>
            </w:r>
            <w:r w:rsidRPr="005242C1">
              <w:rPr>
                <w:sz w:val="18"/>
                <w:szCs w:val="18"/>
                <w:lang w:val="en-GB"/>
              </w:rPr>
              <w:fldChar w:fldCharType="end"/>
            </w:r>
          </w:p>
        </w:tc>
        <w:tc>
          <w:tcPr>
            <w:tcW w:w="3392" w:type="dxa"/>
            <w:vAlign w:val="center"/>
          </w:tcPr>
          <w:p w14:paraId="33926EDE" w14:textId="565B5ED5"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shd w:val="clear" w:color="auto" w:fill="auto"/>
            <w:vAlign w:val="center"/>
            <w:hideMark/>
          </w:tcPr>
          <w:p w14:paraId="13B3F70B"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081792" w14:paraId="1277F7E2" w14:textId="77777777" w:rsidTr="0038188C">
        <w:trPr>
          <w:trHeight w:val="377"/>
        </w:trPr>
        <w:tc>
          <w:tcPr>
            <w:tcW w:w="4395" w:type="dxa"/>
            <w:shd w:val="clear" w:color="auto" w:fill="auto"/>
            <w:vAlign w:val="center"/>
            <w:hideMark/>
          </w:tcPr>
          <w:p w14:paraId="31835CFD" w14:textId="7C890FA5"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penicillioides </w:t>
            </w:r>
            <w:r w:rsidRPr="000B735A">
              <w:rPr>
                <w:sz w:val="18"/>
                <w:szCs w:val="18"/>
                <w:lang w:val="en-GB"/>
              </w:rPr>
              <w:t>Speg</w:t>
            </w:r>
            <w:r>
              <w:rPr>
                <w:sz w:val="18"/>
                <w:szCs w:val="18"/>
                <w:lang w:val="en-GB"/>
              </w:rPr>
              <w:t>.</w:t>
            </w:r>
          </w:p>
        </w:tc>
        <w:tc>
          <w:tcPr>
            <w:tcW w:w="3391" w:type="dxa"/>
            <w:vAlign w:val="center"/>
          </w:tcPr>
          <w:p w14:paraId="17932A5B" w14:textId="316725AB" w:rsidR="00AE5CDE" w:rsidRPr="005242C1" w:rsidRDefault="00AE5CDE" w:rsidP="00D85868">
            <w:pPr>
              <w:spacing w:line="276" w:lineRule="auto"/>
              <w:jc w:val="center"/>
              <w:rPr>
                <w:sz w:val="18"/>
                <w:szCs w:val="18"/>
                <w:lang w:val="en-GB"/>
              </w:rPr>
            </w:pPr>
            <w:r w:rsidRPr="005242C1">
              <w:rPr>
                <w:sz w:val="18"/>
                <w:szCs w:val="18"/>
                <w:lang w:val="en-GB"/>
              </w:rPr>
              <w:t xml:space="preserve">Italy, Poland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b24ba249-e9ce-4876-91c2-a7b601867bd9"]}],"mendeley":{"formattedCitation":"[17,39]","plainTextFormattedCitation":"[17,39]","previouslyFormattedCitation":"(Wlazło et al. 2008; Micheluz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39]</w:t>
            </w:r>
            <w:r w:rsidRPr="005242C1">
              <w:rPr>
                <w:sz w:val="18"/>
                <w:szCs w:val="18"/>
                <w:lang w:val="en-GB"/>
              </w:rPr>
              <w:fldChar w:fldCharType="end"/>
            </w:r>
          </w:p>
        </w:tc>
        <w:tc>
          <w:tcPr>
            <w:tcW w:w="3392" w:type="dxa"/>
            <w:vAlign w:val="center"/>
          </w:tcPr>
          <w:p w14:paraId="03CCB3BD" w14:textId="70EF590C" w:rsidR="00AE5CDE" w:rsidRPr="005242C1" w:rsidRDefault="00AE5CDE" w:rsidP="00D85868">
            <w:pPr>
              <w:spacing w:line="276" w:lineRule="auto"/>
              <w:jc w:val="center"/>
              <w:rPr>
                <w:sz w:val="18"/>
                <w:szCs w:val="18"/>
                <w:lang w:val="en-GB"/>
              </w:rPr>
            </w:pPr>
            <w:r w:rsidRPr="005242C1">
              <w:rPr>
                <w:sz w:val="18"/>
                <w:szCs w:val="18"/>
                <w:lang w:val="en-GB"/>
              </w:rPr>
              <w:t xml:space="preserve">Italy,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6bd2d04-201e-433e-b50a-647aa94947e3"]},{"id":"ITEM-3","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3","issued":{"date-parts":[["2015"]]},"page":"1-7","title":"The extreme environment of a library: Xerophilic fungi inhabiting indoor niches","type":"article-journal","volume":"99"},"uris":["http://www.mendeley.com/documents/?uuid=8c2c861f-deac-41ca-95b4-ddc1e41e6f47"]}],"mendeley":{"formattedCitation":"[4,5,39]","plainTextFormattedCitation":"[4,5,39]","previouslyFormattedCitation":"(Pinheiro 2014; Micheluz et al. 2015;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39]</w:t>
            </w:r>
            <w:r w:rsidRPr="005242C1">
              <w:rPr>
                <w:sz w:val="18"/>
                <w:szCs w:val="18"/>
                <w:lang w:val="en-GB"/>
              </w:rPr>
              <w:fldChar w:fldCharType="end"/>
            </w:r>
          </w:p>
        </w:tc>
        <w:tc>
          <w:tcPr>
            <w:tcW w:w="3392" w:type="dxa"/>
            <w:shd w:val="clear" w:color="auto" w:fill="auto"/>
            <w:vAlign w:val="center"/>
          </w:tcPr>
          <w:p w14:paraId="5F18027F" w14:textId="339DC948" w:rsidR="00AE5CDE" w:rsidRPr="005242C1" w:rsidRDefault="00AE5CDE" w:rsidP="00AE5CDE">
            <w:pPr>
              <w:spacing w:line="276" w:lineRule="auto"/>
              <w:jc w:val="center"/>
              <w:rPr>
                <w:sz w:val="18"/>
                <w:szCs w:val="18"/>
              </w:rPr>
            </w:pPr>
            <w:r w:rsidRPr="005242C1">
              <w:rPr>
                <w:sz w:val="18"/>
                <w:szCs w:val="18"/>
                <w:lang w:val="en-GB"/>
              </w:rPr>
              <w:t xml:space="preserve">Italy, Japan, Portugal </w:t>
            </w:r>
            <w:r w:rsidRPr="005242C1">
              <w:rPr>
                <w:sz w:val="18"/>
                <w:szCs w:val="18"/>
                <w:lang w:val="en-GB"/>
              </w:rPr>
              <w:fldChar w:fldCharType="begin" w:fldLock="1"/>
            </w:r>
            <w:r w:rsidR="00B056A6">
              <w:rPr>
                <w:sz w:val="18"/>
                <w:szCs w:val="18"/>
                <w:lang w:val="en-GB"/>
              </w:rPr>
              <w:instrText>ADDIN CSL_CITATION {"citationItems":[{"id":"ITEM-1","itemData":{"ISBN":"0964-8305","abstract":"The author provides an overview of his many years of research investigating stains on paper, called \"foxing\". Foxing, in the author's experience is caused by fungi. The development of a specialized petri dish technique (A(w) 0.94 or 0.84, and 25 degreesC) as a culturing method for microorganisms has enabled the isolation and culturing of fungi that can produce the foxing effect. The foxing effect has also been found to occur on materials other than paper, e.g., silk. Therefore, it may be concluded that when the optimum environment exists, there is a possibility for foxing to appear on paper and other materials. (C) 2000 Elsevier Science Ltd. All rights reserved.","author":[{"dropping-particle":"","family":"Arai","given":"H","non-dropping-particle":"","parse-names":false,"suffix":""}],"container-title":"International Biodeterioration &amp; Biodegradation","id":"ITEM-1","issued":{"date-parts":[["2000"]]},"language":"English","page":"181-188","title":"Foxing caused by Fungi: twenty-five years of study","type":"article-journal","volume":"46"},"uris":["http://www.mendeley.com/documents/?uuid=08242eb9-8ad3-49ae-991b-ffc70e89af0e","http://www.mendeley.com/documents/?uuid=11a60e8e-4b2a-4019-a03a-1b0f3ecff73d"]},{"id":"ITEM-2","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2","issue":"1","issued":{"date-parts":[["2010"]]},"page":"69-80","title":"Molecular and microscopical investigation of the microflora inhabiting a deteriorated Italian manuscript dated from the thirteenth century","type":"article-journal","volume":"60"},"uris":["http://www.mendeley.com/documents/?uuid=b1cf7ddf-acf4-4b81-b0d4-0fb5432b59d7","http://www.mendeley.com/documents/?uuid=61d80091-36a0-4955-b663-44803de9e5c6"]},{"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63,64]","plainTextFormattedCitation":"[4,63,64]","previouslyFormattedCitation":"(Arai 2000; Michaelsen et al. 2010; 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63,64]</w:t>
            </w:r>
            <w:r w:rsidRPr="005242C1">
              <w:rPr>
                <w:sz w:val="18"/>
                <w:szCs w:val="18"/>
                <w:lang w:val="en-GB"/>
              </w:rPr>
              <w:fldChar w:fldCharType="end"/>
            </w:r>
          </w:p>
          <w:p w14:paraId="37249BC0" w14:textId="77777777" w:rsidR="00AE5CDE" w:rsidRPr="005242C1" w:rsidRDefault="00AE5CDE" w:rsidP="00AE5CDE">
            <w:pPr>
              <w:spacing w:line="276" w:lineRule="auto"/>
              <w:jc w:val="center"/>
              <w:rPr>
                <w:sz w:val="18"/>
                <w:szCs w:val="18"/>
              </w:rPr>
            </w:pPr>
          </w:p>
        </w:tc>
      </w:tr>
      <w:tr w:rsidR="00AE5CDE" w:rsidRPr="00DD1D34" w14:paraId="1CC52333" w14:textId="77777777" w:rsidTr="0038188C">
        <w:trPr>
          <w:trHeight w:val="328"/>
        </w:trPr>
        <w:tc>
          <w:tcPr>
            <w:tcW w:w="4395" w:type="dxa"/>
            <w:shd w:val="clear" w:color="auto" w:fill="auto"/>
            <w:vAlign w:val="center"/>
          </w:tcPr>
          <w:p w14:paraId="1F6D587E" w14:textId="77777777" w:rsidR="00AE5CDE" w:rsidRPr="00081792" w:rsidRDefault="00AE5CDE" w:rsidP="00AE5CDE">
            <w:pPr>
              <w:spacing w:line="276" w:lineRule="auto"/>
              <w:rPr>
                <w:b/>
                <w:i/>
                <w:iCs/>
                <w:sz w:val="18"/>
                <w:szCs w:val="18"/>
              </w:rPr>
            </w:pPr>
            <w:r w:rsidRPr="00081792">
              <w:rPr>
                <w:b/>
                <w:i/>
                <w:iCs/>
                <w:sz w:val="18"/>
                <w:szCs w:val="18"/>
              </w:rPr>
              <w:t xml:space="preserve">Aspergillus proliferans </w:t>
            </w:r>
            <w:r w:rsidRPr="000B735A">
              <w:rPr>
                <w:iCs/>
                <w:sz w:val="18"/>
                <w:szCs w:val="18"/>
              </w:rPr>
              <w:t>G. Sm.</w:t>
            </w:r>
          </w:p>
        </w:tc>
        <w:tc>
          <w:tcPr>
            <w:tcW w:w="3391" w:type="dxa"/>
            <w:vAlign w:val="center"/>
          </w:tcPr>
          <w:p w14:paraId="40E8A6E0" w14:textId="5D602DF8" w:rsidR="00AE5CDE" w:rsidRPr="005242C1" w:rsidRDefault="00AE5CDE"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mendeley":{"formattedCitation":"[39]","plainTextFormattedCitation":"[39]","previouslyFormattedCitation":"(Micheluz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9]</w:t>
            </w:r>
            <w:r w:rsidRPr="005242C1">
              <w:rPr>
                <w:sz w:val="18"/>
                <w:szCs w:val="18"/>
                <w:lang w:val="en-GB"/>
              </w:rPr>
              <w:fldChar w:fldCharType="end"/>
            </w:r>
          </w:p>
        </w:tc>
        <w:tc>
          <w:tcPr>
            <w:tcW w:w="3392" w:type="dxa"/>
            <w:vAlign w:val="center"/>
          </w:tcPr>
          <w:p w14:paraId="3856B5B1"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1852ABA"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6C164744" w14:textId="77777777" w:rsidTr="0038188C">
        <w:trPr>
          <w:trHeight w:val="289"/>
        </w:trPr>
        <w:tc>
          <w:tcPr>
            <w:tcW w:w="4395" w:type="dxa"/>
            <w:shd w:val="clear" w:color="auto" w:fill="auto"/>
            <w:vAlign w:val="center"/>
          </w:tcPr>
          <w:p w14:paraId="51E4184B" w14:textId="77777777" w:rsidR="00AE5CDE" w:rsidRPr="00DD1D34" w:rsidRDefault="00AE5CDE" w:rsidP="00AE5CDE">
            <w:pPr>
              <w:spacing w:line="276" w:lineRule="auto"/>
              <w:rPr>
                <w:b/>
                <w:iCs/>
                <w:sz w:val="18"/>
                <w:szCs w:val="18"/>
                <w:lang w:val="en-GB"/>
              </w:rPr>
            </w:pPr>
            <w:r w:rsidRPr="00DD1D34">
              <w:rPr>
                <w:b/>
                <w:i/>
                <w:iCs/>
                <w:sz w:val="18"/>
                <w:szCs w:val="18"/>
                <w:lang w:val="en-GB"/>
              </w:rPr>
              <w:t xml:space="preserve">Aspergillus protuberus </w:t>
            </w:r>
            <w:r w:rsidRPr="000B735A">
              <w:rPr>
                <w:iCs/>
                <w:sz w:val="18"/>
                <w:szCs w:val="18"/>
                <w:lang w:val="en-GB"/>
              </w:rPr>
              <w:t>Munt.-Cvetk.</w:t>
            </w:r>
          </w:p>
        </w:tc>
        <w:tc>
          <w:tcPr>
            <w:tcW w:w="3391" w:type="dxa"/>
            <w:vAlign w:val="center"/>
          </w:tcPr>
          <w:p w14:paraId="3684DB00" w14:textId="0E55DAFA"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21D25C1A" w14:textId="3D09D43A"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shd w:val="clear" w:color="auto" w:fill="auto"/>
            <w:vAlign w:val="center"/>
          </w:tcPr>
          <w:p w14:paraId="1E2427C4"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B056A6" w14:paraId="173CEB99" w14:textId="77777777" w:rsidTr="0038188C">
        <w:trPr>
          <w:trHeight w:val="368"/>
        </w:trPr>
        <w:tc>
          <w:tcPr>
            <w:tcW w:w="4395" w:type="dxa"/>
            <w:shd w:val="clear" w:color="auto" w:fill="auto"/>
            <w:vAlign w:val="center"/>
          </w:tcPr>
          <w:p w14:paraId="2DB8FD55" w14:textId="77777777" w:rsidR="00AE5CDE" w:rsidRPr="00DD1D34" w:rsidRDefault="00AE5CDE" w:rsidP="00AE5CDE">
            <w:pPr>
              <w:spacing w:line="276" w:lineRule="auto"/>
              <w:rPr>
                <w:b/>
                <w:i/>
                <w:iCs/>
                <w:sz w:val="18"/>
                <w:szCs w:val="18"/>
                <w:lang w:val="en-GB"/>
              </w:rPr>
            </w:pPr>
            <w:r w:rsidRPr="00DD1D34">
              <w:rPr>
                <w:b/>
                <w:i/>
                <w:iCs/>
                <w:sz w:val="18"/>
                <w:szCs w:val="18"/>
                <w:lang w:val="en-GB"/>
              </w:rPr>
              <w:t>Aspergillus </w:t>
            </w:r>
            <w:r w:rsidRPr="00DD1D34">
              <w:rPr>
                <w:b/>
                <w:i/>
                <w:sz w:val="18"/>
                <w:szCs w:val="18"/>
                <w:lang w:val="en-GB"/>
              </w:rPr>
              <w:t>pulvericola</w:t>
            </w:r>
            <w:r w:rsidRPr="00DD1D34">
              <w:rPr>
                <w:b/>
                <w:iCs/>
                <w:sz w:val="18"/>
                <w:szCs w:val="18"/>
                <w:lang w:val="en-GB"/>
              </w:rPr>
              <w:t> </w:t>
            </w:r>
            <w:r w:rsidRPr="000B735A">
              <w:rPr>
                <w:iCs/>
                <w:sz w:val="18"/>
                <w:szCs w:val="18"/>
                <w:lang w:val="en-GB"/>
              </w:rPr>
              <w:t>Visagie, Seifert, Frisvad &amp; Samson</w:t>
            </w:r>
          </w:p>
        </w:tc>
        <w:tc>
          <w:tcPr>
            <w:tcW w:w="3391" w:type="dxa"/>
            <w:vAlign w:val="center"/>
          </w:tcPr>
          <w:p w14:paraId="2CDB62A6"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76439B1"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B062EC4" w14:textId="46D429FD" w:rsidR="00AE5CDE" w:rsidRPr="005242C1" w:rsidRDefault="00AE5CDE" w:rsidP="00D85868">
            <w:pPr>
              <w:spacing w:line="276" w:lineRule="auto"/>
              <w:jc w:val="center"/>
              <w:rPr>
                <w:sz w:val="18"/>
                <w:szCs w:val="18"/>
                <w:lang w:val="en-GB"/>
              </w:rPr>
            </w:pPr>
            <w:r w:rsidRPr="005242C1">
              <w:rPr>
                <w:sz w:val="18"/>
                <w:szCs w:val="18"/>
                <w:lang w:val="en-GB"/>
              </w:rPr>
              <w:t xml:space="preserve">Indonesia </w:t>
            </w:r>
            <w:r w:rsidRPr="005242C1">
              <w:rPr>
                <w:sz w:val="18"/>
                <w:szCs w:val="18"/>
                <w:lang w:val="en-GB"/>
              </w:rPr>
              <w:fldChar w:fldCharType="begin" w:fldLock="1"/>
            </w:r>
            <w:r w:rsidR="00B056A6">
              <w:rPr>
                <w:sz w:val="18"/>
                <w:szCs w:val="18"/>
                <w:lang w:val="en-GB"/>
              </w:rPr>
              <w:instrText>ADDIN CSL_CITATION {"citationItems":[{"id":"ITEM-1","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1","issued":{"date-parts":[["2016"]]},"page":"94-103","title":"Occurrence of fungi on deteriorated old dluwang manuscripts from Indonesia","type":"article-journal","volume":"114"},"uris":["http://www.mendeley.com/documents/?uuid=f2f40762-f6b2-4631-8d3f-4b13f34b8810"]}],"mendeley":{"formattedCitation":"[49]","plainTextFormattedCitation":"[49]","previouslyFormattedCitation":"(Oeta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9]</w:t>
            </w:r>
            <w:r w:rsidRPr="005242C1">
              <w:rPr>
                <w:sz w:val="18"/>
                <w:szCs w:val="18"/>
                <w:lang w:val="en-GB"/>
              </w:rPr>
              <w:fldChar w:fldCharType="end"/>
            </w:r>
          </w:p>
        </w:tc>
      </w:tr>
      <w:tr w:rsidR="00AE5CDE" w:rsidRPr="00DD1D34" w14:paraId="626B507D" w14:textId="77777777" w:rsidTr="0038188C">
        <w:trPr>
          <w:trHeight w:val="397"/>
        </w:trPr>
        <w:tc>
          <w:tcPr>
            <w:tcW w:w="4395" w:type="dxa"/>
            <w:shd w:val="clear" w:color="auto" w:fill="auto"/>
            <w:vAlign w:val="center"/>
            <w:hideMark/>
          </w:tcPr>
          <w:p w14:paraId="1727109F"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puniceus </w:t>
            </w:r>
            <w:r w:rsidRPr="000B735A">
              <w:rPr>
                <w:sz w:val="18"/>
                <w:szCs w:val="18"/>
                <w:lang w:val="en-GB"/>
              </w:rPr>
              <w:t>Kwon-Chung et Fennell</w:t>
            </w:r>
          </w:p>
        </w:tc>
        <w:tc>
          <w:tcPr>
            <w:tcW w:w="3391" w:type="dxa"/>
            <w:vAlign w:val="center"/>
          </w:tcPr>
          <w:p w14:paraId="50B5548A" w14:textId="00291B7E" w:rsidR="00AE5CDE" w:rsidRPr="005242C1" w:rsidRDefault="00AE5CDE"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5779157D"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B3A30B4" w14:textId="7DAAAC7C"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2]</w:t>
            </w:r>
            <w:r w:rsidRPr="005242C1">
              <w:rPr>
                <w:sz w:val="18"/>
                <w:szCs w:val="18"/>
                <w:lang w:val="en-GB"/>
              </w:rPr>
              <w:fldChar w:fldCharType="end"/>
            </w:r>
          </w:p>
        </w:tc>
      </w:tr>
      <w:tr w:rsidR="00AE5CDE" w:rsidRPr="0030132A" w14:paraId="7BD6C910" w14:textId="77777777" w:rsidTr="005D7B64">
        <w:trPr>
          <w:trHeight w:val="397"/>
        </w:trPr>
        <w:tc>
          <w:tcPr>
            <w:tcW w:w="4395" w:type="dxa"/>
            <w:shd w:val="clear" w:color="auto" w:fill="auto"/>
            <w:vAlign w:val="center"/>
            <w:hideMark/>
          </w:tcPr>
          <w:p w14:paraId="49FBC937" w14:textId="77777777" w:rsidR="00AE5CDE" w:rsidRPr="00DD1D34" w:rsidRDefault="00AE5CDE" w:rsidP="00AE5CDE">
            <w:pPr>
              <w:spacing w:line="276" w:lineRule="auto"/>
              <w:rPr>
                <w:b/>
                <w:i/>
                <w:iCs/>
                <w:sz w:val="18"/>
                <w:szCs w:val="18"/>
                <w:lang w:val="en-GB"/>
              </w:rPr>
            </w:pPr>
            <w:r w:rsidRPr="00DD1D34">
              <w:rPr>
                <w:b/>
                <w:i/>
                <w:iCs/>
                <w:sz w:val="18"/>
                <w:szCs w:val="18"/>
                <w:lang w:val="en-GB"/>
              </w:rPr>
              <w:t>Aspergillus repens</w:t>
            </w:r>
            <w:r w:rsidRPr="000B735A">
              <w:rPr>
                <w:i/>
                <w:iCs/>
                <w:sz w:val="18"/>
                <w:szCs w:val="18"/>
                <w:lang w:val="en-GB"/>
              </w:rPr>
              <w:t xml:space="preserve"> </w:t>
            </w:r>
            <w:r w:rsidRPr="000B735A">
              <w:rPr>
                <w:sz w:val="18"/>
                <w:szCs w:val="18"/>
                <w:lang w:val="en-GB"/>
              </w:rPr>
              <w:t>(Corda) Sacc.</w:t>
            </w:r>
          </w:p>
        </w:tc>
        <w:tc>
          <w:tcPr>
            <w:tcW w:w="10175" w:type="dxa"/>
            <w:gridSpan w:val="3"/>
            <w:vAlign w:val="center"/>
          </w:tcPr>
          <w:p w14:paraId="4407D72E" w14:textId="7ABEDD47" w:rsidR="00AE5CDE" w:rsidRPr="005242C1" w:rsidRDefault="00AE5CDE" w:rsidP="00AE5CDE">
            <w:pPr>
              <w:spacing w:line="276" w:lineRule="auto"/>
              <w:jc w:val="center"/>
              <w:rPr>
                <w:sz w:val="18"/>
                <w:szCs w:val="18"/>
                <w:lang w:val="en-GB"/>
              </w:rPr>
            </w:pPr>
            <w:r w:rsidRPr="005242C1">
              <w:rPr>
                <w:i/>
                <w:sz w:val="18"/>
                <w:szCs w:val="18"/>
                <w:lang w:val="en-GB"/>
              </w:rPr>
              <w:t>See current name:</w:t>
            </w:r>
            <w:r w:rsidRPr="005242C1">
              <w:rPr>
                <w:i/>
                <w:iCs/>
                <w:sz w:val="18"/>
                <w:szCs w:val="18"/>
                <w:lang w:val="en-GB"/>
              </w:rPr>
              <w:t xml:space="preserve"> Aspergillus reptans</w:t>
            </w:r>
          </w:p>
        </w:tc>
      </w:tr>
      <w:tr w:rsidR="00AE5CDE" w:rsidRPr="00B056A6" w14:paraId="35CA7DF0" w14:textId="77777777" w:rsidTr="0038188C">
        <w:trPr>
          <w:trHeight w:val="397"/>
        </w:trPr>
        <w:tc>
          <w:tcPr>
            <w:tcW w:w="4395" w:type="dxa"/>
            <w:shd w:val="clear" w:color="auto" w:fill="auto"/>
            <w:vAlign w:val="center"/>
          </w:tcPr>
          <w:p w14:paraId="51BFDF19" w14:textId="67C7B603" w:rsidR="00AE5CDE" w:rsidRPr="001312DE" w:rsidRDefault="00AE5CDE" w:rsidP="00AE5CDE">
            <w:pPr>
              <w:spacing w:line="276" w:lineRule="auto"/>
              <w:rPr>
                <w:iCs/>
                <w:sz w:val="18"/>
                <w:szCs w:val="18"/>
                <w:lang w:val="en-GB"/>
              </w:rPr>
            </w:pPr>
            <w:r>
              <w:rPr>
                <w:b/>
                <w:i/>
                <w:iCs/>
                <w:sz w:val="18"/>
                <w:szCs w:val="18"/>
                <w:lang w:val="en-GB"/>
              </w:rPr>
              <w:lastRenderedPageBreak/>
              <w:t xml:space="preserve">Aspergillus reptans </w:t>
            </w:r>
            <w:r>
              <w:rPr>
                <w:iCs/>
                <w:sz w:val="18"/>
                <w:szCs w:val="18"/>
                <w:lang w:val="en-GB"/>
              </w:rPr>
              <w:t>Samson &amp; W. Gams</w:t>
            </w:r>
          </w:p>
        </w:tc>
        <w:tc>
          <w:tcPr>
            <w:tcW w:w="3391" w:type="dxa"/>
            <w:vAlign w:val="center"/>
          </w:tcPr>
          <w:p w14:paraId="48DEAA3B" w14:textId="2CC368C2" w:rsidR="00AE5CDE" w:rsidRPr="005242C1" w:rsidRDefault="00AE5CDE" w:rsidP="00D85868">
            <w:pPr>
              <w:spacing w:line="276" w:lineRule="auto"/>
              <w:jc w:val="center"/>
              <w:rPr>
                <w:sz w:val="18"/>
                <w:szCs w:val="18"/>
                <w:lang w:val="en-GB"/>
              </w:rPr>
            </w:pPr>
            <w:r w:rsidRPr="005242C1">
              <w:rPr>
                <w:sz w:val="18"/>
                <w:szCs w:val="18"/>
                <w:lang w:val="en-GB"/>
              </w:rPr>
              <w:t xml:space="preserve">Lith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50d50cc3-0afd-44a1-a592-dd47efa7c84d"]}],"mendeley":{"formattedCitation":"[3,17]","plainTextFormattedCitation":"[3,17]","previouslyFormattedCitation":"(Lugauskas &amp; Krikstaponis 2004; 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7]</w:t>
            </w:r>
            <w:r w:rsidRPr="005242C1">
              <w:rPr>
                <w:sz w:val="18"/>
                <w:szCs w:val="18"/>
                <w:lang w:val="en-GB"/>
              </w:rPr>
              <w:fldChar w:fldCharType="end"/>
            </w:r>
          </w:p>
        </w:tc>
        <w:tc>
          <w:tcPr>
            <w:tcW w:w="3392" w:type="dxa"/>
            <w:vAlign w:val="center"/>
          </w:tcPr>
          <w:p w14:paraId="213585B5" w14:textId="72613575"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D57364A" w14:textId="164CB6FA"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32DD534A" w14:textId="77777777" w:rsidTr="0038188C">
        <w:trPr>
          <w:trHeight w:val="397"/>
        </w:trPr>
        <w:tc>
          <w:tcPr>
            <w:tcW w:w="4395" w:type="dxa"/>
            <w:shd w:val="clear" w:color="auto" w:fill="auto"/>
            <w:vAlign w:val="center"/>
            <w:hideMark/>
          </w:tcPr>
          <w:p w14:paraId="79EC6458" w14:textId="073BEE46" w:rsidR="00AE5CDE" w:rsidRPr="00DD1D34" w:rsidRDefault="00AE5CDE" w:rsidP="00AE5CDE">
            <w:pPr>
              <w:spacing w:line="276" w:lineRule="auto"/>
              <w:rPr>
                <w:b/>
                <w:sz w:val="18"/>
                <w:szCs w:val="18"/>
                <w:lang w:val="en-GB"/>
              </w:rPr>
            </w:pPr>
            <w:r w:rsidRPr="00DD1D34">
              <w:rPr>
                <w:b/>
                <w:i/>
                <w:iCs/>
                <w:sz w:val="18"/>
                <w:szCs w:val="18"/>
                <w:lang w:val="en-GB"/>
              </w:rPr>
              <w:t>Aspergillus restrictus</w:t>
            </w:r>
            <w:r w:rsidRPr="00DD1D34">
              <w:rPr>
                <w:b/>
                <w:sz w:val="18"/>
                <w:szCs w:val="18"/>
                <w:lang w:val="en-GB"/>
              </w:rPr>
              <w:t xml:space="preserve"> </w:t>
            </w:r>
            <w:r w:rsidRPr="000B735A">
              <w:rPr>
                <w:sz w:val="18"/>
                <w:szCs w:val="18"/>
                <w:lang w:val="en-GB"/>
              </w:rPr>
              <w:t>G. Sm</w:t>
            </w:r>
            <w:r>
              <w:rPr>
                <w:sz w:val="18"/>
                <w:szCs w:val="18"/>
                <w:lang w:val="en-GB"/>
              </w:rPr>
              <w:t>.</w:t>
            </w:r>
          </w:p>
        </w:tc>
        <w:tc>
          <w:tcPr>
            <w:tcW w:w="3391" w:type="dxa"/>
            <w:vAlign w:val="center"/>
          </w:tcPr>
          <w:p w14:paraId="7CD275C8" w14:textId="098B6F0C" w:rsidR="00AE5CDE" w:rsidRPr="005242C1" w:rsidRDefault="00AE5CDE"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vAlign w:val="center"/>
          </w:tcPr>
          <w:p w14:paraId="30FD7690" w14:textId="52C62836"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63c0239-b008-4883-9122-594eeb1125a7"]}],"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06BA445D"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30132A" w14:paraId="55B917FD" w14:textId="77777777" w:rsidTr="0038188C">
        <w:trPr>
          <w:trHeight w:val="397"/>
        </w:trPr>
        <w:tc>
          <w:tcPr>
            <w:tcW w:w="4395" w:type="dxa"/>
            <w:shd w:val="clear" w:color="auto" w:fill="auto"/>
            <w:vAlign w:val="center"/>
          </w:tcPr>
          <w:p w14:paraId="6FD11DDD" w14:textId="77777777" w:rsidR="00AE5CDE" w:rsidRPr="00DD1D34" w:rsidRDefault="00AE5CDE" w:rsidP="00AE5CDE">
            <w:pPr>
              <w:spacing w:line="276" w:lineRule="auto"/>
              <w:rPr>
                <w:b/>
                <w:i/>
                <w:iCs/>
                <w:sz w:val="18"/>
                <w:szCs w:val="18"/>
                <w:lang w:val="en-GB"/>
              </w:rPr>
            </w:pPr>
            <w:r w:rsidRPr="00DD1D34">
              <w:rPr>
                <w:b/>
                <w:i/>
                <w:iCs/>
                <w:sz w:val="18"/>
                <w:szCs w:val="18"/>
                <w:lang w:val="en-GB"/>
              </w:rPr>
              <w:t>Aspergillus sclerotiorum</w:t>
            </w:r>
            <w:r w:rsidRPr="000B735A">
              <w:rPr>
                <w:i/>
                <w:iCs/>
                <w:sz w:val="18"/>
                <w:szCs w:val="18"/>
                <w:lang w:val="en-GB"/>
              </w:rPr>
              <w:t xml:space="preserve"> </w:t>
            </w:r>
            <w:r w:rsidRPr="000B735A">
              <w:rPr>
                <w:iCs/>
                <w:sz w:val="18"/>
                <w:szCs w:val="18"/>
                <w:lang w:val="en-GB"/>
              </w:rPr>
              <w:t>G.A. Huber</w:t>
            </w:r>
          </w:p>
        </w:tc>
        <w:tc>
          <w:tcPr>
            <w:tcW w:w="3391" w:type="dxa"/>
            <w:vAlign w:val="center"/>
          </w:tcPr>
          <w:p w14:paraId="44739B46" w14:textId="0C6064B9"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2218AD2A"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7B7EAD8" w14:textId="77777777" w:rsidR="00AE5CDE" w:rsidRPr="005242C1" w:rsidRDefault="00AE5CDE" w:rsidP="00AE5CDE">
            <w:pPr>
              <w:spacing w:line="276" w:lineRule="auto"/>
              <w:jc w:val="center"/>
              <w:rPr>
                <w:sz w:val="18"/>
                <w:szCs w:val="18"/>
                <w:lang w:val="en-GB"/>
              </w:rPr>
            </w:pPr>
            <w:r w:rsidRPr="005242C1">
              <w:rPr>
                <w:sz w:val="18"/>
                <w:szCs w:val="18"/>
                <w:lang w:val="en-GB"/>
              </w:rPr>
              <w:t>Italy (Zotti et al., 2011)</w:t>
            </w:r>
          </w:p>
        </w:tc>
      </w:tr>
      <w:tr w:rsidR="00AE5CDE" w:rsidRPr="00DD1D34" w14:paraId="6A6740FD" w14:textId="77777777" w:rsidTr="0038188C">
        <w:trPr>
          <w:trHeight w:val="661"/>
        </w:trPr>
        <w:tc>
          <w:tcPr>
            <w:tcW w:w="4395" w:type="dxa"/>
            <w:shd w:val="clear" w:color="auto" w:fill="auto"/>
            <w:vAlign w:val="center"/>
            <w:hideMark/>
          </w:tcPr>
          <w:p w14:paraId="38DA359A"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sydowii </w:t>
            </w:r>
            <w:r w:rsidRPr="005F0DC4">
              <w:rPr>
                <w:sz w:val="18"/>
                <w:szCs w:val="18"/>
                <w:lang w:val="en-GB"/>
              </w:rPr>
              <w:t>(Bainier &amp; Sartory) Thom &amp; Church</w:t>
            </w:r>
          </w:p>
        </w:tc>
        <w:tc>
          <w:tcPr>
            <w:tcW w:w="3391" w:type="dxa"/>
            <w:vAlign w:val="center"/>
          </w:tcPr>
          <w:p w14:paraId="264735FB" w14:textId="21608E97" w:rsidR="00AE5CDE" w:rsidRPr="005242C1" w:rsidRDefault="00AE5CDE" w:rsidP="00D85868">
            <w:pPr>
              <w:spacing w:line="276" w:lineRule="auto"/>
              <w:jc w:val="center"/>
              <w:rPr>
                <w:sz w:val="18"/>
                <w:szCs w:val="18"/>
                <w:lang w:val="en-GB"/>
              </w:rPr>
            </w:pPr>
            <w:r w:rsidRPr="005242C1">
              <w:rPr>
                <w:sz w:val="18"/>
                <w:szCs w:val="18"/>
                <w:lang w:val="en-GB"/>
              </w:rPr>
              <w:t xml:space="preserve">Italy, 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2","issued":{"date-parts":[["2015"]]},"page":"1-7","title":"The extreme environment of a library: Xerophilic fungi inhabiting indoor niches","type":"article-journal","volume":"99"},"uris":["http://www.mendeley.com/documents/?uuid=8c2c861f-deac-41ca-95b4-ddc1e41e6f47"]},{"id":"ITEM-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3","issue":"3","issued":{"date-parts":[["2016"]]},"page":"397-407","title":"Fungal secondary metabolite analysis applied to Cultural Heritage: the case of a contaminated library in Venice","type":"article-journal","volume":"9"},"uris":["http://www.mendeley.com/documents/?uuid=ac26feea-eae3-4c2d-b7c6-d722b65e9507"]}],"mendeley":{"formattedCitation":"[3,20,39]","plainTextFormattedCitation":"[3,20,39]","previouslyFormattedCitation":"(Lugauskas &amp; Krikstaponis 2004; 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20,39]</w:t>
            </w:r>
            <w:r w:rsidRPr="005242C1">
              <w:rPr>
                <w:sz w:val="18"/>
                <w:szCs w:val="18"/>
                <w:lang w:val="en-GB"/>
              </w:rPr>
              <w:fldChar w:fldCharType="end"/>
            </w:r>
          </w:p>
        </w:tc>
        <w:tc>
          <w:tcPr>
            <w:tcW w:w="3392" w:type="dxa"/>
            <w:vAlign w:val="center"/>
          </w:tcPr>
          <w:p w14:paraId="14EE9A47" w14:textId="78CE38FF" w:rsidR="00D025D8" w:rsidRPr="00B056A6" w:rsidRDefault="00AE5CDE" w:rsidP="00D85868">
            <w:pPr>
              <w:spacing w:line="276" w:lineRule="auto"/>
              <w:jc w:val="center"/>
              <w:rPr>
                <w:sz w:val="18"/>
                <w:szCs w:val="18"/>
              </w:rPr>
            </w:pPr>
            <w:r w:rsidRPr="005242C1">
              <w:rPr>
                <w:sz w:val="18"/>
                <w:szCs w:val="18"/>
                <w:lang w:val="en-GB"/>
              </w:rPr>
              <w:t xml:space="preserve">Italy, </w:t>
            </w:r>
            <w:r w:rsidR="00D025D8" w:rsidRPr="005242C1">
              <w:rPr>
                <w:sz w:val="18"/>
                <w:szCs w:val="18"/>
                <w:lang w:val="en-GB"/>
              </w:rPr>
              <w:t>France,</w:t>
            </w:r>
            <w:r w:rsidRPr="005242C1">
              <w:rPr>
                <w:sz w:val="18"/>
                <w:szCs w:val="18"/>
                <w:lang w:val="en-GB"/>
              </w:rPr>
              <w:t xml:space="preserve"> Poland,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c3dd29dc-a5ab-41b8-a704-19c948ed5d57"]},{"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6eebe112-fa79-4cb2-b0b6-615e43cf5daa"]},{"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c531d5d2-14a3-411c-8879-5f51526419ea"]},{"id":"ITEM-4","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4","issue":"3-4","issued":{"date-parts":[["2000"]]},"page":"429-434","title":"Airborne fungal spores in dust present in archives: Proposal for a detection method, new for archival materials","type":"article-journal","volume":"16"},"uris":["http://www.mendeley.com/documents/?uuid=7a3cb116-d32e-485d-a73c-4e32d928396c"]},{"id":"ITEM-5","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5","issue":"3","issued":{"date-parts":[["2016"]]},"page":"397-407","title":"Fungal secondary metabolite analysis applied to Cultural Heritage: the case of a contaminated library in Venice","type":"article-journal","volume":"9"},"uris":["http://www.mendeley.com/documents/?uuid=ac26feea-eae3-4c2d-b7c6-d722b65e9507"]},{"id":"ITEM-6","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6","issue":"6","issued":{"date-parts":[["2012"]]},"page":"514-522","title":"Microbiological evaluation of ten French archives and link to occupational symptoms","type":"article-journal","volume":"22"},"uris":["http://www.mendeley.com/documents/?uuid=ad1b6379-d0a5-4fad-b432-47f195777d07"]}],"mendeley":{"formattedCitation":"[4,5,8,10,18,20]","plainTextFormattedCitation":"[4,5,8,10,18,20]","previouslyFormattedCitation":"(Maggi et al. 2000; Zielińska-Jankiewicz et al. 2008; Roussel et al. 2012; Pinheiro 2014; Pinheiro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8,10,18,20]</w:t>
            </w:r>
            <w:r w:rsidRPr="005242C1">
              <w:rPr>
                <w:sz w:val="18"/>
                <w:szCs w:val="18"/>
                <w:lang w:val="en-GB"/>
              </w:rPr>
              <w:fldChar w:fldCharType="end"/>
            </w:r>
          </w:p>
        </w:tc>
        <w:tc>
          <w:tcPr>
            <w:tcW w:w="3392" w:type="dxa"/>
            <w:shd w:val="clear" w:color="auto" w:fill="auto"/>
            <w:vAlign w:val="center"/>
          </w:tcPr>
          <w:p w14:paraId="20A16332" w14:textId="6F728BE8" w:rsidR="00AE5CDE" w:rsidRPr="005242C1" w:rsidRDefault="00AE5CDE" w:rsidP="00D85868">
            <w:pPr>
              <w:spacing w:line="276" w:lineRule="auto"/>
              <w:jc w:val="center"/>
              <w:rPr>
                <w:sz w:val="18"/>
                <w:szCs w:val="18"/>
                <w:lang w:val="en-GB"/>
              </w:rPr>
            </w:pPr>
            <w:r w:rsidRPr="00B056A6">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2]</w:t>
            </w:r>
            <w:r w:rsidRPr="005242C1">
              <w:rPr>
                <w:sz w:val="18"/>
                <w:szCs w:val="18"/>
                <w:lang w:val="en-GB"/>
              </w:rPr>
              <w:fldChar w:fldCharType="end"/>
            </w:r>
          </w:p>
        </w:tc>
      </w:tr>
      <w:tr w:rsidR="00AE5CDE" w:rsidRPr="00DD1D34" w14:paraId="4DFFF56D" w14:textId="77777777" w:rsidTr="0038188C">
        <w:trPr>
          <w:trHeight w:val="401"/>
        </w:trPr>
        <w:tc>
          <w:tcPr>
            <w:tcW w:w="4395" w:type="dxa"/>
            <w:shd w:val="clear" w:color="auto" w:fill="auto"/>
            <w:vAlign w:val="center"/>
          </w:tcPr>
          <w:p w14:paraId="16352339"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tamarii </w:t>
            </w:r>
            <w:r w:rsidRPr="005F0DC4">
              <w:rPr>
                <w:iCs/>
                <w:sz w:val="18"/>
                <w:szCs w:val="18"/>
                <w:lang w:val="en-GB"/>
              </w:rPr>
              <w:t>Kita</w:t>
            </w:r>
          </w:p>
        </w:tc>
        <w:tc>
          <w:tcPr>
            <w:tcW w:w="3391" w:type="dxa"/>
            <w:vAlign w:val="center"/>
          </w:tcPr>
          <w:p w14:paraId="0F94F81C" w14:textId="6307106B" w:rsidR="00AE5CDE" w:rsidRPr="005242C1" w:rsidRDefault="00AE5CDE" w:rsidP="00D85868">
            <w:pPr>
              <w:spacing w:line="276" w:lineRule="auto"/>
              <w:jc w:val="center"/>
              <w:rPr>
                <w:sz w:val="18"/>
                <w:szCs w:val="18"/>
              </w:rPr>
            </w:pPr>
            <w:r w:rsidRPr="005242C1">
              <w:rPr>
                <w:bCs/>
                <w:sz w:val="18"/>
                <w:szCs w:val="18"/>
              </w:rPr>
              <w:t xml:space="preserve">Colombia, India </w:t>
            </w:r>
            <w:r w:rsidRPr="005242C1">
              <w:rPr>
                <w:bCs/>
                <w:sz w:val="18"/>
                <w:szCs w:val="18"/>
                <w:lang w:val="en-GB"/>
              </w:rPr>
              <w:fldChar w:fldCharType="begin" w:fldLock="1"/>
            </w:r>
            <w:r w:rsidR="00B056A6">
              <w:rPr>
                <w:bCs/>
                <w:sz w:val="18"/>
                <w:szCs w:val="18"/>
              </w:rPr>
              <w:instrText>ADDIN CSL_CITATION {"citationItems":[{"id":"ITEM-1","itemData":{"author":[{"dropping-particle":"","family":"Nayak","given":"Bijaya Kumar","non-dropping-particle":"","parse-names":false,"suffix":""}],"container-title":"International Journal of PharmTech Research","id":"ITEM-1","issue":"6","issued":{"date-parts":[["2015"]]},"page":"306-312","title":"Volumetric samplings of airborne fungal spores in different college libraries : A Preliminary study","type":"article-journal","volume":"8"},"uris":["http://www.mendeley.com/documents/?uuid=f531f956-953c-4c93-bc5a-1f3a4b7845db"]},{"id":"ITEM-2","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2","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mendeley":{"formattedCitation":"[1,53]","plainTextFormattedCitation":"[1,53]","previouslyFormattedCitation":"(Nayak 2015; Castillo et al. 2016)"},"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rPr>
              <w:t>[1,53]</w:t>
            </w:r>
            <w:r w:rsidRPr="005242C1">
              <w:rPr>
                <w:bCs/>
                <w:sz w:val="18"/>
                <w:szCs w:val="18"/>
                <w:lang w:val="en-GB"/>
              </w:rPr>
              <w:fldChar w:fldCharType="end"/>
            </w:r>
          </w:p>
        </w:tc>
        <w:tc>
          <w:tcPr>
            <w:tcW w:w="3392" w:type="dxa"/>
            <w:vAlign w:val="center"/>
          </w:tcPr>
          <w:p w14:paraId="60FEF8B3"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097E383" w14:textId="09DC204A" w:rsidR="00AE5CDE" w:rsidRPr="005242C1" w:rsidRDefault="00AE5CDE" w:rsidP="00D85868">
            <w:pPr>
              <w:spacing w:line="276" w:lineRule="auto"/>
              <w:jc w:val="center"/>
              <w:rPr>
                <w:sz w:val="18"/>
                <w:szCs w:val="18"/>
              </w:rPr>
            </w:pPr>
            <w:r w:rsidRPr="005242C1">
              <w:rPr>
                <w:sz w:val="18"/>
                <w:szCs w:val="18"/>
              </w:rPr>
              <w:t>Israel</w:t>
            </w:r>
            <w:r w:rsidR="00177CA9" w:rsidRPr="005242C1">
              <w:rPr>
                <w:sz w:val="18"/>
                <w:szCs w:val="18"/>
              </w:rPr>
              <w:t>, Nigeria</w:t>
            </w:r>
            <w:r w:rsidRPr="005242C1">
              <w:rPr>
                <w:sz w:val="18"/>
                <w:szCs w:val="18"/>
              </w:rPr>
              <w:t xml:space="preserve"> </w:t>
            </w:r>
            <w:r w:rsidRPr="005242C1">
              <w:rPr>
                <w:sz w:val="18"/>
                <w:szCs w:val="18"/>
                <w:lang w:val="en-GB"/>
              </w:rPr>
              <w:fldChar w:fldCharType="begin" w:fldLock="1"/>
            </w:r>
            <w:r w:rsidR="00B056A6">
              <w:rPr>
                <w:sz w:val="18"/>
                <w:szCs w:val="18"/>
              </w:rPr>
              <w:instrText>ADDIN CSL_CITATION {"citationItems":[{"id":"ITEM-1","itemData":{"author":[{"dropping-particle":"","family":"Nol","given":"Lea","non-dropping-particle":"","parse-names":false,"suffix":""},{"dropping-particle":"","family":"Kenneth","given":"R. G.","non-dropping-particle":"","parse-names":false,"suffix":""}],"container-title":"International Biodeterioration &amp; Biodegradation","id":"ITEM-1","issued":{"date-parts":[["2001"]]},"page":"98-104","title":"Biological factors of foxing in postage stamp paper","type":"article-journal","volume":"48"},"uris":["http://www.mendeley.com/documents/?uuid=bf4ba301-a5b9-4c5e-9012-a6c347369c5b","http://www.mendeley.com/documents/?uuid=a21df589-0da9-4ae1-9f56-87b96f4ed743"]},{"id":"ITEM-2","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2","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52]","plainTextFormattedCitation":"[47,52]","previouslyFormattedCitation":"(Nol &amp; Kenneth 2001; 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7,52]</w:t>
            </w:r>
            <w:r w:rsidRPr="005242C1">
              <w:rPr>
                <w:sz w:val="18"/>
                <w:szCs w:val="18"/>
                <w:lang w:val="en-GB"/>
              </w:rPr>
              <w:fldChar w:fldCharType="end"/>
            </w:r>
          </w:p>
        </w:tc>
      </w:tr>
      <w:tr w:rsidR="00AE5CDE" w:rsidRPr="00B056A6" w14:paraId="7C5D0AFC" w14:textId="77777777" w:rsidTr="0038188C">
        <w:trPr>
          <w:trHeight w:val="327"/>
        </w:trPr>
        <w:tc>
          <w:tcPr>
            <w:tcW w:w="4395" w:type="dxa"/>
            <w:shd w:val="clear" w:color="auto" w:fill="auto"/>
            <w:vAlign w:val="center"/>
            <w:hideMark/>
          </w:tcPr>
          <w:p w14:paraId="6F773275" w14:textId="77777777" w:rsidR="00AE5CDE" w:rsidRPr="00B056A6" w:rsidRDefault="00AE5CDE" w:rsidP="00AE5CDE">
            <w:pPr>
              <w:spacing w:line="276" w:lineRule="auto"/>
              <w:rPr>
                <w:b/>
                <w:i/>
                <w:iCs/>
                <w:sz w:val="18"/>
                <w:szCs w:val="18"/>
              </w:rPr>
            </w:pPr>
            <w:r w:rsidRPr="00B056A6">
              <w:rPr>
                <w:b/>
                <w:i/>
                <w:iCs/>
                <w:sz w:val="18"/>
                <w:szCs w:val="18"/>
              </w:rPr>
              <w:t xml:space="preserve">Aspergillus terreus </w:t>
            </w:r>
            <w:r w:rsidRPr="00B056A6">
              <w:rPr>
                <w:sz w:val="18"/>
                <w:szCs w:val="18"/>
              </w:rPr>
              <w:t>Thom</w:t>
            </w:r>
          </w:p>
        </w:tc>
        <w:tc>
          <w:tcPr>
            <w:tcW w:w="3391" w:type="dxa"/>
            <w:vAlign w:val="center"/>
          </w:tcPr>
          <w:p w14:paraId="4AD7A6DE" w14:textId="3D0D0D48" w:rsidR="00FE055A" w:rsidRPr="005242C1" w:rsidRDefault="00AE5CDE" w:rsidP="00D85868">
            <w:pPr>
              <w:spacing w:line="276" w:lineRule="auto"/>
              <w:jc w:val="center"/>
              <w:rPr>
                <w:sz w:val="18"/>
                <w:szCs w:val="18"/>
                <w:lang w:val="en-GB"/>
              </w:rPr>
            </w:pPr>
            <w:r w:rsidRPr="00B056A6">
              <w:rPr>
                <w:sz w:val="18"/>
                <w:szCs w:val="18"/>
              </w:rPr>
              <w:t xml:space="preserve">Argentina, Cuba, Lithuania, Portugal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100452b1-edce-45cf-bb57-cae1629d3303"]},{"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aa43810f-0017-4eb4-9dde-730f1e5ec5a1"]},{"id":"ITEM-4","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4","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8e638da3-3c2d-4a61-a105-0de9a9c6d976"]}],"mendeley":{"formattedCitation":"[3–5,33]","plainTextFormattedCitation":"[3–5,33]","previouslyFormattedCitation":"(Lugauskas &amp; Krikstaponis 2004; Borrego et al. 2012;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5,33]</w:t>
            </w:r>
            <w:r w:rsidRPr="005242C1">
              <w:rPr>
                <w:sz w:val="18"/>
                <w:szCs w:val="18"/>
                <w:lang w:val="en-GB"/>
              </w:rPr>
              <w:fldChar w:fldCharType="end"/>
            </w:r>
          </w:p>
        </w:tc>
        <w:tc>
          <w:tcPr>
            <w:tcW w:w="3392" w:type="dxa"/>
            <w:vAlign w:val="center"/>
          </w:tcPr>
          <w:p w14:paraId="4E296FEF" w14:textId="717236E4"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b43f9cb-590e-4acc-a76c-1ce617b4d788"]}],"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6B80323" w14:textId="1F629A5B" w:rsidR="00AE5CDE" w:rsidRPr="005242C1" w:rsidRDefault="00AE5CDE" w:rsidP="00D85868">
            <w:pPr>
              <w:spacing w:line="276" w:lineRule="auto"/>
              <w:jc w:val="center"/>
              <w:rPr>
                <w:sz w:val="18"/>
                <w:szCs w:val="18"/>
                <w:lang w:val="en-GB"/>
              </w:rPr>
            </w:pPr>
            <w:r w:rsidRPr="005242C1">
              <w:rPr>
                <w:sz w:val="18"/>
                <w:szCs w:val="18"/>
                <w:lang w:val="en-GB"/>
              </w:rPr>
              <w:t xml:space="preserve">Israel, Italy,  Poland, Portugal </w:t>
            </w:r>
            <w:r w:rsidRPr="005242C1">
              <w:rPr>
                <w:sz w:val="18"/>
                <w:szCs w:val="18"/>
                <w:lang w:val="en-GB"/>
              </w:rPr>
              <w:fldChar w:fldCharType="begin" w:fldLock="1"/>
            </w:r>
            <w:r w:rsidR="00B056A6">
              <w:rPr>
                <w:sz w:val="18"/>
                <w:szCs w:val="18"/>
                <w:lang w:val="en-GB"/>
              </w:rPr>
              <w:instrText>ADDIN CSL_CITATION {"citationItems":[{"id":"ITEM-1","itemData":{"ISBN":"0034-5806","author":[{"dropping-particle":"","family":"Ricelli","given":"A","non-dropping-particle":"","parse-names":false,"suffix":""},{"dropping-particle":"","family":"Fabbri","given":"A A","non-dropping-particle":"","parse-names":false,"suffix":""},{"dropping-particle":"","family":"Fanelli","given":"C","non-dropping-particle":"","parse-names":false,"suffix":""},{"dropping-particle":"","family":"Menicagli","given":"R","non-dropping-particle":"","parse-names":false,"suffix":""},{"dropping-particle":"","family":"Samaritani","given":"S","non-dropping-particle":"","parse-names":false,"suffix":""},{"dropping-particle":"","family":"Pini","given":"D","non-dropping-particle":"","parse-names":false,"suffix":""},{"dropping-particle":"","family":"Rapaccini","given":"S M","non-dropping-particle":"","parse-names":false,"suffix":""},{"dropping-particle":"","family":"Salvadori","given":"P","non-dropping-particle":"","parse-names":false,"suffix":""}],"container-title":"Restaurator","id":"ITEM-1","issue":"2","issued":{"date-parts":[["1999"]]},"language":"English","note":"ISI Document Delivery No.: 213BJ\nTimes Cited: 9\nCited Reference Count: 17\nMUNKSGAARD INT PUBL LTD\nCOPENHAGEN","page":"97-107","title":"Fungal growth on samples of paper: Inhibition by new antifungals","type":"article-journal","volume":"20"},"uris":["http://www.mendeley.com/documents/?uuid=d9f2bd61-fed5-4e92-b392-5998e8d79198","http://www.mendeley.com/documents/?uuid=cc37e235-d2ca-4dea-b99f-3fcb8fea4e16"]},{"id":"ITEM-2","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2","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http://www.mendeley.com/documents/?uuid=2c7ac9af-9ad8-4efb-9549-c72a2842cec6"]},{"id":"ITEM-3","itemData":{"author":[{"dropping-particle":"","family":"Nol","given":"Lea","non-dropping-particle":"","parse-names":false,"suffix":""},{"dropping-particle":"","family":"Kenneth","given":"R. G.","non-dropping-particle":"","parse-names":false,"suffix":""}],"container-title":"International Biodeterioration &amp; Biodegradation","id":"ITEM-3","issued":{"date-parts":[["2001"]]},"page":"98-104","title":"Biological factors of foxing in postage stamp paper","type":"article-journal","volume":"48"},"uris":["http://www.mendeley.com/documents/?uuid=bf4ba301-a5b9-4c5e-9012-a6c347369c5b","http://www.mendeley.com/documents/?uuid=a21df589-0da9-4ae1-9f56-87b96f4ed743","http://www.mendeley.com/documents/?uuid=1eb6c746-2f92-44bc-bdbb-5c7d2f8c5366"]},{"id":"ITEM-4","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4","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7fbf31df-f5f3-4af2-91c6-bcb78570c6f0"]},{"id":"ITEM-5","itemData":{"author":[{"dropping-particle":"","family":"Zerek","given":"Bogdan Filip","non-dropping-particle":"","parse-names":false,"suffix":""}],"id":"ITEM-5","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http://www.mendeley.com/documents/?uuid=cf41591a-9bd0-41a4-afdc-08dde0935757"]},{"id":"ITEM-6","itemData":{"ISBN":"0964-8305","abstract":"The inhibition of some fungal strains responsible for paper biodeterioration is reported. Antimicrobials (butylated hydroxytoluene, BHT and butylated hydroxyanisole, BHA), azole antifungals (econazole, miconazole and ketoconazole) and chitin synthase inhibitors (uridine, 5-fluorouridine, 2-deoxyuridine) have been assessed for efficacy against Penicillium chrysogenum Them, Aspergillus terreus Thom, Stachybotrys atra Corda and Chaetomium elatum Kunze, fungal strains isolated from deteriorated papers. Our results have shown that the most evident inhibiting effect on fungal growth has been obtained with miconazole and econazole at 10(-3) M. (C) 1997 Published by Elsevier Science Limited.","author":[{"dropping-particle":"","family":"Fabbri","given":"A A","non-dropping-particle":"","parse-names":false,"suffix":""},{"dropping-particle":"","family":"Ricelli","given":"A","non-dropping-particle":"","parse-names":false,"suffix":""},{"dropping-particle":"","family":"Brasini","given":"S","non-dropping-particle":"","parse-names":false,"suffix":""},{"dropping-particle":"","family":"Fanelli","given":"C","non-dropping-particle":"","parse-names":false,"suffix":""}],"container-title":"International Biodeterioration &amp; Biodegradation","id":"ITEM-6","issue":"1","issued":{"date-parts":[["1997"]]},"language":"English","page":"61-65","title":"Effect of different antifungals on the control of paper biodeterioration caused by fungi","type":"article-journal","volume":"39"},"uris":["http://www.mendeley.com/documents/?uuid=cac331bd-4a5f-4054-8f62-c0ce90d2b9f4"]}],"mendeley":{"formattedCitation":"[4,48,52,64–66]","plainTextFormattedCitation":"[4,48,52,64–66]","previouslyFormattedCitation":"(Fabbri et al. 1997; Ricelli et al. 1999; Nol &amp; Kenneth 2001; Zerek 2003; Michaelsen et al. 2010; 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48,52,64–66]</w:t>
            </w:r>
            <w:r w:rsidRPr="005242C1">
              <w:rPr>
                <w:sz w:val="18"/>
                <w:szCs w:val="18"/>
                <w:lang w:val="en-GB"/>
              </w:rPr>
              <w:fldChar w:fldCharType="end"/>
            </w:r>
          </w:p>
        </w:tc>
      </w:tr>
      <w:tr w:rsidR="00AE5CDE" w:rsidRPr="00B056A6" w14:paraId="7549D6D4" w14:textId="77777777" w:rsidTr="0038188C">
        <w:trPr>
          <w:trHeight w:val="408"/>
        </w:trPr>
        <w:tc>
          <w:tcPr>
            <w:tcW w:w="4395" w:type="dxa"/>
            <w:shd w:val="clear" w:color="auto" w:fill="auto"/>
            <w:vAlign w:val="center"/>
          </w:tcPr>
          <w:p w14:paraId="6B97D1B9" w14:textId="1D3E63E4" w:rsidR="00AE5CDE" w:rsidRPr="000B735A" w:rsidRDefault="00AE5CDE" w:rsidP="00AE5CDE">
            <w:pPr>
              <w:spacing w:line="276" w:lineRule="auto"/>
              <w:rPr>
                <w:rFonts w:eastAsiaTheme="minorHAnsi"/>
                <w:color w:val="000000"/>
                <w:lang w:val="en-GB" w:eastAsia="en-US"/>
              </w:rPr>
            </w:pPr>
            <w:r w:rsidRPr="000B735A">
              <w:rPr>
                <w:b/>
                <w:i/>
                <w:iCs/>
                <w:sz w:val="18"/>
                <w:szCs w:val="18"/>
                <w:lang w:val="en-GB"/>
              </w:rPr>
              <w:t xml:space="preserve">Aspergillus tubingensis </w:t>
            </w:r>
            <w:r w:rsidRPr="005F0DC4">
              <w:rPr>
                <w:iCs/>
                <w:sz w:val="18"/>
                <w:szCs w:val="18"/>
                <w:lang w:val="en-GB"/>
              </w:rPr>
              <w:t>Mosseray</w:t>
            </w:r>
          </w:p>
        </w:tc>
        <w:tc>
          <w:tcPr>
            <w:tcW w:w="3391" w:type="dxa"/>
            <w:vAlign w:val="center"/>
          </w:tcPr>
          <w:p w14:paraId="3A559E05" w14:textId="7D8ADDEB"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019BEA61" w14:textId="492973B0"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shd w:val="clear" w:color="auto" w:fill="auto"/>
            <w:vAlign w:val="center"/>
          </w:tcPr>
          <w:p w14:paraId="557B466E" w14:textId="5D36E886"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B056A6" w14:paraId="52BA5987" w14:textId="77777777" w:rsidTr="0038188C">
        <w:trPr>
          <w:trHeight w:val="437"/>
        </w:trPr>
        <w:tc>
          <w:tcPr>
            <w:tcW w:w="4395" w:type="dxa"/>
            <w:shd w:val="clear" w:color="auto" w:fill="auto"/>
            <w:vAlign w:val="center"/>
            <w:hideMark/>
          </w:tcPr>
          <w:p w14:paraId="187B6B5F"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ustus </w:t>
            </w:r>
            <w:r w:rsidRPr="005F0DC4">
              <w:rPr>
                <w:sz w:val="18"/>
                <w:szCs w:val="18"/>
                <w:lang w:val="en-GB"/>
              </w:rPr>
              <w:t>(Bainier) Thom &amp; Church</w:t>
            </w:r>
          </w:p>
        </w:tc>
        <w:tc>
          <w:tcPr>
            <w:tcW w:w="3391" w:type="dxa"/>
            <w:vAlign w:val="center"/>
          </w:tcPr>
          <w:p w14:paraId="51D2DEDF" w14:textId="2CF8A7F6" w:rsidR="00AE5CDE" w:rsidRPr="005242C1" w:rsidRDefault="00AE5CDE" w:rsidP="00D85868">
            <w:pPr>
              <w:spacing w:line="276" w:lineRule="auto"/>
              <w:jc w:val="center"/>
              <w:rPr>
                <w:sz w:val="18"/>
                <w:szCs w:val="18"/>
                <w:lang w:val="en-GB"/>
              </w:rPr>
            </w:pPr>
            <w:r w:rsidRPr="005242C1">
              <w:rPr>
                <w:sz w:val="18"/>
                <w:szCs w:val="18"/>
                <w:lang w:val="en-GB"/>
              </w:rPr>
              <w:t xml:space="preserve">Lith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ccb728e2-7274-4bdc-9aae-4c2d99f89e85"]}],"mendeley":{"formattedCitation":"[3,18]","plainTextFormattedCitation":"[3,18]","previouslyFormattedCitation":"(Lugauskas &amp; Krikstaponis 2004; 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8]</w:t>
            </w:r>
            <w:r w:rsidRPr="005242C1">
              <w:rPr>
                <w:sz w:val="18"/>
                <w:szCs w:val="18"/>
                <w:lang w:val="en-GB"/>
              </w:rPr>
              <w:fldChar w:fldCharType="end"/>
            </w:r>
            <w:r w:rsidRPr="005242C1">
              <w:rPr>
                <w:sz w:val="18"/>
                <w:szCs w:val="18"/>
                <w:lang w:val="en-GB"/>
              </w:rPr>
              <w:t xml:space="preserve"> </w:t>
            </w:r>
          </w:p>
        </w:tc>
        <w:tc>
          <w:tcPr>
            <w:tcW w:w="3392" w:type="dxa"/>
            <w:vAlign w:val="center"/>
          </w:tcPr>
          <w:p w14:paraId="21BCF62B" w14:textId="52C65806" w:rsidR="00AE5CDE" w:rsidRPr="005242C1" w:rsidRDefault="00AE5CDE"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shd w:val="clear" w:color="auto" w:fill="auto"/>
            <w:vAlign w:val="center"/>
          </w:tcPr>
          <w:p w14:paraId="693C8B56" w14:textId="26EF21F9" w:rsidR="00AE5CDE" w:rsidRPr="005242C1" w:rsidRDefault="00AE5CDE" w:rsidP="00D85868">
            <w:pPr>
              <w:spacing w:line="276" w:lineRule="auto"/>
              <w:jc w:val="center"/>
              <w:rPr>
                <w:sz w:val="18"/>
                <w:szCs w:val="18"/>
                <w:lang w:val="en-GB"/>
              </w:rPr>
            </w:pPr>
            <w:r w:rsidRPr="005242C1">
              <w:rPr>
                <w:sz w:val="18"/>
                <w:szCs w:val="18"/>
                <w:lang w:val="en-GB"/>
              </w:rPr>
              <w:t xml:space="preserve">France, India, Portugal </w:t>
            </w:r>
            <w:r w:rsidRPr="005242C1">
              <w:rPr>
                <w:sz w:val="18"/>
                <w:szCs w:val="18"/>
                <w:lang w:val="en-GB"/>
              </w:rPr>
              <w:fldChar w:fldCharType="begin" w:fldLock="1"/>
            </w:r>
            <w:r w:rsidR="00B056A6">
              <w:rPr>
                <w:sz w:val="18"/>
                <w:szCs w:val="18"/>
                <w:lang w:val="en-GB"/>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03187107-ab60-45b5-880e-0c6b027e9aff"]},{"id":"ITEM-3","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3","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12,37,56]","plainTextFormattedCitation":"[12,37,56]","previouslyFormattedCitation":"(Das et al. 1997; Lourenço et al. 2005; Rakotonirainy et al.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2,37,56]</w:t>
            </w:r>
            <w:r w:rsidRPr="005242C1">
              <w:rPr>
                <w:sz w:val="18"/>
                <w:szCs w:val="18"/>
                <w:lang w:val="en-GB"/>
              </w:rPr>
              <w:fldChar w:fldCharType="end"/>
            </w:r>
          </w:p>
        </w:tc>
      </w:tr>
      <w:tr w:rsidR="00AE5CDE" w:rsidRPr="008C3C93" w14:paraId="0827B6AE" w14:textId="77777777" w:rsidTr="0038188C">
        <w:trPr>
          <w:trHeight w:val="812"/>
        </w:trPr>
        <w:tc>
          <w:tcPr>
            <w:tcW w:w="4395" w:type="dxa"/>
            <w:shd w:val="clear" w:color="auto" w:fill="auto"/>
            <w:vAlign w:val="center"/>
            <w:hideMark/>
          </w:tcPr>
          <w:p w14:paraId="5209707A" w14:textId="77777777" w:rsidR="00AE5CDE" w:rsidRPr="00186A37" w:rsidRDefault="00AE5CDE" w:rsidP="00AE5CDE">
            <w:pPr>
              <w:spacing w:line="276" w:lineRule="auto"/>
              <w:rPr>
                <w:b/>
                <w:i/>
                <w:iCs/>
                <w:sz w:val="18"/>
                <w:szCs w:val="18"/>
                <w:lang w:val="en-GB"/>
              </w:rPr>
            </w:pPr>
            <w:r w:rsidRPr="00186A37">
              <w:rPr>
                <w:b/>
                <w:i/>
                <w:iCs/>
                <w:sz w:val="18"/>
                <w:szCs w:val="18"/>
                <w:lang w:val="en-GB"/>
              </w:rPr>
              <w:t>Aspergillus versicolor</w:t>
            </w:r>
            <w:r w:rsidRPr="00186A37">
              <w:rPr>
                <w:i/>
                <w:iCs/>
                <w:sz w:val="18"/>
                <w:szCs w:val="18"/>
                <w:lang w:val="en-GB"/>
              </w:rPr>
              <w:t xml:space="preserve"> </w:t>
            </w:r>
            <w:r w:rsidRPr="00186A37">
              <w:rPr>
                <w:sz w:val="18"/>
                <w:szCs w:val="18"/>
                <w:lang w:val="en-GB"/>
              </w:rPr>
              <w:t>(Vuill.) Tiraboschi</w:t>
            </w:r>
          </w:p>
        </w:tc>
        <w:tc>
          <w:tcPr>
            <w:tcW w:w="3391" w:type="dxa"/>
            <w:vAlign w:val="center"/>
          </w:tcPr>
          <w:p w14:paraId="4F2CC964" w14:textId="421DF51F" w:rsidR="00AE5CDE" w:rsidRPr="005242C1" w:rsidRDefault="00AE5CDE" w:rsidP="00D85868">
            <w:pPr>
              <w:spacing w:line="276" w:lineRule="auto"/>
              <w:jc w:val="center"/>
              <w:rPr>
                <w:sz w:val="18"/>
                <w:szCs w:val="18"/>
              </w:rPr>
            </w:pPr>
            <w:r w:rsidRPr="00B056A6">
              <w:rPr>
                <w:sz w:val="18"/>
                <w:szCs w:val="18"/>
                <w:lang w:val="en-GB"/>
              </w:rPr>
              <w:t xml:space="preserve">Argentina, Colombia, Cuba, France, Italy, Lithuania, Poland, Portugal </w:t>
            </w:r>
            <w:r w:rsidRPr="005242C1">
              <w:rPr>
                <w:sz w:val="18"/>
                <w:szCs w:val="18"/>
                <w:lang w:val="en-GB"/>
              </w:rPr>
              <w:fldChar w:fldCharType="begin" w:fldLock="1"/>
            </w:r>
            <w:r w:rsidR="00B056A6">
              <w:rPr>
                <w:sz w:val="18"/>
                <w:szCs w:val="18"/>
                <w:lang w:val="en-GB"/>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27b044f5-403e-47a4-9caa-a525950e4b2d"]},{"id":"ITEM-3","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3","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http://www.mendeley.com/documents/?uuid=6c46ed29-23e8-47c0-818b-746c1e509842"]},{"id":"ITEM-4","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4","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c9b3811c-66e5-4279-a68b-663e068a0818"]},{"id":"ITEM-5","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5","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ed605f43-29a2-4957-af38-de7ace3cc726"]},{"id":"ITEM-6","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6","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29526049-4aad-49c4-a3b9-43edbfe5c2a2"]},{"id":"ITEM-7","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7","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ffd0f27-e5b1-4bbc-b0a7-e856a29fb1c5"]},{"id":"ITEM-8","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8","issued":{"date-parts":[["2013","4"]]},"page":"36-41","publisher":"Elsevier Ltd","title":"Characterization of an airborne microbial community: A case study in the archive of the University of Coimbra, Portugal","type":"article-journal","volume":"79"},"uris":["http://www.mendeley.com/documents/?uuid=072273d1-463f-4da5-8b82-54b0358ad20c"]},{"id":"ITEM-9","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9","issue":"3","issued":{"date-parts":[["2016"]]},"page":"397-407","title":"Fungal secondary metabolite analysis applied to Cultural Heritage: the case of a contaminated library in Venice","type":"article-journal","volume":"9"},"uris":["http://www.mendeley.com/documents/?uuid=ac26feea-eae3-4c2d-b7c6-d722b65e9507"]},{"id":"ITEM-10","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0","issue":"6","issued":{"date-parts":[["2012"]]},"page":"514-522","title":"Microbiological evaluation of ten French archives and link to occupational symptoms","type":"article-journal","volume":"22"},"uris":["http://www.mendeley.com/documents/?uuid=ad1b6379-d0a5-4fad-b432-47f195777d07"]},{"id":"ITEM-11","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11","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mendeley":{"formattedCitation":"[3,4,53,5,6,8,17,18,20,21,33]","plainTextFormattedCitation":"[3,4,53,5,6,8,17,18,20,21,33]","previouslyFormattedCitation":"(Lugauskas &amp; Krikstaponis 2004; Wlazło et al. 2008; Zielińska-Jankiewicz et al. 2008; Harkawy et al. 2011; Borrego et al. 2012; Roussel et al. 2012; Nunes et al. 2013; Pinheiro 2014; Pinheiro 2015; Castillo et al. 2016;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4,53,5,6,8,17,18,20,21,33]</w:t>
            </w:r>
            <w:r w:rsidRPr="005242C1">
              <w:rPr>
                <w:sz w:val="18"/>
                <w:szCs w:val="18"/>
                <w:lang w:val="en-GB"/>
              </w:rPr>
              <w:fldChar w:fldCharType="end"/>
            </w:r>
          </w:p>
        </w:tc>
        <w:tc>
          <w:tcPr>
            <w:tcW w:w="3392" w:type="dxa"/>
            <w:vAlign w:val="center"/>
          </w:tcPr>
          <w:p w14:paraId="0436EFB4" w14:textId="68AB4DB7" w:rsidR="00DA2A04" w:rsidRPr="005242C1" w:rsidRDefault="00AE5CDE" w:rsidP="00D85868">
            <w:pPr>
              <w:spacing w:line="276" w:lineRule="auto"/>
              <w:jc w:val="center"/>
              <w:rPr>
                <w:sz w:val="18"/>
                <w:szCs w:val="18"/>
              </w:rPr>
            </w:pPr>
            <w:r w:rsidRPr="005242C1">
              <w:rPr>
                <w:sz w:val="18"/>
                <w:szCs w:val="18"/>
              </w:rPr>
              <w:t>Italy,</w:t>
            </w:r>
            <w:r w:rsidR="00DA2A04" w:rsidRPr="005242C1">
              <w:rPr>
                <w:sz w:val="18"/>
                <w:szCs w:val="18"/>
              </w:rPr>
              <w:t xml:space="preserve"> France,</w:t>
            </w:r>
            <w:r w:rsidRPr="005242C1">
              <w:rPr>
                <w:sz w:val="18"/>
                <w:szCs w:val="18"/>
              </w:rPr>
              <w:t xml:space="preserve">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bdcd0f7a-9e0f-4726-9a5c-d1ddf6ad2d8d"]},{"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62d6057-9f4e-4253-b12b-53868c962a9a"]},{"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id":"ITEM-4","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4","issued":{"date-parts":[["2015"]]},"page":"1-7","title":"The extreme environment of a library: Xerophilic fungi inhabiting indoor niches","type":"article-journal","volume":"99"},"uris":["http://www.mendeley.com/documents/?uuid=8c2c861f-deac-41ca-95b4-ddc1e41e6f47"]},{"id":"ITEM-5","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5","issue":"3","issued":{"date-parts":[["2016"]]},"page":"397-407","title":"Fungal secondary metabolite analysis applied to Cultural Heritage: the case of a contaminated library in Venice","type":"article-journal","volume":"9"},"uris":["http://www.mendeley.com/documents/?uuid=ac26feea-eae3-4c2d-b7c6-d722b65e9507"]},{"id":"ITEM-6","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6","issue":"6","issued":{"date-parts":[["2012"]]},"page":"514-522","title":"Microbiological evaluation of ten French archives and link to occupational symptoms","type":"article-journal","volume":"22"},"uris":["http://www.mendeley.com/documents/?uuid=ad1b6379-d0a5-4fad-b432-47f195777d07"]}],"mendeley":{"formattedCitation":"[4,5,8,10,20,39]","plainTextFormattedCitation":"[4,5,8,10,20,39]","previouslyFormattedCitation":"(Maggi et al. 2000; Roussel et al. 2012; Pinheiro 2014; Micheluz et al. 2015; Pinheiro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8,10,20,39]</w:t>
            </w:r>
            <w:r w:rsidRPr="005242C1">
              <w:rPr>
                <w:sz w:val="18"/>
                <w:szCs w:val="18"/>
                <w:lang w:val="en-GB"/>
              </w:rPr>
              <w:fldChar w:fldCharType="end"/>
            </w:r>
          </w:p>
        </w:tc>
        <w:tc>
          <w:tcPr>
            <w:tcW w:w="3392" w:type="dxa"/>
            <w:shd w:val="clear" w:color="auto" w:fill="auto"/>
            <w:vAlign w:val="center"/>
          </w:tcPr>
          <w:p w14:paraId="4A966EDB" w14:textId="42E6C749" w:rsidR="00AE5CDE" w:rsidRPr="00B056A6" w:rsidRDefault="00AE5CDE" w:rsidP="00D85868">
            <w:pPr>
              <w:spacing w:line="276" w:lineRule="auto"/>
              <w:jc w:val="center"/>
              <w:rPr>
                <w:sz w:val="18"/>
                <w:szCs w:val="18"/>
              </w:rPr>
            </w:pPr>
            <w:r w:rsidRPr="005242C1">
              <w:rPr>
                <w:sz w:val="18"/>
                <w:szCs w:val="18"/>
              </w:rPr>
              <w:t xml:space="preserve">Brazil, Costa Rica, Czech Republic, Finland, Indonesia, Italy, Japan, </w:t>
            </w:r>
            <w:r w:rsidR="005811DE" w:rsidRPr="005242C1">
              <w:rPr>
                <w:sz w:val="18"/>
                <w:szCs w:val="18"/>
              </w:rPr>
              <w:t xml:space="preserve">Nigeria, </w:t>
            </w:r>
            <w:r w:rsidRPr="005242C1">
              <w:rPr>
                <w:sz w:val="18"/>
                <w:szCs w:val="18"/>
              </w:rPr>
              <w:t xml:space="preserve">Poland, Portugal </w:t>
            </w:r>
            <w:r w:rsidRPr="005242C1">
              <w:rPr>
                <w:sz w:val="18"/>
                <w:szCs w:val="18"/>
                <w:lang w:val="en-GB"/>
              </w:rPr>
              <w:fldChar w:fldCharType="begin" w:fldLock="1"/>
            </w:r>
            <w:r w:rsidR="00B056A6">
              <w:rPr>
                <w:sz w:val="18"/>
                <w:szCs w:val="18"/>
              </w:rPr>
              <w:instrText>ADDIN CSL_CITATION {"citationItems":[{"id":"ITEM-1","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1","issued":{"date-parts":[["2014"]]},"page":"142-149","title":"Microbial deterioration of tsunami-affected paper-based objects: A case study","type":"article-journal","volume":"88"},"uris":["http://www.mendeley.com/documents/?uuid=3a755677-1849-4738-8682-a08485c51b76","http://www.mendeley.com/documents/?uuid=b6bbdfcb-6122-4c0d-aba0-7b8133112a16"]},{"id":"ITEM-2","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2","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3","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3","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8ca76800-c2c9-41e2-bc24-114d5886fb8b"]},{"id":"ITEM-4","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4","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http://www.mendeley.com/documents/?uuid=54f8ccda-0e3e-4b1d-b8f4-f45de258043e"]},{"id":"ITEM-5","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5","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4e1f02d6-da35-458a-9bc4-9c5812777273"]},{"id":"ITEM-6","itemData":{"author":[{"dropping-particle":"","family":"Zerek","given":"Bogdan Filip","non-dropping-particle":"","parse-names":false,"suffix":""}],"id":"ITEM-6","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http://www.mendeley.com/documents/?uuid=79e0d809-2d90-47ab-928e-87a9b612d03c"]},{"id":"ITEM-7","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7","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http://www.mendeley.com/documents/?uuid=f4944bf5-72e6-466e-b96b-8b0b3e4ac984"]},{"id":"ITEM-8","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8","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d4cfd953-0789-4f95-bb30-fda557a84b6c"]},{"id":"ITEM-9","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9","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id":"ITEM-10","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10","issued":{"date-parts":[["2016"]]},"page":"94-103","title":"Occurrence of fungi on deteriorated old dluwang manuscripts from Indonesia","type":"article-journal","volume":"114"},"uris":["http://www.mendeley.com/documents/?uuid=f2f40762-f6b2-4631-8d3f-4b13f34b8810"]},{"id":"ITEM-11","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11","issued":{"date-parts":[["2018"]]},"page":"110-116","publisher":"Elsevier Masson SAS","title":"Disinfection of ancient paper contaminated with fungi using supercritical carbon dioxide","type":"article-journal","volume":"30"},"uris":["http://www.mendeley.com/documents/?uuid=fa7ac377-81b3-420a-a009-c427860c5793"]},{"id":"ITEM-12","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2","issue":"1","issued":{"date-parts":[["2018"]]},"page":"1-9","title":"Two new cellulolytic fungal species isolated from a 19th-century art collection","type":"article-journal","volume":"8"},"uris":["http://www.mendeley.com/documents/?uuid=ac43f713-bb39-44ea-8292-cc39eb9b3147"]},{"id":"ITEM-13","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3","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14","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4","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11,54,60,64,67,12,14,15,38,43,47–49]","plainTextFormattedCitation":"[4,11,54,60,64,67,12,14,15,38,43,47–49]","previouslyFormattedCitation":"(Hyvärinen et al. 2002; Zerek 2003; Lourenço et al. 2005; da Silva et al. 2006; Mesquita et al. 2009; Michaelsen et al. 2009; Michaelsen et al. 2010; Pinheiro 2014; Sato et al. 2014; Oetari et al. 2016; Coronado-Ruiz et al. 2018; Kraková et al. 2018; Okpalanozie et al. 2018; Teixeira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11,54,60,64,67,12,14,15,38,43,47–49]</w:t>
            </w:r>
            <w:r w:rsidRPr="005242C1">
              <w:rPr>
                <w:sz w:val="18"/>
                <w:szCs w:val="18"/>
                <w:lang w:val="en-GB"/>
              </w:rPr>
              <w:fldChar w:fldCharType="end"/>
            </w:r>
            <w:r w:rsidRPr="00B056A6">
              <w:rPr>
                <w:sz w:val="18"/>
                <w:szCs w:val="18"/>
              </w:rPr>
              <w:t xml:space="preserve"> </w:t>
            </w:r>
          </w:p>
        </w:tc>
      </w:tr>
      <w:tr w:rsidR="00AE5CDE" w:rsidRPr="003E3E2A" w14:paraId="0D7CA634" w14:textId="77777777" w:rsidTr="0038188C">
        <w:trPr>
          <w:trHeight w:val="144"/>
        </w:trPr>
        <w:tc>
          <w:tcPr>
            <w:tcW w:w="4395" w:type="dxa"/>
            <w:shd w:val="clear" w:color="auto" w:fill="auto"/>
            <w:vAlign w:val="center"/>
          </w:tcPr>
          <w:p w14:paraId="2F69E819" w14:textId="673C09AB" w:rsidR="00AE5CDE" w:rsidRPr="00B056A6" w:rsidRDefault="00AE5CDE" w:rsidP="00AE5CDE">
            <w:pPr>
              <w:autoSpaceDE w:val="0"/>
              <w:autoSpaceDN w:val="0"/>
              <w:adjustRightInd w:val="0"/>
              <w:rPr>
                <w:rFonts w:eastAsiaTheme="minorHAnsi"/>
                <w:color w:val="000000"/>
                <w:lang w:eastAsia="en-US"/>
              </w:rPr>
            </w:pPr>
            <w:r w:rsidRPr="00B056A6">
              <w:rPr>
                <w:rFonts w:eastAsiaTheme="minorHAnsi"/>
                <w:b/>
                <w:bCs/>
                <w:i/>
                <w:iCs/>
                <w:color w:val="000000"/>
                <w:sz w:val="18"/>
                <w:szCs w:val="20"/>
                <w:lang w:eastAsia="en-US"/>
              </w:rPr>
              <w:t xml:space="preserve">Aspergillus vitricola </w:t>
            </w:r>
            <w:r w:rsidRPr="00B056A6">
              <w:rPr>
                <w:rFonts w:eastAsiaTheme="minorHAnsi"/>
                <w:bCs/>
                <w:color w:val="000000"/>
                <w:sz w:val="18"/>
                <w:szCs w:val="20"/>
                <w:lang w:eastAsia="en-US"/>
              </w:rPr>
              <w:t>Ohtsuki</w:t>
            </w:r>
          </w:p>
        </w:tc>
        <w:tc>
          <w:tcPr>
            <w:tcW w:w="3391" w:type="dxa"/>
            <w:vAlign w:val="center"/>
          </w:tcPr>
          <w:p w14:paraId="0CF9C593" w14:textId="61D8F18F" w:rsidR="00AE5CDE" w:rsidRPr="005242C1" w:rsidRDefault="00AE5CDE" w:rsidP="00D85868">
            <w:pPr>
              <w:spacing w:line="276" w:lineRule="auto"/>
              <w:jc w:val="center"/>
              <w:rPr>
                <w:sz w:val="18"/>
                <w:szCs w:val="18"/>
              </w:rPr>
            </w:pPr>
            <w:r w:rsidRPr="00B056A6">
              <w:rPr>
                <w:sz w:val="18"/>
                <w:szCs w:val="18"/>
              </w:rPr>
              <w:t xml:space="preserve">Italy </w:t>
            </w:r>
            <w:r w:rsidRPr="005242C1">
              <w:rPr>
                <w:sz w:val="18"/>
                <w:szCs w:val="18"/>
              </w:rPr>
              <w:fldChar w:fldCharType="begin" w:fldLock="1"/>
            </w:r>
            <w:r w:rsidR="00B056A6">
              <w:rPr>
                <w:sz w:val="18"/>
                <w:szCs w:val="18"/>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20]</w:t>
            </w:r>
            <w:r w:rsidRPr="005242C1">
              <w:rPr>
                <w:sz w:val="18"/>
                <w:szCs w:val="18"/>
              </w:rPr>
              <w:fldChar w:fldCharType="end"/>
            </w:r>
          </w:p>
        </w:tc>
        <w:tc>
          <w:tcPr>
            <w:tcW w:w="3392" w:type="dxa"/>
            <w:vAlign w:val="center"/>
          </w:tcPr>
          <w:p w14:paraId="651D5E9C" w14:textId="69D47B41" w:rsidR="00AE5CDE" w:rsidRPr="005242C1" w:rsidRDefault="00AE5CDE" w:rsidP="00D85868">
            <w:pPr>
              <w:spacing w:line="276" w:lineRule="auto"/>
              <w:jc w:val="center"/>
              <w:rPr>
                <w:sz w:val="18"/>
                <w:szCs w:val="18"/>
                <w:lang w:val="en-GB"/>
              </w:rPr>
            </w:pPr>
            <w:r w:rsidRPr="005242C1">
              <w:rPr>
                <w:sz w:val="18"/>
                <w:szCs w:val="18"/>
              </w:rPr>
              <w:t xml:space="preserve">Italy </w:t>
            </w:r>
            <w:r w:rsidRPr="005242C1">
              <w:rPr>
                <w:sz w:val="18"/>
                <w:szCs w:val="18"/>
              </w:rPr>
              <w:fldChar w:fldCharType="begin" w:fldLock="1"/>
            </w:r>
            <w:r w:rsidR="00B056A6">
              <w:rPr>
                <w:sz w:val="18"/>
                <w:szCs w:val="18"/>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20]</w:t>
            </w:r>
            <w:r w:rsidRPr="005242C1">
              <w:rPr>
                <w:sz w:val="18"/>
                <w:szCs w:val="18"/>
              </w:rPr>
              <w:fldChar w:fldCharType="end"/>
            </w:r>
          </w:p>
        </w:tc>
        <w:tc>
          <w:tcPr>
            <w:tcW w:w="3392" w:type="dxa"/>
            <w:shd w:val="clear" w:color="auto" w:fill="auto"/>
            <w:vAlign w:val="center"/>
          </w:tcPr>
          <w:p w14:paraId="32C36814" w14:textId="0E2C1ADA"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5D9FEBC1" w14:textId="77777777" w:rsidTr="0038188C">
        <w:trPr>
          <w:trHeight w:val="397"/>
        </w:trPr>
        <w:tc>
          <w:tcPr>
            <w:tcW w:w="4395" w:type="dxa"/>
            <w:shd w:val="clear" w:color="auto" w:fill="auto"/>
            <w:vAlign w:val="center"/>
            <w:hideMark/>
          </w:tcPr>
          <w:p w14:paraId="7697F2FF"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spergillus wentii </w:t>
            </w:r>
            <w:r w:rsidRPr="005F0DC4">
              <w:rPr>
                <w:sz w:val="18"/>
                <w:szCs w:val="18"/>
                <w:lang w:val="en-GB"/>
              </w:rPr>
              <w:t>Wehmer</w:t>
            </w:r>
          </w:p>
        </w:tc>
        <w:tc>
          <w:tcPr>
            <w:tcW w:w="3391" w:type="dxa"/>
            <w:vAlign w:val="center"/>
          </w:tcPr>
          <w:p w14:paraId="3E520CE9" w14:textId="644D8890" w:rsidR="00AE5CDE" w:rsidRPr="005242C1" w:rsidRDefault="00AE5CDE"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6CC60C40"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04D0E9A4"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30132A" w14:paraId="59AEBA57" w14:textId="77777777" w:rsidTr="0038188C">
        <w:trPr>
          <w:trHeight w:val="397"/>
        </w:trPr>
        <w:tc>
          <w:tcPr>
            <w:tcW w:w="4395" w:type="dxa"/>
            <w:shd w:val="clear" w:color="auto" w:fill="auto"/>
            <w:vAlign w:val="center"/>
            <w:hideMark/>
          </w:tcPr>
          <w:p w14:paraId="5B242746"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Aureobasidium </w:t>
            </w:r>
            <w:r w:rsidRPr="00DD1D34">
              <w:rPr>
                <w:b/>
                <w:iCs/>
                <w:sz w:val="18"/>
                <w:szCs w:val="18"/>
                <w:lang w:val="en-GB"/>
              </w:rPr>
              <w:t xml:space="preserve">sp. </w:t>
            </w:r>
            <w:r w:rsidRPr="005F0DC4">
              <w:rPr>
                <w:sz w:val="18"/>
                <w:szCs w:val="18"/>
                <w:lang w:val="en-GB"/>
              </w:rPr>
              <w:t>Viala &amp; G. Boyer</w:t>
            </w:r>
          </w:p>
        </w:tc>
        <w:tc>
          <w:tcPr>
            <w:tcW w:w="3391" w:type="dxa"/>
            <w:vAlign w:val="center"/>
          </w:tcPr>
          <w:p w14:paraId="1503924E" w14:textId="57E4B01C" w:rsidR="00AE5CDE" w:rsidRPr="005242C1" w:rsidRDefault="00AE5CDE" w:rsidP="00D85868">
            <w:pPr>
              <w:spacing w:line="276" w:lineRule="auto"/>
              <w:jc w:val="center"/>
              <w:rPr>
                <w:sz w:val="18"/>
                <w:szCs w:val="18"/>
              </w:rPr>
            </w:pPr>
            <w:r w:rsidRPr="005242C1">
              <w:rPr>
                <w:sz w:val="18"/>
                <w:szCs w:val="18"/>
                <w:lang w:val="en-GB"/>
              </w:rPr>
              <w:t xml:space="preserve">Brazil, Italy, Mexico, Portugal </w:t>
            </w:r>
            <w:r w:rsidRPr="005242C1">
              <w:rPr>
                <w:sz w:val="18"/>
                <w:szCs w:val="18"/>
                <w:lang w:val="en-GB"/>
              </w:rPr>
              <w:fldChar w:fldCharType="begin" w:fldLock="1"/>
            </w:r>
            <w:r w:rsidR="00B056A6">
              <w:rPr>
                <w:sz w:val="18"/>
                <w:szCs w:val="18"/>
                <w:lang w:val="en-GB"/>
              </w:rPr>
              <w:instrText>ADDIN CSL_CITATION {"citationItems":[{"id":"ITEM-1","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1","issued":{"date-parts":[["1993"]]},"page":"45.50","title":"Library fungi at the University of Sao Paulo and their relationship with respiratory allergy","type":"article-journal","volume":"3"},"uris":["http://www.mendeley.com/documents/?uuid=a4465862-ff4f-49b7-b749-386789654952","http://www.mendeley.com/documents/?uuid=82aa745d-5bd6-4baf-b92d-649582df87bf"]},{"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2ab170c8-9ef0-4320-843c-16cef35a7340"]},{"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a20cd24-f4e4-4ce5-9cdc-1178f2cecad9"]},{"id":"ITEM-4","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4","issue":"1","issued":{"date-parts":[["2008"]]},"page":"60-69","title":"Analysis of the potential fungal biodeteriogen effects in the “Doctorate Library” of the University of Perugia, Italy","type":"article-journal","volume":"47"},"uris":["http://www.mendeley.com/documents/?uuid=7f3fbec3-36f2-4b48-9a37-94ab1f36b34c"]},{"id":"ITEM-5","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5","issue":"NE-1","issued":{"date-parts":[["2015"]]},"page":"32-38","title":"Aislamiento de hongos alergenos en una biblioteca universitaria","type":"article-journal","volume":"25"},"uris":["http://www.mendeley.com/documents/?uuid=c3aba17e-d5ac-4a96-a574-2fd9f39e6a2b"]}],"mendeley":{"formattedCitation":"[4,5,7,23,25]","plainTextFormattedCitation":"[4,5,7,23,25]","previouslyFormattedCitation":"(Gambale et al. 1993; Ruga et al. 2008; Pinheiro 2014; Pinheiro 2015; 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7,23,25]</w:t>
            </w:r>
            <w:r w:rsidRPr="005242C1">
              <w:rPr>
                <w:sz w:val="18"/>
                <w:szCs w:val="18"/>
                <w:lang w:val="en-GB"/>
              </w:rPr>
              <w:fldChar w:fldCharType="end"/>
            </w:r>
          </w:p>
        </w:tc>
        <w:tc>
          <w:tcPr>
            <w:tcW w:w="3392" w:type="dxa"/>
            <w:vAlign w:val="center"/>
          </w:tcPr>
          <w:p w14:paraId="45108710" w14:textId="2BE43E16" w:rsidR="00AE5CDE" w:rsidRPr="005242C1" w:rsidRDefault="00AE5CDE"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812f7c53-4061-421e-b16d-86f91305bf42"]}],"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61A4AA7" w14:textId="6E64C314"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Finland, Poland </w:t>
            </w:r>
            <w:r w:rsidR="00AE5CDE" w:rsidRPr="005242C1">
              <w:rPr>
                <w:sz w:val="18"/>
                <w:szCs w:val="18"/>
                <w:lang w:val="en-GB"/>
              </w:rPr>
              <w:fldChar w:fldCharType="begin" w:fldLock="1"/>
            </w:r>
            <w:r w:rsidR="00B056A6">
              <w:rPr>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2","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1,15]","plainTextFormattedCitation":"[11,15]","previouslyFormattedCitation":"(Hyvärinen et al. 2002; Kraková et al. 2018)"},"properties":{"noteIndex":0},"schema":"https://github.com/citation-style-language/schema/raw/master/csl-citation.json"}</w:instrText>
            </w:r>
            <w:r w:rsidR="00AE5CDE" w:rsidRPr="005242C1">
              <w:rPr>
                <w:sz w:val="18"/>
                <w:szCs w:val="18"/>
                <w:lang w:val="en-GB"/>
              </w:rPr>
              <w:fldChar w:fldCharType="separate"/>
            </w:r>
            <w:r w:rsidR="00B056A6" w:rsidRPr="00B056A6">
              <w:rPr>
                <w:noProof/>
                <w:sz w:val="18"/>
                <w:szCs w:val="18"/>
                <w:lang w:val="en-GB"/>
              </w:rPr>
              <w:t>[11,15]</w:t>
            </w:r>
            <w:r w:rsidR="00AE5CDE" w:rsidRPr="005242C1">
              <w:rPr>
                <w:sz w:val="18"/>
                <w:szCs w:val="18"/>
                <w:lang w:val="en-GB"/>
              </w:rPr>
              <w:fldChar w:fldCharType="end"/>
            </w:r>
          </w:p>
        </w:tc>
      </w:tr>
      <w:tr w:rsidR="00AE5CDE" w:rsidRPr="00B056A6" w14:paraId="17E84000" w14:textId="77777777" w:rsidTr="0038188C">
        <w:trPr>
          <w:trHeight w:val="244"/>
        </w:trPr>
        <w:tc>
          <w:tcPr>
            <w:tcW w:w="4395" w:type="dxa"/>
            <w:shd w:val="clear" w:color="auto" w:fill="auto"/>
            <w:vAlign w:val="center"/>
            <w:hideMark/>
          </w:tcPr>
          <w:p w14:paraId="1F2F74FF" w14:textId="61E60945" w:rsidR="00AE5CDE" w:rsidRPr="00DD1D34" w:rsidRDefault="00AE5CDE" w:rsidP="00F92467">
            <w:pPr>
              <w:spacing w:line="276" w:lineRule="auto"/>
              <w:rPr>
                <w:b/>
                <w:i/>
                <w:iCs/>
                <w:sz w:val="18"/>
                <w:szCs w:val="18"/>
                <w:lang w:val="en-GB"/>
              </w:rPr>
            </w:pPr>
            <w:r w:rsidRPr="00DD1D34">
              <w:rPr>
                <w:b/>
                <w:i/>
                <w:iCs/>
                <w:sz w:val="18"/>
                <w:szCs w:val="18"/>
                <w:lang w:val="en-GB"/>
              </w:rPr>
              <w:t>Aureobasidium pullulans</w:t>
            </w:r>
            <w:r w:rsidRPr="002C21AB">
              <w:rPr>
                <w:i/>
                <w:iCs/>
                <w:sz w:val="18"/>
                <w:szCs w:val="18"/>
                <w:lang w:val="en-GB"/>
              </w:rPr>
              <w:t xml:space="preserve"> </w:t>
            </w:r>
            <w:r w:rsidRPr="002C21AB">
              <w:rPr>
                <w:sz w:val="18"/>
                <w:szCs w:val="18"/>
                <w:lang w:val="en-GB"/>
              </w:rPr>
              <w:t>(de Bary) G. Arnaud</w:t>
            </w:r>
          </w:p>
        </w:tc>
        <w:tc>
          <w:tcPr>
            <w:tcW w:w="3391" w:type="dxa"/>
            <w:vAlign w:val="center"/>
          </w:tcPr>
          <w:p w14:paraId="7AA828DC" w14:textId="3C4CA6B8" w:rsidR="00AE5CDE" w:rsidRPr="005242C1" w:rsidRDefault="00AE5CDE" w:rsidP="00D85868">
            <w:pPr>
              <w:spacing w:line="276" w:lineRule="auto"/>
              <w:jc w:val="center"/>
              <w:rPr>
                <w:sz w:val="18"/>
                <w:szCs w:val="18"/>
                <w:lang w:val="en-GB"/>
              </w:rPr>
            </w:pPr>
            <w:r w:rsidRPr="005242C1">
              <w:rPr>
                <w:sz w:val="18"/>
                <w:szCs w:val="18"/>
                <w:lang w:val="en-GB"/>
              </w:rPr>
              <w:t xml:space="preserve">France, Italy, Lith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53cfe030-511d-478b-aafa-7aebc05fb161"]},{"id":"ITEM-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3","issue":"3","issued":{"date-parts":[["2016"]]},"page":"397-407","title":"Fungal secondary metabolite analysis applied to Cultural Heritage: the case of a contaminated library in Venice","type":"article-journal","volume":"9"},"uris":["http://www.mendeley.com/documents/?uuid=ac26feea-eae3-4c2d-b7c6-d722b65e9507"]},{"id":"ITEM-4","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4","issue":"6","issued":{"date-parts":[["2012"]]},"page":"514-522","title":"Microbiological evaluation of ten French archives and link to occupational symptoms","type":"article-journal","volume":"22"},"uris":["http://www.mendeley.com/documents/?uuid=ad1b6379-d0a5-4fad-b432-47f195777d07"]}],"mendeley":{"formattedCitation":"[3,8,18,20]","plainTextFormattedCitation":"[3,8,18,20]","previouslyFormattedCitation":"(Lugauskas &amp; Krikstaponis 2004; Zielińska-Jankiewicz et al. 2008; Roussel et al. 2012;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8,18,20]</w:t>
            </w:r>
            <w:r w:rsidRPr="005242C1">
              <w:rPr>
                <w:sz w:val="18"/>
                <w:szCs w:val="18"/>
                <w:lang w:val="en-GB"/>
              </w:rPr>
              <w:fldChar w:fldCharType="end"/>
            </w:r>
            <w:r w:rsidRPr="005242C1">
              <w:rPr>
                <w:sz w:val="18"/>
                <w:szCs w:val="18"/>
                <w:lang w:val="en-GB"/>
              </w:rPr>
              <w:t xml:space="preserve"> </w:t>
            </w:r>
          </w:p>
        </w:tc>
        <w:tc>
          <w:tcPr>
            <w:tcW w:w="3392" w:type="dxa"/>
            <w:vAlign w:val="center"/>
          </w:tcPr>
          <w:p w14:paraId="2034720A" w14:textId="5630B4CD" w:rsidR="00AE5CDE" w:rsidRPr="005242C1" w:rsidRDefault="00A000DA" w:rsidP="00D85868">
            <w:pPr>
              <w:spacing w:line="276" w:lineRule="auto"/>
              <w:jc w:val="center"/>
              <w:rPr>
                <w:sz w:val="18"/>
                <w:szCs w:val="18"/>
                <w:lang w:val="en-GB"/>
              </w:rPr>
            </w:pPr>
            <w:r w:rsidRPr="005242C1">
              <w:rPr>
                <w:sz w:val="18"/>
                <w:szCs w:val="18"/>
                <w:lang w:val="en-GB"/>
              </w:rPr>
              <w:t>France</w:t>
            </w:r>
            <w:r w:rsidR="0079681E" w:rsidRPr="005242C1">
              <w:rPr>
                <w:sz w:val="18"/>
                <w:szCs w:val="18"/>
                <w:lang w:val="en-GB"/>
              </w:rPr>
              <w:t xml:space="preserve"> </w:t>
            </w:r>
            <w:r w:rsidR="0079681E" w:rsidRPr="005242C1">
              <w:rPr>
                <w:sz w:val="18"/>
                <w:szCs w:val="18"/>
                <w:lang w:val="en-GB"/>
              </w:rPr>
              <w:fldChar w:fldCharType="begin" w:fldLock="1"/>
            </w:r>
            <w:r w:rsidR="00B056A6">
              <w:rPr>
                <w:sz w:val="18"/>
                <w:szCs w:val="18"/>
                <w:lang w:val="en-GB"/>
              </w:rPr>
              <w:instrText>ADDIN CSL_CITATION {"citationItems":[{"id":"ITEM-1","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issue":"6","issued":{"date-parts":[["2012"]]},"page":"514-522","title":"Microbiological evaluation of ten French archives and link to occupational symptoms","type":"article-journal","volume":"22"},"uris":["http://www.mendeley.com/documents/?uuid=ad1b6379-d0a5-4fad-b432-47f195777d07"]}],"mendeley":{"formattedCitation":"[8]","plainTextFormattedCitation":"[8]","previouslyFormattedCitation":"(Roussel et al. 2012)"},"properties":{"noteIndex":0},"schema":"https://github.com/citation-style-language/schema/raw/master/csl-citation.json"}</w:instrText>
            </w:r>
            <w:r w:rsidR="0079681E" w:rsidRPr="005242C1">
              <w:rPr>
                <w:sz w:val="18"/>
                <w:szCs w:val="18"/>
                <w:lang w:val="en-GB"/>
              </w:rPr>
              <w:fldChar w:fldCharType="separate"/>
            </w:r>
            <w:r w:rsidR="00B056A6" w:rsidRPr="00B056A6">
              <w:rPr>
                <w:noProof/>
                <w:sz w:val="18"/>
                <w:szCs w:val="18"/>
                <w:lang w:val="en-GB"/>
              </w:rPr>
              <w:t>[8]</w:t>
            </w:r>
            <w:r w:rsidR="0079681E" w:rsidRPr="005242C1">
              <w:rPr>
                <w:sz w:val="18"/>
                <w:szCs w:val="18"/>
                <w:lang w:val="en-GB"/>
              </w:rPr>
              <w:fldChar w:fldCharType="end"/>
            </w:r>
          </w:p>
        </w:tc>
        <w:tc>
          <w:tcPr>
            <w:tcW w:w="3392" w:type="dxa"/>
            <w:shd w:val="clear" w:color="auto" w:fill="auto"/>
            <w:vAlign w:val="center"/>
          </w:tcPr>
          <w:p w14:paraId="1707B5B0" w14:textId="77777777" w:rsidR="00AE5CDE" w:rsidRPr="005242C1" w:rsidRDefault="00AE5CDE" w:rsidP="00AE5CDE">
            <w:pPr>
              <w:spacing w:line="276" w:lineRule="auto"/>
              <w:jc w:val="center"/>
              <w:rPr>
                <w:sz w:val="18"/>
                <w:szCs w:val="18"/>
                <w:lang w:val="en-GB"/>
              </w:rPr>
            </w:pPr>
            <w:r w:rsidRPr="005242C1">
              <w:rPr>
                <w:sz w:val="18"/>
                <w:szCs w:val="18"/>
                <w:lang w:val="en-GB"/>
              </w:rPr>
              <w:t>Italy, Portugal</w:t>
            </w:r>
          </w:p>
          <w:p w14:paraId="1DD1E26D" w14:textId="743B90C1" w:rsidR="00AE5CDE" w:rsidRPr="005242C1" w:rsidRDefault="00AE5CDE" w:rsidP="00D85868">
            <w:pPr>
              <w:spacing w:line="276" w:lineRule="auto"/>
              <w:jc w:val="center"/>
              <w:rPr>
                <w:sz w:val="18"/>
                <w:szCs w:val="18"/>
                <w:lang w:val="en-GB"/>
              </w:rPr>
            </w:pPr>
            <w:r w:rsidRPr="005242C1">
              <w:rPr>
                <w:sz w:val="18"/>
                <w:szCs w:val="18"/>
                <w:lang w:val="en-GB"/>
              </w:rPr>
              <w:fldChar w:fldCharType="begin" w:fldLock="1"/>
            </w:r>
            <w:r w:rsidR="00B056A6">
              <w:rPr>
                <w:sz w:val="18"/>
                <w:szCs w:val="18"/>
                <w:lang w:val="en-GB"/>
              </w:rPr>
              <w:instrText>ADDIN CSL_CITATION {"citationItems":[{"id":"ITEM-1","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1","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1b0b1f2a-b19f-43b7-b6dd-660f0b8803a3"]},{"id":"ITEM-3","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3","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1da336b1-8bbe-4cb3-915b-311e5cecd07a"]},{"id":"ITEM-4","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4","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45,51,64]","plainTextFormattedCitation":"[4,45,51,64]","previouslyFormattedCitation":"(Zotti et al. 2007; Zotti et al. 2008; Michaelsen et al. 2010; 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45,51,64]</w:t>
            </w:r>
            <w:r w:rsidRPr="005242C1">
              <w:rPr>
                <w:sz w:val="18"/>
                <w:szCs w:val="18"/>
                <w:lang w:val="en-GB"/>
              </w:rPr>
              <w:fldChar w:fldCharType="end"/>
            </w:r>
            <w:r w:rsidRPr="005242C1">
              <w:rPr>
                <w:sz w:val="18"/>
                <w:szCs w:val="18"/>
                <w:lang w:val="en-GB"/>
              </w:rPr>
              <w:t xml:space="preserve"> </w:t>
            </w:r>
          </w:p>
        </w:tc>
      </w:tr>
      <w:tr w:rsidR="00AE5CDE" w:rsidRPr="00D57A52" w14:paraId="3131CA21" w14:textId="77777777" w:rsidTr="0038188C">
        <w:trPr>
          <w:trHeight w:val="321"/>
        </w:trPr>
        <w:tc>
          <w:tcPr>
            <w:tcW w:w="4395" w:type="dxa"/>
            <w:shd w:val="clear" w:color="auto" w:fill="auto"/>
            <w:vAlign w:val="center"/>
          </w:tcPr>
          <w:p w14:paraId="6E148EA5" w14:textId="544A7787" w:rsidR="00AE5CDE" w:rsidRPr="00DD1D34" w:rsidRDefault="00AE5CDE" w:rsidP="00AE5CDE">
            <w:pPr>
              <w:spacing w:line="276" w:lineRule="auto"/>
              <w:rPr>
                <w:b/>
                <w:i/>
                <w:iCs/>
                <w:sz w:val="18"/>
                <w:szCs w:val="18"/>
                <w:lang w:val="en-GB"/>
              </w:rPr>
            </w:pPr>
            <w:r w:rsidRPr="00220157">
              <w:rPr>
                <w:b/>
                <w:i/>
                <w:iCs/>
                <w:sz w:val="18"/>
                <w:szCs w:val="18"/>
                <w:lang w:val="en-GB"/>
              </w:rPr>
              <w:t xml:space="preserve">Auricularia </w:t>
            </w:r>
            <w:r>
              <w:rPr>
                <w:b/>
                <w:iCs/>
                <w:sz w:val="18"/>
                <w:szCs w:val="18"/>
                <w:lang w:val="en-GB"/>
              </w:rPr>
              <w:t xml:space="preserve">sp. </w:t>
            </w:r>
            <w:r w:rsidRPr="00E424F2">
              <w:rPr>
                <w:iCs/>
                <w:sz w:val="18"/>
                <w:szCs w:val="18"/>
                <w:lang w:val="en-GB"/>
              </w:rPr>
              <w:t xml:space="preserve">Bull. </w:t>
            </w:r>
            <w:proofErr w:type="gramStart"/>
            <w:r w:rsidRPr="00E424F2">
              <w:rPr>
                <w:iCs/>
                <w:sz w:val="18"/>
                <w:szCs w:val="18"/>
                <w:lang w:val="en-GB"/>
              </w:rPr>
              <w:t>ex</w:t>
            </w:r>
            <w:proofErr w:type="gramEnd"/>
            <w:r w:rsidRPr="00E424F2">
              <w:rPr>
                <w:iCs/>
                <w:sz w:val="18"/>
                <w:szCs w:val="18"/>
                <w:lang w:val="en-GB"/>
              </w:rPr>
              <w:t xml:space="preserve"> Juss.</w:t>
            </w:r>
          </w:p>
        </w:tc>
        <w:tc>
          <w:tcPr>
            <w:tcW w:w="3391" w:type="dxa"/>
            <w:vAlign w:val="center"/>
          </w:tcPr>
          <w:p w14:paraId="25B13AA4" w14:textId="0822BF10"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1B23723B" w14:textId="38087F49"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9E2144E" w14:textId="1F6BABDD"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DD1D34" w14:paraId="4D21438E" w14:textId="77777777" w:rsidTr="0038188C">
        <w:trPr>
          <w:trHeight w:val="397"/>
        </w:trPr>
        <w:tc>
          <w:tcPr>
            <w:tcW w:w="4395" w:type="dxa"/>
            <w:shd w:val="clear" w:color="auto" w:fill="auto"/>
            <w:vAlign w:val="center"/>
            <w:hideMark/>
          </w:tcPr>
          <w:p w14:paraId="43EBEFA8"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Basipetospora </w:t>
            </w:r>
            <w:r w:rsidRPr="00DD1D34">
              <w:rPr>
                <w:b/>
                <w:iCs/>
                <w:sz w:val="18"/>
                <w:szCs w:val="18"/>
                <w:lang w:val="en-GB"/>
              </w:rPr>
              <w:t xml:space="preserve">sp. </w:t>
            </w:r>
            <w:r w:rsidRPr="002C21AB">
              <w:rPr>
                <w:sz w:val="18"/>
                <w:szCs w:val="18"/>
                <w:lang w:val="en-GB"/>
              </w:rPr>
              <w:t>G.T. Cole &amp; W.B. Kendr.</w:t>
            </w:r>
          </w:p>
        </w:tc>
        <w:tc>
          <w:tcPr>
            <w:tcW w:w="3391" w:type="dxa"/>
            <w:vAlign w:val="center"/>
          </w:tcPr>
          <w:p w14:paraId="4D55C796" w14:textId="3736A4F7" w:rsidR="00AE5CDE" w:rsidRPr="005242C1" w:rsidRDefault="00AE5CDE" w:rsidP="00D85868">
            <w:pPr>
              <w:spacing w:line="276" w:lineRule="auto"/>
              <w:jc w:val="center"/>
              <w:rPr>
                <w:sz w:val="18"/>
                <w:szCs w:val="18"/>
                <w:lang w:val="en-GB"/>
              </w:rPr>
            </w:pPr>
            <w:r w:rsidRPr="005242C1">
              <w:rPr>
                <w:sz w:val="18"/>
                <w:szCs w:val="18"/>
                <w:lang w:val="en-GB"/>
              </w:rPr>
              <w:t xml:space="preserve">Argentina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mendeley":{"formattedCitation":"[2]","plainTextFormattedCitation":"[2]","previouslyFormattedCitation":"(Bueno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w:t>
            </w:r>
            <w:r w:rsidRPr="005242C1">
              <w:rPr>
                <w:sz w:val="18"/>
                <w:szCs w:val="18"/>
                <w:lang w:val="en-GB"/>
              </w:rPr>
              <w:fldChar w:fldCharType="end"/>
            </w:r>
          </w:p>
        </w:tc>
        <w:tc>
          <w:tcPr>
            <w:tcW w:w="3392" w:type="dxa"/>
            <w:vAlign w:val="center"/>
          </w:tcPr>
          <w:p w14:paraId="6ED6B13D"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3D5A52A4"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2F2D6D" w14:paraId="503F2DE8" w14:textId="77777777" w:rsidTr="0038188C">
        <w:trPr>
          <w:trHeight w:val="397"/>
        </w:trPr>
        <w:tc>
          <w:tcPr>
            <w:tcW w:w="4395" w:type="dxa"/>
            <w:shd w:val="clear" w:color="auto" w:fill="auto"/>
            <w:vAlign w:val="center"/>
            <w:hideMark/>
          </w:tcPr>
          <w:p w14:paraId="10298098"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Beauveria </w:t>
            </w:r>
            <w:r w:rsidRPr="00346ABA">
              <w:rPr>
                <w:b/>
                <w:iCs/>
                <w:sz w:val="18"/>
                <w:szCs w:val="18"/>
                <w:lang w:val="en-GB"/>
              </w:rPr>
              <w:t xml:space="preserve">sp. </w:t>
            </w:r>
            <w:r w:rsidRPr="00A41248">
              <w:rPr>
                <w:sz w:val="18"/>
                <w:szCs w:val="18"/>
                <w:lang w:val="en-GB"/>
              </w:rPr>
              <w:t>Vuill.</w:t>
            </w:r>
          </w:p>
        </w:tc>
        <w:tc>
          <w:tcPr>
            <w:tcW w:w="3391" w:type="dxa"/>
            <w:vAlign w:val="center"/>
          </w:tcPr>
          <w:p w14:paraId="2337112D" w14:textId="5C669F21" w:rsidR="00AE5CDE" w:rsidRPr="005242C1" w:rsidRDefault="00AE5CDE" w:rsidP="00D85868">
            <w:pPr>
              <w:spacing w:line="276" w:lineRule="auto"/>
              <w:jc w:val="center"/>
              <w:rPr>
                <w:sz w:val="18"/>
                <w:szCs w:val="18"/>
                <w:lang w:val="en-GB"/>
              </w:rPr>
            </w:pPr>
            <w:r w:rsidRPr="005242C1">
              <w:rPr>
                <w:sz w:val="18"/>
                <w:szCs w:val="18"/>
                <w:lang w:val="en-GB"/>
              </w:rPr>
              <w:t xml:space="preserve">Poland,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df55263-319f-4508-bba4-92f4085ec2f1"]},{"id":"ITEM-3","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3","issue":"3","issued":{"date-parts":[["2015"]]},"page":"389-401","title":"Assessment of microbiological contamination in the work environments of museums, archives and libraries","type":"article-journal","volume":"31"},"uris":["http://www.mendeley.com/documents/?uuid=787ec923-8449-41a1-926e-3abc447246d4"]}],"mendeley":{"formattedCitation":"[4,5,19]","plainTextFormattedCitation":"[4,5,19]","previouslyFormattedCitation":"(Pinheiro 2014; Pinheiro 2015;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19]</w:t>
            </w:r>
            <w:r w:rsidRPr="005242C1">
              <w:rPr>
                <w:sz w:val="18"/>
                <w:szCs w:val="18"/>
                <w:lang w:val="en-GB"/>
              </w:rPr>
              <w:fldChar w:fldCharType="end"/>
            </w:r>
          </w:p>
        </w:tc>
        <w:tc>
          <w:tcPr>
            <w:tcW w:w="3392" w:type="dxa"/>
            <w:vAlign w:val="center"/>
          </w:tcPr>
          <w:p w14:paraId="129AA98B" w14:textId="1A4BDC99" w:rsidR="00AE5CDE" w:rsidRPr="005242C1" w:rsidRDefault="00AE5CDE" w:rsidP="00D85868">
            <w:pPr>
              <w:spacing w:line="276" w:lineRule="auto"/>
              <w:jc w:val="center"/>
              <w:rPr>
                <w:sz w:val="18"/>
                <w:szCs w:val="18"/>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579cfbda-c5ea-4b94-9ddf-ab409ce00c6b"]}],"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w:t>
            </w:r>
            <w:r w:rsidRPr="005242C1">
              <w:rPr>
                <w:sz w:val="18"/>
                <w:szCs w:val="18"/>
                <w:lang w:val="en-GB"/>
              </w:rPr>
              <w:fldChar w:fldCharType="end"/>
            </w:r>
          </w:p>
        </w:tc>
        <w:tc>
          <w:tcPr>
            <w:tcW w:w="3392" w:type="dxa"/>
            <w:shd w:val="clear" w:color="auto" w:fill="auto"/>
            <w:vAlign w:val="center"/>
            <w:hideMark/>
          </w:tcPr>
          <w:p w14:paraId="5266E3D4" w14:textId="274879CA"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2F2D6D" w14:paraId="365469D2" w14:textId="77777777" w:rsidTr="0038188C">
        <w:trPr>
          <w:trHeight w:val="397"/>
        </w:trPr>
        <w:tc>
          <w:tcPr>
            <w:tcW w:w="4395" w:type="dxa"/>
            <w:shd w:val="clear" w:color="auto" w:fill="auto"/>
            <w:vAlign w:val="center"/>
          </w:tcPr>
          <w:p w14:paraId="43D32F3D" w14:textId="3D5D9DCA" w:rsidR="00AE5CDE" w:rsidRPr="00F00B3C" w:rsidRDefault="00AE5CDE" w:rsidP="00AE5CDE">
            <w:pPr>
              <w:spacing w:line="276" w:lineRule="auto"/>
              <w:rPr>
                <w:b/>
                <w:iCs/>
                <w:sz w:val="18"/>
                <w:szCs w:val="18"/>
                <w:lang w:val="en-GB"/>
              </w:rPr>
            </w:pPr>
            <w:r>
              <w:rPr>
                <w:b/>
                <w:i/>
                <w:iCs/>
                <w:sz w:val="18"/>
                <w:szCs w:val="18"/>
                <w:lang w:val="en-GB"/>
              </w:rPr>
              <w:t xml:space="preserve">Bipolaris </w:t>
            </w:r>
            <w:r>
              <w:rPr>
                <w:b/>
                <w:iCs/>
                <w:sz w:val="18"/>
                <w:szCs w:val="18"/>
                <w:lang w:val="en-GB"/>
              </w:rPr>
              <w:t xml:space="preserve">sp. </w:t>
            </w:r>
            <w:r>
              <w:t xml:space="preserve"> </w:t>
            </w:r>
            <w:r w:rsidRPr="00F00B3C">
              <w:rPr>
                <w:iCs/>
                <w:sz w:val="18"/>
                <w:szCs w:val="18"/>
                <w:lang w:val="en-GB"/>
              </w:rPr>
              <w:t>Shoemaker</w:t>
            </w:r>
          </w:p>
        </w:tc>
        <w:tc>
          <w:tcPr>
            <w:tcW w:w="3391" w:type="dxa"/>
            <w:vAlign w:val="center"/>
          </w:tcPr>
          <w:p w14:paraId="17C81A4B" w14:textId="4B7B1710"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2A56EA2" w14:textId="4C30A1FE"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F923051" w14:textId="7987A6D9" w:rsidR="00AE5CDE" w:rsidRPr="005242C1" w:rsidRDefault="00D57A52" w:rsidP="00D85868">
            <w:pPr>
              <w:spacing w:line="276" w:lineRule="auto"/>
              <w:jc w:val="center"/>
              <w:rPr>
                <w:sz w:val="18"/>
                <w:szCs w:val="18"/>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w:instrText>
            </w:r>
            <w:r w:rsidR="00B056A6" w:rsidRPr="00B056A6">
              <w:rPr>
                <w:sz w:val="18"/>
                <w:szCs w:val="18"/>
              </w:rPr>
              <w:instrText>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rPr>
              <w:t>[15]</w:t>
            </w:r>
            <w:r w:rsidR="00AE5CDE" w:rsidRPr="005242C1">
              <w:rPr>
                <w:sz w:val="18"/>
                <w:szCs w:val="18"/>
              </w:rPr>
              <w:fldChar w:fldCharType="end"/>
            </w:r>
          </w:p>
        </w:tc>
      </w:tr>
      <w:tr w:rsidR="00AE5CDE" w:rsidRPr="00081792" w14:paraId="6571F5EE" w14:textId="77777777" w:rsidTr="0038188C">
        <w:trPr>
          <w:trHeight w:val="397"/>
        </w:trPr>
        <w:tc>
          <w:tcPr>
            <w:tcW w:w="4395" w:type="dxa"/>
            <w:shd w:val="clear" w:color="auto" w:fill="auto"/>
            <w:vAlign w:val="center"/>
          </w:tcPr>
          <w:p w14:paraId="35F1DA93" w14:textId="47AE7FDE" w:rsidR="00AE5CDE" w:rsidRPr="00C4152D" w:rsidRDefault="0030132A" w:rsidP="00AE5CDE">
            <w:pPr>
              <w:spacing w:line="276" w:lineRule="auto"/>
              <w:rPr>
                <w:rFonts w:ascii="Segoe UI" w:hAnsi="Segoe UI" w:cs="Segoe UI"/>
                <w:color w:val="000000"/>
                <w:lang w:eastAsia="en-GB"/>
              </w:rPr>
            </w:pPr>
            <w:hyperlink r:id="rId6" w:tooltip="Bipolaris australiensis (M.B. Ellis) Tsuda &amp; Ueyama, Mycologia 73: 90 (1981) [MB#112052]" w:history="1">
              <w:r w:rsidR="00AE5CDE" w:rsidRPr="00C4152D">
                <w:rPr>
                  <w:b/>
                  <w:i/>
                  <w:iCs/>
                  <w:sz w:val="18"/>
                  <w:szCs w:val="18"/>
                </w:rPr>
                <w:t xml:space="preserve">Bipolaris australiensis </w:t>
              </w:r>
              <w:r w:rsidR="00AE5CDE" w:rsidRPr="00C4152D">
                <w:rPr>
                  <w:iCs/>
                  <w:sz w:val="18"/>
                  <w:szCs w:val="18"/>
                </w:rPr>
                <w:t>(M.B. Ellis) Tsuda &amp; Ueyama</w:t>
              </w:r>
            </w:hyperlink>
          </w:p>
        </w:tc>
        <w:tc>
          <w:tcPr>
            <w:tcW w:w="3391" w:type="dxa"/>
            <w:vAlign w:val="center"/>
          </w:tcPr>
          <w:p w14:paraId="1A5B1112" w14:textId="04102493" w:rsidR="00AE5CDE" w:rsidRPr="005242C1" w:rsidRDefault="00AE5CDE" w:rsidP="00D85868">
            <w:pPr>
              <w:spacing w:line="276" w:lineRule="auto"/>
              <w:jc w:val="center"/>
              <w:rPr>
                <w:sz w:val="18"/>
                <w:szCs w:val="18"/>
              </w:rPr>
            </w:pPr>
            <w:r w:rsidRPr="005242C1">
              <w:rPr>
                <w:sz w:val="18"/>
                <w:szCs w:val="18"/>
              </w:rPr>
              <w:t xml:space="preserve">Cuba </w:t>
            </w:r>
            <w:r w:rsidRPr="005242C1">
              <w:rPr>
                <w:sz w:val="18"/>
                <w:szCs w:val="18"/>
              </w:rPr>
              <w:fldChar w:fldCharType="begin" w:fldLock="1"/>
            </w:r>
            <w:r w:rsidR="00B056A6">
              <w:rPr>
                <w:sz w:val="18"/>
                <w:szCs w:val="18"/>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rPr>
              <w:fldChar w:fldCharType="separate"/>
            </w:r>
            <w:r w:rsidR="00B056A6" w:rsidRPr="00B056A6">
              <w:rPr>
                <w:noProof/>
                <w:sz w:val="18"/>
                <w:szCs w:val="18"/>
              </w:rPr>
              <w:t>[30]</w:t>
            </w:r>
            <w:r w:rsidRPr="005242C1">
              <w:rPr>
                <w:sz w:val="18"/>
                <w:szCs w:val="18"/>
              </w:rPr>
              <w:fldChar w:fldCharType="end"/>
            </w:r>
          </w:p>
        </w:tc>
        <w:tc>
          <w:tcPr>
            <w:tcW w:w="3392" w:type="dxa"/>
            <w:vAlign w:val="center"/>
          </w:tcPr>
          <w:p w14:paraId="32AAA6F2" w14:textId="77B835D5"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57D36FB9" w14:textId="70F630C6" w:rsidR="00AE5CDE" w:rsidRPr="005242C1" w:rsidRDefault="00AE5CDE" w:rsidP="00AE5CDE">
            <w:pPr>
              <w:spacing w:line="276" w:lineRule="auto"/>
              <w:jc w:val="center"/>
              <w:rPr>
                <w:sz w:val="18"/>
                <w:szCs w:val="18"/>
              </w:rPr>
            </w:pPr>
            <w:r w:rsidRPr="005242C1">
              <w:rPr>
                <w:sz w:val="18"/>
                <w:szCs w:val="18"/>
              </w:rPr>
              <w:t>-</w:t>
            </w:r>
          </w:p>
        </w:tc>
      </w:tr>
      <w:tr w:rsidR="00AE5CDE" w:rsidRPr="00081792" w14:paraId="39E3E9B8" w14:textId="77777777" w:rsidTr="0038188C">
        <w:trPr>
          <w:trHeight w:val="397"/>
        </w:trPr>
        <w:tc>
          <w:tcPr>
            <w:tcW w:w="4395" w:type="dxa"/>
            <w:shd w:val="clear" w:color="auto" w:fill="auto"/>
            <w:vAlign w:val="center"/>
            <w:hideMark/>
          </w:tcPr>
          <w:p w14:paraId="22D0FAB8" w14:textId="77777777" w:rsidR="00AE5CDE" w:rsidRPr="00081792" w:rsidRDefault="00AE5CDE" w:rsidP="00AE5CDE">
            <w:pPr>
              <w:spacing w:line="276" w:lineRule="auto"/>
              <w:rPr>
                <w:b/>
                <w:i/>
                <w:iCs/>
                <w:sz w:val="18"/>
                <w:szCs w:val="18"/>
              </w:rPr>
            </w:pPr>
            <w:r w:rsidRPr="00081792">
              <w:rPr>
                <w:b/>
                <w:i/>
                <w:iCs/>
                <w:sz w:val="18"/>
                <w:szCs w:val="18"/>
              </w:rPr>
              <w:t>Bispora</w:t>
            </w:r>
            <w:r w:rsidRPr="00346ABA">
              <w:rPr>
                <w:i/>
                <w:iCs/>
                <w:sz w:val="18"/>
                <w:szCs w:val="18"/>
              </w:rPr>
              <w:t xml:space="preserve"> </w:t>
            </w:r>
            <w:r w:rsidRPr="00346ABA">
              <w:rPr>
                <w:b/>
                <w:iCs/>
                <w:sz w:val="18"/>
                <w:szCs w:val="18"/>
              </w:rPr>
              <w:t>sp.</w:t>
            </w:r>
            <w:r w:rsidRPr="00081792">
              <w:rPr>
                <w:b/>
                <w:i/>
                <w:iCs/>
                <w:sz w:val="18"/>
                <w:szCs w:val="18"/>
              </w:rPr>
              <w:t xml:space="preserve"> </w:t>
            </w:r>
            <w:r w:rsidRPr="00A41248">
              <w:rPr>
                <w:sz w:val="18"/>
                <w:szCs w:val="18"/>
              </w:rPr>
              <w:t>Corda</w:t>
            </w:r>
          </w:p>
        </w:tc>
        <w:tc>
          <w:tcPr>
            <w:tcW w:w="3391" w:type="dxa"/>
            <w:vAlign w:val="center"/>
          </w:tcPr>
          <w:p w14:paraId="462F2BBA" w14:textId="22854913" w:rsidR="00AE5CDE" w:rsidRPr="005242C1" w:rsidRDefault="00AE5CDE" w:rsidP="00D85868">
            <w:pPr>
              <w:spacing w:line="276" w:lineRule="auto"/>
              <w:jc w:val="center"/>
              <w:rPr>
                <w:sz w:val="18"/>
                <w:szCs w:val="18"/>
                <w:lang w:val="en-GB"/>
              </w:rPr>
            </w:pPr>
            <w:r w:rsidRPr="00B056A6">
              <w:rPr>
                <w:sz w:val="18"/>
                <w:szCs w:val="18"/>
              </w:rPr>
              <w:t xml:space="preserve">India </w:t>
            </w:r>
            <w:r w:rsidRPr="005242C1">
              <w:rPr>
                <w:sz w:val="18"/>
                <w:szCs w:val="18"/>
                <w:lang w:val="en-GB"/>
              </w:rPr>
              <w:fldChar w:fldCharType="begin" w:fldLock="1"/>
            </w:r>
            <w:r w:rsidR="00B056A6" w:rsidRPr="00B056A6">
              <w:rPr>
                <w:sz w:val="18"/>
                <w:szCs w:val="18"/>
              </w:rPr>
              <w:instrText>ADDIN CSL_CITATION {"citationItems":[{"id":"ITEM-1","itemData":{"DOI":"10.1023/A:1007638132658","ISSN":"03935965","author":[{"dropping-particle":"","family":"Jain","given":"Ashok K.","non-d</w:instrText>
            </w:r>
            <w:r w:rsidR="00B056A6">
              <w:rPr>
                <w:sz w:val="18"/>
                <w:szCs w:val="18"/>
                <w:lang w:val="en-GB"/>
              </w:rPr>
              <w:instrText>ropping-particle":"","parse-names":false,"suffix":""}],"container-title":"Aerobiologia","id":"ITEM-1","issue":"2","issued":{"date-parts":[["2000"]]},"page":"221-225","title":"Survey of bioaerosol in different indoor working environments in central India","type":"article-journal","volume":"16"},"uris":["http://www.mendeley.com/documents/?uuid=6b4fce0b-c69d-4865-9fd9-98c5567de8e4","http://www.mendeley.com/documents/?uuid=8aa9f367-293b-4496-9e3a-1631c24d7c79"]},{"id":"ITEM-2","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2","issue":"4","issued":{"date-parts":[["2014"]]},"page":"42-47","title":"Comparative aeromycological study of three libraries in Kamptee","type":"article-journal","volume":"2"},"uris":["http://www.mendeley.com/documents/?uuid=29415398-1d36-4079-a66f-95d5e1a90882"]}],"mendeley":{"formattedCitation":"[32,68]","plainTextFormattedCitation":"[32,68]","previouslyFormattedCitation":"(Jain 2000; Thaware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2,68]</w:t>
            </w:r>
            <w:r w:rsidRPr="005242C1">
              <w:rPr>
                <w:sz w:val="18"/>
                <w:szCs w:val="18"/>
                <w:lang w:val="en-GB"/>
              </w:rPr>
              <w:fldChar w:fldCharType="end"/>
            </w:r>
          </w:p>
        </w:tc>
        <w:tc>
          <w:tcPr>
            <w:tcW w:w="3392" w:type="dxa"/>
            <w:vAlign w:val="center"/>
          </w:tcPr>
          <w:p w14:paraId="1AAD51F8"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hideMark/>
          </w:tcPr>
          <w:p w14:paraId="062E50F1" w14:textId="77777777" w:rsidR="00AE5CDE" w:rsidRPr="005242C1" w:rsidRDefault="00AE5CDE" w:rsidP="00AE5CDE">
            <w:pPr>
              <w:spacing w:line="276" w:lineRule="auto"/>
              <w:jc w:val="center"/>
              <w:rPr>
                <w:sz w:val="18"/>
                <w:szCs w:val="18"/>
              </w:rPr>
            </w:pPr>
            <w:r w:rsidRPr="005242C1">
              <w:rPr>
                <w:sz w:val="18"/>
                <w:szCs w:val="18"/>
              </w:rPr>
              <w:t>-</w:t>
            </w:r>
          </w:p>
        </w:tc>
      </w:tr>
      <w:tr w:rsidR="00AE5CDE" w:rsidRPr="00257FEF" w14:paraId="44F32786" w14:textId="77777777" w:rsidTr="0038188C">
        <w:trPr>
          <w:trHeight w:val="397"/>
        </w:trPr>
        <w:tc>
          <w:tcPr>
            <w:tcW w:w="4395" w:type="dxa"/>
            <w:shd w:val="clear" w:color="auto" w:fill="auto"/>
            <w:vAlign w:val="center"/>
            <w:hideMark/>
          </w:tcPr>
          <w:p w14:paraId="778A0C36" w14:textId="77777777" w:rsidR="00AE5CDE" w:rsidRPr="00C4152D" w:rsidRDefault="00AE5CDE" w:rsidP="00AE5CDE">
            <w:pPr>
              <w:spacing w:line="276" w:lineRule="auto"/>
              <w:rPr>
                <w:b/>
                <w:i/>
                <w:iCs/>
                <w:sz w:val="18"/>
                <w:szCs w:val="18"/>
                <w:lang w:val="en-GB"/>
              </w:rPr>
            </w:pPr>
            <w:r w:rsidRPr="00C4152D">
              <w:rPr>
                <w:b/>
                <w:i/>
                <w:iCs/>
                <w:sz w:val="18"/>
                <w:szCs w:val="18"/>
                <w:lang w:val="en-GB"/>
              </w:rPr>
              <w:lastRenderedPageBreak/>
              <w:t>Bjerkandera adusta</w:t>
            </w:r>
            <w:r w:rsidRPr="00C4152D">
              <w:rPr>
                <w:iCs/>
                <w:sz w:val="18"/>
                <w:szCs w:val="18"/>
                <w:lang w:val="en-GB"/>
              </w:rPr>
              <w:t xml:space="preserve"> (Willd.) </w:t>
            </w:r>
            <w:r w:rsidRPr="00C4152D">
              <w:rPr>
                <w:sz w:val="18"/>
                <w:szCs w:val="18"/>
                <w:lang w:val="en-GB"/>
              </w:rPr>
              <w:t>P. Karst.</w:t>
            </w:r>
          </w:p>
        </w:tc>
        <w:tc>
          <w:tcPr>
            <w:tcW w:w="3391" w:type="dxa"/>
            <w:vAlign w:val="center"/>
          </w:tcPr>
          <w:p w14:paraId="060361B1" w14:textId="778D9CE9" w:rsidR="00AE5CDE" w:rsidRPr="005242C1" w:rsidRDefault="00AE5CDE" w:rsidP="00D85868">
            <w:pPr>
              <w:spacing w:line="276" w:lineRule="auto"/>
              <w:jc w:val="center"/>
              <w:rPr>
                <w:sz w:val="18"/>
                <w:szCs w:val="18"/>
              </w:rPr>
            </w:pPr>
            <w:r w:rsidRPr="005242C1">
              <w:rPr>
                <w:sz w:val="18"/>
                <w:szCs w:val="18"/>
              </w:rPr>
              <w:t xml:space="preserve">Italy </w:t>
            </w:r>
            <w:r w:rsidRPr="005242C1">
              <w:rPr>
                <w:sz w:val="18"/>
                <w:szCs w:val="18"/>
              </w:rPr>
              <w:fldChar w:fldCharType="begin" w:fldLock="1"/>
            </w:r>
            <w:r w:rsidR="00B056A6">
              <w:rPr>
                <w:sz w:val="18"/>
                <w:szCs w:val="18"/>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20]</w:t>
            </w:r>
            <w:r w:rsidRPr="005242C1">
              <w:rPr>
                <w:sz w:val="18"/>
                <w:szCs w:val="18"/>
              </w:rPr>
              <w:fldChar w:fldCharType="end"/>
            </w:r>
          </w:p>
        </w:tc>
        <w:tc>
          <w:tcPr>
            <w:tcW w:w="3392" w:type="dxa"/>
            <w:vAlign w:val="center"/>
          </w:tcPr>
          <w:p w14:paraId="4AC77055"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602D4D16" w14:textId="413C4F0E" w:rsidR="00AE5CDE" w:rsidRPr="005242C1" w:rsidRDefault="00AE5CDE" w:rsidP="00D85868">
            <w:pPr>
              <w:spacing w:line="276" w:lineRule="auto"/>
              <w:jc w:val="center"/>
              <w:rPr>
                <w:sz w:val="18"/>
                <w:szCs w:val="18"/>
                <w:lang w:val="en-GB"/>
              </w:rPr>
            </w:pPr>
            <w:r w:rsidRPr="005242C1">
              <w:rPr>
                <w:sz w:val="18"/>
                <w:szCs w:val="18"/>
              </w:rPr>
              <w:t xml:space="preserve">France </w:t>
            </w:r>
            <w:r w:rsidRPr="005242C1">
              <w:rPr>
                <w:sz w:val="18"/>
                <w:szCs w:val="18"/>
                <w:lang w:val="en-GB"/>
              </w:rPr>
              <w:fldChar w:fldCharType="begin" w:fldLock="1"/>
            </w:r>
            <w:r w:rsidR="00B056A6">
              <w:rPr>
                <w:sz w:val="18"/>
                <w:szCs w:val="18"/>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6]</w:t>
            </w:r>
            <w:r w:rsidRPr="005242C1">
              <w:rPr>
                <w:sz w:val="18"/>
                <w:szCs w:val="18"/>
                <w:lang w:val="en-GB"/>
              </w:rPr>
              <w:fldChar w:fldCharType="end"/>
            </w:r>
          </w:p>
        </w:tc>
      </w:tr>
      <w:tr w:rsidR="00AE5CDE" w:rsidRPr="00257FEF" w14:paraId="1879D483" w14:textId="77777777" w:rsidTr="0038188C">
        <w:trPr>
          <w:trHeight w:val="397"/>
        </w:trPr>
        <w:tc>
          <w:tcPr>
            <w:tcW w:w="4395" w:type="dxa"/>
            <w:shd w:val="clear" w:color="auto" w:fill="auto"/>
            <w:vAlign w:val="center"/>
          </w:tcPr>
          <w:p w14:paraId="1874C789" w14:textId="396B6DB2" w:rsidR="00AE5CDE" w:rsidRPr="00C4152D" w:rsidRDefault="00AE5CDE" w:rsidP="00AE5CDE">
            <w:pPr>
              <w:spacing w:line="276" w:lineRule="auto"/>
              <w:rPr>
                <w:b/>
                <w:i/>
                <w:iCs/>
                <w:sz w:val="18"/>
                <w:szCs w:val="18"/>
                <w:lang w:val="en-GB"/>
              </w:rPr>
            </w:pPr>
            <w:r w:rsidRPr="003A3F70">
              <w:rPr>
                <w:b/>
                <w:i/>
                <w:iCs/>
                <w:sz w:val="18"/>
                <w:szCs w:val="18"/>
                <w:lang w:val="en-GB"/>
              </w:rPr>
              <w:t xml:space="preserve">Blastodendrion arztii </w:t>
            </w:r>
            <w:r w:rsidRPr="003A3F70">
              <w:rPr>
                <w:iCs/>
                <w:sz w:val="18"/>
                <w:szCs w:val="18"/>
                <w:lang w:val="en-GB"/>
              </w:rPr>
              <w:t>M. Ota</w:t>
            </w:r>
          </w:p>
        </w:tc>
        <w:tc>
          <w:tcPr>
            <w:tcW w:w="3391" w:type="dxa"/>
            <w:vAlign w:val="center"/>
          </w:tcPr>
          <w:p w14:paraId="5317989A" w14:textId="31184FA4" w:rsidR="00AE5CDE" w:rsidRPr="005242C1" w:rsidRDefault="00AE5CDE" w:rsidP="00D85868">
            <w:pPr>
              <w:spacing w:line="276" w:lineRule="auto"/>
              <w:jc w:val="center"/>
              <w:rPr>
                <w:sz w:val="18"/>
                <w:szCs w:val="18"/>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mendeley":{"formattedCitation":"[16]","plainTextFormattedCitation":"[16]","previouslyFormattedCitation":"(Anaya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6]</w:t>
            </w:r>
            <w:r w:rsidRPr="005242C1">
              <w:rPr>
                <w:sz w:val="18"/>
                <w:szCs w:val="18"/>
                <w:lang w:val="en-GB"/>
              </w:rPr>
              <w:fldChar w:fldCharType="end"/>
            </w:r>
          </w:p>
        </w:tc>
        <w:tc>
          <w:tcPr>
            <w:tcW w:w="3392" w:type="dxa"/>
            <w:vAlign w:val="center"/>
          </w:tcPr>
          <w:p w14:paraId="4B4630E0" w14:textId="0BF79147"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7347db72-5919-4a1c-a2d9-08aa7555b249"]}],"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5ECDCE8D" w14:textId="64CF7944"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B056A6" w14:paraId="0C12630A" w14:textId="77777777" w:rsidTr="005D7B64">
        <w:trPr>
          <w:trHeight w:val="284"/>
        </w:trPr>
        <w:tc>
          <w:tcPr>
            <w:tcW w:w="4395" w:type="dxa"/>
            <w:shd w:val="clear" w:color="auto" w:fill="auto"/>
            <w:vAlign w:val="center"/>
          </w:tcPr>
          <w:p w14:paraId="159D6F2F" w14:textId="722819AB" w:rsidR="00AE5CDE" w:rsidRPr="00080A89" w:rsidRDefault="00AE5CDE" w:rsidP="00AE5CDE">
            <w:pPr>
              <w:spacing w:line="276" w:lineRule="auto"/>
              <w:rPr>
                <w:i/>
                <w:iCs/>
                <w:sz w:val="18"/>
                <w:szCs w:val="18"/>
                <w:lang w:val="en-GB"/>
              </w:rPr>
            </w:pPr>
            <w:r w:rsidRPr="004156D4">
              <w:rPr>
                <w:b/>
                <w:i/>
                <w:iCs/>
                <w:sz w:val="18"/>
                <w:szCs w:val="18"/>
                <w:lang w:val="en-GB"/>
              </w:rPr>
              <w:t xml:space="preserve">Blastomyces </w:t>
            </w:r>
            <w:r w:rsidRPr="00346ABA">
              <w:rPr>
                <w:b/>
                <w:iCs/>
                <w:sz w:val="18"/>
                <w:szCs w:val="18"/>
                <w:lang w:val="en-GB"/>
              </w:rPr>
              <w:t>sp</w:t>
            </w:r>
            <w:r w:rsidRPr="00346ABA">
              <w:rPr>
                <w:iCs/>
                <w:sz w:val="18"/>
                <w:szCs w:val="18"/>
                <w:lang w:val="en-GB"/>
              </w:rPr>
              <w:t xml:space="preserve">. </w:t>
            </w:r>
            <w:r>
              <w:rPr>
                <w:iCs/>
                <w:sz w:val="18"/>
                <w:szCs w:val="18"/>
                <w:lang w:val="en-GB"/>
              </w:rPr>
              <w:t>Constantin &amp; Rolland</w:t>
            </w:r>
          </w:p>
        </w:tc>
        <w:tc>
          <w:tcPr>
            <w:tcW w:w="10175" w:type="dxa"/>
            <w:gridSpan w:val="3"/>
            <w:vAlign w:val="center"/>
          </w:tcPr>
          <w:p w14:paraId="40A81AA1" w14:textId="62FDED8B" w:rsidR="00AE5CDE" w:rsidRPr="005242C1" w:rsidRDefault="00AE5CDE" w:rsidP="00AE5CDE">
            <w:pPr>
              <w:spacing w:line="276" w:lineRule="auto"/>
              <w:jc w:val="center"/>
              <w:rPr>
                <w:i/>
                <w:sz w:val="18"/>
                <w:szCs w:val="18"/>
                <w:lang w:val="en-GB"/>
              </w:rPr>
            </w:pPr>
            <w:r w:rsidRPr="005242C1">
              <w:rPr>
                <w:i/>
                <w:sz w:val="18"/>
                <w:szCs w:val="18"/>
                <w:lang w:val="en-GB"/>
              </w:rPr>
              <w:t>See current name: Chrysosporium Corda</w:t>
            </w:r>
          </w:p>
        </w:tc>
      </w:tr>
      <w:tr w:rsidR="00AE5CDE" w:rsidRPr="002F2D6D" w14:paraId="62199F25" w14:textId="77777777" w:rsidTr="0038188C">
        <w:trPr>
          <w:trHeight w:val="284"/>
        </w:trPr>
        <w:tc>
          <w:tcPr>
            <w:tcW w:w="4395" w:type="dxa"/>
            <w:shd w:val="clear" w:color="auto" w:fill="auto"/>
            <w:vAlign w:val="center"/>
          </w:tcPr>
          <w:p w14:paraId="5FDE3898" w14:textId="7E2BF4C4" w:rsidR="00AE5CDE" w:rsidRPr="004156D4" w:rsidRDefault="00AE5CDE" w:rsidP="00AE5CDE">
            <w:pPr>
              <w:spacing w:line="276" w:lineRule="auto"/>
              <w:rPr>
                <w:b/>
                <w:i/>
                <w:iCs/>
                <w:sz w:val="18"/>
                <w:szCs w:val="18"/>
                <w:lang w:val="en-GB"/>
              </w:rPr>
            </w:pPr>
            <w:r w:rsidRPr="00CB6D0B">
              <w:rPr>
                <w:b/>
                <w:i/>
                <w:iCs/>
                <w:sz w:val="18"/>
                <w:szCs w:val="18"/>
                <w:lang w:val="en-GB"/>
              </w:rPr>
              <w:t xml:space="preserve">Blumeria </w:t>
            </w:r>
            <w:r w:rsidRPr="00CB6D0B">
              <w:rPr>
                <w:b/>
                <w:iCs/>
                <w:sz w:val="18"/>
                <w:szCs w:val="18"/>
                <w:lang w:val="en-GB"/>
              </w:rPr>
              <w:t xml:space="preserve">sp. </w:t>
            </w:r>
            <w:r w:rsidRPr="00CB6D0B">
              <w:rPr>
                <w:iCs/>
                <w:sz w:val="18"/>
                <w:szCs w:val="18"/>
                <w:lang w:val="en-GB"/>
              </w:rPr>
              <w:t>Golovin ex Speer</w:t>
            </w:r>
          </w:p>
        </w:tc>
        <w:tc>
          <w:tcPr>
            <w:tcW w:w="3391" w:type="dxa"/>
            <w:vAlign w:val="center"/>
          </w:tcPr>
          <w:p w14:paraId="5296D557" w14:textId="79A4C818" w:rsidR="00AE5CDE" w:rsidRPr="005242C1" w:rsidRDefault="00AE5CDE" w:rsidP="00AE5CDE">
            <w:pPr>
              <w:spacing w:line="276" w:lineRule="auto"/>
              <w:jc w:val="center"/>
              <w:rPr>
                <w:i/>
                <w:sz w:val="18"/>
                <w:szCs w:val="18"/>
                <w:lang w:val="en-GB"/>
              </w:rPr>
            </w:pPr>
            <w:r w:rsidRPr="005242C1">
              <w:rPr>
                <w:sz w:val="18"/>
                <w:szCs w:val="18"/>
                <w:lang w:val="en-GB"/>
              </w:rPr>
              <w:t>-</w:t>
            </w:r>
          </w:p>
        </w:tc>
        <w:tc>
          <w:tcPr>
            <w:tcW w:w="3392" w:type="dxa"/>
            <w:vAlign w:val="center"/>
          </w:tcPr>
          <w:p w14:paraId="7F8351B4" w14:textId="419D445E" w:rsidR="00AE5CDE" w:rsidRPr="005242C1" w:rsidRDefault="00AE5CDE" w:rsidP="00AE5CDE">
            <w:pPr>
              <w:spacing w:line="276" w:lineRule="auto"/>
              <w:jc w:val="center"/>
              <w:rPr>
                <w:i/>
                <w:sz w:val="18"/>
                <w:szCs w:val="18"/>
                <w:lang w:val="en-GB"/>
              </w:rPr>
            </w:pPr>
            <w:r w:rsidRPr="005242C1">
              <w:rPr>
                <w:sz w:val="18"/>
                <w:szCs w:val="18"/>
                <w:lang w:val="en-GB"/>
              </w:rPr>
              <w:t>-</w:t>
            </w:r>
          </w:p>
        </w:tc>
        <w:tc>
          <w:tcPr>
            <w:tcW w:w="3392" w:type="dxa"/>
            <w:vAlign w:val="center"/>
          </w:tcPr>
          <w:p w14:paraId="6B2E1647" w14:textId="7ED65174" w:rsidR="00AE5CDE" w:rsidRPr="005242C1" w:rsidRDefault="00D57A52" w:rsidP="00D85868">
            <w:pPr>
              <w:spacing w:line="276" w:lineRule="auto"/>
              <w:jc w:val="center"/>
              <w:rPr>
                <w:i/>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DD1D34" w14:paraId="15303D59" w14:textId="77777777" w:rsidTr="0038188C">
        <w:trPr>
          <w:trHeight w:val="397"/>
        </w:trPr>
        <w:tc>
          <w:tcPr>
            <w:tcW w:w="4395" w:type="dxa"/>
            <w:shd w:val="clear" w:color="auto" w:fill="auto"/>
            <w:vAlign w:val="center"/>
            <w:hideMark/>
          </w:tcPr>
          <w:p w14:paraId="3F40140D" w14:textId="77777777" w:rsidR="00AE5CDE" w:rsidRPr="00DD1D34" w:rsidRDefault="00AE5CDE" w:rsidP="00AE5CDE">
            <w:pPr>
              <w:spacing w:line="276" w:lineRule="auto"/>
              <w:rPr>
                <w:b/>
                <w:i/>
                <w:iCs/>
                <w:sz w:val="18"/>
                <w:szCs w:val="18"/>
                <w:lang w:val="en-GB"/>
              </w:rPr>
            </w:pPr>
            <w:r w:rsidRPr="00DD1D34">
              <w:rPr>
                <w:b/>
                <w:i/>
                <w:iCs/>
                <w:sz w:val="18"/>
                <w:szCs w:val="18"/>
                <w:lang w:val="en-GB"/>
              </w:rPr>
              <w:t>Botrytis</w:t>
            </w:r>
            <w:r w:rsidRPr="00346ABA">
              <w:rPr>
                <w:b/>
                <w:i/>
                <w:iCs/>
                <w:sz w:val="18"/>
                <w:szCs w:val="18"/>
                <w:lang w:val="en-GB"/>
              </w:rPr>
              <w:t xml:space="preserve"> </w:t>
            </w:r>
            <w:r w:rsidRPr="00346ABA">
              <w:rPr>
                <w:b/>
                <w:iCs/>
                <w:sz w:val="18"/>
                <w:szCs w:val="18"/>
                <w:lang w:val="en-GB"/>
              </w:rPr>
              <w:t>sp.</w:t>
            </w:r>
            <w:r w:rsidRPr="00346ABA">
              <w:rPr>
                <w:b/>
                <w:i/>
                <w:iCs/>
                <w:sz w:val="18"/>
                <w:szCs w:val="18"/>
                <w:lang w:val="en-GB"/>
              </w:rPr>
              <w:t xml:space="preserve"> </w:t>
            </w:r>
            <w:r w:rsidRPr="00A41248">
              <w:rPr>
                <w:sz w:val="18"/>
                <w:szCs w:val="18"/>
                <w:lang w:val="en-GB"/>
              </w:rPr>
              <w:t>P. Micheli ex Haller</w:t>
            </w:r>
          </w:p>
        </w:tc>
        <w:tc>
          <w:tcPr>
            <w:tcW w:w="3391" w:type="dxa"/>
            <w:vAlign w:val="center"/>
          </w:tcPr>
          <w:p w14:paraId="184DFE6F" w14:textId="59434BCA" w:rsidR="00AE5CDE" w:rsidRPr="005242C1" w:rsidRDefault="00AE5CDE" w:rsidP="00D85868">
            <w:pPr>
              <w:spacing w:line="276" w:lineRule="auto"/>
              <w:jc w:val="center"/>
              <w:rPr>
                <w:sz w:val="18"/>
                <w:szCs w:val="18"/>
              </w:rPr>
            </w:pPr>
            <w:r w:rsidRPr="005242C1">
              <w:rPr>
                <w:sz w:val="18"/>
                <w:szCs w:val="18"/>
              </w:rPr>
              <w:t xml:space="preserve">Argentina, Colombia, Italy, Poland, Portugal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c1dc5e1e-aa3b-4f50-b869-48cc8bb54135"]},{"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8cdd4e18-2413-4ce9-8a02-8969814b3f95"]},{"id":"ITEM-4","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4","issue":"1","issued":{"date-parts":[["2008"]]},"page":"60-69","title":"Analysis of the potential fungal biodeteriogen effects in the “Doctorate Library” of the University of Perugia, Italy","type":"article-journal","volume":"47"},"uris":["http://www.mendeley.com/documents/?uuid=7f3fbec3-36f2-4b48-9a37-94ab1f36b34c"]},{"id":"ITEM-5","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5","issue":"3","issued":{"date-parts":[["2015"]]},"page":"537-547","title":"Determinación y comparación aerobiológica en tres archivos de la empresa de energía de Boyacá, Tunja (Colombia)","type":"article-journal","volume":"31"},"uris":["http://www.mendeley.com/documents/?uuid=fbe0ce50-63cf-4dfe-9366-1abb83378c6d"]},{"id":"ITEM-6","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6","issue":"3","issued":{"date-parts":[["2015"]]},"page":"389-401","title":"Assessment of microbiological contamination in the work environments of museums, archives and libraries","type":"article-journal","volume":"31"},"uris":["http://www.mendeley.com/documents/?uuid=787ec923-8449-41a1-926e-3abc447246d4"]}],"mendeley":{"formattedCitation":"[2,4,5,9,19,23]","plainTextFormattedCitation":"[2,4,5,9,19,23]","previouslyFormattedCitation":"(Bueno et al. 2003; Ruga et al. 2008; Pinheiro 2014; Hernández-Velandia &amp; Lizarazo-Forero 2015; Pinheiro 2015;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4,5,9,19,23]</w:t>
            </w:r>
            <w:r w:rsidRPr="005242C1">
              <w:rPr>
                <w:sz w:val="18"/>
                <w:szCs w:val="18"/>
                <w:lang w:val="en-GB"/>
              </w:rPr>
              <w:fldChar w:fldCharType="end"/>
            </w:r>
          </w:p>
        </w:tc>
        <w:tc>
          <w:tcPr>
            <w:tcW w:w="3392" w:type="dxa"/>
            <w:vAlign w:val="center"/>
          </w:tcPr>
          <w:p w14:paraId="03269549" w14:textId="08C23E97" w:rsidR="00AE5CDE" w:rsidRPr="005242C1" w:rsidRDefault="00AE5CDE"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11987a0-7bb6-47c9-b571-a9147cea7fc5"]}],"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7A39C465" w14:textId="424B31D2"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2]</w:t>
            </w:r>
            <w:r w:rsidRPr="005242C1">
              <w:rPr>
                <w:sz w:val="18"/>
                <w:szCs w:val="18"/>
                <w:lang w:val="en-GB"/>
              </w:rPr>
              <w:fldChar w:fldCharType="end"/>
            </w:r>
          </w:p>
        </w:tc>
      </w:tr>
      <w:tr w:rsidR="00AE5CDE" w:rsidRPr="0030132A" w14:paraId="38DE9190" w14:textId="77777777" w:rsidTr="0038188C">
        <w:trPr>
          <w:trHeight w:val="80"/>
        </w:trPr>
        <w:tc>
          <w:tcPr>
            <w:tcW w:w="4395" w:type="dxa"/>
            <w:shd w:val="clear" w:color="auto" w:fill="auto"/>
            <w:vAlign w:val="center"/>
            <w:hideMark/>
          </w:tcPr>
          <w:p w14:paraId="76AE440A"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Botrytis cinerea </w:t>
            </w:r>
            <w:r w:rsidRPr="00A41248">
              <w:rPr>
                <w:sz w:val="18"/>
                <w:szCs w:val="18"/>
                <w:lang w:val="en-GB"/>
              </w:rPr>
              <w:t>Pers.</w:t>
            </w:r>
          </w:p>
        </w:tc>
        <w:tc>
          <w:tcPr>
            <w:tcW w:w="3391" w:type="dxa"/>
            <w:vAlign w:val="center"/>
          </w:tcPr>
          <w:p w14:paraId="16752321" w14:textId="5BC2EA6C" w:rsidR="00AE5CDE" w:rsidRPr="005242C1" w:rsidRDefault="00AE5CDE" w:rsidP="00D85868">
            <w:pPr>
              <w:spacing w:line="276" w:lineRule="auto"/>
              <w:jc w:val="center"/>
              <w:rPr>
                <w:sz w:val="18"/>
                <w:szCs w:val="18"/>
                <w:lang w:val="en-GB"/>
              </w:rPr>
            </w:pPr>
            <w:r w:rsidRPr="005242C1">
              <w:rPr>
                <w:sz w:val="18"/>
                <w:szCs w:val="18"/>
                <w:lang w:val="en-GB"/>
              </w:rPr>
              <w:t xml:space="preserve">Italy, Lithuania, Poland, Spain, </w:t>
            </w:r>
            <w:r w:rsidRPr="005242C1">
              <w:rPr>
                <w:sz w:val="18"/>
                <w:szCs w:val="18"/>
                <w:lang w:val="en-GB"/>
              </w:rPr>
              <w:fldChar w:fldCharType="begin" w:fldLock="1"/>
            </w:r>
            <w:r w:rsidR="00B056A6">
              <w:rPr>
                <w:sz w:val="18"/>
                <w:szCs w:val="18"/>
                <w:lang w:val="en-GB"/>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11efa583-1daf-498a-ac64-48945e842983"]},{"id":"ITEM-3","itemData":{"author":[{"dropping-particle":"","family":"Valentin","given":"Nieves","non-dropping-particle":"","parse-names":false,"suffix":""}],"container-title":"Experts’ Roundtable on Sustainable Climate Management Strategies","editor":[{"dropping-particle":"","family":"Boersma","given":"Foekje","non-dropping-particle":"","parse-names":false,"suffix":""}],"id":"ITEM-3","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478d5d02-24b3-4793-aaef-55681c9cb26e"]},{"id":"ITEM-4","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4","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26299bde-50c5-46e0-af21-49df9af8c49c"]},{"id":"ITEM-5","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5","issued":{"date-parts":[["2015"]]},"page":"1-7","title":"The extreme environment of a library: Xerophilic fungi inhabiting indoor niches","type":"article-journal","volume":"99"},"uris":["http://www.mendeley.com/documents/?uuid=8c2c861f-deac-41ca-95b4-ddc1e41e6f47"]},{"id":"ITEM-6","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6","issue":"3","issued":{"date-parts":[["2016"]]},"page":"397-407","title":"Fungal secondary metabolite analysis applied to Cultural Heritage: the case of a contaminated library in Venice","type":"article-journal","volume":"9"},"uris":["http://www.mendeley.com/documents/?uuid=ac26feea-eae3-4c2d-b7c6-d722b65e9507"]},{"id":"ITEM-7","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7","issue":"3","issued":{"date-parts":[["2015"]]},"page":"389-401","title":"Assessment of microbiological contamination in the work environments of museums, archives and libraries","type":"article-journal","volume":"31"},"uris":["http://www.mendeley.com/documents/?uuid=787ec923-8449-41a1-926e-3abc447246d4"]}],"mendeley":{"formattedCitation":"[3,18–20,22,24,39]","plainTextFormattedCitation":"[3,18–20,22,24,39]","previouslyFormattedCitation":"(Lugauskas &amp; Krikstaponis 2004; Aira et al. 2007; Valentin 2007; Zielińska-Jankiewicz et al. 2008; Micheluz et al. 2015; Skóra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8–20,22,24,39]</w:t>
            </w:r>
            <w:r w:rsidRPr="005242C1">
              <w:rPr>
                <w:sz w:val="18"/>
                <w:szCs w:val="18"/>
                <w:lang w:val="en-GB"/>
              </w:rPr>
              <w:fldChar w:fldCharType="end"/>
            </w:r>
          </w:p>
        </w:tc>
        <w:tc>
          <w:tcPr>
            <w:tcW w:w="3392" w:type="dxa"/>
            <w:vAlign w:val="center"/>
          </w:tcPr>
          <w:p w14:paraId="26D16741" w14:textId="0DE91403" w:rsidR="00D025D8" w:rsidRPr="005242C1" w:rsidRDefault="00D025D8" w:rsidP="00D85868">
            <w:pPr>
              <w:spacing w:line="276" w:lineRule="auto"/>
              <w:jc w:val="center"/>
              <w:rPr>
                <w:sz w:val="18"/>
                <w:szCs w:val="18"/>
                <w:lang w:val="en-GB"/>
              </w:rPr>
            </w:pPr>
            <w:r w:rsidRPr="005242C1">
              <w:rPr>
                <w:sz w:val="18"/>
                <w:szCs w:val="18"/>
                <w:lang w:val="en-GB"/>
              </w:rPr>
              <w:t xml:space="preserve">France, </w:t>
            </w:r>
            <w:r w:rsidR="00AE5CDE" w:rsidRPr="005242C1">
              <w:rPr>
                <w:sz w:val="18"/>
                <w:szCs w:val="18"/>
                <w:lang w:val="en-GB"/>
              </w:rPr>
              <w:t xml:space="preserve">Italy </w:t>
            </w:r>
            <w:r w:rsidR="00AE5CDE"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2","issue":"6","issued":{"date-parts":[["2012"]]},"page":"514-522","title":"Microbiological evaluation of ten French archives and link to occupational symptoms","type":"article-journal","volume":"22"},"uris":["http://www.mendeley.com/documents/?uuid=ad1b6379-d0a5-4fad-b432-47f195777d07"]}],"mendeley":{"formattedCitation":"[8,10]","plainTextFormattedCitation":"[8,10]","previouslyFormattedCitation":"(Maggi et al. 2000; Roussel et al. 2012)"},"properties":{"noteIndex":0},"schema":"https://github.com/citation-style-language/schema/raw/master/csl-citation.json"}</w:instrText>
            </w:r>
            <w:r w:rsidR="00AE5CDE" w:rsidRPr="005242C1">
              <w:rPr>
                <w:sz w:val="18"/>
                <w:szCs w:val="18"/>
                <w:lang w:val="en-GB"/>
              </w:rPr>
              <w:fldChar w:fldCharType="separate"/>
            </w:r>
            <w:r w:rsidR="00B056A6" w:rsidRPr="00B056A6">
              <w:rPr>
                <w:noProof/>
                <w:sz w:val="18"/>
                <w:szCs w:val="18"/>
                <w:lang w:val="en-GB"/>
              </w:rPr>
              <w:t>[8,10]</w:t>
            </w:r>
            <w:r w:rsidR="00AE5CDE" w:rsidRPr="005242C1">
              <w:rPr>
                <w:sz w:val="18"/>
                <w:szCs w:val="18"/>
                <w:lang w:val="en-GB"/>
              </w:rPr>
              <w:fldChar w:fldCharType="end"/>
            </w:r>
          </w:p>
        </w:tc>
        <w:tc>
          <w:tcPr>
            <w:tcW w:w="3392" w:type="dxa"/>
            <w:shd w:val="clear" w:color="auto" w:fill="auto"/>
            <w:vAlign w:val="center"/>
          </w:tcPr>
          <w:p w14:paraId="4A730047" w14:textId="33D35957" w:rsidR="00AE5CDE" w:rsidRPr="005242C1" w:rsidRDefault="00AE5CDE" w:rsidP="00D85868">
            <w:pPr>
              <w:spacing w:line="276" w:lineRule="auto"/>
              <w:jc w:val="center"/>
              <w:rPr>
                <w:sz w:val="18"/>
                <w:szCs w:val="18"/>
                <w:lang w:val="en-GB"/>
              </w:rPr>
            </w:pPr>
            <w:r w:rsidRPr="005242C1">
              <w:rPr>
                <w:sz w:val="18"/>
                <w:szCs w:val="18"/>
                <w:lang w:val="en-GB"/>
              </w:rPr>
              <w:t xml:space="preserve">Italy, Portugal </w:t>
            </w:r>
            <w:r w:rsidRPr="005242C1">
              <w:rPr>
                <w:noProof/>
                <w:sz w:val="18"/>
                <w:szCs w:val="18"/>
                <w:lang w:val="en-GB"/>
              </w:rPr>
              <w:fldChar w:fldCharType="begin" w:fldLock="1"/>
            </w:r>
            <w:r w:rsidR="00B056A6">
              <w:rPr>
                <w:noProof/>
                <w:sz w:val="18"/>
                <w:szCs w:val="18"/>
                <w:lang w:val="en-GB"/>
              </w:rPr>
              <w:instrText>ADDIN CSL_CITATION {"citationItems":[{"id":"ITEM-1","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1","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5e3ddc30-ee95-4cc5-81e9-1fc4a230402a"]},{"id":"ITEM-2","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2","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60]","plainTextFormattedCitation":"[38,60]","previouslyFormattedCitation":"(Mesquita et al. 2009; Michaelsen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8,60]</w:t>
            </w:r>
            <w:r w:rsidRPr="005242C1">
              <w:rPr>
                <w:noProof/>
                <w:sz w:val="18"/>
                <w:szCs w:val="18"/>
                <w:lang w:val="en-GB"/>
              </w:rPr>
              <w:fldChar w:fldCharType="end"/>
            </w:r>
          </w:p>
        </w:tc>
      </w:tr>
      <w:tr w:rsidR="00AE5CDE" w:rsidRPr="0030132A" w14:paraId="4D7603FD" w14:textId="77777777" w:rsidTr="0038188C">
        <w:trPr>
          <w:trHeight w:val="63"/>
        </w:trPr>
        <w:tc>
          <w:tcPr>
            <w:tcW w:w="4395" w:type="dxa"/>
            <w:shd w:val="clear" w:color="auto" w:fill="auto"/>
            <w:vAlign w:val="center"/>
          </w:tcPr>
          <w:p w14:paraId="7EB05540" w14:textId="37F2F446" w:rsidR="00AE5CDE" w:rsidRPr="00DD1D34" w:rsidRDefault="00AE5CDE" w:rsidP="00AE5CDE">
            <w:pPr>
              <w:spacing w:line="276" w:lineRule="auto"/>
              <w:rPr>
                <w:b/>
                <w:i/>
                <w:iCs/>
                <w:sz w:val="18"/>
                <w:szCs w:val="18"/>
                <w:lang w:val="en-GB"/>
              </w:rPr>
            </w:pPr>
            <w:r>
              <w:rPr>
                <w:b/>
                <w:i/>
                <w:iCs/>
                <w:sz w:val="18"/>
                <w:szCs w:val="18"/>
                <w:lang w:val="en-GB"/>
              </w:rPr>
              <w:t>Botryotrichum</w:t>
            </w:r>
            <w:r w:rsidRPr="004156D4">
              <w:rPr>
                <w:i/>
                <w:iCs/>
                <w:sz w:val="18"/>
                <w:szCs w:val="18"/>
                <w:lang w:val="en-GB"/>
              </w:rPr>
              <w:t xml:space="preserve"> </w:t>
            </w:r>
            <w:r w:rsidRPr="00346ABA">
              <w:rPr>
                <w:b/>
                <w:iCs/>
                <w:sz w:val="18"/>
                <w:szCs w:val="18"/>
                <w:lang w:val="en-GB"/>
              </w:rPr>
              <w:t>sp.</w:t>
            </w:r>
            <w:r w:rsidRPr="00A41248">
              <w:rPr>
                <w:sz w:val="18"/>
                <w:szCs w:val="18"/>
                <w:lang w:val="en-GB"/>
              </w:rPr>
              <w:t xml:space="preserve"> Sacc. &amp; Marchal</w:t>
            </w:r>
          </w:p>
        </w:tc>
        <w:tc>
          <w:tcPr>
            <w:tcW w:w="3391" w:type="dxa"/>
            <w:vAlign w:val="center"/>
          </w:tcPr>
          <w:p w14:paraId="4DC37C46" w14:textId="57C47A47"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Pr="005242C1">
              <w:rPr>
                <w:sz w:val="18"/>
                <w:szCs w:val="18"/>
              </w:rPr>
              <w:fldChar w:fldCharType="begin" w:fldLock="1"/>
            </w:r>
            <w:r w:rsidR="00B056A6">
              <w:rPr>
                <w:sz w:val="18"/>
                <w:szCs w:val="18"/>
                <w:lang w:val="en-GB"/>
              </w:rPr>
              <w:instrText>ADDIN CSL_CITATION {"citationItems":[{"id":"ITEM-1","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issue":"1","issued":{"date-parts":[["2017"]]},"page":"40-51","title":"Viable allergenic fungi in a documentary deposit of the National Archive of Cuba","type":"article-journal","volume":"64"},"uris":["http://www.mendeley.com/documents/?uuid=6fcc44b8-43ab-4861-9311-4bf20f85012b"]}],"mendeley":{"formattedCitation":"[29]","plainTextFormattedCitation":"[29]","previouslyFormattedCitation":"(Molina-Veloso et al. 2017)"},"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29]</w:t>
            </w:r>
            <w:r w:rsidRPr="005242C1">
              <w:rPr>
                <w:sz w:val="18"/>
                <w:szCs w:val="18"/>
              </w:rPr>
              <w:fldChar w:fldCharType="end"/>
            </w:r>
          </w:p>
        </w:tc>
        <w:tc>
          <w:tcPr>
            <w:tcW w:w="3392" w:type="dxa"/>
            <w:vAlign w:val="center"/>
          </w:tcPr>
          <w:p w14:paraId="5F83655D" w14:textId="026AD1CC"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ED49C1E" w14:textId="56FF4098"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30132A" w14:paraId="3FE4D6EE" w14:textId="77777777" w:rsidTr="0038188C">
        <w:trPr>
          <w:trHeight w:val="63"/>
        </w:trPr>
        <w:tc>
          <w:tcPr>
            <w:tcW w:w="4395" w:type="dxa"/>
            <w:shd w:val="clear" w:color="auto" w:fill="auto"/>
            <w:vAlign w:val="center"/>
          </w:tcPr>
          <w:p w14:paraId="533F0B2A" w14:textId="687A5BC4" w:rsidR="00AE5CDE" w:rsidRDefault="00AE5CDE" w:rsidP="00AE5CDE">
            <w:pPr>
              <w:spacing w:line="276" w:lineRule="auto"/>
              <w:rPr>
                <w:b/>
                <w:i/>
                <w:iCs/>
                <w:sz w:val="18"/>
                <w:szCs w:val="18"/>
                <w:lang w:val="en-GB"/>
              </w:rPr>
            </w:pPr>
            <w:r w:rsidRPr="002102D9">
              <w:rPr>
                <w:b/>
                <w:i/>
                <w:iCs/>
                <w:sz w:val="18"/>
                <w:szCs w:val="18"/>
                <w:lang w:val="en-GB"/>
              </w:rPr>
              <w:t>Botryotrichum murorum</w:t>
            </w:r>
            <w:r w:rsidRPr="002102D9">
              <w:rPr>
                <w:iCs/>
                <w:sz w:val="18"/>
                <w:szCs w:val="18"/>
                <w:lang w:val="en-GB"/>
              </w:rPr>
              <w:t xml:space="preserve"> (Corda) X. Wei Wang &amp; Samson</w:t>
            </w:r>
          </w:p>
        </w:tc>
        <w:tc>
          <w:tcPr>
            <w:tcW w:w="3391" w:type="dxa"/>
            <w:vAlign w:val="center"/>
          </w:tcPr>
          <w:p w14:paraId="349C3568" w14:textId="391F6711"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67B9A6E1" w14:textId="1FF34EB4" w:rsidR="00AE5CDE" w:rsidRPr="005242C1" w:rsidRDefault="00AE5CDE" w:rsidP="00AE5CDE">
            <w:pPr>
              <w:spacing w:line="276" w:lineRule="auto"/>
              <w:jc w:val="center"/>
              <w:rPr>
                <w:sz w:val="18"/>
                <w:szCs w:val="18"/>
                <w:lang w:val="en-GB"/>
              </w:rPr>
            </w:pPr>
            <w:r w:rsidRPr="005242C1">
              <w:rPr>
                <w:noProof/>
                <w:sz w:val="18"/>
                <w:szCs w:val="18"/>
                <w:lang w:val="en-GB"/>
              </w:rPr>
              <w:t>-</w:t>
            </w:r>
          </w:p>
        </w:tc>
        <w:tc>
          <w:tcPr>
            <w:tcW w:w="3392" w:type="dxa"/>
            <w:shd w:val="clear" w:color="auto" w:fill="auto"/>
            <w:vAlign w:val="center"/>
          </w:tcPr>
          <w:p w14:paraId="5843E63F" w14:textId="73E6FA99" w:rsidR="00AE5CDE" w:rsidRPr="005242C1" w:rsidRDefault="00AE5CDE" w:rsidP="00D85868">
            <w:pPr>
              <w:spacing w:line="276" w:lineRule="auto"/>
              <w:jc w:val="center"/>
              <w:rPr>
                <w:sz w:val="18"/>
                <w:szCs w:val="18"/>
                <w:lang w:val="en-GB"/>
              </w:rPr>
            </w:pPr>
            <w:r w:rsidRPr="005242C1">
              <w:rPr>
                <w:noProof/>
                <w:sz w:val="18"/>
                <w:szCs w:val="18"/>
                <w:lang w:val="en-GB"/>
              </w:rPr>
              <w:t xml:space="preserve">Czech Republic, Poland, Portugal </w:t>
            </w:r>
            <w:r w:rsidRPr="005242C1">
              <w:rPr>
                <w:noProof/>
                <w:sz w:val="18"/>
                <w:szCs w:val="18"/>
                <w:lang w:val="en-GB"/>
              </w:rPr>
              <w:fldChar w:fldCharType="begin" w:fldLock="1"/>
            </w:r>
            <w:r w:rsidR="00B056A6">
              <w:rPr>
                <w:noProof/>
                <w:sz w:val="18"/>
                <w:szCs w:val="18"/>
                <w:lang w:val="en-GB"/>
              </w:rPr>
              <w:instrText>ADDIN CSL_CITATION {"citationItems":[{"id":"ITEM-1","itemData":{"DOI":"10.1016/j.culher.2016.10.011","ISSN":"12962074","author":[{"dropping-particle":"","family":"Pietrzak","given":"Katarzyna","non-dropping-particle":"","parse-names":false,"suffix":""},{"dropping-particle":"","family":"Otlewska","given":"Anna","non-dropping-particle":"","parse-names":false,"suffix":""},{"dropping-particle":"","family":"Danielewicz","given":"Dariusz","non-dropping-particle":"","parse-names":false,"suffix":""},{"dropping-particle":"","family":"Dybka","given":"Katarzyna","non-dropping-particle":"","parse-names":false,"suffix":""},{"dropping-particle":"","family":"Pangallo","given":"Domenico","non-dropping-particle":"","parse-names":false,"suffix":""},{"dropping-particle":"","family":"Kraková","given":"Lucia","non-dropping-particle":"","parse-names":false,"suffix":""},{"dropping-particle":"","family":"Puškárová","given":"Andrea","non-dropping-particle":"","parse-names":false,"suffix":""},{"dropping-particle":"","family":"Bučková","given":"Mária","non-dropping-particle":"","parse-names":false,"suffix":""},{"dropping-particle":"","family":"Scholtz","given":"Vladimír","non-dropping-particle":"","parse-names":false,"suffix":""},{"dropping-particle":"","family":"Ďurovič","given":"Michal","non-dropping-particle":"","parse-names":false,"suffix":""},{"dropping-particle":"","family":"Surma-Ślusarska","given":"Barbara","non-dropping-particle":"","parse-names":false,"suffix":""},{"dropping-particle":"","family":"Demnerová","given":"Kateřina","non-dropping-particle":"","parse-names":false,"suffix":""},{"dropping-particle":"","family":"Gutarowska","given":"Beata","non-dropping-particle":"","parse-names":false,"suffix":""}],"container-title":"Journal of Cultural Heritage","id":"ITEM-1","issued":{"date-parts":[["2017"]]},"page":"69–77","title":"Disinfection of archival documents using thyme essential oil, silver nanoparticles misting and low temperature plasma","type":"article-journal","volume":"24"},"uris":["http://www.mendeley.com/documents/?uuid=1f400566-9cfc-474f-8d40-e1d89b3a1da2"]},{"id":"ITEM-2","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2","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3","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3","issued":{"date-parts":[["0"]]},"title":"Fungal Stains on Paper: Is What You See What You Get?","type":"article-journal","volume":"in press"},"uris":["http://www.mendeley.com/documents/?uuid=8be45d95-9898-4bb8-9860-4d13adc2e7b9"]}],"mendeley":{"formattedCitation":"[15,41,62]","plainTextFormattedCitation":"[15,41,62]","previouslyFormattedCitation":"(Sequeira et al.; Pietrzak et al. 2017; Kraková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5,41,62]</w:t>
            </w:r>
            <w:r w:rsidRPr="005242C1">
              <w:rPr>
                <w:noProof/>
                <w:sz w:val="18"/>
                <w:szCs w:val="18"/>
                <w:lang w:val="en-GB"/>
              </w:rPr>
              <w:fldChar w:fldCharType="end"/>
            </w:r>
          </w:p>
        </w:tc>
      </w:tr>
      <w:tr w:rsidR="00AE5CDE" w:rsidRPr="0030132A" w14:paraId="27F6C119" w14:textId="77777777" w:rsidTr="0038188C">
        <w:trPr>
          <w:trHeight w:val="397"/>
        </w:trPr>
        <w:tc>
          <w:tcPr>
            <w:tcW w:w="4395" w:type="dxa"/>
            <w:shd w:val="clear" w:color="auto" w:fill="auto"/>
            <w:vAlign w:val="center"/>
            <w:hideMark/>
          </w:tcPr>
          <w:p w14:paraId="4D831F1F" w14:textId="77777777" w:rsidR="00AE5CDE" w:rsidRPr="00DD1D34" w:rsidRDefault="00AE5CDE" w:rsidP="00AE5CDE">
            <w:pPr>
              <w:spacing w:line="276" w:lineRule="auto"/>
              <w:rPr>
                <w:b/>
                <w:i/>
                <w:iCs/>
                <w:sz w:val="18"/>
                <w:szCs w:val="18"/>
                <w:lang w:val="en-GB"/>
              </w:rPr>
            </w:pPr>
            <w:r w:rsidRPr="00DD1D34">
              <w:rPr>
                <w:b/>
                <w:i/>
                <w:iCs/>
                <w:sz w:val="18"/>
                <w:szCs w:val="18"/>
                <w:lang w:val="en-GB"/>
              </w:rPr>
              <w:t>Botryotrichum piluliferum</w:t>
            </w:r>
            <w:r w:rsidRPr="00A41248">
              <w:rPr>
                <w:i/>
                <w:iCs/>
                <w:sz w:val="18"/>
                <w:szCs w:val="18"/>
                <w:lang w:val="en-GB"/>
              </w:rPr>
              <w:t xml:space="preserve"> </w:t>
            </w:r>
            <w:r w:rsidRPr="00A41248">
              <w:rPr>
                <w:sz w:val="18"/>
                <w:szCs w:val="18"/>
                <w:lang w:val="en-GB"/>
              </w:rPr>
              <w:t>Sacc. &amp; Marchal</w:t>
            </w:r>
          </w:p>
        </w:tc>
        <w:tc>
          <w:tcPr>
            <w:tcW w:w="3391" w:type="dxa"/>
            <w:vAlign w:val="center"/>
          </w:tcPr>
          <w:p w14:paraId="3A4DD1FC"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567D95B3"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AE4D61C" w14:textId="0C00A749" w:rsidR="00AE5CDE" w:rsidRPr="005242C1" w:rsidRDefault="00AE5CDE"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erek","given":"Bogdan Filip","non-dropping-particle":"","parse-names":false,"suffix":""}],"id":"ITEM-1","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mendeley":{"formattedCitation":"[48]","plainTextFormattedCitation":"[48]","previouslyFormattedCitation":"(Zerek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8]</w:t>
            </w:r>
            <w:r w:rsidRPr="005242C1">
              <w:rPr>
                <w:sz w:val="18"/>
                <w:szCs w:val="18"/>
                <w:lang w:val="en-GB"/>
              </w:rPr>
              <w:fldChar w:fldCharType="end"/>
            </w:r>
          </w:p>
        </w:tc>
      </w:tr>
      <w:tr w:rsidR="00AE5CDE" w:rsidRPr="002F2D6D" w14:paraId="39E61B2A" w14:textId="77777777" w:rsidTr="0038188C">
        <w:trPr>
          <w:trHeight w:val="397"/>
        </w:trPr>
        <w:tc>
          <w:tcPr>
            <w:tcW w:w="4395" w:type="dxa"/>
            <w:shd w:val="clear" w:color="auto" w:fill="auto"/>
            <w:vAlign w:val="center"/>
          </w:tcPr>
          <w:p w14:paraId="1499C54E" w14:textId="5F886574" w:rsidR="00AE5CDE" w:rsidRPr="00DD1D34" w:rsidRDefault="00AE5CDE" w:rsidP="00AE5CDE">
            <w:pPr>
              <w:spacing w:line="276" w:lineRule="auto"/>
              <w:rPr>
                <w:b/>
                <w:i/>
                <w:iCs/>
                <w:sz w:val="18"/>
                <w:szCs w:val="18"/>
                <w:lang w:val="en-GB"/>
              </w:rPr>
            </w:pPr>
            <w:r w:rsidRPr="00A40CC3">
              <w:rPr>
                <w:b/>
                <w:i/>
                <w:iCs/>
                <w:sz w:val="18"/>
                <w:szCs w:val="18"/>
                <w:lang w:val="en-GB"/>
              </w:rPr>
              <w:t xml:space="preserve">Bovista </w:t>
            </w:r>
            <w:r>
              <w:rPr>
                <w:b/>
                <w:iCs/>
                <w:sz w:val="18"/>
                <w:szCs w:val="18"/>
                <w:lang w:val="en-GB"/>
              </w:rPr>
              <w:t xml:space="preserve">sp. </w:t>
            </w:r>
            <w:r w:rsidRPr="00A40CC3">
              <w:rPr>
                <w:iCs/>
                <w:sz w:val="18"/>
                <w:szCs w:val="18"/>
                <w:lang w:val="en-GB"/>
              </w:rPr>
              <w:t>Pers</w:t>
            </w:r>
            <w:r w:rsidRPr="00A40CC3">
              <w:rPr>
                <w:b/>
                <w:i/>
                <w:iCs/>
                <w:sz w:val="18"/>
                <w:szCs w:val="18"/>
                <w:lang w:val="en-GB"/>
              </w:rPr>
              <w:t>.</w:t>
            </w:r>
            <w:r>
              <w:rPr>
                <w:b/>
                <w:i/>
                <w:iCs/>
                <w:sz w:val="18"/>
                <w:szCs w:val="18"/>
                <w:lang w:val="en-GB"/>
              </w:rPr>
              <w:t xml:space="preserve"> </w:t>
            </w:r>
          </w:p>
        </w:tc>
        <w:tc>
          <w:tcPr>
            <w:tcW w:w="3391" w:type="dxa"/>
            <w:vAlign w:val="center"/>
          </w:tcPr>
          <w:p w14:paraId="6A32F795" w14:textId="2F71A7B1"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4050FC73" w14:textId="363AF0FE"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DF1A223" w14:textId="6A1DBCC0"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E870E1" w14:paraId="15DEB910" w14:textId="77777777" w:rsidTr="0038188C">
        <w:trPr>
          <w:trHeight w:val="397"/>
        </w:trPr>
        <w:tc>
          <w:tcPr>
            <w:tcW w:w="4395" w:type="dxa"/>
            <w:shd w:val="clear" w:color="auto" w:fill="auto"/>
            <w:vAlign w:val="center"/>
          </w:tcPr>
          <w:p w14:paraId="61E17AA2" w14:textId="13AFEC32" w:rsidR="00AE5CDE" w:rsidRPr="002C21AB" w:rsidRDefault="00AE5CDE" w:rsidP="00AE5CDE">
            <w:pPr>
              <w:spacing w:line="276" w:lineRule="auto"/>
              <w:rPr>
                <w:sz w:val="20"/>
                <w:szCs w:val="20"/>
                <w:lang w:val="en-GB"/>
              </w:rPr>
            </w:pPr>
            <w:r w:rsidRPr="002C21AB">
              <w:rPr>
                <w:b/>
                <w:i/>
                <w:iCs/>
                <w:sz w:val="18"/>
                <w:szCs w:val="18"/>
                <w:lang w:val="en-GB"/>
              </w:rPr>
              <w:t xml:space="preserve">Bulleromyces albus </w:t>
            </w:r>
            <w:r>
              <w:rPr>
                <w:iCs/>
                <w:sz w:val="18"/>
                <w:szCs w:val="18"/>
                <w:lang w:val="en-GB"/>
              </w:rPr>
              <w:t>Boekhout &amp; Á</w:t>
            </w:r>
            <w:r w:rsidRPr="0054524C">
              <w:rPr>
                <w:iCs/>
                <w:sz w:val="18"/>
                <w:szCs w:val="18"/>
                <w:lang w:val="en-GB"/>
              </w:rPr>
              <w:t>. Fonseca</w:t>
            </w:r>
            <w:r w:rsidRPr="0054524C">
              <w:rPr>
                <w:sz w:val="20"/>
                <w:szCs w:val="20"/>
                <w:lang w:val="en-GB"/>
              </w:rPr>
              <w:t xml:space="preserve"> </w:t>
            </w:r>
          </w:p>
        </w:tc>
        <w:tc>
          <w:tcPr>
            <w:tcW w:w="3391" w:type="dxa"/>
            <w:vAlign w:val="center"/>
          </w:tcPr>
          <w:p w14:paraId="222A9336" w14:textId="63DCC223"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20]</w:t>
            </w:r>
            <w:r w:rsidRPr="005242C1">
              <w:rPr>
                <w:sz w:val="18"/>
                <w:szCs w:val="18"/>
              </w:rPr>
              <w:fldChar w:fldCharType="end"/>
            </w:r>
          </w:p>
        </w:tc>
        <w:tc>
          <w:tcPr>
            <w:tcW w:w="3392" w:type="dxa"/>
            <w:vAlign w:val="center"/>
          </w:tcPr>
          <w:p w14:paraId="565E49D8" w14:textId="0BF37906"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A43CB64" w14:textId="1676A0DE"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2F2D6D" w14:paraId="1F523DEF" w14:textId="77777777" w:rsidTr="0038188C">
        <w:trPr>
          <w:trHeight w:val="397"/>
        </w:trPr>
        <w:tc>
          <w:tcPr>
            <w:tcW w:w="4395" w:type="dxa"/>
            <w:shd w:val="clear" w:color="auto" w:fill="auto"/>
            <w:vAlign w:val="center"/>
          </w:tcPr>
          <w:p w14:paraId="23697BA3" w14:textId="3C440F62" w:rsidR="00AE5CDE" w:rsidRPr="002C21AB" w:rsidRDefault="00AE5CDE" w:rsidP="00AE5CDE">
            <w:pPr>
              <w:spacing w:line="276" w:lineRule="auto"/>
              <w:rPr>
                <w:b/>
                <w:i/>
                <w:iCs/>
                <w:sz w:val="18"/>
                <w:szCs w:val="18"/>
                <w:lang w:val="en-GB"/>
              </w:rPr>
            </w:pPr>
            <w:r w:rsidRPr="00962366">
              <w:rPr>
                <w:b/>
                <w:i/>
                <w:iCs/>
                <w:sz w:val="18"/>
                <w:szCs w:val="18"/>
                <w:lang w:val="en-GB"/>
              </w:rPr>
              <w:t xml:space="preserve">Byssochlamys </w:t>
            </w:r>
            <w:r>
              <w:rPr>
                <w:b/>
                <w:iCs/>
                <w:sz w:val="18"/>
                <w:szCs w:val="18"/>
                <w:lang w:val="en-GB"/>
              </w:rPr>
              <w:t xml:space="preserve">sp. </w:t>
            </w:r>
            <w:r w:rsidRPr="00962366">
              <w:rPr>
                <w:iCs/>
                <w:sz w:val="18"/>
                <w:szCs w:val="18"/>
                <w:lang w:val="en-GB"/>
              </w:rPr>
              <w:t>Westling</w:t>
            </w:r>
          </w:p>
        </w:tc>
        <w:tc>
          <w:tcPr>
            <w:tcW w:w="3391" w:type="dxa"/>
            <w:vAlign w:val="center"/>
          </w:tcPr>
          <w:p w14:paraId="20B8DFE1" w14:textId="3CBC5585"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6F716F09" w14:textId="20299706"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DBDA43A" w14:textId="549A7368"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2C21AB" w14:paraId="3A8C2768" w14:textId="77777777" w:rsidTr="0038188C">
        <w:trPr>
          <w:trHeight w:val="397"/>
        </w:trPr>
        <w:tc>
          <w:tcPr>
            <w:tcW w:w="4395" w:type="dxa"/>
            <w:shd w:val="clear" w:color="auto" w:fill="auto"/>
            <w:vAlign w:val="center"/>
          </w:tcPr>
          <w:p w14:paraId="52AF9EC3" w14:textId="0EC3A80C" w:rsidR="00AE5CDE" w:rsidRPr="002C21AB" w:rsidRDefault="00AE5CDE" w:rsidP="00AE5CDE">
            <w:pPr>
              <w:spacing w:line="276" w:lineRule="auto"/>
              <w:rPr>
                <w:b/>
                <w:i/>
                <w:iCs/>
                <w:sz w:val="18"/>
                <w:szCs w:val="18"/>
                <w:lang w:val="en-GB"/>
              </w:rPr>
            </w:pPr>
            <w:r w:rsidRPr="009E0F0F">
              <w:rPr>
                <w:b/>
                <w:i/>
                <w:iCs/>
                <w:sz w:val="18"/>
                <w:szCs w:val="18"/>
                <w:lang w:val="en-GB"/>
              </w:rPr>
              <w:t xml:space="preserve">Calcarisporium </w:t>
            </w:r>
            <w:r w:rsidRPr="00346ABA">
              <w:rPr>
                <w:b/>
                <w:iCs/>
                <w:sz w:val="18"/>
                <w:szCs w:val="18"/>
                <w:lang w:val="en-GB"/>
              </w:rPr>
              <w:t>sp</w:t>
            </w:r>
            <w:r w:rsidRPr="001871F5">
              <w:rPr>
                <w:b/>
                <w:iCs/>
                <w:sz w:val="18"/>
                <w:szCs w:val="18"/>
                <w:lang w:val="en-GB"/>
              </w:rPr>
              <w:t>.</w:t>
            </w:r>
            <w:r w:rsidRPr="001871F5">
              <w:rPr>
                <w:iCs/>
                <w:sz w:val="18"/>
                <w:szCs w:val="18"/>
                <w:lang w:val="en-GB"/>
              </w:rPr>
              <w:t xml:space="preserve"> Preuss</w:t>
            </w:r>
          </w:p>
        </w:tc>
        <w:tc>
          <w:tcPr>
            <w:tcW w:w="3391" w:type="dxa"/>
            <w:vAlign w:val="center"/>
          </w:tcPr>
          <w:p w14:paraId="366A78D4" w14:textId="2C2F2BB7" w:rsidR="00AE5CDE" w:rsidRPr="005242C1" w:rsidRDefault="00AE5CDE" w:rsidP="00D85868">
            <w:pPr>
              <w:spacing w:line="276" w:lineRule="auto"/>
              <w:jc w:val="center"/>
              <w:rPr>
                <w:sz w:val="18"/>
                <w:szCs w:val="18"/>
              </w:rPr>
            </w:pPr>
            <w:r w:rsidRPr="005242C1">
              <w:rPr>
                <w:sz w:val="18"/>
                <w:szCs w:val="18"/>
              </w:rPr>
              <w:t xml:space="preserve">Colombia </w:t>
            </w:r>
            <w:r w:rsidRPr="005242C1">
              <w:rPr>
                <w:sz w:val="18"/>
                <w:szCs w:val="18"/>
                <w:lang w:val="en-GB"/>
              </w:rPr>
              <w:fldChar w:fldCharType="begin" w:fldLock="1"/>
            </w:r>
            <w:r w:rsidR="00B056A6">
              <w:rPr>
                <w:sz w:val="18"/>
                <w:szCs w:val="18"/>
              </w:rPr>
              <w:instrText>ADDIN CSL_CITATION {"citationItems":[{"id":"ITEM-1","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issue":"3","issued":{"date-parts":[["2015"]]},"page":"537-547","title":"Determinación y comparación aerobiológica en tres archivos de la empresa de energía de Boyacá, Tunja (Colombia)","type":"article-journal","volume":"31"},"uris":["http://www.mendeley.com/documents/?uuid=fbe0ce50-63cf-4dfe-9366-1abb83378c6d"]}],"mendeley":{"formattedCitation":"[9]","plainTextFormattedCitation":"[9]","previouslyFormattedCitation":"(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w:t>
            </w:r>
            <w:r w:rsidRPr="005242C1">
              <w:rPr>
                <w:sz w:val="18"/>
                <w:szCs w:val="18"/>
                <w:lang w:val="en-GB"/>
              </w:rPr>
              <w:fldChar w:fldCharType="end"/>
            </w:r>
          </w:p>
        </w:tc>
        <w:tc>
          <w:tcPr>
            <w:tcW w:w="3392" w:type="dxa"/>
            <w:vAlign w:val="center"/>
          </w:tcPr>
          <w:p w14:paraId="2DAA3CA0" w14:textId="01DCD2CE"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76E49745" w14:textId="0F8FEC46" w:rsidR="00AE5CDE" w:rsidRPr="005242C1" w:rsidRDefault="00AE5CDE" w:rsidP="00AE5CDE">
            <w:pPr>
              <w:spacing w:line="276" w:lineRule="auto"/>
              <w:jc w:val="center"/>
              <w:rPr>
                <w:sz w:val="18"/>
                <w:szCs w:val="18"/>
              </w:rPr>
            </w:pPr>
            <w:r w:rsidRPr="005242C1">
              <w:rPr>
                <w:sz w:val="18"/>
                <w:szCs w:val="18"/>
              </w:rPr>
              <w:t>-</w:t>
            </w:r>
          </w:p>
        </w:tc>
      </w:tr>
      <w:tr w:rsidR="00AE5CDE" w:rsidRPr="00B056A6" w14:paraId="338EA4FF" w14:textId="77777777" w:rsidTr="0038188C">
        <w:trPr>
          <w:trHeight w:val="397"/>
        </w:trPr>
        <w:tc>
          <w:tcPr>
            <w:tcW w:w="4395" w:type="dxa"/>
            <w:shd w:val="clear" w:color="auto" w:fill="auto"/>
            <w:vAlign w:val="center"/>
          </w:tcPr>
          <w:p w14:paraId="5324DA1A" w14:textId="33D19404" w:rsidR="00AE5CDE" w:rsidRPr="00411F0E" w:rsidRDefault="00AE5CDE" w:rsidP="00AE5CDE">
            <w:pPr>
              <w:spacing w:line="276" w:lineRule="auto"/>
              <w:rPr>
                <w:b/>
                <w:iCs/>
                <w:sz w:val="18"/>
                <w:szCs w:val="18"/>
                <w:lang w:val="en-GB"/>
              </w:rPr>
            </w:pPr>
            <w:r>
              <w:rPr>
                <w:b/>
                <w:i/>
                <w:iCs/>
                <w:sz w:val="18"/>
                <w:szCs w:val="18"/>
                <w:lang w:val="en-GB"/>
              </w:rPr>
              <w:t xml:space="preserve">Calocybe </w:t>
            </w:r>
            <w:r>
              <w:rPr>
                <w:b/>
                <w:iCs/>
                <w:sz w:val="18"/>
                <w:szCs w:val="18"/>
                <w:lang w:val="en-GB"/>
              </w:rPr>
              <w:t>sp.</w:t>
            </w:r>
          </w:p>
        </w:tc>
        <w:tc>
          <w:tcPr>
            <w:tcW w:w="3391" w:type="dxa"/>
            <w:vAlign w:val="center"/>
          </w:tcPr>
          <w:p w14:paraId="47CFFB40" w14:textId="3FB7BCA1" w:rsidR="00AE5CDE" w:rsidRPr="005242C1" w:rsidRDefault="00AE5CDE" w:rsidP="00AE5CDE">
            <w:pPr>
              <w:spacing w:line="276" w:lineRule="auto"/>
              <w:jc w:val="center"/>
              <w:rPr>
                <w:sz w:val="18"/>
                <w:szCs w:val="18"/>
              </w:rPr>
            </w:pPr>
            <w:r w:rsidRPr="005242C1">
              <w:rPr>
                <w:sz w:val="18"/>
                <w:szCs w:val="18"/>
                <w:lang w:val="en-GB"/>
              </w:rPr>
              <w:t>-</w:t>
            </w:r>
          </w:p>
        </w:tc>
        <w:tc>
          <w:tcPr>
            <w:tcW w:w="3392" w:type="dxa"/>
            <w:vAlign w:val="center"/>
          </w:tcPr>
          <w:p w14:paraId="10E69DFF" w14:textId="06CC3D44" w:rsidR="00AE5CDE" w:rsidRPr="005242C1" w:rsidRDefault="00AE5CDE" w:rsidP="00AE5CDE">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7A47E7A5" w14:textId="09B30590"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DD1D34" w14:paraId="02B2F3CA" w14:textId="77777777" w:rsidTr="0038188C">
        <w:trPr>
          <w:trHeight w:val="397"/>
        </w:trPr>
        <w:tc>
          <w:tcPr>
            <w:tcW w:w="4395" w:type="dxa"/>
            <w:shd w:val="clear" w:color="auto" w:fill="auto"/>
            <w:vAlign w:val="center"/>
            <w:hideMark/>
          </w:tcPr>
          <w:p w14:paraId="405A9627"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andida </w:t>
            </w:r>
            <w:r w:rsidRPr="00346ABA">
              <w:rPr>
                <w:b/>
                <w:iCs/>
                <w:sz w:val="18"/>
                <w:szCs w:val="18"/>
                <w:lang w:val="en-GB"/>
              </w:rPr>
              <w:t>sp.</w:t>
            </w:r>
            <w:r w:rsidRPr="00DD1D34">
              <w:rPr>
                <w:b/>
                <w:i/>
                <w:iCs/>
                <w:sz w:val="18"/>
                <w:szCs w:val="18"/>
                <w:lang w:val="en-GB"/>
              </w:rPr>
              <w:t xml:space="preserve"> </w:t>
            </w:r>
            <w:r w:rsidRPr="00A41248">
              <w:rPr>
                <w:sz w:val="18"/>
                <w:szCs w:val="18"/>
                <w:lang w:val="en-GB"/>
              </w:rPr>
              <w:t>Berkhout</w:t>
            </w:r>
          </w:p>
        </w:tc>
        <w:tc>
          <w:tcPr>
            <w:tcW w:w="3391" w:type="dxa"/>
            <w:vAlign w:val="center"/>
          </w:tcPr>
          <w:p w14:paraId="6E3F273D" w14:textId="4DF6468A"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00ED3E61" w:rsidRPr="005242C1">
              <w:rPr>
                <w:sz w:val="18"/>
                <w:szCs w:val="18"/>
                <w:lang w:val="en-GB"/>
              </w:rPr>
              <w:t xml:space="preserve">India, </w:t>
            </w:r>
            <w:r w:rsidRPr="005242C1">
              <w:rPr>
                <w:sz w:val="18"/>
                <w:szCs w:val="18"/>
                <w:lang w:val="en-GB"/>
              </w:rPr>
              <w:t xml:space="preserve">Lit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4df201d9-50ea-480e-91ff-4ce5a4a05111"]},{"id":"ITEM-3","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3","issue":"1","issued":{"date-parts":[["2017"]]},"page":"40-51","title":"Viable allergenic fungi in a documentary deposit of the National Archive of Cuba","type":"article-journal","volume":"64"},"uris":["http://www.mendeley.com/documents/?uuid=6fcc44b8-43ab-4861-9311-4bf20f85012b"]},{"id":"ITEM-4","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4","issue":"4","issued":{"date-parts":[["2014"]]},"page":"42-47","title":"Comparative aeromycological study of three libraries in Kamptee","type":"article-journal","volume":"2"},"uris":["http://www.mendeley.com/documents/?uuid=29415398-1d36-4079-a66f-95d5e1a90882"]}],"mendeley":{"formattedCitation":"[3,17,29,32]","plainTextFormattedCitation":"[3,17,29,32]","previouslyFormattedCitation":"(Lugauskas &amp; Krikstaponis 2004; Wlazło et al. 2008; Thaware et al. 2014;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7,29,32]</w:t>
            </w:r>
            <w:r w:rsidRPr="005242C1">
              <w:rPr>
                <w:sz w:val="18"/>
                <w:szCs w:val="18"/>
                <w:lang w:val="en-GB"/>
              </w:rPr>
              <w:fldChar w:fldCharType="end"/>
            </w:r>
          </w:p>
        </w:tc>
        <w:tc>
          <w:tcPr>
            <w:tcW w:w="3392" w:type="dxa"/>
            <w:vAlign w:val="center"/>
          </w:tcPr>
          <w:p w14:paraId="07D13D89"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01325351" w14:textId="720D5CA8" w:rsidR="00AE5CDE" w:rsidRPr="005242C1" w:rsidRDefault="00AE5CDE" w:rsidP="00D85868">
            <w:pPr>
              <w:spacing w:line="276" w:lineRule="auto"/>
              <w:jc w:val="center"/>
              <w:rPr>
                <w:sz w:val="18"/>
                <w:szCs w:val="18"/>
                <w:lang w:val="en-GB"/>
              </w:rPr>
            </w:pPr>
            <w:r w:rsidRPr="005242C1">
              <w:rPr>
                <w:sz w:val="18"/>
                <w:szCs w:val="18"/>
                <w:lang w:val="en-GB"/>
              </w:rPr>
              <w:t xml:space="preserve">Greece </w:t>
            </w:r>
            <w:r w:rsidRPr="005242C1">
              <w:rPr>
                <w:sz w:val="18"/>
                <w:szCs w:val="18"/>
                <w:lang w:val="en-GB"/>
              </w:rPr>
              <w:fldChar w:fldCharType="begin" w:fldLock="1"/>
            </w:r>
            <w:r w:rsidR="00B056A6">
              <w:rPr>
                <w:sz w:val="18"/>
                <w:szCs w:val="18"/>
                <w:lang w:val="en-GB"/>
              </w:rPr>
              <w:instrText>ADDIN CSL_CITATION {"citationItems":[{"id":"ITEM-1","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issue":"December 2017","issued":{"date-parts":[["2018"]]},"page":"1-11","title":"Microbial diversity in biodeteriorated Greek historical documents dating back to the 19th and 20th century: A case study","type":"article-journal","volume":"e00596"},"uris":["http://www.mendeley.com/documents/?uuid=20fbf343-fd93-402e-97dc-378bc39e9500"]}],"mendeley":{"formattedCitation":"[35]","plainTextFormattedCitation":"[35]","previouslyFormattedCitation":"(Karakasidou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5]</w:t>
            </w:r>
            <w:r w:rsidRPr="005242C1">
              <w:rPr>
                <w:sz w:val="18"/>
                <w:szCs w:val="18"/>
                <w:lang w:val="en-GB"/>
              </w:rPr>
              <w:fldChar w:fldCharType="end"/>
            </w:r>
          </w:p>
        </w:tc>
      </w:tr>
      <w:tr w:rsidR="00AE5CDE" w:rsidRPr="00DD1D34" w14:paraId="12240A33" w14:textId="77777777" w:rsidTr="0038188C">
        <w:trPr>
          <w:trHeight w:val="397"/>
        </w:trPr>
        <w:tc>
          <w:tcPr>
            <w:tcW w:w="4395" w:type="dxa"/>
            <w:shd w:val="clear" w:color="auto" w:fill="auto"/>
            <w:vAlign w:val="center"/>
          </w:tcPr>
          <w:p w14:paraId="41007890" w14:textId="56CA399D" w:rsidR="00AE5CDE" w:rsidRPr="007D70D1" w:rsidRDefault="00AE5CDE" w:rsidP="00AE5CDE">
            <w:pPr>
              <w:spacing w:line="276" w:lineRule="auto"/>
              <w:rPr>
                <w:b/>
                <w:i/>
                <w:iCs/>
                <w:sz w:val="18"/>
                <w:szCs w:val="18"/>
              </w:rPr>
            </w:pPr>
            <w:r w:rsidRPr="007D70D1">
              <w:rPr>
                <w:b/>
                <w:i/>
                <w:iCs/>
                <w:sz w:val="18"/>
                <w:szCs w:val="18"/>
              </w:rPr>
              <w:t xml:space="preserve">Candida acidothermophilum </w:t>
            </w:r>
            <w:r>
              <w:rPr>
                <w:iCs/>
                <w:sz w:val="18"/>
                <w:szCs w:val="18"/>
              </w:rPr>
              <w:t xml:space="preserve">Masuda, Kato, </w:t>
            </w:r>
            <w:r w:rsidRPr="007D70D1">
              <w:rPr>
                <w:iCs/>
                <w:sz w:val="18"/>
                <w:szCs w:val="18"/>
              </w:rPr>
              <w:t>Takayama, Kida &amp; Nakan.</w:t>
            </w:r>
          </w:p>
        </w:tc>
        <w:tc>
          <w:tcPr>
            <w:tcW w:w="3391" w:type="dxa"/>
            <w:vAlign w:val="center"/>
          </w:tcPr>
          <w:p w14:paraId="4A1DF165" w14:textId="511F957B" w:rsidR="00AE5CDE" w:rsidRPr="005242C1" w:rsidRDefault="00AE5CDE" w:rsidP="00AE5CDE">
            <w:pPr>
              <w:spacing w:line="276" w:lineRule="auto"/>
              <w:jc w:val="center"/>
              <w:rPr>
                <w:sz w:val="18"/>
                <w:szCs w:val="18"/>
              </w:rPr>
            </w:pPr>
            <w:r w:rsidRPr="005242C1">
              <w:rPr>
                <w:sz w:val="18"/>
                <w:szCs w:val="18"/>
                <w:lang w:val="en-GB"/>
              </w:rPr>
              <w:t>-</w:t>
            </w:r>
          </w:p>
        </w:tc>
        <w:tc>
          <w:tcPr>
            <w:tcW w:w="3392" w:type="dxa"/>
            <w:vAlign w:val="center"/>
          </w:tcPr>
          <w:p w14:paraId="79C29BA9" w14:textId="06EC0D65" w:rsidR="00AE5CDE" w:rsidRPr="005242C1" w:rsidRDefault="00AE5CDE" w:rsidP="00D85868">
            <w:pPr>
              <w:spacing w:line="276" w:lineRule="auto"/>
              <w:jc w:val="center"/>
              <w:rPr>
                <w:sz w:val="18"/>
                <w:szCs w:val="18"/>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fd836b2-54ae-4bfb-abe2-6fa0d5d2035d"]}],"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39DA98C8" w14:textId="48C7222B" w:rsidR="00AE5CDE" w:rsidRPr="005242C1" w:rsidRDefault="00AE5CDE" w:rsidP="00AE5CDE">
            <w:pPr>
              <w:spacing w:line="276" w:lineRule="auto"/>
              <w:jc w:val="center"/>
              <w:rPr>
                <w:sz w:val="18"/>
                <w:szCs w:val="18"/>
              </w:rPr>
            </w:pPr>
            <w:r w:rsidRPr="005242C1">
              <w:rPr>
                <w:sz w:val="18"/>
                <w:szCs w:val="18"/>
                <w:lang w:val="en-GB"/>
              </w:rPr>
              <w:t>-</w:t>
            </w:r>
          </w:p>
        </w:tc>
      </w:tr>
      <w:tr w:rsidR="00AE5CDE" w:rsidRPr="00DD1D34" w14:paraId="576B0A3F" w14:textId="77777777" w:rsidTr="0038188C">
        <w:trPr>
          <w:trHeight w:val="397"/>
        </w:trPr>
        <w:tc>
          <w:tcPr>
            <w:tcW w:w="4395" w:type="dxa"/>
            <w:shd w:val="clear" w:color="auto" w:fill="auto"/>
            <w:vAlign w:val="center"/>
            <w:hideMark/>
          </w:tcPr>
          <w:p w14:paraId="263F4A0D" w14:textId="77777777" w:rsidR="00AE5CDE" w:rsidRPr="00DD1D34" w:rsidRDefault="00AE5CDE" w:rsidP="00AE5CDE">
            <w:pPr>
              <w:spacing w:line="276" w:lineRule="auto"/>
              <w:rPr>
                <w:b/>
                <w:i/>
                <w:iCs/>
                <w:sz w:val="18"/>
                <w:szCs w:val="18"/>
                <w:lang w:val="en-GB"/>
              </w:rPr>
            </w:pPr>
            <w:r w:rsidRPr="00DD1D34">
              <w:rPr>
                <w:b/>
                <w:i/>
                <w:iCs/>
                <w:sz w:val="18"/>
                <w:szCs w:val="18"/>
                <w:lang w:val="en-GB"/>
              </w:rPr>
              <w:t>Candida albicans</w:t>
            </w:r>
            <w:r w:rsidRPr="00370537">
              <w:rPr>
                <w:i/>
                <w:iCs/>
                <w:sz w:val="18"/>
                <w:szCs w:val="18"/>
                <w:lang w:val="en-GB"/>
              </w:rPr>
              <w:t xml:space="preserve"> </w:t>
            </w:r>
            <w:r w:rsidRPr="00370537">
              <w:rPr>
                <w:sz w:val="18"/>
                <w:szCs w:val="18"/>
                <w:lang w:val="en-GB"/>
              </w:rPr>
              <w:t>(C.P. Robin) Berkhout</w:t>
            </w:r>
          </w:p>
        </w:tc>
        <w:tc>
          <w:tcPr>
            <w:tcW w:w="3391" w:type="dxa"/>
            <w:vAlign w:val="center"/>
          </w:tcPr>
          <w:p w14:paraId="6508A681" w14:textId="68E23100" w:rsidR="00AE5CDE" w:rsidRPr="005242C1" w:rsidRDefault="00AE5CDE"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17E882E3"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4DF1FC5B"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30132A" w14:paraId="6F80CE40" w14:textId="77777777" w:rsidTr="005D7B64">
        <w:trPr>
          <w:trHeight w:val="397"/>
        </w:trPr>
        <w:tc>
          <w:tcPr>
            <w:tcW w:w="4395" w:type="dxa"/>
            <w:shd w:val="clear" w:color="auto" w:fill="auto"/>
            <w:vAlign w:val="center"/>
            <w:hideMark/>
          </w:tcPr>
          <w:p w14:paraId="4074EEE6"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andida famata </w:t>
            </w:r>
            <w:r w:rsidRPr="00370537">
              <w:rPr>
                <w:sz w:val="18"/>
                <w:szCs w:val="18"/>
                <w:lang w:val="en-GB"/>
              </w:rPr>
              <w:t>(F.C. Harrison) S.A. Mey. &amp; Yarrow</w:t>
            </w:r>
          </w:p>
        </w:tc>
        <w:tc>
          <w:tcPr>
            <w:tcW w:w="10175" w:type="dxa"/>
            <w:gridSpan w:val="3"/>
            <w:vAlign w:val="center"/>
          </w:tcPr>
          <w:p w14:paraId="265A411D" w14:textId="35D864B7" w:rsidR="00AE5CDE" w:rsidRPr="005242C1" w:rsidRDefault="00AE5CDE" w:rsidP="00AE5CDE">
            <w:pPr>
              <w:spacing w:line="276" w:lineRule="auto"/>
              <w:jc w:val="center"/>
              <w:rPr>
                <w:i/>
                <w:sz w:val="18"/>
                <w:szCs w:val="18"/>
                <w:lang w:val="en-GB"/>
              </w:rPr>
            </w:pPr>
            <w:r w:rsidRPr="005242C1">
              <w:rPr>
                <w:i/>
                <w:sz w:val="18"/>
                <w:szCs w:val="18"/>
                <w:lang w:val="en-GB"/>
              </w:rPr>
              <w:t>See current name: Debaryozyma hansenii (Zopf)</w:t>
            </w:r>
          </w:p>
        </w:tc>
      </w:tr>
      <w:tr w:rsidR="00AE5CDE" w:rsidRPr="00DD1D34" w14:paraId="3EA36BF8" w14:textId="77777777" w:rsidTr="00930A33">
        <w:trPr>
          <w:trHeight w:val="310"/>
        </w:trPr>
        <w:tc>
          <w:tcPr>
            <w:tcW w:w="4395" w:type="dxa"/>
            <w:shd w:val="clear" w:color="auto" w:fill="auto"/>
            <w:vAlign w:val="center"/>
          </w:tcPr>
          <w:p w14:paraId="3B75607E" w14:textId="77777777" w:rsidR="00AE5CDE" w:rsidRPr="00DD1D34" w:rsidRDefault="00AE5CDE" w:rsidP="00AE5CDE">
            <w:pPr>
              <w:spacing w:line="276" w:lineRule="auto"/>
              <w:rPr>
                <w:b/>
                <w:i/>
                <w:iCs/>
                <w:sz w:val="18"/>
                <w:szCs w:val="18"/>
                <w:lang w:val="en-GB"/>
              </w:rPr>
            </w:pPr>
            <w:r w:rsidRPr="00DD1D34">
              <w:rPr>
                <w:b/>
                <w:i/>
                <w:iCs/>
                <w:sz w:val="18"/>
                <w:szCs w:val="18"/>
                <w:lang w:val="en-GB"/>
              </w:rPr>
              <w:t>Candida glabrata</w:t>
            </w:r>
            <w:r w:rsidRPr="00DD1D34">
              <w:rPr>
                <w:b/>
                <w:lang w:val="en-GB"/>
              </w:rPr>
              <w:t xml:space="preserve"> </w:t>
            </w:r>
            <w:r w:rsidRPr="00370537">
              <w:rPr>
                <w:lang w:val="en-GB"/>
              </w:rPr>
              <w:t>(</w:t>
            </w:r>
            <w:r w:rsidRPr="00370537">
              <w:rPr>
                <w:iCs/>
                <w:sz w:val="18"/>
                <w:szCs w:val="18"/>
                <w:lang w:val="en-GB"/>
              </w:rPr>
              <w:t>H.W. Anderson) S.A. Mey. &amp; Yarrow</w:t>
            </w:r>
          </w:p>
        </w:tc>
        <w:tc>
          <w:tcPr>
            <w:tcW w:w="3391" w:type="dxa"/>
            <w:vAlign w:val="center"/>
          </w:tcPr>
          <w:p w14:paraId="21038357"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1ED2519C" w14:textId="61BC63DB" w:rsidR="00AE5CDE" w:rsidRPr="005242C1" w:rsidRDefault="00AE5CDE"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806ebd3-4a87-47ce-918a-7b5c875368ad"]}],"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05919F93"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B056A6" w14:paraId="039E43AC" w14:textId="77777777" w:rsidTr="005D7B64">
        <w:trPr>
          <w:trHeight w:val="397"/>
        </w:trPr>
        <w:tc>
          <w:tcPr>
            <w:tcW w:w="4395" w:type="dxa"/>
            <w:shd w:val="clear" w:color="auto" w:fill="auto"/>
            <w:vAlign w:val="center"/>
          </w:tcPr>
          <w:p w14:paraId="1E71F152" w14:textId="77777777" w:rsidR="00AE5CDE" w:rsidRPr="00DD1D34" w:rsidRDefault="00AE5CDE" w:rsidP="00AE5CDE">
            <w:pPr>
              <w:spacing w:line="276" w:lineRule="auto"/>
              <w:rPr>
                <w:b/>
                <w:i/>
                <w:iCs/>
                <w:sz w:val="18"/>
                <w:szCs w:val="18"/>
                <w:lang w:val="en-GB"/>
              </w:rPr>
            </w:pPr>
            <w:r w:rsidRPr="00DD1D34">
              <w:rPr>
                <w:b/>
                <w:i/>
                <w:iCs/>
                <w:sz w:val="18"/>
                <w:szCs w:val="18"/>
                <w:lang w:val="en-GB"/>
              </w:rPr>
              <w:t>Candida guilliermondii</w:t>
            </w:r>
            <w:r w:rsidRPr="00370537">
              <w:rPr>
                <w:lang w:val="en-GB"/>
              </w:rPr>
              <w:t xml:space="preserve"> (</w:t>
            </w:r>
            <w:r w:rsidRPr="00370537">
              <w:rPr>
                <w:iCs/>
                <w:sz w:val="18"/>
                <w:szCs w:val="18"/>
                <w:lang w:val="en-GB"/>
              </w:rPr>
              <w:t>Castell.) Langeron &amp; Guerra</w:t>
            </w:r>
          </w:p>
        </w:tc>
        <w:tc>
          <w:tcPr>
            <w:tcW w:w="10175" w:type="dxa"/>
            <w:gridSpan w:val="3"/>
            <w:vAlign w:val="center"/>
          </w:tcPr>
          <w:p w14:paraId="1FEA8934" w14:textId="09AABFD7" w:rsidR="00AE5CDE" w:rsidRPr="005242C1" w:rsidRDefault="00AE5CDE" w:rsidP="00AE5CDE">
            <w:pPr>
              <w:spacing w:line="276" w:lineRule="auto"/>
              <w:jc w:val="center"/>
              <w:rPr>
                <w:i/>
                <w:sz w:val="18"/>
                <w:szCs w:val="18"/>
                <w:lang w:val="en-GB"/>
              </w:rPr>
            </w:pPr>
            <w:r w:rsidRPr="005242C1">
              <w:rPr>
                <w:i/>
                <w:sz w:val="18"/>
                <w:szCs w:val="18"/>
                <w:lang w:val="en-GB"/>
              </w:rPr>
              <w:t>See current name: Blastodendrion arztii</w:t>
            </w:r>
          </w:p>
        </w:tc>
      </w:tr>
      <w:tr w:rsidR="00AE5CDE" w:rsidRPr="00B056A6" w14:paraId="2CB8ACF0" w14:textId="77777777" w:rsidTr="005D7B64">
        <w:trPr>
          <w:trHeight w:val="397"/>
        </w:trPr>
        <w:tc>
          <w:tcPr>
            <w:tcW w:w="4395" w:type="dxa"/>
            <w:shd w:val="clear" w:color="auto" w:fill="auto"/>
            <w:vAlign w:val="center"/>
          </w:tcPr>
          <w:p w14:paraId="6996D54E"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andida krusei </w:t>
            </w:r>
            <w:r w:rsidRPr="00370537">
              <w:rPr>
                <w:iCs/>
                <w:sz w:val="18"/>
                <w:szCs w:val="18"/>
                <w:lang w:val="en-GB"/>
              </w:rPr>
              <w:t>(Castell.) Berkhout</w:t>
            </w:r>
          </w:p>
        </w:tc>
        <w:tc>
          <w:tcPr>
            <w:tcW w:w="10175" w:type="dxa"/>
            <w:gridSpan w:val="3"/>
            <w:vAlign w:val="center"/>
          </w:tcPr>
          <w:p w14:paraId="3B6BAC2A" w14:textId="368D9ED1" w:rsidR="00AE5CDE" w:rsidRPr="005242C1" w:rsidRDefault="00AE5CDE" w:rsidP="00AE5CDE">
            <w:pPr>
              <w:spacing w:line="276" w:lineRule="auto"/>
              <w:jc w:val="center"/>
              <w:rPr>
                <w:sz w:val="18"/>
                <w:szCs w:val="18"/>
                <w:lang w:val="en-GB"/>
              </w:rPr>
            </w:pPr>
            <w:r w:rsidRPr="005242C1">
              <w:rPr>
                <w:i/>
                <w:sz w:val="18"/>
                <w:szCs w:val="18"/>
                <w:lang w:val="en-GB"/>
              </w:rPr>
              <w:t>See current name:</w:t>
            </w:r>
            <w:r w:rsidRPr="005242C1">
              <w:rPr>
                <w:lang w:val="en-GB"/>
              </w:rPr>
              <w:t xml:space="preserve"> </w:t>
            </w:r>
            <w:r w:rsidRPr="005242C1">
              <w:rPr>
                <w:i/>
                <w:sz w:val="18"/>
                <w:szCs w:val="18"/>
                <w:lang w:val="en-GB"/>
              </w:rPr>
              <w:t>Candida acidothermophilum</w:t>
            </w:r>
          </w:p>
        </w:tc>
      </w:tr>
      <w:tr w:rsidR="00AE5CDE" w:rsidRPr="00DD1D34" w14:paraId="61B8802E" w14:textId="77777777" w:rsidTr="0038188C">
        <w:trPr>
          <w:trHeight w:val="397"/>
        </w:trPr>
        <w:tc>
          <w:tcPr>
            <w:tcW w:w="4395" w:type="dxa"/>
            <w:shd w:val="clear" w:color="auto" w:fill="auto"/>
            <w:vAlign w:val="center"/>
          </w:tcPr>
          <w:p w14:paraId="43CF3952" w14:textId="77777777" w:rsidR="00AE5CDE" w:rsidRPr="00DD1D34" w:rsidRDefault="00AE5CDE" w:rsidP="00AE5CDE">
            <w:pPr>
              <w:spacing w:line="276" w:lineRule="auto"/>
              <w:rPr>
                <w:b/>
                <w:i/>
                <w:iCs/>
                <w:sz w:val="18"/>
                <w:szCs w:val="18"/>
                <w:lang w:val="en-GB"/>
              </w:rPr>
            </w:pPr>
            <w:r w:rsidRPr="00DD1D34">
              <w:rPr>
                <w:b/>
                <w:i/>
                <w:iCs/>
                <w:sz w:val="18"/>
                <w:szCs w:val="18"/>
                <w:lang w:val="en-GB"/>
              </w:rPr>
              <w:lastRenderedPageBreak/>
              <w:t>Candida oleophila</w:t>
            </w:r>
            <w:r w:rsidRPr="00DD1D34">
              <w:rPr>
                <w:b/>
                <w:iCs/>
                <w:sz w:val="18"/>
                <w:szCs w:val="18"/>
                <w:lang w:val="en-GB"/>
              </w:rPr>
              <w:t xml:space="preserve"> </w:t>
            </w:r>
            <w:r w:rsidRPr="00310D25">
              <w:rPr>
                <w:iCs/>
                <w:sz w:val="18"/>
                <w:szCs w:val="18"/>
                <w:lang w:val="en-GB"/>
              </w:rPr>
              <w:t>Montrocher</w:t>
            </w:r>
          </w:p>
        </w:tc>
        <w:tc>
          <w:tcPr>
            <w:tcW w:w="3391" w:type="dxa"/>
            <w:vAlign w:val="center"/>
          </w:tcPr>
          <w:p w14:paraId="7FD6D939"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058691F" w14:textId="3FEECAD2" w:rsidR="00AE5CDE" w:rsidRPr="005242C1" w:rsidRDefault="00AE5CDE"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9fdb30c6-2811-4ee5-8419-84fb372138d1"]}],"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0AC5CF90" w14:textId="66CB0028"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AE5CDE" w:rsidRPr="00DD1D34" w14:paraId="59A7352A" w14:textId="77777777" w:rsidTr="0038188C">
        <w:trPr>
          <w:trHeight w:val="397"/>
        </w:trPr>
        <w:tc>
          <w:tcPr>
            <w:tcW w:w="4395" w:type="dxa"/>
            <w:shd w:val="clear" w:color="auto" w:fill="auto"/>
            <w:vAlign w:val="center"/>
          </w:tcPr>
          <w:p w14:paraId="7E1A5FBD" w14:textId="77777777" w:rsidR="00AE5CDE" w:rsidRPr="00DD1D34" w:rsidRDefault="00AE5CDE" w:rsidP="00AE5CDE">
            <w:pPr>
              <w:spacing w:line="276" w:lineRule="auto"/>
              <w:rPr>
                <w:b/>
                <w:i/>
                <w:iCs/>
                <w:sz w:val="18"/>
                <w:szCs w:val="18"/>
                <w:lang w:val="en-GB"/>
              </w:rPr>
            </w:pPr>
            <w:r w:rsidRPr="00DD1D34">
              <w:rPr>
                <w:b/>
                <w:i/>
                <w:iCs/>
                <w:sz w:val="18"/>
                <w:szCs w:val="18"/>
                <w:lang w:val="en-GB"/>
              </w:rPr>
              <w:t>Candida parapsilosis</w:t>
            </w:r>
            <w:r w:rsidRPr="00310D25">
              <w:rPr>
                <w:i/>
                <w:iCs/>
                <w:sz w:val="18"/>
                <w:szCs w:val="18"/>
                <w:lang w:val="en-GB"/>
              </w:rPr>
              <w:t xml:space="preserve"> </w:t>
            </w:r>
            <w:r w:rsidRPr="00310D25">
              <w:rPr>
                <w:iCs/>
                <w:sz w:val="18"/>
                <w:szCs w:val="18"/>
                <w:lang w:val="en-GB"/>
              </w:rPr>
              <w:t>(Ashford) Langeron &amp; Talice</w:t>
            </w:r>
          </w:p>
        </w:tc>
        <w:tc>
          <w:tcPr>
            <w:tcW w:w="3391" w:type="dxa"/>
            <w:vAlign w:val="center"/>
          </w:tcPr>
          <w:p w14:paraId="54D7DF9A"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8AA0037" w14:textId="6D2F8843" w:rsidR="00AE5CDE" w:rsidRPr="005242C1" w:rsidRDefault="00AE5CDE"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76fd26d0-2e9f-4ea0-ab4c-7256bd6b5bb2"]}],"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CD7460D"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257FEF" w14:paraId="435DD7C7" w14:textId="77777777" w:rsidTr="0038188C">
        <w:trPr>
          <w:trHeight w:val="397"/>
        </w:trPr>
        <w:tc>
          <w:tcPr>
            <w:tcW w:w="4395" w:type="dxa"/>
            <w:shd w:val="clear" w:color="auto" w:fill="auto"/>
            <w:vAlign w:val="center"/>
          </w:tcPr>
          <w:p w14:paraId="62FA5A98" w14:textId="465DD27D" w:rsidR="00AE5CDE" w:rsidRPr="00DD1D34" w:rsidRDefault="00AE5CDE" w:rsidP="00AE5CDE">
            <w:pPr>
              <w:spacing w:line="276" w:lineRule="auto"/>
              <w:rPr>
                <w:b/>
                <w:i/>
                <w:iCs/>
                <w:sz w:val="18"/>
                <w:szCs w:val="18"/>
                <w:lang w:val="en-GB"/>
              </w:rPr>
            </w:pPr>
            <w:r w:rsidRPr="008E2BA0">
              <w:rPr>
                <w:b/>
                <w:i/>
                <w:iCs/>
                <w:sz w:val="18"/>
                <w:szCs w:val="18"/>
                <w:lang w:val="en-GB"/>
              </w:rPr>
              <w:t xml:space="preserve">Candida sphaerica </w:t>
            </w:r>
            <w:r w:rsidRPr="008E2BA0">
              <w:rPr>
                <w:iCs/>
                <w:sz w:val="18"/>
                <w:szCs w:val="18"/>
                <w:lang w:val="en-GB"/>
              </w:rPr>
              <w:t>(B.W. Hammer &amp; Cordes) S.A. Mey. &amp; Yarrow</w:t>
            </w:r>
          </w:p>
        </w:tc>
        <w:tc>
          <w:tcPr>
            <w:tcW w:w="3391" w:type="dxa"/>
            <w:vAlign w:val="center"/>
          </w:tcPr>
          <w:p w14:paraId="39725AC7" w14:textId="1860EA44"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3114ACC" w14:textId="11A8C44D" w:rsidR="00AE5CDE" w:rsidRPr="005242C1" w:rsidRDefault="00AE5CDE" w:rsidP="00D85868">
            <w:pPr>
              <w:jc w:val="center"/>
              <w:rPr>
                <w:sz w:val="18"/>
                <w:szCs w:val="18"/>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9]</w:t>
            </w:r>
            <w:r w:rsidRPr="005242C1">
              <w:rPr>
                <w:sz w:val="18"/>
                <w:szCs w:val="18"/>
                <w:lang w:val="en-GB"/>
              </w:rPr>
              <w:fldChar w:fldCharType="end"/>
            </w:r>
          </w:p>
        </w:tc>
        <w:tc>
          <w:tcPr>
            <w:tcW w:w="3392" w:type="dxa"/>
            <w:shd w:val="clear" w:color="auto" w:fill="auto"/>
            <w:vAlign w:val="center"/>
          </w:tcPr>
          <w:p w14:paraId="796F7163" w14:textId="3290A1CE" w:rsidR="00AE5CDE" w:rsidRPr="005242C1" w:rsidRDefault="00AE5CDE" w:rsidP="00AE5CDE">
            <w:pPr>
              <w:spacing w:line="276" w:lineRule="auto"/>
              <w:jc w:val="center"/>
              <w:rPr>
                <w:sz w:val="18"/>
                <w:szCs w:val="18"/>
              </w:rPr>
            </w:pPr>
            <w:r w:rsidRPr="005242C1">
              <w:rPr>
                <w:sz w:val="18"/>
                <w:szCs w:val="18"/>
              </w:rPr>
              <w:t>-</w:t>
            </w:r>
          </w:p>
        </w:tc>
      </w:tr>
      <w:tr w:rsidR="00AE5CDE" w:rsidRPr="002F2D6D" w14:paraId="4EDD8DB3" w14:textId="77777777" w:rsidTr="0038188C">
        <w:trPr>
          <w:trHeight w:val="397"/>
        </w:trPr>
        <w:tc>
          <w:tcPr>
            <w:tcW w:w="4395" w:type="dxa"/>
            <w:shd w:val="clear" w:color="auto" w:fill="auto"/>
            <w:vAlign w:val="center"/>
          </w:tcPr>
          <w:p w14:paraId="0A05BDA7" w14:textId="2230DA0D" w:rsidR="00AE5CDE" w:rsidRPr="00411F0E" w:rsidRDefault="00AE5CDE" w:rsidP="00AE5CDE">
            <w:pPr>
              <w:spacing w:line="276" w:lineRule="auto"/>
              <w:rPr>
                <w:color w:val="000000"/>
                <w:sz w:val="18"/>
                <w:lang w:eastAsia="en-US"/>
              </w:rPr>
            </w:pPr>
            <w:r w:rsidRPr="00411F0E">
              <w:rPr>
                <w:b/>
                <w:i/>
                <w:color w:val="000000"/>
                <w:sz w:val="18"/>
                <w:lang w:eastAsia="en-US"/>
              </w:rPr>
              <w:t>Catathelasma</w:t>
            </w:r>
            <w:r>
              <w:rPr>
                <w:b/>
                <w:i/>
                <w:color w:val="000000"/>
                <w:sz w:val="18"/>
                <w:lang w:eastAsia="en-US"/>
              </w:rPr>
              <w:t xml:space="preserve"> </w:t>
            </w:r>
            <w:r>
              <w:rPr>
                <w:b/>
                <w:color w:val="000000"/>
                <w:sz w:val="18"/>
                <w:lang w:eastAsia="en-US"/>
              </w:rPr>
              <w:t xml:space="preserve">sp. </w:t>
            </w:r>
            <w:r>
              <w:rPr>
                <w:color w:val="000000"/>
                <w:sz w:val="18"/>
                <w:lang w:eastAsia="en-US"/>
              </w:rPr>
              <w:t>Lovejoy</w:t>
            </w:r>
          </w:p>
        </w:tc>
        <w:tc>
          <w:tcPr>
            <w:tcW w:w="3391" w:type="dxa"/>
            <w:vAlign w:val="center"/>
          </w:tcPr>
          <w:p w14:paraId="194972CE" w14:textId="5134D215" w:rsidR="00AE5CDE" w:rsidRPr="005242C1" w:rsidRDefault="00AE5CDE" w:rsidP="00AE5CDE">
            <w:pPr>
              <w:spacing w:line="276" w:lineRule="auto"/>
              <w:jc w:val="center"/>
              <w:rPr>
                <w:sz w:val="18"/>
                <w:szCs w:val="18"/>
              </w:rPr>
            </w:pPr>
            <w:r w:rsidRPr="005242C1">
              <w:rPr>
                <w:sz w:val="18"/>
                <w:szCs w:val="18"/>
                <w:lang w:val="en-GB"/>
              </w:rPr>
              <w:t>-</w:t>
            </w:r>
          </w:p>
        </w:tc>
        <w:tc>
          <w:tcPr>
            <w:tcW w:w="3392" w:type="dxa"/>
            <w:vAlign w:val="center"/>
          </w:tcPr>
          <w:p w14:paraId="31C61916" w14:textId="726C56E1" w:rsidR="00AE5CDE" w:rsidRPr="005242C1" w:rsidRDefault="00AE5CDE" w:rsidP="00AE5CDE">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17BD2913" w14:textId="425C0DDB"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3E6D27" w14:paraId="0446AAC2" w14:textId="77777777" w:rsidTr="0038188C">
        <w:trPr>
          <w:trHeight w:val="397"/>
        </w:trPr>
        <w:tc>
          <w:tcPr>
            <w:tcW w:w="4395" w:type="dxa"/>
            <w:shd w:val="clear" w:color="auto" w:fill="auto"/>
            <w:vAlign w:val="center"/>
          </w:tcPr>
          <w:p w14:paraId="631EC703" w14:textId="3C2E4549" w:rsidR="00AE5CDE" w:rsidRPr="00F00B3C" w:rsidRDefault="00AE5CDE" w:rsidP="00AE5CDE">
            <w:pPr>
              <w:spacing w:line="276" w:lineRule="auto"/>
              <w:rPr>
                <w:color w:val="000000"/>
                <w:sz w:val="18"/>
                <w:lang w:eastAsia="en-US"/>
              </w:rPr>
            </w:pPr>
            <w:r w:rsidRPr="00F00B3C">
              <w:rPr>
                <w:b/>
                <w:i/>
                <w:color w:val="000000"/>
                <w:sz w:val="18"/>
                <w:lang w:eastAsia="en-US"/>
              </w:rPr>
              <w:t xml:space="preserve">Cephalosporium </w:t>
            </w:r>
            <w:r w:rsidRPr="00F00B3C">
              <w:rPr>
                <w:b/>
                <w:color w:val="000000"/>
                <w:sz w:val="18"/>
                <w:lang w:eastAsia="en-US"/>
              </w:rPr>
              <w:t>sp</w:t>
            </w:r>
            <w:r w:rsidRPr="00F00B3C">
              <w:rPr>
                <w:b/>
                <w:i/>
                <w:color w:val="000000"/>
                <w:sz w:val="18"/>
                <w:lang w:eastAsia="en-US"/>
              </w:rPr>
              <w:t xml:space="preserve">. </w:t>
            </w:r>
            <w:r w:rsidRPr="00F00B3C">
              <w:rPr>
                <w:color w:val="000000"/>
                <w:sz w:val="18"/>
                <w:lang w:eastAsia="en-US"/>
              </w:rPr>
              <w:t>Corda</w:t>
            </w:r>
          </w:p>
        </w:tc>
        <w:tc>
          <w:tcPr>
            <w:tcW w:w="3391" w:type="dxa"/>
            <w:vAlign w:val="center"/>
          </w:tcPr>
          <w:p w14:paraId="2EC5AC63" w14:textId="71FDE5EC" w:rsidR="00AE5CDE" w:rsidRPr="005242C1" w:rsidRDefault="00AE5CDE" w:rsidP="00D85868">
            <w:pPr>
              <w:spacing w:line="276" w:lineRule="auto"/>
              <w:jc w:val="center"/>
              <w:rPr>
                <w:sz w:val="18"/>
                <w:szCs w:val="18"/>
              </w:rPr>
            </w:pPr>
            <w:r w:rsidRPr="005242C1">
              <w:rPr>
                <w:sz w:val="18"/>
                <w:szCs w:val="18"/>
              </w:rPr>
              <w:t xml:space="preserve">Colombia, Cuba </w:t>
            </w:r>
            <w:r w:rsidRPr="005242C1">
              <w:rPr>
                <w:sz w:val="18"/>
                <w:szCs w:val="18"/>
                <w:lang w:val="en-GB"/>
              </w:rPr>
              <w:fldChar w:fldCharType="begin" w:fldLock="1"/>
            </w:r>
            <w:r w:rsidR="00B056A6">
              <w:rPr>
                <w:sz w:val="18"/>
                <w:szCs w:val="18"/>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id":"ITEM-2","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2","issue":"3","issued":{"date-parts":[["2015"]]},"page":"537-547","title":"Determinación y comparación aerobiológica en tres archivos de la empresa de energía de Boyacá, Tunja (Colombia)","type":"article-journal","volume":"31"},"uris":["http://www.mendeley.com/documents/?uuid=fbe0ce50-63cf-4dfe-9366-1abb83378c6d"]},{"id":"ITEM-3","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3","issued":{"date-parts":[["2017"]]},"page":"205-226","title":"Fungi in Archive Repositories Environments and the Deterioration of the Graphics Documents","type":"article-journal","volume":"11"},"uris":["http://www.mendeley.com/documents/?uuid=0ed884ca-cf7c-4f79-981a-10404f6f58db"]}],"mendeley":{"formattedCitation":"[9,16,30]","plainTextFormattedCitation":"[9,16,30]","previouslyFormattedCitation":"(Hernández-Velandia &amp; Lizarazo-Forero 2015; Anaya et al. 2016;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16,30]</w:t>
            </w:r>
            <w:r w:rsidRPr="005242C1">
              <w:rPr>
                <w:sz w:val="18"/>
                <w:szCs w:val="18"/>
                <w:lang w:val="en-GB"/>
              </w:rPr>
              <w:fldChar w:fldCharType="end"/>
            </w:r>
          </w:p>
        </w:tc>
        <w:tc>
          <w:tcPr>
            <w:tcW w:w="3392" w:type="dxa"/>
            <w:vAlign w:val="center"/>
          </w:tcPr>
          <w:p w14:paraId="707313D3" w14:textId="434F55F6"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09CC78E5" w14:textId="55A19C8D" w:rsidR="00AE5CDE" w:rsidRPr="005242C1" w:rsidRDefault="00AE5CDE" w:rsidP="00AE5CDE">
            <w:pPr>
              <w:spacing w:line="276" w:lineRule="auto"/>
              <w:jc w:val="center"/>
              <w:rPr>
                <w:sz w:val="18"/>
                <w:szCs w:val="18"/>
              </w:rPr>
            </w:pPr>
            <w:r w:rsidRPr="005242C1">
              <w:rPr>
                <w:sz w:val="18"/>
                <w:szCs w:val="18"/>
              </w:rPr>
              <w:t>-</w:t>
            </w:r>
          </w:p>
        </w:tc>
      </w:tr>
      <w:tr w:rsidR="00AE5CDE" w:rsidRPr="003E6D27" w14:paraId="01F83F26" w14:textId="77777777" w:rsidTr="0038188C">
        <w:trPr>
          <w:trHeight w:val="455"/>
        </w:trPr>
        <w:tc>
          <w:tcPr>
            <w:tcW w:w="4395" w:type="dxa"/>
            <w:shd w:val="clear" w:color="auto" w:fill="auto"/>
            <w:vAlign w:val="center"/>
          </w:tcPr>
          <w:p w14:paraId="6404784D" w14:textId="77777777" w:rsidR="00AE5CDE" w:rsidRPr="00572409" w:rsidRDefault="00AE5CDE" w:rsidP="00AE5CDE">
            <w:pPr>
              <w:spacing w:line="276" w:lineRule="auto"/>
              <w:rPr>
                <w:iCs/>
                <w:sz w:val="18"/>
                <w:szCs w:val="18"/>
                <w:highlight w:val="yellow"/>
              </w:rPr>
            </w:pPr>
            <w:r w:rsidRPr="00572409">
              <w:rPr>
                <w:b/>
                <w:i/>
                <w:iCs/>
                <w:sz w:val="18"/>
                <w:szCs w:val="18"/>
              </w:rPr>
              <w:t xml:space="preserve">Cephalotrichum </w:t>
            </w:r>
            <w:r w:rsidRPr="00572409">
              <w:rPr>
                <w:b/>
                <w:iCs/>
                <w:sz w:val="18"/>
                <w:szCs w:val="18"/>
              </w:rPr>
              <w:t>sp</w:t>
            </w:r>
            <w:r w:rsidRPr="00572409">
              <w:rPr>
                <w:b/>
                <w:i/>
                <w:iCs/>
                <w:sz w:val="18"/>
                <w:szCs w:val="18"/>
              </w:rPr>
              <w:t xml:space="preserve">. </w:t>
            </w:r>
            <w:proofErr w:type="gramStart"/>
            <w:r w:rsidRPr="00572409">
              <w:rPr>
                <w:iCs/>
                <w:sz w:val="18"/>
                <w:szCs w:val="18"/>
              </w:rPr>
              <w:t>Link</w:t>
            </w:r>
            <w:proofErr w:type="gramEnd"/>
          </w:p>
        </w:tc>
        <w:tc>
          <w:tcPr>
            <w:tcW w:w="3391" w:type="dxa"/>
            <w:vAlign w:val="center"/>
          </w:tcPr>
          <w:p w14:paraId="1A881C7C" w14:textId="4C5E3053" w:rsidR="00AE5CDE" w:rsidRPr="005242C1" w:rsidRDefault="00572409" w:rsidP="00AE5CDE">
            <w:pPr>
              <w:spacing w:line="276" w:lineRule="auto"/>
              <w:jc w:val="center"/>
              <w:rPr>
                <w:sz w:val="18"/>
                <w:szCs w:val="18"/>
              </w:rPr>
            </w:pPr>
            <w:r w:rsidRPr="005242C1">
              <w:rPr>
                <w:sz w:val="18"/>
                <w:szCs w:val="18"/>
              </w:rPr>
              <w:t>-</w:t>
            </w:r>
            <w:r w:rsidR="00AE5CDE" w:rsidRPr="005242C1">
              <w:rPr>
                <w:sz w:val="18"/>
                <w:szCs w:val="18"/>
              </w:rPr>
              <w:t xml:space="preserve"> </w:t>
            </w:r>
          </w:p>
        </w:tc>
        <w:tc>
          <w:tcPr>
            <w:tcW w:w="3392" w:type="dxa"/>
            <w:vAlign w:val="center"/>
          </w:tcPr>
          <w:p w14:paraId="72B973D8"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4F9E2B84" w14:textId="132BE95A" w:rsidR="00AE5CDE" w:rsidRPr="005242C1" w:rsidRDefault="00AE5CDE" w:rsidP="00D85868">
            <w:pPr>
              <w:spacing w:line="276" w:lineRule="auto"/>
              <w:jc w:val="center"/>
              <w:rPr>
                <w:sz w:val="18"/>
                <w:szCs w:val="18"/>
                <w:lang w:val="en-GB"/>
              </w:rPr>
            </w:pPr>
            <w:r w:rsidRPr="005242C1">
              <w:rPr>
                <w:noProof/>
                <w:sz w:val="18"/>
                <w:szCs w:val="18"/>
              </w:rPr>
              <w:t xml:space="preserve">Portugal </w:t>
            </w:r>
            <w:r w:rsidRPr="005242C1">
              <w:rPr>
                <w:noProof/>
                <w:sz w:val="18"/>
                <w:szCs w:val="18"/>
                <w:lang w:val="en-GB"/>
              </w:rPr>
              <w:fldChar w:fldCharType="begin" w:fldLock="1"/>
            </w:r>
            <w:r w:rsidR="00B056A6">
              <w:rPr>
                <w:noProof/>
                <w:sz w:val="18"/>
                <w:szCs w:val="18"/>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w:t>
            </w:r>
            <w:r w:rsidRPr="005242C1">
              <w:rPr>
                <w:noProof/>
                <w:sz w:val="18"/>
                <w:szCs w:val="18"/>
                <w:lang w:val="en-GB"/>
              </w:rPr>
              <w:fldChar w:fldCharType="end"/>
            </w:r>
          </w:p>
        </w:tc>
      </w:tr>
      <w:tr w:rsidR="00AE5CDE" w:rsidRPr="00DD1D34" w14:paraId="2EB2AA13" w14:textId="77777777" w:rsidTr="0038188C">
        <w:trPr>
          <w:trHeight w:val="397"/>
        </w:trPr>
        <w:tc>
          <w:tcPr>
            <w:tcW w:w="4395" w:type="dxa"/>
            <w:shd w:val="clear" w:color="auto" w:fill="auto"/>
            <w:vAlign w:val="center"/>
          </w:tcPr>
          <w:p w14:paraId="73208EFA" w14:textId="173149D1" w:rsidR="00AE5CDE" w:rsidRPr="00E701FD" w:rsidRDefault="00AE5CDE" w:rsidP="00AE5CDE">
            <w:pPr>
              <w:spacing w:line="276" w:lineRule="auto"/>
              <w:rPr>
                <w:b/>
                <w:i/>
                <w:color w:val="000000"/>
                <w:sz w:val="18"/>
                <w:lang w:val="en-GB" w:eastAsia="en-US"/>
              </w:rPr>
            </w:pPr>
            <w:r w:rsidRPr="00E701FD">
              <w:rPr>
                <w:b/>
                <w:i/>
                <w:color w:val="000000"/>
                <w:sz w:val="18"/>
                <w:lang w:val="en-GB" w:eastAsia="en-US"/>
              </w:rPr>
              <w:t xml:space="preserve">Cephalotrichum stemonitis </w:t>
            </w:r>
            <w:r w:rsidRPr="00E701FD">
              <w:rPr>
                <w:color w:val="000000"/>
                <w:sz w:val="18"/>
                <w:lang w:val="en-GB" w:eastAsia="en-US"/>
              </w:rPr>
              <w:t>(Pers.) Nees</w:t>
            </w:r>
          </w:p>
        </w:tc>
        <w:tc>
          <w:tcPr>
            <w:tcW w:w="3391" w:type="dxa"/>
            <w:vAlign w:val="center"/>
          </w:tcPr>
          <w:p w14:paraId="431A1437" w14:textId="3D02FD90" w:rsidR="00AE5CDE" w:rsidRPr="005242C1" w:rsidRDefault="00AE5CDE" w:rsidP="00D85868">
            <w:pPr>
              <w:spacing w:line="276" w:lineRule="auto"/>
              <w:jc w:val="center"/>
              <w:rPr>
                <w:sz w:val="18"/>
                <w:szCs w:val="18"/>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5A866483" w14:textId="62ED9862"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0CAC9F5" w14:textId="59CD05BF"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1","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1fbd042e-944a-4ddd-8222-2dd21f0b20f4"]},{"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5,51]","plainTextFormattedCitation":"[45,51]","previouslyFormattedCitation":"(Zotti et al. 2007; Zotti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51]</w:t>
            </w:r>
            <w:r w:rsidRPr="005242C1">
              <w:rPr>
                <w:sz w:val="18"/>
                <w:szCs w:val="18"/>
                <w:lang w:val="en-GB"/>
              </w:rPr>
              <w:fldChar w:fldCharType="end"/>
            </w:r>
          </w:p>
        </w:tc>
      </w:tr>
      <w:tr w:rsidR="00AE5CDE" w:rsidRPr="00DD1D34" w14:paraId="58EFA461" w14:textId="77777777" w:rsidTr="0038188C">
        <w:trPr>
          <w:trHeight w:val="397"/>
        </w:trPr>
        <w:tc>
          <w:tcPr>
            <w:tcW w:w="4395" w:type="dxa"/>
            <w:shd w:val="clear" w:color="auto" w:fill="auto"/>
            <w:vAlign w:val="center"/>
            <w:hideMark/>
          </w:tcPr>
          <w:p w14:paraId="5F030563"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eratosporium </w:t>
            </w:r>
            <w:r w:rsidRPr="00DD1D34">
              <w:rPr>
                <w:b/>
                <w:iCs/>
                <w:sz w:val="18"/>
                <w:szCs w:val="18"/>
                <w:lang w:val="en-GB"/>
              </w:rPr>
              <w:t>sp.</w:t>
            </w:r>
            <w:r w:rsidRPr="00DD1D34">
              <w:rPr>
                <w:b/>
                <w:i/>
                <w:iCs/>
                <w:sz w:val="18"/>
                <w:szCs w:val="18"/>
                <w:lang w:val="en-GB"/>
              </w:rPr>
              <w:t xml:space="preserve"> </w:t>
            </w:r>
            <w:r w:rsidRPr="00310D25">
              <w:rPr>
                <w:sz w:val="18"/>
                <w:szCs w:val="18"/>
                <w:lang w:val="en-GB"/>
              </w:rPr>
              <w:t>Schwein</w:t>
            </w:r>
            <w:r w:rsidRPr="00DD1D34">
              <w:rPr>
                <w:b/>
                <w:sz w:val="18"/>
                <w:szCs w:val="18"/>
                <w:lang w:val="en-GB"/>
              </w:rPr>
              <w:t>.</w:t>
            </w:r>
          </w:p>
        </w:tc>
        <w:tc>
          <w:tcPr>
            <w:tcW w:w="3391" w:type="dxa"/>
            <w:vAlign w:val="center"/>
          </w:tcPr>
          <w:p w14:paraId="11F2A021" w14:textId="63E954F1" w:rsidR="00AE5CDE" w:rsidRPr="005242C1" w:rsidRDefault="00AE5CDE" w:rsidP="00D85868">
            <w:pPr>
              <w:spacing w:line="276" w:lineRule="auto"/>
              <w:jc w:val="center"/>
              <w:rPr>
                <w:sz w:val="18"/>
                <w:szCs w:val="18"/>
                <w:lang w:val="en-GB"/>
              </w:rPr>
            </w:pPr>
            <w:r w:rsidRPr="005242C1">
              <w:rPr>
                <w:sz w:val="18"/>
                <w:szCs w:val="18"/>
                <w:lang w:val="en-GB"/>
              </w:rPr>
              <w:t xml:space="preserve">Argentina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mendeley":{"formattedCitation":"[2]","plainTextFormattedCitation":"[2]","previouslyFormattedCitation":"(Bueno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w:t>
            </w:r>
            <w:r w:rsidRPr="005242C1">
              <w:rPr>
                <w:sz w:val="18"/>
                <w:szCs w:val="18"/>
                <w:lang w:val="en-GB"/>
              </w:rPr>
              <w:fldChar w:fldCharType="end"/>
            </w:r>
          </w:p>
        </w:tc>
        <w:tc>
          <w:tcPr>
            <w:tcW w:w="3392" w:type="dxa"/>
            <w:vAlign w:val="center"/>
          </w:tcPr>
          <w:p w14:paraId="23F5BA74"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24FEAAEA"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B056A6" w14:paraId="5588CD79" w14:textId="77777777" w:rsidTr="0038188C">
        <w:trPr>
          <w:trHeight w:val="503"/>
        </w:trPr>
        <w:tc>
          <w:tcPr>
            <w:tcW w:w="4395" w:type="dxa"/>
            <w:shd w:val="clear" w:color="auto" w:fill="auto"/>
            <w:vAlign w:val="center"/>
            <w:hideMark/>
          </w:tcPr>
          <w:p w14:paraId="7C82011D"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haetomium </w:t>
            </w:r>
            <w:r w:rsidRPr="00DD1D34">
              <w:rPr>
                <w:b/>
                <w:iCs/>
                <w:sz w:val="18"/>
                <w:szCs w:val="18"/>
                <w:lang w:val="en-GB"/>
              </w:rPr>
              <w:t xml:space="preserve">sp. </w:t>
            </w:r>
            <w:r w:rsidRPr="00310D25">
              <w:rPr>
                <w:sz w:val="18"/>
                <w:szCs w:val="18"/>
                <w:lang w:val="en-GB"/>
              </w:rPr>
              <w:t>Kunze</w:t>
            </w:r>
          </w:p>
        </w:tc>
        <w:tc>
          <w:tcPr>
            <w:tcW w:w="3391" w:type="dxa"/>
            <w:vAlign w:val="center"/>
          </w:tcPr>
          <w:p w14:paraId="2271BA9C" w14:textId="65CC1C9E" w:rsidR="00AE5CDE" w:rsidRPr="005242C1" w:rsidRDefault="00AE5CDE" w:rsidP="00D85868">
            <w:pPr>
              <w:spacing w:line="276" w:lineRule="auto"/>
              <w:jc w:val="center"/>
              <w:rPr>
                <w:sz w:val="18"/>
                <w:szCs w:val="18"/>
              </w:rPr>
            </w:pPr>
            <w:r w:rsidRPr="005242C1">
              <w:rPr>
                <w:sz w:val="18"/>
                <w:szCs w:val="18"/>
              </w:rPr>
              <w:t xml:space="preserve">Argentina, Colombia, India, Italy, Lithuania, Mexico, Poland, Spain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2","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http://www.mendeley.com/documents/?uuid=0a29ca51-b8f5-4383-87b8-8250fcd78dcf"]},{"id":"ITEM-3","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3","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c92937fb-8a8a-45be-9c5f-6467dfbadb3f"]},{"id":"ITEM-4","itemData":{"author":[{"dropping-particle":"","family":"Valentin","given":"Nieves","non-dropping-particle":"","parse-names":false,"suffix":""}],"container-title":"Experts’ Roundtable on Sustainable Climate Management Strategies","editor":[{"dropping-particle":"","family":"Boersma","given":"Foekje","non-dropping-particle":"","parse-names":false,"suffix":""}],"id":"ITEM-4","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51d228f8-ae95-479e-93da-9b02a5c4fb56"]},{"id":"ITEM-5","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5","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952e128d-8242-4dcb-a552-dc17e5a149da"]},{"id":"ITEM-6","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6","issue":"1","issued":{"date-parts":[["2008"]]},"page":"60-69","title":"Analysis of the potential fungal biodeteriogen effects in the “Doctorate Library” of the University of Perugia, Italy","type":"article-journal","volume":"47"},"uris":["http://www.mendeley.com/documents/?uuid=7f3fbec3-36f2-4b48-9a37-94ab1f36b34c"]},{"id":"ITEM-7","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7","issue":"NE-1","issued":{"date-parts":[["2015"]]},"page":"32-38","title":"Aislamiento de hongos alergenos en una biblioteca universitaria","type":"article-journal","volume":"25"},"uris":["http://www.mendeley.com/documents/?uuid=c3aba17e-d5ac-4a96-a574-2fd9f39e6a2b"]},{"id":"ITEM-8","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8","issue":"5","issued":{"date-parts":[["2011"]]},"page":"479-485","title":"Incidence of deteriorating fungi in the air inside the college libraries of Wardha city","type":"article-journal","volume":"3"},"uris":["http://www.mendeley.com/documents/?uuid=8692a84a-b597-4ca6-b771-54ecb781d600"]},{"id":"ITEM-9","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9","issue":"3","issued":{"date-parts":[["2015"]]},"page":"537-547","title":"Determinación y comparación aerobiológica en tres archivos de la empresa de energía de Boyacá, Tunja (Colombia)","type":"article-journal","volume":"31"},"uris":["http://www.mendeley.com/documents/?uuid=fbe0ce50-63cf-4dfe-9366-1abb83378c6d"]},{"id":"ITEM-10","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0","issue":"4","issued":{"date-parts":[["2014"]]},"page":"42-47","title":"Comparative aeromycological study of three libraries in Kamptee","type":"article-journal","volume":"2"},"uris":["http://www.mendeley.com/documents/?uuid=29415398-1d36-4079-a66f-95d5e1a90882"]}],"mendeley":{"formattedCitation":"[2,3,7,9,18,21,23,24,27,32]","plainTextFormattedCitation":"[2,3,7,9,18,21,23,24,27,32]","previouslyFormattedCitation":"(Bueno et al. 2003; Lugauskas &amp; Krikstaponis 2004; Valentin 2007; Ruga et al. 2008; Zielińska-Jankiewicz et al. 2008; Dalal et al. 2011; Harkawy et al. 2011; Thaware et al. 2014; Hernández-Velandia &amp; Lizarazo-Forero 2015; 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3,7,9,18,21,23,24,27,32]</w:t>
            </w:r>
            <w:r w:rsidRPr="005242C1">
              <w:rPr>
                <w:sz w:val="18"/>
                <w:szCs w:val="18"/>
                <w:lang w:val="en-GB"/>
              </w:rPr>
              <w:fldChar w:fldCharType="end"/>
            </w:r>
          </w:p>
        </w:tc>
        <w:tc>
          <w:tcPr>
            <w:tcW w:w="3392" w:type="dxa"/>
            <w:vAlign w:val="center"/>
          </w:tcPr>
          <w:p w14:paraId="0010BCEE" w14:textId="2D667515" w:rsidR="00AE5CDE" w:rsidRPr="00B056A6" w:rsidRDefault="00AE5CDE" w:rsidP="00D85868">
            <w:pPr>
              <w:spacing w:line="276" w:lineRule="auto"/>
              <w:jc w:val="center"/>
              <w:rPr>
                <w:sz w:val="18"/>
                <w:szCs w:val="18"/>
              </w:rPr>
            </w:pPr>
            <w:r w:rsidRPr="005242C1">
              <w:rPr>
                <w:sz w:val="18"/>
                <w:szCs w:val="18"/>
              </w:rPr>
              <w:t xml:space="preserve">Italy,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cff4791a-6fbc-4642-8b50-ef1a7fd3dabd"]},{"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265f658b-39fd-4fc2-899e-9dfca27cccea"]},{"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mendeley":{"formattedCitation":"[4,5,10]","plainTextFormattedCitation":"[4,5,10]","previouslyFormattedCitation":"(Maggi et al. 2000;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10]</w:t>
            </w:r>
            <w:r w:rsidRPr="005242C1">
              <w:rPr>
                <w:sz w:val="18"/>
                <w:szCs w:val="18"/>
                <w:lang w:val="en-GB"/>
              </w:rPr>
              <w:fldChar w:fldCharType="end"/>
            </w:r>
          </w:p>
        </w:tc>
        <w:tc>
          <w:tcPr>
            <w:tcW w:w="3392" w:type="dxa"/>
            <w:shd w:val="clear" w:color="auto" w:fill="auto"/>
            <w:vAlign w:val="center"/>
          </w:tcPr>
          <w:p w14:paraId="1D2CAA2A" w14:textId="491996FE" w:rsidR="00AE5CDE" w:rsidRPr="005242C1" w:rsidRDefault="00114EDE" w:rsidP="00D85868">
            <w:pPr>
              <w:spacing w:line="276" w:lineRule="auto"/>
              <w:jc w:val="center"/>
              <w:rPr>
                <w:sz w:val="18"/>
                <w:szCs w:val="18"/>
                <w:lang w:val="en-GB"/>
              </w:rPr>
            </w:pPr>
            <w:r w:rsidRPr="00B056A6">
              <w:rPr>
                <w:sz w:val="18"/>
                <w:szCs w:val="18"/>
              </w:rPr>
              <w:t>Czech</w:t>
            </w:r>
            <w:r w:rsidR="00AE5CDE" w:rsidRPr="00B056A6">
              <w:rPr>
                <w:sz w:val="18"/>
                <w:szCs w:val="18"/>
              </w:rPr>
              <w:t xml:space="preserve"> Republic, Finland, Poland, Portugal, USA </w:t>
            </w:r>
            <w:r w:rsidR="00AE5CDE" w:rsidRPr="005242C1">
              <w:rPr>
                <w:sz w:val="18"/>
                <w:szCs w:val="18"/>
                <w:lang w:val="en-GB"/>
              </w:rPr>
              <w:fldChar w:fldCharType="begin" w:fldLock="1"/>
            </w:r>
            <w:r w:rsidR="00B056A6">
              <w:rPr>
                <w:sz w:val="18"/>
                <w:szCs w:val="18"/>
              </w:rPr>
              <w:instrText>ADDIN CSL_CITATION {"citationItems":[{"id":"ITEM-1","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1","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id":"ITEM-2","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2","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http://www.mendeley.com/documents/?uuid=2ad854c5-c84b-4fe4-89e5-b1b85e225b8e"]},{"id":"ITEM-3","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3","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f31cf146-c309-4559-b69f-043e266616d9"]},{"id":"ITEM-4","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4","issued":{"date-parts":[["0"]]},"title":"Fungal Stains on Paper: Is What You See What You Get?","type":"article-journal","volume":"in press"},"uris":["http://www.mendeley.com/documents/?uuid=8be45d95-9898-4bb8-9860-4d13adc2e7b9"]},{"id":"ITEM-5","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5","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1,12,15,41,57]","plainTextFormattedCitation":"[11,12,15,41,57]","previouslyFormattedCitation":"(Sequeira et al.; Hyvärinen et al. 2002; Di Bonaventura et al. 2003; Lourenço et al. 2005; Kraková et al. 2018)"},"properties":{"noteIndex":0},"schema":"https://github.com/citation-style-language/schema/raw/master/csl-citation.json"}</w:instrText>
            </w:r>
            <w:r w:rsidR="00AE5CDE" w:rsidRPr="005242C1">
              <w:rPr>
                <w:sz w:val="18"/>
                <w:szCs w:val="18"/>
                <w:lang w:val="en-GB"/>
              </w:rPr>
              <w:fldChar w:fldCharType="separate"/>
            </w:r>
            <w:r w:rsidR="00B056A6" w:rsidRPr="00B056A6">
              <w:rPr>
                <w:noProof/>
                <w:sz w:val="18"/>
                <w:szCs w:val="18"/>
                <w:lang w:val="en-GB"/>
              </w:rPr>
              <w:t>[11,12,15,41,57]</w:t>
            </w:r>
            <w:r w:rsidR="00AE5CDE" w:rsidRPr="005242C1">
              <w:rPr>
                <w:sz w:val="18"/>
                <w:szCs w:val="18"/>
                <w:lang w:val="en-GB"/>
              </w:rPr>
              <w:fldChar w:fldCharType="end"/>
            </w:r>
          </w:p>
        </w:tc>
      </w:tr>
      <w:tr w:rsidR="00AE5CDE" w:rsidRPr="00DD1D34" w14:paraId="6ED06831" w14:textId="77777777" w:rsidTr="0038188C">
        <w:trPr>
          <w:trHeight w:val="397"/>
        </w:trPr>
        <w:tc>
          <w:tcPr>
            <w:tcW w:w="4395" w:type="dxa"/>
            <w:shd w:val="clear" w:color="auto" w:fill="auto"/>
            <w:vAlign w:val="center"/>
            <w:hideMark/>
          </w:tcPr>
          <w:p w14:paraId="7C3F759E" w14:textId="77777777" w:rsidR="00AE5CDE" w:rsidRPr="00E63507" w:rsidRDefault="00AE5CDE" w:rsidP="00AE5CDE">
            <w:pPr>
              <w:spacing w:line="276" w:lineRule="auto"/>
              <w:rPr>
                <w:b/>
                <w:i/>
                <w:iCs/>
                <w:sz w:val="18"/>
                <w:szCs w:val="18"/>
                <w:lang w:val="en-GB"/>
              </w:rPr>
            </w:pPr>
            <w:r w:rsidRPr="00E63507">
              <w:rPr>
                <w:b/>
                <w:i/>
                <w:iCs/>
                <w:sz w:val="18"/>
                <w:szCs w:val="18"/>
                <w:lang w:val="en-GB"/>
              </w:rPr>
              <w:t xml:space="preserve">Chaetomium barilochense </w:t>
            </w:r>
            <w:r w:rsidRPr="00E63507">
              <w:rPr>
                <w:sz w:val="18"/>
                <w:szCs w:val="18"/>
                <w:lang w:val="en-GB"/>
              </w:rPr>
              <w:t>Calviello</w:t>
            </w:r>
          </w:p>
        </w:tc>
        <w:tc>
          <w:tcPr>
            <w:tcW w:w="3391" w:type="dxa"/>
            <w:vAlign w:val="center"/>
          </w:tcPr>
          <w:p w14:paraId="2990265C"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1A1C69EC"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F1835AF" w14:textId="2F1980D6" w:rsidR="00AE5CDE" w:rsidRPr="005242C1" w:rsidRDefault="00AE5CDE" w:rsidP="00D85868">
            <w:pPr>
              <w:spacing w:line="276" w:lineRule="auto"/>
              <w:jc w:val="center"/>
              <w:rPr>
                <w:sz w:val="18"/>
                <w:szCs w:val="18"/>
                <w:lang w:val="en-GB"/>
              </w:rPr>
            </w:pPr>
            <w:r w:rsidRPr="005242C1">
              <w:rPr>
                <w:sz w:val="18"/>
                <w:szCs w:val="18"/>
                <w:lang w:val="en-GB"/>
              </w:rPr>
              <w:t xml:space="preserve">USA </w:t>
            </w:r>
            <w:r w:rsidRPr="005242C1">
              <w:rPr>
                <w:sz w:val="18"/>
                <w:szCs w:val="18"/>
                <w:lang w:val="en-GB"/>
              </w:rPr>
              <w:fldChar w:fldCharType="begin" w:fldLock="1"/>
            </w:r>
            <w:r w:rsidR="00B056A6">
              <w:rPr>
                <w:sz w:val="18"/>
                <w:szCs w:val="18"/>
                <w:lang w:val="en-GB"/>
              </w:rPr>
              <w:instrText>ADDIN CSL_CITATION {"citationItems":[{"id":"ITEM-1","itemData":{"DOI":"10.1016/S0964-8305(00)00061-5","ISSN":"09648305","abstract":"Iron chests containing 18th and 19th century documents stored in a cellar of the Tilglman and Lloyd Estate, Wye House, Easton MD, were periodically submerged in water during seasonal floods over a period of 80 years before being found and reopened. The documents, stored in the chests were compacted into brick-shaped forms as a result of biological deterioration by fungi. The fungi which produced vibrant pigmentation and fruiting structures suggested a number of species rarely seen on the paper-based collection. Isolation and microscopic examination revealed four species representing members in the genus Chaetomium (Ascomycetina, Sordariales). These cellulolytic fungi are tentatively identified as C. barilochense, C. brasiliense, C. cymbiforme, and C. globosum. In addition to these, several conidiophores bearing conidia belonging to the genus Penicillium and the genus Aspergillus were also noted.","author":[{"dropping-particle":"","family":"Szczepanowska","given":"Hanna","non-dropping-particle":"","parse-names":false,"suffix":""},{"dropping-particle":"","family":"Cavaliere","given":"A.R","non-dropping-particle":"","parse-names":false,"suffix":""}],"container-title":"International Biodeterioration &amp; Biodegradation","id":"ITEM-1","issue":"3","issued":{"date-parts":[["2000","10"]]},"page":"245-249","title":"Fungal deterioration of 18th and 19th century documents: A case study of the Tilghman Family Collection, Wye House, Easton, Maryland","type":"article-journal","volume":"46"},"uris":["http://www.mendeley.com/documents/?uuid=4285707d-44e2-44ed-a915-19655ecfaf5c"]}],"mendeley":{"formattedCitation":"[40]","plainTextFormattedCitation":"[40]","previouslyFormattedCitation":"(Szczepanowska &amp; Cavaliere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0]</w:t>
            </w:r>
            <w:r w:rsidRPr="005242C1">
              <w:rPr>
                <w:sz w:val="18"/>
                <w:szCs w:val="18"/>
                <w:lang w:val="en-GB"/>
              </w:rPr>
              <w:fldChar w:fldCharType="end"/>
            </w:r>
          </w:p>
        </w:tc>
      </w:tr>
      <w:tr w:rsidR="00AE5CDE" w:rsidRPr="0030132A" w14:paraId="6C575295" w14:textId="77777777" w:rsidTr="005D7B64">
        <w:trPr>
          <w:trHeight w:val="397"/>
        </w:trPr>
        <w:tc>
          <w:tcPr>
            <w:tcW w:w="4395" w:type="dxa"/>
            <w:shd w:val="clear" w:color="auto" w:fill="auto"/>
            <w:vAlign w:val="center"/>
            <w:hideMark/>
          </w:tcPr>
          <w:p w14:paraId="4C3A160A"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haetomium brasiliense </w:t>
            </w:r>
            <w:r w:rsidRPr="00310D25">
              <w:rPr>
                <w:iCs/>
                <w:sz w:val="18"/>
                <w:szCs w:val="18"/>
                <w:lang w:val="en-GB"/>
              </w:rPr>
              <w:t>Bat. &amp; Pontual</w:t>
            </w:r>
          </w:p>
        </w:tc>
        <w:tc>
          <w:tcPr>
            <w:tcW w:w="10175" w:type="dxa"/>
            <w:gridSpan w:val="3"/>
            <w:vAlign w:val="center"/>
          </w:tcPr>
          <w:p w14:paraId="4F0ACC95" w14:textId="2795D7D7" w:rsidR="00AE5CDE" w:rsidRPr="005242C1" w:rsidRDefault="00AE5CDE" w:rsidP="00AE5CDE">
            <w:pPr>
              <w:spacing w:line="276" w:lineRule="auto"/>
              <w:jc w:val="center"/>
              <w:rPr>
                <w:i/>
                <w:sz w:val="18"/>
                <w:szCs w:val="18"/>
                <w:lang w:val="en-GB"/>
              </w:rPr>
            </w:pPr>
            <w:r w:rsidRPr="005242C1">
              <w:rPr>
                <w:i/>
                <w:sz w:val="18"/>
                <w:szCs w:val="18"/>
                <w:lang w:val="en-GB"/>
              </w:rPr>
              <w:t xml:space="preserve">See current name: </w:t>
            </w:r>
            <w:r w:rsidRPr="005242C1">
              <w:rPr>
                <w:i/>
                <w:iCs/>
                <w:sz w:val="18"/>
                <w:szCs w:val="18"/>
                <w:lang w:val="en-GB"/>
              </w:rPr>
              <w:t xml:space="preserve"> Ovatospora brasiliensis</w:t>
            </w:r>
          </w:p>
        </w:tc>
      </w:tr>
      <w:tr w:rsidR="00AE5CDE" w:rsidRPr="00DD1D34" w14:paraId="7A9057EE" w14:textId="77777777" w:rsidTr="0038188C">
        <w:trPr>
          <w:trHeight w:val="397"/>
        </w:trPr>
        <w:tc>
          <w:tcPr>
            <w:tcW w:w="4395" w:type="dxa"/>
            <w:shd w:val="clear" w:color="auto" w:fill="auto"/>
            <w:vAlign w:val="center"/>
            <w:hideMark/>
          </w:tcPr>
          <w:p w14:paraId="6D0811E4"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haetomium bostrychodes </w:t>
            </w:r>
            <w:r w:rsidRPr="00310D25">
              <w:rPr>
                <w:sz w:val="18"/>
                <w:szCs w:val="18"/>
                <w:lang w:val="en-GB"/>
              </w:rPr>
              <w:t>Zopf</w:t>
            </w:r>
          </w:p>
        </w:tc>
        <w:tc>
          <w:tcPr>
            <w:tcW w:w="3391" w:type="dxa"/>
            <w:vAlign w:val="center"/>
          </w:tcPr>
          <w:p w14:paraId="69A34A17" w14:textId="1B2F7BB4" w:rsidR="00AE5CDE" w:rsidRPr="005242C1" w:rsidRDefault="00AE5CDE"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w:t>
            </w:r>
            <w:r w:rsidRPr="005242C1">
              <w:rPr>
                <w:sz w:val="18"/>
                <w:szCs w:val="18"/>
                <w:lang w:val="en-GB"/>
              </w:rPr>
              <w:fldChar w:fldCharType="end"/>
            </w:r>
          </w:p>
        </w:tc>
        <w:tc>
          <w:tcPr>
            <w:tcW w:w="3392" w:type="dxa"/>
            <w:vAlign w:val="center"/>
          </w:tcPr>
          <w:p w14:paraId="385E54B5"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5E4835E" w14:textId="03F2E97E"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AE5CDE" w:rsidRPr="0030132A" w14:paraId="6522C4D0" w14:textId="77777777" w:rsidTr="005D7B64">
        <w:trPr>
          <w:trHeight w:val="397"/>
        </w:trPr>
        <w:tc>
          <w:tcPr>
            <w:tcW w:w="4395" w:type="dxa"/>
            <w:shd w:val="clear" w:color="auto" w:fill="auto"/>
            <w:vAlign w:val="center"/>
            <w:hideMark/>
          </w:tcPr>
          <w:p w14:paraId="5E688171" w14:textId="77777777" w:rsidR="00AE5CDE" w:rsidRPr="006B023D" w:rsidRDefault="00AE5CDE" w:rsidP="00AE5CDE">
            <w:pPr>
              <w:spacing w:line="276" w:lineRule="auto"/>
              <w:rPr>
                <w:b/>
                <w:i/>
                <w:iCs/>
                <w:sz w:val="18"/>
                <w:szCs w:val="18"/>
                <w:lang w:val="en-GB"/>
              </w:rPr>
            </w:pPr>
            <w:r w:rsidRPr="006B023D">
              <w:rPr>
                <w:b/>
                <w:i/>
                <w:iCs/>
                <w:sz w:val="18"/>
                <w:szCs w:val="18"/>
                <w:lang w:val="en-GB"/>
              </w:rPr>
              <w:t>Chaetomium</w:t>
            </w:r>
            <w:r w:rsidRPr="006B023D">
              <w:rPr>
                <w:b/>
                <w:sz w:val="18"/>
                <w:szCs w:val="18"/>
                <w:lang w:val="en-GB"/>
              </w:rPr>
              <w:t xml:space="preserve"> </w:t>
            </w:r>
            <w:r w:rsidRPr="006B023D">
              <w:rPr>
                <w:b/>
                <w:i/>
                <w:iCs/>
                <w:sz w:val="18"/>
                <w:szCs w:val="18"/>
                <w:lang w:val="en-GB"/>
              </w:rPr>
              <w:t xml:space="preserve">cymbiforme </w:t>
            </w:r>
            <w:r w:rsidRPr="006B023D">
              <w:rPr>
                <w:sz w:val="18"/>
                <w:szCs w:val="18"/>
                <w:lang w:val="en-GB"/>
              </w:rPr>
              <w:t>Lodha</w:t>
            </w:r>
          </w:p>
        </w:tc>
        <w:tc>
          <w:tcPr>
            <w:tcW w:w="10175" w:type="dxa"/>
            <w:gridSpan w:val="3"/>
            <w:vAlign w:val="center"/>
          </w:tcPr>
          <w:p w14:paraId="3F6A1E8C" w14:textId="5C1CCC34" w:rsidR="00AE5CDE" w:rsidRPr="005242C1" w:rsidRDefault="00AE5CDE" w:rsidP="00AE5CDE">
            <w:pPr>
              <w:spacing w:line="276" w:lineRule="auto"/>
              <w:jc w:val="center"/>
              <w:rPr>
                <w:sz w:val="18"/>
                <w:szCs w:val="18"/>
                <w:lang w:val="en-GB"/>
              </w:rPr>
            </w:pPr>
            <w:r w:rsidRPr="005242C1">
              <w:rPr>
                <w:i/>
                <w:sz w:val="18"/>
                <w:szCs w:val="18"/>
                <w:lang w:val="en-GB"/>
              </w:rPr>
              <w:t>See current name: Amesia cymbiformis</w:t>
            </w:r>
          </w:p>
        </w:tc>
      </w:tr>
      <w:tr w:rsidR="00AE5CDE" w:rsidRPr="00B056A6" w14:paraId="04CA66FB" w14:textId="77777777" w:rsidTr="0038188C">
        <w:trPr>
          <w:trHeight w:val="397"/>
        </w:trPr>
        <w:tc>
          <w:tcPr>
            <w:tcW w:w="4395" w:type="dxa"/>
            <w:shd w:val="clear" w:color="auto" w:fill="auto"/>
            <w:vAlign w:val="center"/>
            <w:hideMark/>
          </w:tcPr>
          <w:p w14:paraId="584EBBD0" w14:textId="77777777" w:rsidR="00AE5CDE" w:rsidRPr="006B023D" w:rsidRDefault="00AE5CDE" w:rsidP="00AE5CDE">
            <w:pPr>
              <w:spacing w:line="276" w:lineRule="auto"/>
              <w:rPr>
                <w:b/>
                <w:i/>
                <w:iCs/>
                <w:sz w:val="18"/>
                <w:szCs w:val="18"/>
                <w:lang w:val="en-GB"/>
              </w:rPr>
            </w:pPr>
            <w:r w:rsidRPr="006B023D">
              <w:rPr>
                <w:b/>
                <w:i/>
                <w:iCs/>
                <w:sz w:val="18"/>
                <w:szCs w:val="18"/>
                <w:lang w:val="en-GB"/>
              </w:rPr>
              <w:t xml:space="preserve">Chaetomium elatum </w:t>
            </w:r>
            <w:r w:rsidRPr="006B023D">
              <w:rPr>
                <w:sz w:val="18"/>
                <w:szCs w:val="18"/>
                <w:lang w:val="en-GB"/>
              </w:rPr>
              <w:t>Kunze</w:t>
            </w:r>
          </w:p>
        </w:tc>
        <w:tc>
          <w:tcPr>
            <w:tcW w:w="3391" w:type="dxa"/>
            <w:vAlign w:val="center"/>
          </w:tcPr>
          <w:p w14:paraId="5F87F36D"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D9286C5"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9491C2A" w14:textId="0758DC93" w:rsidR="00AE5CDE" w:rsidRPr="005242C1" w:rsidRDefault="00AE5CDE" w:rsidP="00D85868">
            <w:pPr>
              <w:spacing w:line="276" w:lineRule="auto"/>
              <w:jc w:val="center"/>
              <w:rPr>
                <w:sz w:val="18"/>
                <w:szCs w:val="18"/>
                <w:lang w:val="en-GB"/>
              </w:rPr>
            </w:pPr>
            <w:r w:rsidRPr="005242C1">
              <w:rPr>
                <w:sz w:val="18"/>
                <w:szCs w:val="18"/>
                <w:lang w:val="en-GB"/>
              </w:rPr>
              <w:t xml:space="preserve">Czech Republic, Italy, Poland </w:t>
            </w:r>
            <w:r w:rsidRPr="005242C1">
              <w:rPr>
                <w:sz w:val="18"/>
                <w:szCs w:val="18"/>
                <w:lang w:val="en-GB"/>
              </w:rPr>
              <w:fldChar w:fldCharType="begin" w:fldLock="1"/>
            </w:r>
            <w:r w:rsidR="00B056A6">
              <w:rPr>
                <w:sz w:val="18"/>
                <w:szCs w:val="18"/>
                <w:lang w:val="en-GB"/>
              </w:rPr>
              <w:instrText>ADDIN CSL_CITATION {"citationItems":[{"id":"ITEM-1","itemData":{"ISBN":"0034-5806","author":[{"dropping-particle":"","family":"Ricelli","given":"A","non-dropping-particle":"","parse-names":false,"suffix":""},{"dropping-particle":"","family":"Fabbri","given":"A A","non-dropping-particle":"","parse-names":false,"suffix":""},{"dropping-particle":"","family":"Fanelli","given":"C","non-dropping-particle":"","parse-names":false,"suffix":""},{"dropping-particle":"","family":"Menicagli","given":"R","non-dropping-particle":"","parse-names":false,"suffix":""},{"dropping-particle":"","family":"Samaritani","given":"S","non-dropping-particle":"","parse-names":false,"suffix":""},{"dropping-particle":"","family":"Pini","given":"D","non-dropping-particle":"","parse-names":false,"suffix":""},{"dropping-particle":"","family":"Rapaccini","given":"S M","non-dropping-particle":"","parse-names":false,"suffix":""},{"dropping-particle":"","family":"Salvadori","given":"P","non-dropping-particle":"","parse-names":false,"suffix":""}],"container-title":"Restaurator","id":"ITEM-1","issue":"2","issued":{"date-parts":[["1999"]]},"language":"English","note":"ISI Document Delivery No.: 213BJ\nTimes Cited: 9\nCited Reference Count: 17\nMUNKSGAARD INT PUBL LTD\nCOPENHAGEN","page":"97-107","title":"Fungal growth on samples of paper: Inhibition by new antifungals","type":"article-journal","volume":"20"},"uris":["http://www.mendeley.com/documents/?uuid=cc37e235-d2ca-4dea-b99f-3fcb8fea4e16","http://www.mendeley.com/documents/?uuid=d9f2bd61-fed5-4e92-b392-5998e8d79198","http://www.mendeley.com/documents/?uuid=78ab36b3-f1e1-4d55-a7b9-861a85c4575a"]},{"id":"ITEM-2","itemData":{"ISBN":"0964-8305","abstract":"The inhibition of some fungal strains responsible for paper biodeterioration is reported. Antimicrobials (butylated hydroxytoluene, BHT and butylated hydroxyanisole, BHA), azole antifungals (econazole, miconazole and ketoconazole) and chitin synthase inhibitors (uridine, 5-fluorouridine, 2-deoxyuridine) have been assessed for efficacy against Penicillium chrysogenum Them, Aspergillus terreus Thom, Stachybotrys atra Corda and Chaetomium elatum Kunze, fungal strains isolated from deteriorated papers. Our results have shown that the most evident inhibiting effect on fungal growth has been obtained with miconazole and econazole at 10(-3) M. (C) 1997 Published by Elsevier Science Limited.","author":[{"dropping-particle":"","family":"Fabbri","given":"A A","non-dropping-particle":"","parse-names":false,"suffix":""},{"dropping-particle":"","family":"Ricelli","given":"A","non-dropping-particle":"","parse-names":false,"suffix":""},{"dropping-particle":"","family":"Brasini","given":"S","non-dropping-particle":"","parse-names":false,"suffix":""},{"dropping-particle":"","family":"Fanelli","given":"C","non-dropping-particle":"","parse-names":false,"suffix":""}],"container-title":"International Biodeterioration &amp; Biodegradation","id":"ITEM-2","issue":"1","issued":{"date-parts":[["1997"]]},"language":"English","page":"61-65","title":"Effect of different antifungals on the control of paper biodeterioration caused by fungi","type":"article-journal","volume":"39"},"uris":["http://www.mendeley.com/documents/?uuid=cac331bd-4a5f-4054-8f62-c0ce90d2b9f4"]},{"id":"ITEM-3","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3","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4","itemData":{"DOI":"10.1016/j.culher.2016.10.011","ISSN":"12962074","author":[{"dropping-particle":"","family":"Pietrzak","given":"Katarzyna","non-dropping-particle":"","parse-names":false,"suffix":""},{"dropping-particle":"","family":"Otlewska","given":"Anna","non-dropping-particle":"","parse-names":false,"suffix":""},{"dropping-particle":"","family":"Danielewicz","given":"Dariusz","non-dropping-particle":"","parse-names":false,"suffix":""},{"dropping-particle":"","family":"Dybka","given":"Katarzyna","non-dropping-particle":"","parse-names":false,"suffix":""},{"dropping-particle":"","family":"Pangallo","given":"Domenico","non-dropping-particle":"","parse-names":false,"suffix":""},{"dropping-particle":"","family":"Kraková","given":"Lucia","non-dropping-particle":"","parse-names":false,"suffix":""},{"dropping-particle":"","family":"Puškárová","given":"Andrea","non-dropping-particle":"","parse-names":false,"suffix":""},{"dropping-particle":"","family":"Bučková","given":"Mária","non-dropping-particle":"","parse-names":false,"suffix":""},{"dropping-particle":"","family":"Scholtz","given":"Vladimír","non-dropping-particle":"","parse-names":false,"suffix":""},{"dropping-particle":"","family":"Ďurovič","given":"Michal","non-dropping-particle":"","parse-names":false,"suffix":""},{"dropping-particle":"","family":"Surma-Ślusarska","given":"Barbara","non-dropping-particle":"","parse-names":false,"suffix":""},{"dropping-particle":"","family":"Demnerová","given":"Kateřina","non-dropping-particle":"","parse-names":false,"suffix":""},{"dropping-particle":"","family":"Gutarowska","given":"Beata","non-dropping-particle":"","parse-names":false,"suffix":""}],"container-title":"Journal of Cultural Heritage","id":"ITEM-4","issued":{"date-parts":[["2017"]]},"page":"69–77","title":"Disinfection of archival documents using thyme essential oil, silver nanoparticles misting and low temperature plasma","type":"article-journal","volume":"24"},"uris":["http://www.mendeley.com/documents/?uuid=1f400566-9cfc-474f-8d40-e1d89b3a1da2"]}],"mendeley":{"formattedCitation":"[15,62,65,66]","plainTextFormattedCitation":"[15,62,65,66]","previouslyFormattedCitation":"(Fabbri et al. 1997; Ricelli et al. 1999; Pietrzak et al. 2017;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62,65,66]</w:t>
            </w:r>
            <w:r w:rsidRPr="005242C1">
              <w:rPr>
                <w:sz w:val="18"/>
                <w:szCs w:val="18"/>
                <w:lang w:val="en-GB"/>
              </w:rPr>
              <w:fldChar w:fldCharType="end"/>
            </w:r>
          </w:p>
        </w:tc>
      </w:tr>
      <w:tr w:rsidR="00AE5CDE" w:rsidRPr="0030132A" w14:paraId="60FD3863" w14:textId="77777777" w:rsidTr="0038188C">
        <w:trPr>
          <w:trHeight w:val="397"/>
        </w:trPr>
        <w:tc>
          <w:tcPr>
            <w:tcW w:w="4395" w:type="dxa"/>
            <w:shd w:val="clear" w:color="auto" w:fill="auto"/>
            <w:vAlign w:val="center"/>
            <w:hideMark/>
          </w:tcPr>
          <w:p w14:paraId="0E8A3ACD" w14:textId="77777777" w:rsidR="00AE5CDE" w:rsidRPr="00093203" w:rsidRDefault="00AE5CDE" w:rsidP="00AE5CDE">
            <w:pPr>
              <w:spacing w:line="276" w:lineRule="auto"/>
              <w:rPr>
                <w:b/>
                <w:i/>
                <w:iCs/>
                <w:sz w:val="18"/>
                <w:szCs w:val="18"/>
                <w:lang w:val="en-GB"/>
              </w:rPr>
            </w:pPr>
            <w:r w:rsidRPr="00093203">
              <w:rPr>
                <w:b/>
                <w:i/>
                <w:iCs/>
                <w:sz w:val="18"/>
                <w:szCs w:val="18"/>
                <w:lang w:val="en-GB"/>
              </w:rPr>
              <w:t xml:space="preserve">Chaetomium elongatum </w:t>
            </w:r>
            <w:r w:rsidRPr="00093203">
              <w:rPr>
                <w:sz w:val="18"/>
                <w:szCs w:val="18"/>
                <w:lang w:val="en-GB"/>
              </w:rPr>
              <w:t>Czerepanova</w:t>
            </w:r>
          </w:p>
        </w:tc>
        <w:tc>
          <w:tcPr>
            <w:tcW w:w="3391" w:type="dxa"/>
            <w:vAlign w:val="center"/>
          </w:tcPr>
          <w:p w14:paraId="67FE8F54" w14:textId="46633683" w:rsidR="00AE5CDE" w:rsidRPr="005242C1" w:rsidRDefault="00AE5CDE"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1","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fd176e8f-dc17-4900-95bb-d601da99c212"]}],"mendeley":{"formattedCitation":"[17,21]","plainTextFormattedCitation":"[17,21]","previouslyFormattedCitation":"(Wlazło et al. 2008; Harkawy et al. 201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21]</w:t>
            </w:r>
            <w:r w:rsidRPr="005242C1">
              <w:rPr>
                <w:sz w:val="18"/>
                <w:szCs w:val="18"/>
                <w:lang w:val="en-GB"/>
              </w:rPr>
              <w:fldChar w:fldCharType="end"/>
            </w:r>
          </w:p>
        </w:tc>
        <w:tc>
          <w:tcPr>
            <w:tcW w:w="3392" w:type="dxa"/>
            <w:vAlign w:val="center"/>
          </w:tcPr>
          <w:p w14:paraId="2BCD86F2"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06BECE4E"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30132A" w14:paraId="3697F6FF" w14:textId="77777777" w:rsidTr="005D7B64">
        <w:trPr>
          <w:trHeight w:val="487"/>
        </w:trPr>
        <w:tc>
          <w:tcPr>
            <w:tcW w:w="4395" w:type="dxa"/>
            <w:shd w:val="clear" w:color="auto" w:fill="auto"/>
            <w:vAlign w:val="center"/>
            <w:hideMark/>
          </w:tcPr>
          <w:p w14:paraId="6D6914B0" w14:textId="77777777" w:rsidR="00AE5CDE" w:rsidRPr="00DD1D34" w:rsidRDefault="00AE5CDE" w:rsidP="00AE5CDE">
            <w:pPr>
              <w:spacing w:line="276" w:lineRule="auto"/>
              <w:rPr>
                <w:b/>
                <w:i/>
                <w:iCs/>
                <w:sz w:val="18"/>
                <w:szCs w:val="18"/>
                <w:lang w:val="en-GB"/>
              </w:rPr>
            </w:pPr>
            <w:r w:rsidRPr="00DD1D34">
              <w:rPr>
                <w:b/>
                <w:i/>
                <w:iCs/>
                <w:sz w:val="18"/>
                <w:szCs w:val="18"/>
                <w:lang w:val="en-GB"/>
              </w:rPr>
              <w:t>Chaetomium</w:t>
            </w:r>
            <w:r w:rsidRPr="00DD1D34">
              <w:rPr>
                <w:b/>
                <w:sz w:val="18"/>
                <w:szCs w:val="18"/>
                <w:lang w:val="en-GB"/>
              </w:rPr>
              <w:t xml:space="preserve"> g</w:t>
            </w:r>
            <w:r w:rsidRPr="00DD1D34">
              <w:rPr>
                <w:b/>
                <w:i/>
                <w:iCs/>
                <w:sz w:val="18"/>
                <w:szCs w:val="18"/>
                <w:lang w:val="en-GB"/>
              </w:rPr>
              <w:t xml:space="preserve">racile </w:t>
            </w:r>
            <w:r w:rsidRPr="00310D25">
              <w:rPr>
                <w:sz w:val="18"/>
                <w:szCs w:val="18"/>
                <w:lang w:val="en-GB"/>
              </w:rPr>
              <w:t>Udagawa</w:t>
            </w:r>
          </w:p>
        </w:tc>
        <w:tc>
          <w:tcPr>
            <w:tcW w:w="10175" w:type="dxa"/>
            <w:gridSpan w:val="3"/>
            <w:vAlign w:val="center"/>
          </w:tcPr>
          <w:p w14:paraId="5568F551" w14:textId="7D1FF909" w:rsidR="00AE5CDE" w:rsidRPr="005242C1" w:rsidRDefault="00AE5CDE" w:rsidP="00AE5CDE">
            <w:pPr>
              <w:spacing w:line="276" w:lineRule="auto"/>
              <w:jc w:val="center"/>
              <w:rPr>
                <w:sz w:val="18"/>
                <w:szCs w:val="18"/>
                <w:lang w:val="en-GB"/>
              </w:rPr>
            </w:pPr>
            <w:r w:rsidRPr="005242C1">
              <w:rPr>
                <w:i/>
                <w:sz w:val="18"/>
                <w:szCs w:val="18"/>
                <w:lang w:val="en-GB"/>
              </w:rPr>
              <w:t xml:space="preserve">See current name: </w:t>
            </w:r>
            <w:r w:rsidRPr="005242C1">
              <w:rPr>
                <w:i/>
                <w:lang w:val="en-GB"/>
              </w:rPr>
              <w:t xml:space="preserve"> </w:t>
            </w:r>
            <w:r w:rsidRPr="005242C1">
              <w:rPr>
                <w:i/>
                <w:sz w:val="18"/>
                <w:szCs w:val="18"/>
                <w:lang w:val="en-GB"/>
              </w:rPr>
              <w:t>Chaetomium virescens var. thielavioideum</w:t>
            </w:r>
          </w:p>
        </w:tc>
      </w:tr>
      <w:tr w:rsidR="00AE5CDE" w:rsidRPr="0030132A" w14:paraId="3132F8D5" w14:textId="77777777" w:rsidTr="005D7B64">
        <w:trPr>
          <w:trHeight w:val="397"/>
        </w:trPr>
        <w:tc>
          <w:tcPr>
            <w:tcW w:w="4395" w:type="dxa"/>
            <w:shd w:val="clear" w:color="auto" w:fill="auto"/>
            <w:vAlign w:val="center"/>
          </w:tcPr>
          <w:p w14:paraId="3AA4A604" w14:textId="6677A442" w:rsidR="00AE5CDE" w:rsidRPr="00D85E30" w:rsidRDefault="00AE5CDE" w:rsidP="00AE5CDE">
            <w:pPr>
              <w:spacing w:line="276" w:lineRule="auto"/>
              <w:rPr>
                <w:iCs/>
                <w:sz w:val="18"/>
                <w:szCs w:val="18"/>
                <w:lang w:val="en-GB"/>
              </w:rPr>
            </w:pPr>
            <w:r>
              <w:rPr>
                <w:b/>
                <w:i/>
                <w:iCs/>
                <w:sz w:val="18"/>
                <w:szCs w:val="18"/>
                <w:lang w:val="en-GB"/>
              </w:rPr>
              <w:t xml:space="preserve">Chaetomium funicola </w:t>
            </w:r>
            <w:r>
              <w:rPr>
                <w:iCs/>
                <w:sz w:val="18"/>
                <w:szCs w:val="18"/>
                <w:lang w:val="en-GB"/>
              </w:rPr>
              <w:t>Cooke</w:t>
            </w:r>
          </w:p>
        </w:tc>
        <w:tc>
          <w:tcPr>
            <w:tcW w:w="10175" w:type="dxa"/>
            <w:gridSpan w:val="3"/>
            <w:vAlign w:val="center"/>
          </w:tcPr>
          <w:p w14:paraId="78FD870D" w14:textId="0D2A9200" w:rsidR="00AE5CDE" w:rsidRPr="005242C1" w:rsidRDefault="00AE5CDE" w:rsidP="00AE5CDE">
            <w:pPr>
              <w:spacing w:line="276" w:lineRule="auto"/>
              <w:jc w:val="center"/>
              <w:rPr>
                <w:sz w:val="18"/>
                <w:szCs w:val="18"/>
                <w:lang w:val="en-GB"/>
              </w:rPr>
            </w:pPr>
            <w:r w:rsidRPr="005242C1">
              <w:rPr>
                <w:i/>
                <w:sz w:val="18"/>
                <w:szCs w:val="18"/>
                <w:lang w:val="en-GB"/>
              </w:rPr>
              <w:t>See current name: Dichotomopilus funicola</w:t>
            </w:r>
          </w:p>
        </w:tc>
      </w:tr>
      <w:tr w:rsidR="00AE5CDE" w:rsidRPr="008B5C37" w14:paraId="5BB54ECE" w14:textId="77777777" w:rsidTr="0038188C">
        <w:trPr>
          <w:trHeight w:val="772"/>
        </w:trPr>
        <w:tc>
          <w:tcPr>
            <w:tcW w:w="4395" w:type="dxa"/>
            <w:shd w:val="clear" w:color="auto" w:fill="auto"/>
            <w:vAlign w:val="center"/>
            <w:hideMark/>
          </w:tcPr>
          <w:p w14:paraId="5EC14F67" w14:textId="74C7496F" w:rsidR="00AE5CDE" w:rsidRPr="00B056A6" w:rsidRDefault="00AE5CDE" w:rsidP="00AE5CDE">
            <w:pPr>
              <w:spacing w:line="276" w:lineRule="auto"/>
              <w:rPr>
                <w:b/>
                <w:i/>
                <w:iCs/>
                <w:sz w:val="18"/>
                <w:szCs w:val="18"/>
                <w:lang w:val="en-GB"/>
              </w:rPr>
            </w:pPr>
            <w:r w:rsidRPr="00B056A6">
              <w:rPr>
                <w:b/>
                <w:i/>
                <w:iCs/>
                <w:sz w:val="18"/>
                <w:szCs w:val="18"/>
                <w:lang w:val="en-GB"/>
              </w:rPr>
              <w:t xml:space="preserve">Chaetomium globosum </w:t>
            </w:r>
            <w:r w:rsidRPr="00B056A6">
              <w:rPr>
                <w:sz w:val="18"/>
                <w:szCs w:val="18"/>
                <w:lang w:val="en-GB"/>
              </w:rPr>
              <w:t>Kunze ex Fr.</w:t>
            </w:r>
          </w:p>
        </w:tc>
        <w:tc>
          <w:tcPr>
            <w:tcW w:w="3391" w:type="dxa"/>
            <w:vAlign w:val="center"/>
          </w:tcPr>
          <w:p w14:paraId="39100A45" w14:textId="634CE3AE" w:rsidR="00AE5CDE" w:rsidRPr="005242C1" w:rsidRDefault="00AE5CDE" w:rsidP="00D85868">
            <w:pPr>
              <w:spacing w:line="276" w:lineRule="auto"/>
              <w:jc w:val="center"/>
              <w:rPr>
                <w:sz w:val="18"/>
                <w:szCs w:val="18"/>
                <w:lang w:val="en-GB"/>
              </w:rPr>
            </w:pPr>
            <w:r w:rsidRPr="005242C1">
              <w:rPr>
                <w:sz w:val="18"/>
                <w:szCs w:val="18"/>
                <w:lang w:val="en-GB"/>
              </w:rPr>
              <w:t xml:space="preserve">Lithuania, Poland, Portugal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877904fe-8ef7-4cd8-90bc-8ff94e950df4"]},{"id":"ITEM-3","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3","issued":{"date-parts":[["2013","4"]]},"page":"36-41","publisher":"Elsevier Ltd","title":"Characterization of an airborne microbial community: A case study in the archive of the University of Coimbra, Portugal","type":"article-journal","volume":"79"},"uris":["http://www.mendeley.com/documents/?uuid=072273d1-463f-4da5-8b82-54b0358ad20c"]}],"mendeley":{"formattedCitation":"[3,6,18]","plainTextFormattedCitation":"[3,6,18]","previouslyFormattedCitation":"(Lugauskas &amp; Krikstaponis 2004; Zielińska-Jankiewicz et al. 2008; Nunes et al. 201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6,18]</w:t>
            </w:r>
            <w:r w:rsidRPr="005242C1">
              <w:rPr>
                <w:sz w:val="18"/>
                <w:szCs w:val="18"/>
                <w:lang w:val="en-GB"/>
              </w:rPr>
              <w:fldChar w:fldCharType="end"/>
            </w:r>
          </w:p>
        </w:tc>
        <w:tc>
          <w:tcPr>
            <w:tcW w:w="3392" w:type="dxa"/>
            <w:vAlign w:val="center"/>
          </w:tcPr>
          <w:p w14:paraId="3766C977" w14:textId="75B54F8C" w:rsidR="00AE5CDE" w:rsidRPr="005242C1" w:rsidRDefault="00AE5CDE" w:rsidP="00D85868">
            <w:pPr>
              <w:spacing w:line="276" w:lineRule="auto"/>
              <w:jc w:val="center"/>
              <w:rPr>
                <w:sz w:val="18"/>
                <w:szCs w:val="18"/>
              </w:rPr>
            </w:pPr>
            <w:r w:rsidRPr="005242C1">
              <w:rPr>
                <w:sz w:val="18"/>
                <w:szCs w:val="18"/>
                <w:lang w:val="en-GB"/>
              </w:rPr>
              <w:t xml:space="preserve">Italy, Poland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w:instrText>
            </w:r>
            <w:r w:rsidR="00B056A6" w:rsidRPr="00B056A6">
              <w:rPr>
                <w:sz w:val="18"/>
                <w:szCs w:val="18"/>
              </w:rPr>
              <w:instrText>":[{"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2","issue":"3","issued":{"date-parts":[["2015"]]},"page":"389-401","title":"Assessment of microbiological contamination in the work environments of museums, archives and libraries","type":"article-journal","volume":"31"},"uris":["http://www.mendeley.com/documents/?uuid=787ec923-8449-41a1-926e-3abc447246d4"]}],"mendeley":{"formattedCitation":"[10,19]","plainTextFormattedCitation":"[10,19]","previouslyFormattedCitation":"(Maggi et al. 2000;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0,19]</w:t>
            </w:r>
            <w:r w:rsidRPr="005242C1">
              <w:rPr>
                <w:sz w:val="18"/>
                <w:szCs w:val="18"/>
                <w:lang w:val="en-GB"/>
              </w:rPr>
              <w:fldChar w:fldCharType="end"/>
            </w:r>
          </w:p>
        </w:tc>
        <w:tc>
          <w:tcPr>
            <w:tcW w:w="3392" w:type="dxa"/>
            <w:shd w:val="clear" w:color="auto" w:fill="auto"/>
            <w:vAlign w:val="center"/>
          </w:tcPr>
          <w:p w14:paraId="7D4BB03F" w14:textId="7DFDADC8" w:rsidR="00AE5CDE" w:rsidRPr="005242C1" w:rsidRDefault="00AE5CDE" w:rsidP="00D85868">
            <w:pPr>
              <w:spacing w:line="276" w:lineRule="auto"/>
              <w:jc w:val="center"/>
              <w:rPr>
                <w:sz w:val="18"/>
                <w:szCs w:val="18"/>
              </w:rPr>
            </w:pPr>
            <w:r w:rsidRPr="005242C1">
              <w:rPr>
                <w:sz w:val="18"/>
                <w:szCs w:val="18"/>
              </w:rPr>
              <w:t xml:space="preserve">Costa Rica, Czech Republic, Italy, India, France, Poland, Portugal, USA </w:t>
            </w:r>
            <w:r w:rsidRPr="005242C1">
              <w:rPr>
                <w:sz w:val="18"/>
                <w:szCs w:val="18"/>
                <w:lang w:val="en-GB"/>
              </w:rPr>
              <w:fldChar w:fldCharType="begin" w:fldLock="1"/>
            </w:r>
            <w:r w:rsidR="00B056A6">
              <w:rPr>
                <w:sz w:val="18"/>
                <w:szCs w:val="18"/>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http://www.mendeley.com/documents/?uuid=a0d1c847-e092-419d-b403-4be918b1b607"]},{"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a30e3ee6-38bd-4f91-8e43-ba947b883a79"]},{"id":"ITEM-3","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3","issued":{"date-parts":[["2003"]]},"language":"English","page":"167-173","title":"Isolation of fungal species from test samples and maps damaged by foxing, and correlation between these species and the environment","type":"article-journal","volume":"51"},"uris":["http://www.mendeley.com/documents/?uuid=7d5b4eec-9976-4328-ae73-a2e2f05fa7e7"]},{"id":"ITEM-4","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4","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id":"ITEM-5","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5","issue":"2","issued":{"date-parts":[["2007"]]},"note":"doi: 10.1016/j.culher.2007.01.003","page":"126-133","title":"Isolation and attempts of biomolecular characterization of fungal strains associated to foxing on a 19th century book","type":"article-journal","volume":"8"},"uris":["http://www.mendeley.com/documents/?uuid=fca6c8dd-1189-4367-9ce3-18c7f9ed794a"]},{"id":"ITEM-6","itemData":{"DOI":"10.1016/S0964-8305(00)00061-5","ISSN":"09648305","abstract":"Iron chests containing 18th and 19th century documents stored in a cellar of the Tilglman and Lloyd Estate, Wye House, Easton MD, were periodically submerged in water during seasonal floods over a period of 80 years before being found and reopened. The documents, stored in the chests were compacted into brick-shaped forms as a result of biological deterioration by fungi. The fungi which produced vibrant pigmentation and fruiting structures suggested a number of species rarely seen on the paper-based collection. Isolation and microscopic examination revealed four species representing members in the genus Chaetomium (Ascomycetina, Sordariales). These cellulolytic fungi are tentatively identified as C. barilochense, C. brasiliense, C. cymbiforme, and C. globosum. In addition to these, several conidiophores bearing conidia belonging to the genus Penicillium and the genus Aspergillus were also noted.","author":[{"dropping-particle":"","family":"Szczepanowska","given":"Hanna","non-dropping-particle":"","parse-names":false,"suffix":""},{"dropping-particle":"","family":"Cavaliere","given":"A.R","non-dropping-particle":"","parse-names":false,"suffix":""}],"container-title":"International Biodeterioration &amp; Biodegradation","id":"ITEM-6","issue":"3","issued":{"date-parts":[["2000","10"]]},"page":"245-249","title":"Fungal deterioration of 18th and 19th century documents: A case study of the Tilghman Family Collection, Wye House, Easton, Maryland","type":"article-journal","volume":"46"},"uris":["http://www.mendeley.com/documents/?uuid=4285707d-44e2-44ed-a915-19655ecfaf5c"]},{"id":"ITEM-7","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7","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8","itemData":{"DOI":"10.1016/j.culher.2016.10.011","ISSN":"12962074","author":[{"dropping-particle":"","family":"Pietrzak","given":"Katarzyna","non-dropping-particle":"","parse-names":false,"suffix":""},{"dropping-particle":"","family":"Otlewska","given":"Anna","non-dropping-particle":"","parse-names":false,"suffix":""},{"dropping-particle":"","family":"Danielewicz","given":"Dariusz","non-dropping-particle":"","parse-names":false,"suffix":""},{"dropping-particle":"","family":"Dybka","given":"Katarzyna","non-dropping-particle":"","parse-names":false,"suffix":""},{"dropping-particle":"","family":"Pangallo","given":"Domenico","non-dropping-particle":"","parse-names":false,"suffix":""},{"dropping-particle":"","family":"Kraková","given":"Lucia","non-dropping-particle":"","parse-names":false,"suffix":""},{"dropping-particle":"","family":"Puškárová","given":"Andrea","non-dropping-particle":"","parse-names":false,"suffix":""},{"dropping-particle":"","family":"Bučková","given":"Mária","non-dropping-particle":"","parse-names":false,"suffix":""},{"dropping-particle":"","family":"Scholtz","given":"Vladimír","non-dropping-particle":"","parse-names":false,"suffix":""},{"dropping-particle":"","family":"Ďurovič","given":"Michal","non-dropping-particle":"","parse-names":false,"suffix":""},{"dropping-particle":"","family":"Surma-Ślusarska","given":"Barbara","non-dropping-particle":"","parse-names":false,"suffix":""},{"dropping-particle":"","family":"Demnerová","given":"Kateřina","non-dropping-particle":"","parse-names":false,"suffix":""},{"dropping-particle":"","family":"Gutarowska","given":"Beata","non-dropping-particle":"","parse-names":false,"suffix":""}],"container-title":"Journal of Cultural Heritage","id":"ITEM-8","issued":{"date-parts":[["2017"]]},"page":"69–77","title":"Disinfection of archival documents using thyme essential oil, silver nanoparticles misting and low temperature plasma","type":"article-journal","volume":"24"},"uris":["http://www.mendeley.com/documents/?uuid=1f400566-9cfc-474f-8d40-e1d89b3a1da2"]},{"id":"ITEM-9","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9","issued":{"date-parts":[["0"]]},"title":"Fungal Stains on Paper: Is What You See What You Get?","type":"article-journal","volume":"in press"},"uris":["http://www.mendeley.com/documents/?uuid=8be45d95-9898-4bb8-9860-4d13adc2e7b9"]},{"id":"ITEM-10","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0","issue":"1","issued":{"date-parts":[["2018"]]},"page":"1-9","title":"Two new cellulolytic fungal species isolated from a 19th-century art collection","type":"article-journal","volume":"8"},"uris":["http://www.mendeley.com/documents/?uuid=ac43f713-bb39-44ea-8292-cc39eb9b3147"]}],"mendeley":{"formattedCitation":"[12,15,37,38,40,41,43,44,56,62]","plainTextFormattedCitation":"[12,15,37,38,40,41,43,44,56,62]","previouslyFormattedCitation":"(Sequeira et al.; Das et al. 1997; Szczepanowska &amp; Cavaliere 2000; Corte et al. 2003; Lourenço et al. 2005; Rakotonirainy et al. 2007; Mesquita et al. 2009; Pietrzak et al. 2017; Coronado-Ruiz et al. 2018;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2,15,37,38,40,41,43,44,56,62]</w:t>
            </w:r>
            <w:r w:rsidRPr="005242C1">
              <w:rPr>
                <w:sz w:val="18"/>
                <w:szCs w:val="18"/>
                <w:lang w:val="en-GB"/>
              </w:rPr>
              <w:fldChar w:fldCharType="end"/>
            </w:r>
            <w:r w:rsidRPr="005242C1">
              <w:rPr>
                <w:sz w:val="18"/>
                <w:szCs w:val="18"/>
              </w:rPr>
              <w:t xml:space="preserve"> </w:t>
            </w:r>
          </w:p>
        </w:tc>
      </w:tr>
      <w:tr w:rsidR="00AE5CDE" w:rsidRPr="00DD1D34" w14:paraId="515ECD7F" w14:textId="77777777" w:rsidTr="0038188C">
        <w:trPr>
          <w:trHeight w:val="397"/>
        </w:trPr>
        <w:tc>
          <w:tcPr>
            <w:tcW w:w="4395" w:type="dxa"/>
            <w:shd w:val="clear" w:color="auto" w:fill="auto"/>
            <w:vAlign w:val="center"/>
            <w:hideMark/>
          </w:tcPr>
          <w:p w14:paraId="559D20A8" w14:textId="77777777" w:rsidR="00AE5CDE" w:rsidRPr="009E6BCD" w:rsidRDefault="00AE5CDE" w:rsidP="00AE5CDE">
            <w:pPr>
              <w:spacing w:line="276" w:lineRule="auto"/>
              <w:rPr>
                <w:b/>
                <w:i/>
                <w:iCs/>
                <w:sz w:val="18"/>
                <w:szCs w:val="18"/>
              </w:rPr>
            </w:pPr>
            <w:r w:rsidRPr="009E6BCD">
              <w:rPr>
                <w:b/>
                <w:i/>
                <w:iCs/>
                <w:sz w:val="18"/>
                <w:szCs w:val="18"/>
              </w:rPr>
              <w:t xml:space="preserve">Chaetomium indicum </w:t>
            </w:r>
            <w:r w:rsidRPr="009E6BCD">
              <w:rPr>
                <w:sz w:val="18"/>
                <w:szCs w:val="18"/>
              </w:rPr>
              <w:t>Corda</w:t>
            </w:r>
          </w:p>
        </w:tc>
        <w:tc>
          <w:tcPr>
            <w:tcW w:w="3391" w:type="dxa"/>
            <w:vAlign w:val="center"/>
          </w:tcPr>
          <w:p w14:paraId="07FAB57C" w14:textId="66C6B680" w:rsidR="00AE5CDE" w:rsidRPr="005242C1" w:rsidRDefault="00AE5CDE" w:rsidP="00D85868">
            <w:pPr>
              <w:spacing w:line="276" w:lineRule="auto"/>
              <w:jc w:val="center"/>
              <w:rPr>
                <w:sz w:val="18"/>
                <w:szCs w:val="18"/>
                <w:lang w:val="en-GB"/>
              </w:rPr>
            </w:pPr>
            <w:r w:rsidRPr="005242C1">
              <w:rPr>
                <w:sz w:val="18"/>
                <w:szCs w:val="18"/>
              </w:rPr>
              <w:t xml:space="preserve">Spain </w:t>
            </w:r>
            <w:r w:rsidRPr="005242C1">
              <w:rPr>
                <w:sz w:val="18"/>
                <w:szCs w:val="18"/>
                <w:lang w:val="en-GB"/>
              </w:rPr>
              <w:fldChar w:fldCharType="begin" w:fldLock="1"/>
            </w:r>
            <w:r w:rsidR="00B056A6">
              <w:rPr>
                <w:sz w:val="18"/>
                <w:szCs w:val="18"/>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mendeley":{"formattedCitation":"[22]","plainTextFormattedCitation":"[22]","previouslyFormattedCitation":"(Aira et al.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2]</w:t>
            </w:r>
            <w:r w:rsidRPr="005242C1">
              <w:rPr>
                <w:sz w:val="18"/>
                <w:szCs w:val="18"/>
                <w:lang w:val="en-GB"/>
              </w:rPr>
              <w:fldChar w:fldCharType="end"/>
            </w:r>
          </w:p>
        </w:tc>
        <w:tc>
          <w:tcPr>
            <w:tcW w:w="3392" w:type="dxa"/>
            <w:vAlign w:val="center"/>
          </w:tcPr>
          <w:p w14:paraId="38111177"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1D7DDA6" w14:textId="42E18989" w:rsidR="00AE5CDE" w:rsidRPr="005242C1" w:rsidRDefault="00AE5CDE" w:rsidP="00D85868">
            <w:pPr>
              <w:spacing w:line="276" w:lineRule="auto"/>
              <w:jc w:val="center"/>
              <w:rPr>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w:t>
            </w:r>
            <w:r w:rsidRPr="005242C1">
              <w:rPr>
                <w:noProof/>
                <w:sz w:val="18"/>
                <w:szCs w:val="18"/>
                <w:lang w:val="en-GB"/>
              </w:rPr>
              <w:fldChar w:fldCharType="end"/>
            </w:r>
          </w:p>
        </w:tc>
      </w:tr>
      <w:tr w:rsidR="00AE5CDE" w:rsidRPr="0030132A" w14:paraId="3E371A54" w14:textId="77777777" w:rsidTr="005D7B64">
        <w:trPr>
          <w:trHeight w:val="397"/>
        </w:trPr>
        <w:tc>
          <w:tcPr>
            <w:tcW w:w="4395" w:type="dxa"/>
            <w:shd w:val="clear" w:color="auto" w:fill="auto"/>
            <w:vAlign w:val="center"/>
          </w:tcPr>
          <w:p w14:paraId="0147B91A" w14:textId="196F9A4C" w:rsidR="00AE5CDE" w:rsidRPr="00D55A60" w:rsidRDefault="00AE5CDE" w:rsidP="00AE5CDE">
            <w:pPr>
              <w:spacing w:line="276" w:lineRule="auto"/>
              <w:rPr>
                <w:b/>
                <w:i/>
                <w:iCs/>
                <w:sz w:val="18"/>
                <w:szCs w:val="18"/>
              </w:rPr>
            </w:pPr>
            <w:r w:rsidRPr="008728F7">
              <w:rPr>
                <w:b/>
                <w:i/>
                <w:iCs/>
                <w:sz w:val="18"/>
                <w:szCs w:val="18"/>
              </w:rPr>
              <w:lastRenderedPageBreak/>
              <w:t xml:space="preserve">Chaetomium murorum </w:t>
            </w:r>
            <w:r w:rsidRPr="008728F7">
              <w:rPr>
                <w:iCs/>
                <w:sz w:val="18"/>
                <w:szCs w:val="18"/>
              </w:rPr>
              <w:t>Corda</w:t>
            </w:r>
          </w:p>
        </w:tc>
        <w:tc>
          <w:tcPr>
            <w:tcW w:w="10175" w:type="dxa"/>
            <w:gridSpan w:val="3"/>
            <w:vAlign w:val="center"/>
          </w:tcPr>
          <w:p w14:paraId="47AFCC22" w14:textId="59BB5C85" w:rsidR="00AE5CDE" w:rsidRPr="005242C1" w:rsidRDefault="00AE5CDE" w:rsidP="00AE5CDE">
            <w:pPr>
              <w:spacing w:line="276" w:lineRule="auto"/>
              <w:jc w:val="center"/>
              <w:rPr>
                <w:noProof/>
                <w:sz w:val="18"/>
                <w:szCs w:val="18"/>
                <w:lang w:val="en-GB"/>
              </w:rPr>
            </w:pPr>
            <w:r w:rsidRPr="005242C1">
              <w:rPr>
                <w:i/>
                <w:sz w:val="18"/>
                <w:szCs w:val="18"/>
                <w:lang w:val="en-GB"/>
              </w:rPr>
              <w:t>See current name: Botryotrichum murorum</w:t>
            </w:r>
          </w:p>
        </w:tc>
      </w:tr>
      <w:tr w:rsidR="00AE5CDE" w:rsidRPr="0030132A" w14:paraId="7748177E" w14:textId="77777777" w:rsidTr="005D7B64">
        <w:trPr>
          <w:trHeight w:val="397"/>
        </w:trPr>
        <w:tc>
          <w:tcPr>
            <w:tcW w:w="4395" w:type="dxa"/>
            <w:shd w:val="clear" w:color="auto" w:fill="auto"/>
            <w:vAlign w:val="center"/>
            <w:hideMark/>
          </w:tcPr>
          <w:p w14:paraId="3CFE50B7" w14:textId="77777777" w:rsidR="00AE5CDE" w:rsidRPr="00920A30" w:rsidRDefault="00AE5CDE" w:rsidP="00AE5CDE">
            <w:pPr>
              <w:spacing w:line="276" w:lineRule="auto"/>
              <w:rPr>
                <w:b/>
                <w:i/>
                <w:iCs/>
                <w:sz w:val="18"/>
                <w:szCs w:val="18"/>
              </w:rPr>
            </w:pPr>
            <w:r w:rsidRPr="00920A30">
              <w:rPr>
                <w:b/>
                <w:i/>
                <w:iCs/>
                <w:sz w:val="18"/>
                <w:szCs w:val="18"/>
              </w:rPr>
              <w:t xml:space="preserve">Chaetomium nigricolor </w:t>
            </w:r>
            <w:r w:rsidRPr="00920A30">
              <w:rPr>
                <w:sz w:val="18"/>
                <w:szCs w:val="18"/>
              </w:rPr>
              <w:t>L.M. Ames</w:t>
            </w:r>
          </w:p>
        </w:tc>
        <w:tc>
          <w:tcPr>
            <w:tcW w:w="10175" w:type="dxa"/>
            <w:gridSpan w:val="3"/>
            <w:vAlign w:val="center"/>
          </w:tcPr>
          <w:p w14:paraId="6CE06323" w14:textId="371ACAFE" w:rsidR="00AE5CDE" w:rsidRPr="005242C1" w:rsidRDefault="00AE5CDE" w:rsidP="00AE5CDE">
            <w:pPr>
              <w:spacing w:line="276" w:lineRule="auto"/>
              <w:jc w:val="center"/>
              <w:rPr>
                <w:bCs/>
                <w:i/>
                <w:sz w:val="18"/>
                <w:szCs w:val="18"/>
                <w:lang w:val="en-GB"/>
              </w:rPr>
            </w:pPr>
            <w:r w:rsidRPr="005242C1">
              <w:rPr>
                <w:bCs/>
                <w:i/>
                <w:sz w:val="18"/>
                <w:szCs w:val="18"/>
                <w:lang w:val="en-GB"/>
              </w:rPr>
              <w:t>See current name: Amesia nigricolor</w:t>
            </w:r>
          </w:p>
        </w:tc>
      </w:tr>
      <w:tr w:rsidR="00AE5CDE" w:rsidRPr="00DD1D34" w14:paraId="29DEF17C" w14:textId="77777777" w:rsidTr="0038188C">
        <w:trPr>
          <w:trHeight w:val="397"/>
        </w:trPr>
        <w:tc>
          <w:tcPr>
            <w:tcW w:w="4395" w:type="dxa"/>
            <w:shd w:val="clear" w:color="auto" w:fill="auto"/>
            <w:vAlign w:val="center"/>
          </w:tcPr>
          <w:p w14:paraId="5FABA65B" w14:textId="785C80FD" w:rsidR="00AE5CDE" w:rsidRPr="00717CFC" w:rsidRDefault="00AE5CDE" w:rsidP="00AE5CDE">
            <w:pPr>
              <w:spacing w:line="276" w:lineRule="auto"/>
              <w:rPr>
                <w:sz w:val="20"/>
                <w:szCs w:val="20"/>
              </w:rPr>
            </w:pPr>
            <w:r w:rsidRPr="00717CFC">
              <w:rPr>
                <w:b/>
                <w:i/>
                <w:iCs/>
                <w:sz w:val="18"/>
                <w:szCs w:val="18"/>
              </w:rPr>
              <w:t xml:space="preserve">Chaetomium subaffine </w:t>
            </w:r>
            <w:r w:rsidRPr="00717CFC">
              <w:rPr>
                <w:iCs/>
                <w:sz w:val="18"/>
                <w:szCs w:val="18"/>
              </w:rPr>
              <w:t>Sergeeva</w:t>
            </w:r>
            <w:r>
              <w:rPr>
                <w:sz w:val="20"/>
                <w:szCs w:val="20"/>
              </w:rPr>
              <w:t xml:space="preserve"> </w:t>
            </w:r>
          </w:p>
        </w:tc>
        <w:tc>
          <w:tcPr>
            <w:tcW w:w="3391" w:type="dxa"/>
            <w:vAlign w:val="center"/>
          </w:tcPr>
          <w:p w14:paraId="5719CAAC" w14:textId="0FCD6180" w:rsidR="00AE5CDE" w:rsidRPr="005242C1" w:rsidRDefault="00AE5CDE" w:rsidP="00AE5CDE">
            <w:pPr>
              <w:spacing w:line="276" w:lineRule="auto"/>
              <w:jc w:val="center"/>
              <w:rPr>
                <w:bCs/>
                <w:sz w:val="18"/>
                <w:szCs w:val="18"/>
                <w:lang w:val="en-GB"/>
              </w:rPr>
            </w:pPr>
            <w:r w:rsidRPr="005242C1">
              <w:rPr>
                <w:bCs/>
                <w:sz w:val="18"/>
                <w:szCs w:val="18"/>
                <w:lang w:val="en-GB"/>
              </w:rPr>
              <w:t>-</w:t>
            </w:r>
          </w:p>
        </w:tc>
        <w:tc>
          <w:tcPr>
            <w:tcW w:w="3392" w:type="dxa"/>
            <w:vAlign w:val="center"/>
          </w:tcPr>
          <w:p w14:paraId="13810B9E" w14:textId="5E5E1D27" w:rsidR="00AE5CDE" w:rsidRPr="005242C1" w:rsidRDefault="00AE5CDE" w:rsidP="00D85868">
            <w:pPr>
              <w:spacing w:line="276" w:lineRule="auto"/>
              <w:jc w:val="center"/>
              <w:rPr>
                <w:bCs/>
                <w:sz w:val="18"/>
                <w:szCs w:val="18"/>
                <w:lang w:val="en-GB"/>
              </w:rPr>
            </w:pPr>
            <w:r w:rsidRPr="005242C1">
              <w:rPr>
                <w:sz w:val="18"/>
                <w:szCs w:val="18"/>
                <w:lang w:val="en-GB"/>
              </w:rPr>
              <w:t xml:space="preserve">Italy </w:t>
            </w:r>
            <w:r w:rsidRPr="005242C1">
              <w:rPr>
                <w:sz w:val="18"/>
                <w:szCs w:val="18"/>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20]</w:t>
            </w:r>
            <w:r w:rsidRPr="005242C1">
              <w:rPr>
                <w:sz w:val="18"/>
                <w:szCs w:val="18"/>
              </w:rPr>
              <w:fldChar w:fldCharType="end"/>
            </w:r>
          </w:p>
        </w:tc>
        <w:tc>
          <w:tcPr>
            <w:tcW w:w="3392" w:type="dxa"/>
            <w:shd w:val="clear" w:color="auto" w:fill="auto"/>
            <w:vAlign w:val="center"/>
          </w:tcPr>
          <w:p w14:paraId="58A76BC9" w14:textId="4F3A6F9C"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B056A6" w14:paraId="62A2296E" w14:textId="77777777" w:rsidTr="005D7B64">
        <w:trPr>
          <w:trHeight w:val="397"/>
        </w:trPr>
        <w:tc>
          <w:tcPr>
            <w:tcW w:w="4395" w:type="dxa"/>
            <w:shd w:val="clear" w:color="auto" w:fill="auto"/>
            <w:vAlign w:val="center"/>
          </w:tcPr>
          <w:p w14:paraId="1D7E3964" w14:textId="06956E65" w:rsidR="00AE5CDE" w:rsidRPr="00717CFC" w:rsidRDefault="00AE5CDE" w:rsidP="00AE5CDE">
            <w:pPr>
              <w:spacing w:line="276" w:lineRule="auto"/>
              <w:rPr>
                <w:b/>
                <w:i/>
                <w:iCs/>
                <w:sz w:val="18"/>
                <w:szCs w:val="18"/>
              </w:rPr>
            </w:pPr>
            <w:r>
              <w:rPr>
                <w:b/>
                <w:i/>
                <w:iCs/>
                <w:sz w:val="18"/>
                <w:szCs w:val="18"/>
              </w:rPr>
              <w:t xml:space="preserve">Chaetomium subglobosum </w:t>
            </w:r>
            <w:r w:rsidRPr="001354EE">
              <w:rPr>
                <w:iCs/>
                <w:sz w:val="18"/>
                <w:szCs w:val="18"/>
              </w:rPr>
              <w:t>Sergeeva</w:t>
            </w:r>
          </w:p>
        </w:tc>
        <w:tc>
          <w:tcPr>
            <w:tcW w:w="10175" w:type="dxa"/>
            <w:gridSpan w:val="3"/>
            <w:vAlign w:val="center"/>
          </w:tcPr>
          <w:p w14:paraId="7306B030" w14:textId="2F9275B9" w:rsidR="00AE5CDE" w:rsidRPr="005242C1" w:rsidRDefault="00AE5CDE" w:rsidP="00AE5CDE">
            <w:pPr>
              <w:spacing w:line="276" w:lineRule="auto"/>
              <w:jc w:val="center"/>
              <w:rPr>
                <w:sz w:val="18"/>
                <w:szCs w:val="18"/>
                <w:lang w:val="en-GB"/>
              </w:rPr>
            </w:pPr>
            <w:r w:rsidRPr="005242C1">
              <w:rPr>
                <w:bCs/>
                <w:i/>
                <w:sz w:val="18"/>
                <w:szCs w:val="18"/>
                <w:lang w:val="en-GB"/>
              </w:rPr>
              <w:t>See current name: Chaetomium globosum</w:t>
            </w:r>
          </w:p>
        </w:tc>
      </w:tr>
      <w:tr w:rsidR="00AE5CDE" w:rsidRPr="00093203" w14:paraId="2ED06EA1" w14:textId="77777777" w:rsidTr="0038188C">
        <w:trPr>
          <w:trHeight w:val="397"/>
        </w:trPr>
        <w:tc>
          <w:tcPr>
            <w:tcW w:w="4395" w:type="dxa"/>
            <w:shd w:val="clear" w:color="auto" w:fill="auto"/>
            <w:vAlign w:val="center"/>
          </w:tcPr>
          <w:p w14:paraId="3478D548" w14:textId="05470E99" w:rsidR="00AE5CDE" w:rsidRPr="00093203" w:rsidRDefault="00AE5CDE" w:rsidP="00AE5CDE">
            <w:pPr>
              <w:spacing w:line="276" w:lineRule="auto"/>
              <w:rPr>
                <w:b/>
                <w:i/>
                <w:iCs/>
                <w:sz w:val="18"/>
                <w:szCs w:val="18"/>
                <w:lang w:val="en-GB"/>
              </w:rPr>
            </w:pPr>
            <w:r w:rsidRPr="00093203">
              <w:rPr>
                <w:b/>
                <w:i/>
                <w:iCs/>
                <w:sz w:val="18"/>
                <w:szCs w:val="18"/>
                <w:lang w:val="en-GB"/>
              </w:rPr>
              <w:t xml:space="preserve">Chaetomium virescens var. thielavioideum </w:t>
            </w:r>
            <w:r w:rsidRPr="00093203">
              <w:rPr>
                <w:iCs/>
                <w:sz w:val="18"/>
                <w:szCs w:val="18"/>
                <w:lang w:val="en-GB"/>
              </w:rPr>
              <w:t>(K.T. Chen) P.F. Cannon</w:t>
            </w:r>
          </w:p>
        </w:tc>
        <w:tc>
          <w:tcPr>
            <w:tcW w:w="3391" w:type="dxa"/>
            <w:vAlign w:val="center"/>
          </w:tcPr>
          <w:p w14:paraId="1A9B0BAB" w14:textId="1207AE98" w:rsidR="00AE5CDE" w:rsidRPr="005242C1" w:rsidRDefault="00AE5CDE" w:rsidP="00AE5CDE">
            <w:pPr>
              <w:spacing w:line="276" w:lineRule="auto"/>
              <w:jc w:val="center"/>
              <w:rPr>
                <w:bCs/>
                <w:sz w:val="18"/>
                <w:szCs w:val="18"/>
                <w:lang w:val="en-GB"/>
              </w:rPr>
            </w:pPr>
            <w:r w:rsidRPr="005242C1">
              <w:rPr>
                <w:bCs/>
                <w:sz w:val="18"/>
                <w:szCs w:val="18"/>
                <w:lang w:val="en-GB"/>
              </w:rPr>
              <w:t>-</w:t>
            </w:r>
          </w:p>
        </w:tc>
        <w:tc>
          <w:tcPr>
            <w:tcW w:w="3392" w:type="dxa"/>
            <w:vAlign w:val="center"/>
          </w:tcPr>
          <w:p w14:paraId="491B50CC" w14:textId="4BC1BABC"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7F78C5C" w14:textId="7B085A4F"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4]</w:t>
            </w:r>
            <w:r w:rsidRPr="005242C1">
              <w:rPr>
                <w:sz w:val="18"/>
                <w:szCs w:val="18"/>
                <w:lang w:val="en-GB"/>
              </w:rPr>
              <w:fldChar w:fldCharType="end"/>
            </w:r>
          </w:p>
        </w:tc>
      </w:tr>
      <w:tr w:rsidR="00AE5CDE" w:rsidRPr="00DD1D34" w14:paraId="5B477F1E" w14:textId="77777777" w:rsidTr="0038188C">
        <w:trPr>
          <w:trHeight w:val="397"/>
        </w:trPr>
        <w:tc>
          <w:tcPr>
            <w:tcW w:w="4395" w:type="dxa"/>
            <w:shd w:val="clear" w:color="auto" w:fill="auto"/>
            <w:vAlign w:val="center"/>
          </w:tcPr>
          <w:p w14:paraId="23BA3EA0" w14:textId="77777777" w:rsidR="00AE5CDE" w:rsidRPr="00027A36" w:rsidRDefault="00AE5CDE" w:rsidP="00AE5CDE">
            <w:pPr>
              <w:spacing w:line="276" w:lineRule="auto"/>
              <w:rPr>
                <w:b/>
                <w:i/>
                <w:iCs/>
                <w:sz w:val="18"/>
                <w:szCs w:val="18"/>
                <w:lang w:val="en-GB"/>
              </w:rPr>
            </w:pPr>
            <w:r w:rsidRPr="00496915">
              <w:rPr>
                <w:b/>
                <w:i/>
                <w:sz w:val="18"/>
                <w:szCs w:val="18"/>
                <w:lang w:val="en-GB"/>
              </w:rPr>
              <w:t>Chaetosartorya stromatoides</w:t>
            </w:r>
            <w:r w:rsidRPr="00496915">
              <w:rPr>
                <w:b/>
                <w:i/>
                <w:iCs/>
                <w:sz w:val="18"/>
                <w:szCs w:val="18"/>
                <w:lang w:val="en-GB"/>
              </w:rPr>
              <w:t> </w:t>
            </w:r>
            <w:r w:rsidRPr="00496915">
              <w:rPr>
                <w:iCs/>
                <w:sz w:val="18"/>
                <w:szCs w:val="18"/>
                <w:lang w:val="en-GB"/>
              </w:rPr>
              <w:t>B.J. Wiley &amp; E.G. Simmons</w:t>
            </w:r>
          </w:p>
        </w:tc>
        <w:tc>
          <w:tcPr>
            <w:tcW w:w="3391" w:type="dxa"/>
            <w:vAlign w:val="center"/>
          </w:tcPr>
          <w:p w14:paraId="3B0151B9" w14:textId="77777777" w:rsidR="00AE5CDE" w:rsidRPr="005242C1" w:rsidRDefault="00AE5CDE" w:rsidP="00AE5CDE">
            <w:pPr>
              <w:spacing w:line="276" w:lineRule="auto"/>
              <w:jc w:val="center"/>
              <w:rPr>
                <w:bCs/>
                <w:sz w:val="18"/>
                <w:szCs w:val="18"/>
                <w:lang w:val="en-GB"/>
              </w:rPr>
            </w:pPr>
            <w:r w:rsidRPr="005242C1">
              <w:rPr>
                <w:bCs/>
                <w:sz w:val="18"/>
                <w:szCs w:val="18"/>
                <w:lang w:val="en-GB"/>
              </w:rPr>
              <w:t>-</w:t>
            </w:r>
          </w:p>
        </w:tc>
        <w:tc>
          <w:tcPr>
            <w:tcW w:w="3392" w:type="dxa"/>
            <w:vAlign w:val="center"/>
          </w:tcPr>
          <w:p w14:paraId="3CA8F8A1" w14:textId="77777777" w:rsidR="00AE5CDE" w:rsidRPr="005242C1" w:rsidRDefault="00AE5CDE" w:rsidP="00AE5CDE">
            <w:pPr>
              <w:spacing w:line="276" w:lineRule="auto"/>
              <w:jc w:val="center"/>
              <w:rPr>
                <w:bCs/>
                <w:sz w:val="18"/>
                <w:szCs w:val="18"/>
                <w:lang w:val="en-GB"/>
              </w:rPr>
            </w:pPr>
            <w:r w:rsidRPr="005242C1">
              <w:rPr>
                <w:bCs/>
                <w:sz w:val="18"/>
                <w:szCs w:val="18"/>
                <w:lang w:val="en-GB"/>
              </w:rPr>
              <w:t>-</w:t>
            </w:r>
          </w:p>
        </w:tc>
        <w:tc>
          <w:tcPr>
            <w:tcW w:w="3392" w:type="dxa"/>
            <w:shd w:val="clear" w:color="auto" w:fill="auto"/>
            <w:vAlign w:val="center"/>
          </w:tcPr>
          <w:p w14:paraId="39570AD6" w14:textId="2AFAED8A" w:rsidR="00AE5CDE" w:rsidRPr="005242C1" w:rsidRDefault="00AE5CDE" w:rsidP="00D85868">
            <w:pPr>
              <w:spacing w:line="276" w:lineRule="auto"/>
              <w:jc w:val="center"/>
              <w:rPr>
                <w:sz w:val="18"/>
                <w:szCs w:val="18"/>
              </w:rPr>
            </w:pPr>
            <w:r w:rsidRPr="005242C1">
              <w:rPr>
                <w:sz w:val="18"/>
                <w:szCs w:val="18"/>
                <w:lang w:val="en-GB"/>
              </w:rPr>
              <w:t xml:space="preserve">Indonesia </w:t>
            </w:r>
            <w:r w:rsidRPr="005242C1">
              <w:rPr>
                <w:sz w:val="18"/>
                <w:szCs w:val="18"/>
                <w:lang w:val="en-GB"/>
              </w:rPr>
              <w:fldChar w:fldCharType="begin" w:fldLock="1"/>
            </w:r>
            <w:r w:rsidR="00B056A6">
              <w:rPr>
                <w:sz w:val="18"/>
                <w:szCs w:val="18"/>
                <w:lang w:val="en-GB"/>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2]</w:t>
            </w:r>
            <w:r w:rsidRPr="005242C1">
              <w:rPr>
                <w:sz w:val="18"/>
                <w:szCs w:val="18"/>
                <w:lang w:val="en-GB"/>
              </w:rPr>
              <w:fldChar w:fldCharType="end"/>
            </w:r>
          </w:p>
        </w:tc>
      </w:tr>
      <w:tr w:rsidR="00AE5CDE" w:rsidRPr="002F2D6D" w14:paraId="264CFA07" w14:textId="77777777" w:rsidTr="0038188C">
        <w:trPr>
          <w:trHeight w:val="397"/>
        </w:trPr>
        <w:tc>
          <w:tcPr>
            <w:tcW w:w="4395" w:type="dxa"/>
            <w:shd w:val="clear" w:color="auto" w:fill="auto"/>
            <w:vAlign w:val="center"/>
          </w:tcPr>
          <w:p w14:paraId="121C0F2D" w14:textId="2F117EF5" w:rsidR="00AE5CDE" w:rsidRPr="002536D5" w:rsidRDefault="00AE5CDE" w:rsidP="00AE5CDE">
            <w:pPr>
              <w:spacing w:line="276" w:lineRule="auto"/>
              <w:rPr>
                <w:b/>
                <w:i/>
                <w:sz w:val="18"/>
                <w:szCs w:val="18"/>
                <w:lang w:val="en-GB"/>
              </w:rPr>
            </w:pPr>
            <w:r w:rsidRPr="002536D5">
              <w:rPr>
                <w:b/>
                <w:i/>
                <w:sz w:val="18"/>
                <w:szCs w:val="18"/>
                <w:lang w:val="en-GB"/>
              </w:rPr>
              <w:t xml:space="preserve">Chaetothyriales </w:t>
            </w:r>
            <w:r w:rsidRPr="002536D5">
              <w:rPr>
                <w:b/>
                <w:sz w:val="18"/>
                <w:szCs w:val="18"/>
                <w:lang w:val="en-GB"/>
              </w:rPr>
              <w:t>sp.</w:t>
            </w:r>
            <w:r w:rsidRPr="002536D5">
              <w:rPr>
                <w:b/>
                <w:i/>
                <w:sz w:val="18"/>
                <w:szCs w:val="18"/>
                <w:lang w:val="en-GB"/>
              </w:rPr>
              <w:t xml:space="preserve"> </w:t>
            </w:r>
            <w:r w:rsidRPr="002536D5">
              <w:rPr>
                <w:sz w:val="18"/>
                <w:szCs w:val="18"/>
                <w:lang w:val="en-GB"/>
              </w:rPr>
              <w:t>M.E. Barr</w:t>
            </w:r>
          </w:p>
        </w:tc>
        <w:tc>
          <w:tcPr>
            <w:tcW w:w="3391" w:type="dxa"/>
            <w:vAlign w:val="center"/>
          </w:tcPr>
          <w:p w14:paraId="597EF5E8" w14:textId="4D404768" w:rsidR="00AE5CDE" w:rsidRPr="005242C1" w:rsidRDefault="00AE5CDE" w:rsidP="00AE5CDE">
            <w:pPr>
              <w:spacing w:line="276" w:lineRule="auto"/>
              <w:jc w:val="center"/>
              <w:rPr>
                <w:bCs/>
                <w:sz w:val="18"/>
                <w:szCs w:val="18"/>
              </w:rPr>
            </w:pPr>
            <w:r w:rsidRPr="005242C1">
              <w:rPr>
                <w:bCs/>
                <w:sz w:val="18"/>
                <w:szCs w:val="18"/>
              </w:rPr>
              <w:t>-</w:t>
            </w:r>
          </w:p>
        </w:tc>
        <w:tc>
          <w:tcPr>
            <w:tcW w:w="3392" w:type="dxa"/>
            <w:vAlign w:val="center"/>
          </w:tcPr>
          <w:p w14:paraId="76ACA6D6" w14:textId="360048C8" w:rsidR="00AE5CDE" w:rsidRPr="005242C1" w:rsidRDefault="00AE5CDE" w:rsidP="00AE5CDE">
            <w:pPr>
              <w:spacing w:line="276" w:lineRule="auto"/>
              <w:jc w:val="center"/>
              <w:rPr>
                <w:bCs/>
                <w:sz w:val="18"/>
                <w:szCs w:val="18"/>
              </w:rPr>
            </w:pPr>
            <w:r w:rsidRPr="005242C1">
              <w:rPr>
                <w:bCs/>
                <w:sz w:val="18"/>
                <w:szCs w:val="18"/>
              </w:rPr>
              <w:t>-</w:t>
            </w:r>
          </w:p>
        </w:tc>
        <w:tc>
          <w:tcPr>
            <w:tcW w:w="3392" w:type="dxa"/>
            <w:shd w:val="clear" w:color="auto" w:fill="auto"/>
            <w:vAlign w:val="center"/>
          </w:tcPr>
          <w:p w14:paraId="58894C9D" w14:textId="5D245927" w:rsidR="00AE5CDE" w:rsidRPr="005242C1" w:rsidRDefault="00D57A52" w:rsidP="00D85868">
            <w:pPr>
              <w:spacing w:line="276" w:lineRule="auto"/>
              <w:jc w:val="center"/>
              <w:rPr>
                <w:sz w:val="18"/>
                <w:szCs w:val="18"/>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rPr>
              <w:t>[15]</w:t>
            </w:r>
            <w:r w:rsidR="00AE5CDE" w:rsidRPr="005242C1">
              <w:rPr>
                <w:sz w:val="18"/>
                <w:szCs w:val="18"/>
              </w:rPr>
              <w:fldChar w:fldCharType="end"/>
            </w:r>
          </w:p>
        </w:tc>
      </w:tr>
      <w:tr w:rsidR="00AE5CDE" w:rsidRPr="00DD1D34" w14:paraId="65C10300" w14:textId="77777777" w:rsidTr="0038188C">
        <w:trPr>
          <w:trHeight w:val="397"/>
        </w:trPr>
        <w:tc>
          <w:tcPr>
            <w:tcW w:w="4395" w:type="dxa"/>
            <w:shd w:val="clear" w:color="auto" w:fill="auto"/>
            <w:vAlign w:val="center"/>
            <w:hideMark/>
          </w:tcPr>
          <w:p w14:paraId="60E497C2" w14:textId="77777777" w:rsidR="00AE5CDE" w:rsidRPr="00211875" w:rsidRDefault="00AE5CDE" w:rsidP="00AE5CDE">
            <w:pPr>
              <w:spacing w:line="276" w:lineRule="auto"/>
              <w:rPr>
                <w:b/>
                <w:i/>
                <w:iCs/>
                <w:sz w:val="18"/>
                <w:szCs w:val="18"/>
              </w:rPr>
            </w:pPr>
            <w:r w:rsidRPr="00211875">
              <w:rPr>
                <w:b/>
                <w:i/>
                <w:iCs/>
                <w:sz w:val="18"/>
                <w:szCs w:val="18"/>
              </w:rPr>
              <w:t xml:space="preserve">Chalastospora gossypii </w:t>
            </w:r>
            <w:r w:rsidRPr="009512D2">
              <w:rPr>
                <w:sz w:val="18"/>
                <w:szCs w:val="18"/>
              </w:rPr>
              <w:t>(Jacz.) U. Braun &amp; Crous</w:t>
            </w:r>
          </w:p>
        </w:tc>
        <w:tc>
          <w:tcPr>
            <w:tcW w:w="3391" w:type="dxa"/>
            <w:vAlign w:val="center"/>
          </w:tcPr>
          <w:p w14:paraId="3C9EE2F7" w14:textId="6B53AEE4" w:rsidR="00AE5CDE" w:rsidRPr="005242C1" w:rsidRDefault="00AE5CDE"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7a4ad516-2cfc-4758-bf55-4e44e479f358"]}],"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vAlign w:val="center"/>
          </w:tcPr>
          <w:p w14:paraId="3675F061" w14:textId="56BBC85C"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93a3de99-56d0-4523-8319-94f06cf2cfde"]}],"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65937A20" w14:textId="13D52771" w:rsidR="00AE5CDE" w:rsidRPr="005242C1" w:rsidRDefault="00AE5CDE" w:rsidP="00D85868">
            <w:pPr>
              <w:spacing w:line="276" w:lineRule="auto"/>
              <w:jc w:val="center"/>
              <w:rPr>
                <w:sz w:val="18"/>
                <w:szCs w:val="18"/>
                <w:lang w:val="en-GB"/>
              </w:rPr>
            </w:pPr>
            <w:r w:rsidRPr="005242C1">
              <w:rPr>
                <w:sz w:val="18"/>
                <w:szCs w:val="18"/>
                <w:lang w:val="en-GB"/>
              </w:rPr>
              <w:t xml:space="preserve">Greece </w:t>
            </w:r>
            <w:r w:rsidRPr="005242C1">
              <w:rPr>
                <w:sz w:val="18"/>
                <w:szCs w:val="18"/>
                <w:lang w:val="en-GB"/>
              </w:rPr>
              <w:fldChar w:fldCharType="begin" w:fldLock="1"/>
            </w:r>
            <w:r w:rsidR="00B056A6">
              <w:rPr>
                <w:sz w:val="18"/>
                <w:szCs w:val="18"/>
                <w:lang w:val="en-GB"/>
              </w:rPr>
              <w:instrText>ADDIN CSL_CITATION {"citationItems":[{"id":"ITEM-1","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issue":"December 2017","issued":{"date-parts":[["2018"]]},"page":"1-11","title":"Microbial diversity in biodeteriorated Greek historical documents dating back to the 19th and 20th century: A case study","type":"article-journal","volume":"e00596"},"uris":["http://www.mendeley.com/documents/?uuid=20fbf343-fd93-402e-97dc-378bc39e9500"]}],"mendeley":{"formattedCitation":"[35]","plainTextFormattedCitation":"[35]","previouslyFormattedCitation":"(Karakasidou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5]</w:t>
            </w:r>
            <w:r w:rsidRPr="005242C1">
              <w:rPr>
                <w:sz w:val="18"/>
                <w:szCs w:val="18"/>
                <w:lang w:val="en-GB"/>
              </w:rPr>
              <w:fldChar w:fldCharType="end"/>
            </w:r>
          </w:p>
        </w:tc>
      </w:tr>
      <w:tr w:rsidR="00AE5CDE" w:rsidRPr="00DD1D34" w14:paraId="3E287182" w14:textId="77777777" w:rsidTr="0038188C">
        <w:trPr>
          <w:trHeight w:val="695"/>
        </w:trPr>
        <w:tc>
          <w:tcPr>
            <w:tcW w:w="4395" w:type="dxa"/>
            <w:shd w:val="clear" w:color="auto" w:fill="auto"/>
            <w:vAlign w:val="center"/>
            <w:hideMark/>
          </w:tcPr>
          <w:p w14:paraId="389D0DFD" w14:textId="77777777" w:rsidR="00AE5CDE" w:rsidRPr="00DD1D34" w:rsidRDefault="00AE5CDE" w:rsidP="00AE5CDE">
            <w:pPr>
              <w:spacing w:line="276" w:lineRule="auto"/>
              <w:rPr>
                <w:b/>
                <w:i/>
                <w:iCs/>
                <w:sz w:val="18"/>
                <w:szCs w:val="18"/>
                <w:lang w:val="en-GB"/>
              </w:rPr>
            </w:pPr>
            <w:r w:rsidRPr="00DD1D34">
              <w:rPr>
                <w:b/>
                <w:i/>
                <w:iCs/>
                <w:sz w:val="18"/>
                <w:szCs w:val="18"/>
                <w:lang w:val="en-GB"/>
              </w:rPr>
              <w:t>Chromelosporium carneum</w:t>
            </w:r>
            <w:r w:rsidRPr="00DD1D34">
              <w:rPr>
                <w:b/>
                <w:sz w:val="18"/>
                <w:szCs w:val="18"/>
                <w:lang w:val="en-GB"/>
              </w:rPr>
              <w:t xml:space="preserve"> </w:t>
            </w:r>
            <w:r w:rsidRPr="009512D2">
              <w:rPr>
                <w:sz w:val="18"/>
                <w:szCs w:val="18"/>
                <w:lang w:val="en-GB"/>
              </w:rPr>
              <w:t>(Pers.) Hennebert</w:t>
            </w:r>
          </w:p>
        </w:tc>
        <w:tc>
          <w:tcPr>
            <w:tcW w:w="3391" w:type="dxa"/>
            <w:vAlign w:val="center"/>
          </w:tcPr>
          <w:p w14:paraId="7C2E6777"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1B444827"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590C6D4" w14:textId="5FF3FA01"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plainTextFormattedCitation":"[38]","previouslyFormattedCitation":"(Mesquita et al. 2009)"},"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8]</w:t>
            </w:r>
            <w:r w:rsidRPr="005242C1">
              <w:rPr>
                <w:sz w:val="18"/>
                <w:szCs w:val="18"/>
                <w:lang w:val="en-GB"/>
              </w:rPr>
              <w:fldChar w:fldCharType="end"/>
            </w:r>
          </w:p>
        </w:tc>
      </w:tr>
      <w:tr w:rsidR="00AE5CDE" w:rsidRPr="00DD1D34" w14:paraId="4E63CAE6" w14:textId="77777777" w:rsidTr="0038188C">
        <w:trPr>
          <w:trHeight w:val="397"/>
        </w:trPr>
        <w:tc>
          <w:tcPr>
            <w:tcW w:w="4395" w:type="dxa"/>
            <w:shd w:val="clear" w:color="auto" w:fill="auto"/>
            <w:vAlign w:val="center"/>
            <w:hideMark/>
          </w:tcPr>
          <w:p w14:paraId="30974E70" w14:textId="77777777" w:rsidR="00AE5CDE" w:rsidRPr="00DD1D34" w:rsidRDefault="00AE5CDE" w:rsidP="00AE5CDE">
            <w:pPr>
              <w:spacing w:line="276" w:lineRule="auto"/>
              <w:rPr>
                <w:b/>
                <w:iCs/>
                <w:sz w:val="18"/>
                <w:szCs w:val="18"/>
                <w:lang w:val="en-GB"/>
              </w:rPr>
            </w:pPr>
            <w:r w:rsidRPr="00DD1D34">
              <w:rPr>
                <w:b/>
                <w:i/>
                <w:iCs/>
                <w:sz w:val="18"/>
                <w:szCs w:val="18"/>
                <w:lang w:val="en-GB"/>
              </w:rPr>
              <w:t xml:space="preserve">Chrysonilia </w:t>
            </w:r>
            <w:r w:rsidRPr="00DD1D34">
              <w:rPr>
                <w:b/>
                <w:iCs/>
                <w:sz w:val="18"/>
                <w:szCs w:val="18"/>
                <w:lang w:val="en-GB"/>
              </w:rPr>
              <w:t xml:space="preserve">sp. </w:t>
            </w:r>
            <w:r w:rsidRPr="009075DC">
              <w:rPr>
                <w:iCs/>
                <w:sz w:val="18"/>
                <w:szCs w:val="18"/>
                <w:lang w:val="en-GB"/>
              </w:rPr>
              <w:t>Arx</w:t>
            </w:r>
          </w:p>
        </w:tc>
        <w:tc>
          <w:tcPr>
            <w:tcW w:w="3391" w:type="dxa"/>
            <w:vAlign w:val="center"/>
          </w:tcPr>
          <w:p w14:paraId="37A8D9BB" w14:textId="577FB424" w:rsidR="00AE5CDE" w:rsidRPr="005242C1" w:rsidRDefault="00AE5CDE" w:rsidP="00D85868">
            <w:pPr>
              <w:spacing w:line="276" w:lineRule="auto"/>
              <w:jc w:val="center"/>
              <w:rPr>
                <w:sz w:val="18"/>
                <w:szCs w:val="18"/>
                <w:lang w:val="en-GB"/>
              </w:rPr>
            </w:pPr>
            <w:r w:rsidRPr="005242C1">
              <w:rPr>
                <w:sz w:val="18"/>
                <w:szCs w:val="18"/>
                <w:lang w:val="en-GB"/>
              </w:rPr>
              <w:t xml:space="preserve">Portugal, Spain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5781da71-35b2-453d-8f7b-292c7a1f52d1"]},{"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9cd2147-2773-4ed3-b067-6a0ba029de8f"]}],"mendeley":{"formattedCitation":"[4,5,24]","plainTextFormattedCitation":"[4,5,24]","previouslyFormattedCitation":"(Valentin 2007;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24]</w:t>
            </w:r>
            <w:r w:rsidRPr="005242C1">
              <w:rPr>
                <w:sz w:val="18"/>
                <w:szCs w:val="18"/>
                <w:lang w:val="en-GB"/>
              </w:rPr>
              <w:fldChar w:fldCharType="end"/>
            </w:r>
          </w:p>
        </w:tc>
        <w:tc>
          <w:tcPr>
            <w:tcW w:w="3392" w:type="dxa"/>
            <w:vAlign w:val="center"/>
          </w:tcPr>
          <w:p w14:paraId="63B5B9DE" w14:textId="691B45E8" w:rsidR="00AE5CDE" w:rsidRPr="005242C1" w:rsidRDefault="00AE5CDE"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2c8e1ea-e92d-4e08-9d63-dc351d7fc313"]}],"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4DA858CF" w14:textId="6EE0B3F7"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AE5CDE" w:rsidRPr="00DD1D34" w14:paraId="23D0CA3D" w14:textId="77777777" w:rsidTr="0038188C">
        <w:trPr>
          <w:trHeight w:val="397"/>
        </w:trPr>
        <w:tc>
          <w:tcPr>
            <w:tcW w:w="4395" w:type="dxa"/>
            <w:shd w:val="clear" w:color="auto" w:fill="auto"/>
            <w:vAlign w:val="center"/>
            <w:hideMark/>
          </w:tcPr>
          <w:p w14:paraId="656BC141"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hrysonilia sitophila </w:t>
            </w:r>
            <w:r w:rsidRPr="009075DC">
              <w:rPr>
                <w:sz w:val="18"/>
                <w:szCs w:val="18"/>
                <w:lang w:val="en-GB"/>
              </w:rPr>
              <w:t>(Mont.) Arx</w:t>
            </w:r>
          </w:p>
        </w:tc>
        <w:tc>
          <w:tcPr>
            <w:tcW w:w="3391" w:type="dxa"/>
            <w:vAlign w:val="center"/>
          </w:tcPr>
          <w:p w14:paraId="71E1C36F" w14:textId="59C031DF" w:rsidR="00AE5CDE" w:rsidRPr="005242C1" w:rsidRDefault="00AE5CDE" w:rsidP="00D85868">
            <w:pPr>
              <w:spacing w:line="276" w:lineRule="auto"/>
              <w:jc w:val="center"/>
              <w:rPr>
                <w:sz w:val="18"/>
                <w:szCs w:val="18"/>
              </w:rPr>
            </w:pPr>
            <w:r w:rsidRPr="005242C1">
              <w:rPr>
                <w:sz w:val="18"/>
                <w:szCs w:val="18"/>
                <w:lang w:val="en-GB"/>
              </w:rPr>
              <w:t>Cuba, Poland</w:t>
            </w:r>
            <w:r w:rsidR="00FE055A" w:rsidRPr="005242C1">
              <w:rPr>
                <w:sz w:val="18"/>
                <w:szCs w:val="18"/>
                <w:lang w:val="en-GB"/>
              </w:rPr>
              <w:t xml:space="preserve">, </w:t>
            </w:r>
            <w:r w:rsidRPr="005242C1">
              <w:rPr>
                <w:sz w:val="18"/>
                <w:szCs w:val="18"/>
                <w:lang w:val="en-GB"/>
              </w:rPr>
              <w:fldChar w:fldCharType="begin" w:fldLock="1"/>
            </w:r>
            <w:r w:rsidR="00B056A6">
              <w:rPr>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id":"ITEM-2","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2","issue":"3","issued":{"date-parts":[["2016"]]},"page":"513-527","title":"Viable fungi in the air of indoor environments of the National Archive of the Republic of Cuba","type":"article-journal","volume":"32"},"uris":["http://www.mendeley.com/documents/?uuid=a7c8a7a3-a481-4a0f-bb18-2010c7b315b4"]},{"id":"ITEM-3","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3","issue":"3","issued":{"date-parts":[["2015"]]},"page":"389-401","title":"Assessment of microbiological contamination in the work environments of museums, archives and libraries","type":"article-journal","volume":"31"},"uris":["http://www.mendeley.com/documents/?uuid=787ec923-8449-41a1-926e-3abc447246d4"]}],"mendeley":{"formattedCitation":"[16,17,19]","plainTextFormattedCitation":"[16,17,19]","previouslyFormattedCitation":"(Wlazło et al. 2008; Skóra et al. 2015; Anaya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6,17,19]</w:t>
            </w:r>
            <w:r w:rsidRPr="005242C1">
              <w:rPr>
                <w:sz w:val="18"/>
                <w:szCs w:val="18"/>
                <w:lang w:val="en-GB"/>
              </w:rPr>
              <w:fldChar w:fldCharType="end"/>
            </w:r>
          </w:p>
        </w:tc>
        <w:tc>
          <w:tcPr>
            <w:tcW w:w="3392" w:type="dxa"/>
            <w:vAlign w:val="center"/>
          </w:tcPr>
          <w:p w14:paraId="7D137DF2" w14:textId="7563A7ED" w:rsidR="00AE5CDE" w:rsidRPr="00B056A6" w:rsidRDefault="00AE5CDE" w:rsidP="00D85868">
            <w:pPr>
              <w:jc w:val="cente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b985607a-c491-4fd7-889e-1810dff2a5fa"]}],"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w:t>
            </w:r>
            <w:r w:rsidRPr="005242C1">
              <w:rPr>
                <w:sz w:val="18"/>
                <w:szCs w:val="18"/>
                <w:lang w:val="en-GB"/>
              </w:rPr>
              <w:fldChar w:fldCharType="end"/>
            </w:r>
          </w:p>
        </w:tc>
        <w:tc>
          <w:tcPr>
            <w:tcW w:w="3392" w:type="dxa"/>
            <w:shd w:val="clear" w:color="auto" w:fill="auto"/>
            <w:vAlign w:val="center"/>
          </w:tcPr>
          <w:p w14:paraId="6FD39A3B" w14:textId="77777777" w:rsidR="00AE5CDE" w:rsidRPr="00B056A6" w:rsidRDefault="00AE5CDE" w:rsidP="00AE5CDE">
            <w:pPr>
              <w:spacing w:line="276" w:lineRule="auto"/>
              <w:jc w:val="center"/>
              <w:rPr>
                <w:sz w:val="18"/>
                <w:szCs w:val="18"/>
              </w:rPr>
            </w:pPr>
            <w:r w:rsidRPr="00B056A6">
              <w:rPr>
                <w:sz w:val="18"/>
                <w:szCs w:val="18"/>
              </w:rPr>
              <w:t>-</w:t>
            </w:r>
          </w:p>
        </w:tc>
      </w:tr>
      <w:tr w:rsidR="00AE5CDE" w:rsidRPr="00DD1D34" w14:paraId="13574388" w14:textId="77777777" w:rsidTr="0038188C">
        <w:trPr>
          <w:trHeight w:val="397"/>
        </w:trPr>
        <w:tc>
          <w:tcPr>
            <w:tcW w:w="4395" w:type="dxa"/>
            <w:shd w:val="clear" w:color="auto" w:fill="auto"/>
            <w:vAlign w:val="center"/>
            <w:hideMark/>
          </w:tcPr>
          <w:p w14:paraId="1BEB42EE" w14:textId="77777777" w:rsidR="00AE5CDE" w:rsidRPr="00B056A6" w:rsidRDefault="00AE5CDE" w:rsidP="00AE5CDE">
            <w:pPr>
              <w:spacing w:line="276" w:lineRule="auto"/>
              <w:rPr>
                <w:b/>
                <w:i/>
                <w:iCs/>
                <w:sz w:val="18"/>
                <w:szCs w:val="18"/>
              </w:rPr>
            </w:pPr>
            <w:r w:rsidRPr="00B056A6">
              <w:rPr>
                <w:b/>
                <w:i/>
                <w:iCs/>
                <w:sz w:val="18"/>
                <w:szCs w:val="18"/>
              </w:rPr>
              <w:t xml:space="preserve">Chrysosporium </w:t>
            </w:r>
            <w:r w:rsidRPr="00B056A6">
              <w:rPr>
                <w:b/>
                <w:iCs/>
                <w:sz w:val="18"/>
                <w:szCs w:val="18"/>
              </w:rPr>
              <w:t xml:space="preserve">sp. </w:t>
            </w:r>
            <w:r w:rsidRPr="00B056A6">
              <w:rPr>
                <w:sz w:val="18"/>
                <w:szCs w:val="18"/>
              </w:rPr>
              <w:t>Corda</w:t>
            </w:r>
          </w:p>
        </w:tc>
        <w:tc>
          <w:tcPr>
            <w:tcW w:w="3391" w:type="dxa"/>
            <w:vAlign w:val="center"/>
          </w:tcPr>
          <w:p w14:paraId="2B7363DA" w14:textId="4C0F6310" w:rsidR="00AE5CDE" w:rsidRPr="005242C1" w:rsidRDefault="00AE5CDE" w:rsidP="00D85868">
            <w:pPr>
              <w:spacing w:line="276" w:lineRule="auto"/>
              <w:jc w:val="center"/>
              <w:rPr>
                <w:sz w:val="18"/>
                <w:szCs w:val="18"/>
              </w:rPr>
            </w:pPr>
            <w:r w:rsidRPr="005242C1">
              <w:rPr>
                <w:sz w:val="18"/>
                <w:szCs w:val="18"/>
              </w:rPr>
              <w:t xml:space="preserve">Argentina, Cuba, Lithuania, Mexico, Portugal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4ba24e44-9167-4331-8e9b-7d2b1f2dc943"]},{"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289935f6-2717-4513-ae91-b0c8f97ec3e4"]},{"id":"ITEM-4","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4","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0e4d06f7-21c0-48f8-b8c8-0cf08b81ee9f"]},{"id":"ITEM-5","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5","issue":"NE-1","issued":{"date-parts":[["2015"]]},"page":"32-38","title":"Aislamiento de hongos alergenos en una biblioteca universitaria","type":"article-journal","volume":"25"},"uris":["http://www.mendeley.com/documents/?uuid=c3aba17e-d5ac-4a96-a574-2fd9f39e6a2b"]},{"id":"ITEM-6","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6","issue":"1","issued":{"date-parts":[["2017"]]},"page":"40-51","title":"Viable allergenic fungi in a documentary deposit of the National Archive of Cuba","type":"article-journal","volume":"64"},"uris":["http://www.mendeley.com/documents/?uuid=6fcc44b8-43ab-4861-9311-4bf20f85012b"]}],"mendeley":{"formattedCitation":"[2–5,7,29]","plainTextFormattedCitation":"[2–5,7,29]","previouslyFormattedCitation":"(Bueno et al. 2003; Lugauskas &amp; Krikstaponis 2004; Pinheiro 2014; Pinheiro 2015; Zárate et al. 2015;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5,7,29]</w:t>
            </w:r>
            <w:r w:rsidRPr="005242C1">
              <w:rPr>
                <w:sz w:val="18"/>
                <w:szCs w:val="18"/>
                <w:lang w:val="en-GB"/>
              </w:rPr>
              <w:fldChar w:fldCharType="end"/>
            </w:r>
          </w:p>
        </w:tc>
        <w:tc>
          <w:tcPr>
            <w:tcW w:w="3392" w:type="dxa"/>
            <w:vAlign w:val="center"/>
          </w:tcPr>
          <w:p w14:paraId="04CA6F4D" w14:textId="77E63E76" w:rsidR="00AE5CDE" w:rsidRPr="005242C1" w:rsidRDefault="00AE5CDE" w:rsidP="00D85868">
            <w:pPr>
              <w:jc w:val="center"/>
              <w:rPr>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a5faab5-7e29-4673-be9c-4254280f8c15"]}],"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651C8CED" w14:textId="7406D536" w:rsidR="00AE5CDE" w:rsidRPr="005242C1" w:rsidRDefault="00AE5CDE" w:rsidP="00D85868">
            <w:pPr>
              <w:spacing w:line="276" w:lineRule="auto"/>
              <w:jc w:val="center"/>
              <w:rPr>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w:t>
            </w:r>
            <w:r w:rsidRPr="005242C1">
              <w:rPr>
                <w:noProof/>
                <w:sz w:val="18"/>
                <w:szCs w:val="18"/>
                <w:lang w:val="en-GB"/>
              </w:rPr>
              <w:fldChar w:fldCharType="end"/>
            </w:r>
          </w:p>
        </w:tc>
      </w:tr>
      <w:tr w:rsidR="00AE5CDE" w:rsidRPr="00DD1D34" w14:paraId="57EA4C38" w14:textId="77777777" w:rsidTr="0038188C">
        <w:trPr>
          <w:trHeight w:val="397"/>
        </w:trPr>
        <w:tc>
          <w:tcPr>
            <w:tcW w:w="4395" w:type="dxa"/>
            <w:vAlign w:val="center"/>
          </w:tcPr>
          <w:p w14:paraId="15C66D4F" w14:textId="12F41B14" w:rsidR="00AE5CDE" w:rsidRPr="00294220" w:rsidRDefault="00AE5CDE" w:rsidP="00AE5CDE">
            <w:pPr>
              <w:spacing w:line="276" w:lineRule="auto"/>
              <w:rPr>
                <w:iCs/>
                <w:sz w:val="18"/>
                <w:szCs w:val="18"/>
                <w:lang w:val="en-GB"/>
              </w:rPr>
            </w:pPr>
            <w:r w:rsidRPr="00DD1D34">
              <w:rPr>
                <w:b/>
                <w:i/>
                <w:iCs/>
                <w:sz w:val="18"/>
                <w:szCs w:val="18"/>
                <w:lang w:val="en-GB"/>
              </w:rPr>
              <w:t>Chrysosporium carmichaelli</w:t>
            </w:r>
            <w:r>
              <w:rPr>
                <w:b/>
                <w:i/>
                <w:iCs/>
                <w:sz w:val="18"/>
                <w:szCs w:val="18"/>
                <w:lang w:val="en-GB"/>
              </w:rPr>
              <w:t xml:space="preserve"> </w:t>
            </w:r>
            <w:r>
              <w:rPr>
                <w:iCs/>
                <w:sz w:val="18"/>
                <w:szCs w:val="18"/>
                <w:lang w:val="en-GB"/>
              </w:rPr>
              <w:t>Oorschot</w:t>
            </w:r>
          </w:p>
        </w:tc>
        <w:tc>
          <w:tcPr>
            <w:tcW w:w="3391" w:type="dxa"/>
            <w:vAlign w:val="center"/>
          </w:tcPr>
          <w:p w14:paraId="785C2C50"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031CF73F"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945DADF" w14:textId="6D140EB1"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AE5CDE" w:rsidRPr="00DD1D34" w14:paraId="4866EC58" w14:textId="77777777" w:rsidTr="0038188C">
        <w:trPr>
          <w:trHeight w:val="397"/>
        </w:trPr>
        <w:tc>
          <w:tcPr>
            <w:tcW w:w="4395" w:type="dxa"/>
            <w:shd w:val="clear" w:color="auto" w:fill="auto"/>
            <w:vAlign w:val="center"/>
            <w:hideMark/>
          </w:tcPr>
          <w:p w14:paraId="527ADB72" w14:textId="77777777" w:rsidR="00AE5CDE" w:rsidRPr="00DD1D34" w:rsidRDefault="00AE5CDE" w:rsidP="00AE5CDE">
            <w:pPr>
              <w:spacing w:line="276" w:lineRule="auto"/>
              <w:rPr>
                <w:b/>
                <w:i/>
                <w:iCs/>
                <w:sz w:val="18"/>
                <w:szCs w:val="18"/>
                <w:lang w:val="en-GB"/>
              </w:rPr>
            </w:pPr>
            <w:r w:rsidRPr="00DD1D34">
              <w:rPr>
                <w:b/>
                <w:i/>
                <w:iCs/>
                <w:sz w:val="18"/>
                <w:szCs w:val="18"/>
                <w:lang w:val="en-GB"/>
              </w:rPr>
              <w:t>Chrysosporium merdarium</w:t>
            </w:r>
            <w:r w:rsidRPr="009075DC">
              <w:rPr>
                <w:i/>
                <w:iCs/>
                <w:sz w:val="18"/>
                <w:szCs w:val="18"/>
                <w:lang w:val="en-GB"/>
              </w:rPr>
              <w:t xml:space="preserve"> </w:t>
            </w:r>
            <w:r w:rsidRPr="009075DC">
              <w:rPr>
                <w:sz w:val="18"/>
                <w:szCs w:val="18"/>
                <w:lang w:val="en-GB"/>
              </w:rPr>
              <w:t>(Link) J.W. Carmich.</w:t>
            </w:r>
          </w:p>
        </w:tc>
        <w:tc>
          <w:tcPr>
            <w:tcW w:w="3391" w:type="dxa"/>
            <w:vAlign w:val="center"/>
          </w:tcPr>
          <w:p w14:paraId="4E419089" w14:textId="0CA975B1" w:rsidR="00AE5CDE" w:rsidRPr="005242C1" w:rsidRDefault="00AE5CDE"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4452B5BB"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3412983B"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63E609F9" w14:textId="77777777" w:rsidTr="0038188C">
        <w:trPr>
          <w:trHeight w:val="397"/>
        </w:trPr>
        <w:tc>
          <w:tcPr>
            <w:tcW w:w="4395" w:type="dxa"/>
            <w:shd w:val="clear" w:color="auto" w:fill="auto"/>
            <w:vAlign w:val="center"/>
          </w:tcPr>
          <w:p w14:paraId="2F85CECD"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ladophialophora </w:t>
            </w:r>
            <w:r w:rsidRPr="00DD1D34">
              <w:rPr>
                <w:b/>
                <w:iCs/>
                <w:sz w:val="18"/>
                <w:szCs w:val="18"/>
                <w:lang w:val="en-GB"/>
              </w:rPr>
              <w:t>sp.</w:t>
            </w:r>
            <w:r w:rsidRPr="00DD1D34">
              <w:rPr>
                <w:b/>
                <w:i/>
                <w:iCs/>
                <w:sz w:val="18"/>
                <w:szCs w:val="18"/>
                <w:lang w:val="en-GB"/>
              </w:rPr>
              <w:t xml:space="preserve"> </w:t>
            </w:r>
            <w:r w:rsidRPr="009075DC">
              <w:rPr>
                <w:iCs/>
                <w:sz w:val="18"/>
                <w:szCs w:val="18"/>
                <w:lang w:val="en-GB"/>
              </w:rPr>
              <w:t>Borelli</w:t>
            </w:r>
          </w:p>
        </w:tc>
        <w:tc>
          <w:tcPr>
            <w:tcW w:w="3391" w:type="dxa"/>
            <w:vAlign w:val="center"/>
          </w:tcPr>
          <w:p w14:paraId="3B5B585A"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3A595248" w14:textId="1C1459CD" w:rsidR="00AE5CDE" w:rsidRPr="005242C1" w:rsidRDefault="00AE5CDE"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9450c16e-a572-4f3a-8855-0c49e2074e8c"]}],"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0FB668FA"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361C90" w14:paraId="110FABCD" w14:textId="77777777" w:rsidTr="0038188C">
        <w:trPr>
          <w:trHeight w:val="937"/>
        </w:trPr>
        <w:tc>
          <w:tcPr>
            <w:tcW w:w="4395" w:type="dxa"/>
            <w:shd w:val="clear" w:color="auto" w:fill="auto"/>
            <w:vAlign w:val="center"/>
            <w:hideMark/>
          </w:tcPr>
          <w:p w14:paraId="0B19766B"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ladosporium </w:t>
            </w:r>
            <w:r w:rsidRPr="00DD1D34">
              <w:rPr>
                <w:b/>
                <w:iCs/>
                <w:sz w:val="18"/>
                <w:szCs w:val="18"/>
                <w:lang w:val="en-GB"/>
              </w:rPr>
              <w:t xml:space="preserve">sp. </w:t>
            </w:r>
            <w:r w:rsidRPr="009075DC">
              <w:rPr>
                <w:sz w:val="18"/>
                <w:szCs w:val="18"/>
                <w:lang w:val="en-GB"/>
              </w:rPr>
              <w:t>Link</w:t>
            </w:r>
          </w:p>
        </w:tc>
        <w:tc>
          <w:tcPr>
            <w:tcW w:w="3391" w:type="dxa"/>
            <w:vAlign w:val="center"/>
          </w:tcPr>
          <w:p w14:paraId="6AE09BFE" w14:textId="4CDCA5E5" w:rsidR="00AE5CDE" w:rsidRPr="005242C1" w:rsidRDefault="00AE5CDE" w:rsidP="00D85868">
            <w:pPr>
              <w:spacing w:line="276" w:lineRule="auto"/>
              <w:jc w:val="center"/>
              <w:rPr>
                <w:sz w:val="18"/>
                <w:szCs w:val="18"/>
              </w:rPr>
            </w:pPr>
            <w:r w:rsidRPr="005242C1">
              <w:rPr>
                <w:sz w:val="18"/>
                <w:szCs w:val="18"/>
              </w:rPr>
              <w:t xml:space="preserve">Argentina, Brazil, Colombia, Cuba, Ethiopia, </w:t>
            </w:r>
            <w:r w:rsidR="00ED3E61" w:rsidRPr="005242C1">
              <w:rPr>
                <w:sz w:val="18"/>
                <w:szCs w:val="18"/>
              </w:rPr>
              <w:t xml:space="preserve">India, </w:t>
            </w:r>
            <w:r w:rsidRPr="005242C1">
              <w:rPr>
                <w:sz w:val="18"/>
                <w:szCs w:val="18"/>
              </w:rPr>
              <w:t xml:space="preserve">Italy, Mexico, Poland, Portugal, Spain </w:t>
            </w:r>
            <w:r w:rsidRPr="005242C1">
              <w:rPr>
                <w:sz w:val="18"/>
                <w:szCs w:val="18"/>
                <w:lang w:val="en-GB"/>
              </w:rPr>
              <w:fldChar w:fldCharType="begin" w:fldLock="1"/>
            </w:r>
            <w:r w:rsidR="00B056A6">
              <w:rPr>
                <w:sz w:val="18"/>
                <w:szCs w:val="18"/>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2","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0e9aaf3a-bd9f-4a55-b579-f1c180a26b0f"]},{"id":"ITEM-3","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3","issue":"051","issued":{"date-parts":[["2003"]]},"page":"27-34","title":"Hongos ambientales en una biblioteca: un año de estudio","type":"article-journal"},"uris":["http://www.mendeley.com/documents/?uuid=e47a8f41-e665-4013-aecd-1b47d19e3e78","http://www.mendeley.com/documents/?uuid=d73e2b1f-6a25-4f39-94a2-1d24234aab96","http://www.mendeley.com/documents/?uuid=1a04291e-a11a-4a14-9b1d-13aa40efb756"]},{"id":"ITEM-4","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4","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a15dac4a-908c-4e55-b287-fc6147330166"]},{"id":"ITEM-5","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5","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a04ddc40-172f-4e7b-8fa2-a72a89444fa2"]},{"id":"ITEM-6","itemData":{"author":[{"dropping-particle":"","family":"Valentin","given":"Nieves","non-dropping-particle":"","parse-names":false,"suffix":""}],"container-title":"Experts’ Roundtable on Sustainable Climate Management Strategies","editor":[{"dropping-particle":"","family":"Boersma","given":"Foekje","non-dropping-particle":"","parse-names":false,"suffix":""}],"id":"ITEM-6","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79682ae8-fdcb-4478-b2f7-87ac953ef02b"]},{"id":"ITEM-7","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7","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9290b642-5240-4908-a468-3440d7207167"]},{"id":"ITEM-8","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8","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5d534c3-79d0-4da5-beda-b6a19d9daf36"]},{"id":"ITEM-9","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9","issue":"1","issued":{"date-parts":[["2008"]]},"page":"60-69","title":"Analysis of the potential fungal biodeteriogen effects in the “Doctorate Library” of the University of Perugia, Italy","type":"article-journal","volume":"47"},"uris":["http://www.mendeley.com/documents/?uuid=7f3fbec3-36f2-4b48-9a37-94ab1f36b34c"]},{"id":"ITEM-10","itemData":{"DOI":"10.12980/APJTB.4.2014C807","ISBN":"1230-1485","ISSN":"22211691","PMID":"25183103","abstract":"OBJECTIVE: To evaluate the concentration of bacteria and fungi in the indoor environment of Jimma University libraries, so as to estimate the health hazard and to create standards for indoor air quality control.\\n\\nMETHODS: The microbial quality of indoor air of eight libraries of Jimma University was determined. The settle plate method using open Petri-dishes containing different culture media was employed to collect sample twice daily. Isolates were identified according to standard methods.\\n\\nRESULTS: The concentrations of bacteria and fungi aerosols in the indoor environment of the university libraries ranged between 367-2595 CFU/m(3). According to the sanitary standards classification of European Commission, almost all the libraries indoor air of Jimma University was heavily contaminated with bacteria and fungi. In spite of their major source difference, the average fungi density found in the indoor air of libraries did appear to follow the same trend with bacterial density (P=0.001). The bacteria isolates included Micrococcus sp., Staphylococcus aureus, Streptococcus pyogenes, Bacillus sp. and Neisseria sp. while Cladosporium sp., Alternaria sp., Penicillium sp. and Aspergillus sp. were the most isolated fungi.\\n\\nCONCLUSIONS: The indoor air of all libraries were in the range above highly contaminated according to European Commission classification and the most isolates are considered as potential candidates involved in the establishment of sick building syndromes and often associated with clinical manifestations like allergy, rhinitis, asthma and conjunctivitis. Thus, attention must be given to control those environmental factors which favor the growth and multiplication of microbes in indoor environment of libraries to safeguard the health of users and workers.","author":[{"dropping-particle":"","family":"Hayleeyesus","given":"Samuel Fekadu","non-dropping-particle":"","parse-names":false,"suffix":""},{"dropping-particle":"","family":"Manaye","given":"Abayneh Melaku","non-dropping-particle":"","parse-names":false,"suffix":""}],"container-title":"Asian Pacific Journal of Tropical Biomedicine","id":"ITEM-10","issue":"Suppl 1","issued":{"date-parts":[["2014"]]},"page":"S312-S317","title":"Microbiological Quality of Indoor Air in University Libraries","type":"article-journal","volume":"4"},"uris":["http://www.mendeley.com/documents/?uuid=62b14ff3-2f54-4120-9926-13e69c09b7b2"]},{"id":"ITEM-1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1","issue":"NE-1","issued":{"date-parts":[["2015"]]},"page":"32-38","title":"Aislamiento de hongos alergenos en una biblioteca universitaria","type":"article-journal","volume":"25"},"uris":["http://www.mendeley.com/documents/?uuid=c3aba17e-d5ac-4a96-a574-2fd9f39e6a2b"]},{"id":"ITEM-12","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2","issue":"3","issued":{"date-parts":[["2015"]]},"page":"537-547","title":"Determinación y comparación aerobiológica en tres archivos de la empresa de energía de Boyacá, Tunja (Colombia)","type":"article-journal","volume":"31"},"uris":["http://www.mendeley.com/documents/?uuid=fbe0ce50-63cf-4dfe-9366-1abb83378c6d"]},{"id":"ITEM-13","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3","issue":"1","issued":{"date-parts":[["2017"]]},"page":"40-51","title":"Viable allergenic fungi in a documentary deposit of the National Archive of Cuba","type":"article-journal","volume":"64"},"uris":["http://www.mendeley.com/documents/?uuid=6fcc44b8-43ab-4861-9311-4bf20f85012b"]},{"id":"ITEM-14","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14","issue":"4","issued":{"date-parts":[["2016"]]},"page":"3747-3757","title":"Airborne microorganisms cultivable on naturally ventilated document repositories of the National Archive of Cuba","type":"article-journal","volume":"23"},"uris":["http://www.mendeley.com/documents/?uuid=8146f5bf-1759-418d-9d95-f4bb571d4b70"]},{"id":"ITEM-15","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5","issue":"4","issued":{"date-parts":[["2014"]]},"page":"42-47","title":"Comparative aeromycological study of three libraries in Kamptee","type":"article-journal","volume":"2"},"uris":["http://www.mendeley.com/documents/?uuid=29415398-1d36-4079-a66f-95d5e1a90882"]}],"mendeley":{"formattedCitation":"[2,4,26,29,31–33,5,7,9,17,22–25]","plainTextFormattedCitation":"[2,4,26,29,31–33,5,7,9,17,22–25]","previouslyFormattedCitation":"(Gambale et al. 1993; Bueno et al. 2003; Aira et al. 2007; Valentin 2007; Ruga et al. 2008; Wlazło et al. 2008; Borrego et al. 2012; Hayleeyesus &amp; Manaye 2014; Pinheiro 2014; Thaware et al. 2014; Hernández-Velandia &amp; Lizarazo-Forero 2015; Pinheiro 2015; Zárate et al. 2015; Borrego &amp; Perdomo 2016;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4,26,29,31–33,5,7,9,17,22–25]</w:t>
            </w:r>
            <w:r w:rsidRPr="005242C1">
              <w:rPr>
                <w:sz w:val="18"/>
                <w:szCs w:val="18"/>
                <w:lang w:val="en-GB"/>
              </w:rPr>
              <w:fldChar w:fldCharType="end"/>
            </w:r>
          </w:p>
        </w:tc>
        <w:tc>
          <w:tcPr>
            <w:tcW w:w="3392" w:type="dxa"/>
            <w:vAlign w:val="center"/>
          </w:tcPr>
          <w:p w14:paraId="45CD5729" w14:textId="1DD089AA" w:rsidR="00AE5CDE" w:rsidRPr="005242C1" w:rsidRDefault="00AE5CDE" w:rsidP="00D85868">
            <w:pPr>
              <w:spacing w:line="276" w:lineRule="auto"/>
              <w:jc w:val="center"/>
              <w:rPr>
                <w:sz w:val="18"/>
                <w:szCs w:val="18"/>
              </w:rPr>
            </w:pPr>
            <w:r w:rsidRPr="005242C1">
              <w:rPr>
                <w:sz w:val="18"/>
                <w:szCs w:val="18"/>
              </w:rPr>
              <w:t xml:space="preserve">Italy,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a986d198-92b7-44d3-97cb-b8ca1cfcdb97"]},{"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27869360-94d7-4d8f-be1f-1b8427a45c2e"]},{"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mendeley":{"formattedCitation":"[4,5,10]","plainTextFormattedCitation":"[4,5,10]","previouslyFormattedCitation":"(Maggi et al. 2000;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10]</w:t>
            </w:r>
            <w:r w:rsidRPr="005242C1">
              <w:rPr>
                <w:sz w:val="18"/>
                <w:szCs w:val="18"/>
                <w:lang w:val="en-GB"/>
              </w:rPr>
              <w:fldChar w:fldCharType="end"/>
            </w:r>
          </w:p>
        </w:tc>
        <w:tc>
          <w:tcPr>
            <w:tcW w:w="3392" w:type="dxa"/>
            <w:shd w:val="clear" w:color="auto" w:fill="auto"/>
            <w:vAlign w:val="center"/>
          </w:tcPr>
          <w:p w14:paraId="71958B58" w14:textId="0D550A56" w:rsidR="00AE5CDE" w:rsidRPr="005242C1" w:rsidRDefault="00AE5CDE" w:rsidP="00D85868">
            <w:pPr>
              <w:spacing w:line="276" w:lineRule="auto"/>
              <w:jc w:val="center"/>
              <w:rPr>
                <w:noProof/>
                <w:sz w:val="18"/>
                <w:szCs w:val="18"/>
              </w:rPr>
            </w:pPr>
            <w:r w:rsidRPr="005242C1">
              <w:rPr>
                <w:sz w:val="18"/>
                <w:szCs w:val="18"/>
              </w:rPr>
              <w:t xml:space="preserve">Argentina, Brazil, </w:t>
            </w:r>
            <w:r w:rsidR="00D57A52" w:rsidRPr="005242C1">
              <w:rPr>
                <w:sz w:val="18"/>
                <w:szCs w:val="18"/>
              </w:rPr>
              <w:t>Czech</w:t>
            </w:r>
            <w:r w:rsidRPr="005242C1">
              <w:rPr>
                <w:sz w:val="18"/>
                <w:szCs w:val="18"/>
              </w:rPr>
              <w:t xml:space="preserve"> Republic, Costa Rica, Cuba, Finland, Greece, Iran, Italy, Nigeria, Poland, Portugal, USA </w:t>
            </w:r>
            <w:r w:rsidRPr="005242C1">
              <w:rPr>
                <w:sz w:val="18"/>
                <w:szCs w:val="18"/>
                <w:lang w:val="en-GB"/>
              </w:rPr>
              <w:fldChar w:fldCharType="begin" w:fldLock="1"/>
            </w:r>
            <w:r w:rsidR="00B056A6">
              <w:rPr>
                <w:sz w:val="18"/>
                <w:szCs w:val="18"/>
              </w:rPr>
              <w:instrText>ADDIN CSL_CITATION {"citationItems":[{"id":"ITEM-1","itemData":{"author":[{"dropping-particle":"","family":"Sterflinger","given":"Katja","non-dropping-particle":"","parse-names":false,"suffix":""},{"dropping-particle":"","family":"Engel","given":"Patricia","non-dropping-particle":"","parse-names":false,"suffix":""}],"container-title":"Paper Conservation: Decisions and Compromises / ICOM-CC Graphic Document Working Group – Interim Meeting","editor":[{"dropping-particle":"","family":"Watteeuw","given":"Lieve","non-dropping-particle":"","parse-names":false,"suffix":""},{"dropping-particle":"","family":"Hofmann","given":"Christa","non-dropping-particle":"","parse-names":false,"suffix":""}],"id":"ITEM-1","issued":{"date-parts":[["2013"]]},"page":"109-112","publisher":"ICOM Committee for Conservation","publisher-place":"Vienna","title":"Microorganisms in Books – First Results of the EU Project “Men and Books”","type":"paper-conference"},"uris":["http://www.mendeley.com/documents/?uuid=aea6b069-3990-4a94-a7d3-7d75fe495dc2"]},{"id":"ITEM-2","itemData":{"author":[{"dropping-particle":"","family":"Bankole","given":"Olubanke M","non-dropping-particle":"","parse-names":false,"suffix":""}],"container-title":"Library Review","id":"ITEM-2","issue":"6","issued":{"date-parts":[["2010"]]},"page":"414-429","title":"A review of biological deterioration of library materials and possible control strategies in the tropics","type":"article-journal","volume":"59"},"uris":["http://www.mendeley.com/documents/?uuid=4c87f1f0-f6e7-4fac-a314-7a8b300b536a","http://www.mendeley.com/documents/?uuid=fbd7538e-250b-4bc9-9e22-7340a26e57c8"]},{"id":"ITEM-3","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3","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58ae3768-1297-4fd0-b7a6-4e27b90639e5"]},{"id":"ITEM-4","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4","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http://www.mendeley.com/documents/?uuid=e3c46527-35d9-4b9e-85be-d2b96ed5bb4f"]},{"id":"ITEM-5","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5","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http://www.mendeley.com/documents/?uuid=0c9c95af-1bc2-413b-9691-e38c229e24a1"]},{"id":"ITEM-6","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6","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e9835d11-b2bb-4546-b52b-5bd021b45e4b"]},{"id":"ITEM-7","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7","issue":"3","issued":{"date-parts":[["2006"]]},"page":"420-422","title":"Fungal Contaminations in Historical Manuscripts at Astan Quds Museum Library, Mashhad, Iran","type":"article-journal","volume":"8"},"uris":["http://www.mendeley.com/documents/?uuid=210cd74f-0afc-42a9-af25-58b85ee55591","http://www.mendeley.com/documents/?uuid=236143cc-941e-4d8f-acd0-7a1dfe91b03d","http://www.mendeley.com/documents/?uuid=d7300c32-ef8f-428c-8074-a75e13325038"]},{"id":"ITEM-8","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8","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249dc8fd-b435-4fdf-af9b-21880bdd1fbc"]},{"id":"ITEM-9","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9","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http://www.mendeley.com/documents/?uuid=f7beb910-49eb-4100-abd2-f2c8ca2fccc6"]},{"id":"ITEM-10","itemData":{"DOI":"10.1016/j.ibiod.2012.03.011","ISSN":"09648305","author":[{"dropping-particle":"","family":"Montanari","given":"Matteo","non-dropping-particle":"","parse-names":false,"suffix":""},{"dropping-particle":"","family":"Melloni","given":"Valeria","non-dropping-particle":"","parse-names":false,"suffix":""},{"dropping-particle":"","family":"Pinzari","given":"Flavia","non-dropping-particle":"","parse-names":false,"suffix":""},{"dropping-particle":"","family":"Innocenti","given":"Gloria","non-dropping-particle":"","parse-names":false,"suffix":""}],"container-title":"International Biodeterioration &amp; Biodegradation","id":"ITEM-10","issued":{"date-parts":[["2012","11"]]},"page":"83-88","publisher":"Elsevier Ltd","title":"Fungal biodeterioration of historical library materials stored in Compactus movable shelves","type":"article-journal","volume":"75"},"uris":["http://www.mendeley.com/documents/?uuid=4be51913-c712-45a3-a3a6-dcb68f6e69e7","http://www.mendeley.com/documents/?uuid=49db3e19-3a70-42d5-ae67-06d3a428ecea","http://www.mendeley.com/documents/?uuid=69adcc0e-bd2a-4d06-81c3-2fc8cecf6f46"]},{"id":"ITEM-1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ce161512-b003-42c9-b07d-c116f8026fde"]},{"id":"ITEM-12","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2","issue":"December 2017","issued":{"date-parts":[["2018"]]},"page":"1-11","title":"Microbial diversity in biodeteriorated Greek historical documents dating back to the 19th and 20th century: A case study","type":"article-journal","volume":"e00596"},"uris":["http://www.mendeley.com/documents/?uuid=20fbf343-fd93-402e-97dc-378bc39e9500"]},{"id":"ITEM-13","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13","issued":{"date-parts":[["2018"]]},"page":"110-116","publisher":"Elsevier Masson SAS","title":"Disinfection of ancient paper contaminated with fungi using supercritical carbon dioxide","type":"article-journal","volume":"30"},"uris":["http://www.mendeley.com/documents/?uuid=fa7ac377-81b3-420a-a009-c427860c5793"]},{"id":"ITEM-14","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4","issue":"1","issued":{"date-parts":[["2018"]]},"page":"1-9","title":"Two new cellulolytic fungal species isolated from a 19th-century art collection","type":"article-journal","volume":"8"},"uris":["http://www.mendeley.com/documents/?uuid=ac43f713-bb39-44ea-8292-cc39eb9b3147"]},{"id":"ITEM-15","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5","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4,11,54,57,60,64,69,12,13,15,33,35,43,46,50]","plainTextFormattedCitation":"[4,11,54,57,60,64,69,12,13,15,33,35,43,46,50]","previouslyFormattedCitation":"(Hyvärinen et al. 2002; Di Bonaventura et al. 2003; Lourenço et al. 2005; Shamsian et al. 2006; Michaelsen et al. 2009; Bankole 2010; Michaelsen et al. 2010; Borrego et al. 2012; Montanari et al. 2012; Sterflinger &amp; Engel 2013; Pinheiro 2014; Coronado-Ruiz et al. 2018; Karakasidou et al. 2018; Kraková et al. 2018; Teixeira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11,54,57,60,64,69,12,13,15,33,35,43,46,50]</w:t>
            </w:r>
            <w:r w:rsidRPr="005242C1">
              <w:rPr>
                <w:sz w:val="18"/>
                <w:szCs w:val="18"/>
                <w:lang w:val="en-GB"/>
              </w:rPr>
              <w:fldChar w:fldCharType="end"/>
            </w:r>
            <w:r w:rsidRPr="005242C1">
              <w:rPr>
                <w:sz w:val="18"/>
                <w:szCs w:val="18"/>
              </w:rPr>
              <w:t xml:space="preserve"> </w:t>
            </w:r>
          </w:p>
        </w:tc>
      </w:tr>
      <w:tr w:rsidR="00AE5CDE" w:rsidRPr="001354EE" w14:paraId="053BB630" w14:textId="77777777" w:rsidTr="0038188C">
        <w:trPr>
          <w:trHeight w:val="63"/>
        </w:trPr>
        <w:tc>
          <w:tcPr>
            <w:tcW w:w="4395" w:type="dxa"/>
            <w:shd w:val="clear" w:color="auto" w:fill="auto"/>
            <w:vAlign w:val="center"/>
          </w:tcPr>
          <w:p w14:paraId="5E80BB68" w14:textId="705F27B3" w:rsidR="00AE5CDE" w:rsidRPr="00B056A6" w:rsidRDefault="00AE5CDE" w:rsidP="00AE5CDE">
            <w:pPr>
              <w:spacing w:line="276" w:lineRule="auto"/>
              <w:rPr>
                <w:b/>
                <w:i/>
                <w:iCs/>
                <w:sz w:val="18"/>
                <w:szCs w:val="18"/>
              </w:rPr>
            </w:pPr>
            <w:r w:rsidRPr="00B056A6">
              <w:rPr>
                <w:b/>
                <w:i/>
                <w:iCs/>
                <w:sz w:val="18"/>
                <w:szCs w:val="18"/>
              </w:rPr>
              <w:t xml:space="preserve">Cladosporium angustisporum </w:t>
            </w:r>
            <w:r w:rsidRPr="00B056A6">
              <w:rPr>
                <w:iCs/>
                <w:sz w:val="18"/>
                <w:szCs w:val="18"/>
              </w:rPr>
              <w:t>Bensch, Summerell, Crous &amp; U. Braun</w:t>
            </w:r>
          </w:p>
        </w:tc>
        <w:tc>
          <w:tcPr>
            <w:tcW w:w="3391" w:type="dxa"/>
            <w:vAlign w:val="center"/>
          </w:tcPr>
          <w:p w14:paraId="0BA279BF" w14:textId="0D82F7F0"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73255C9D" w14:textId="746E7A0A"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7B5EF721" w14:textId="77ECDD97" w:rsidR="00AE5CDE" w:rsidRPr="005242C1" w:rsidRDefault="00AE5CDE" w:rsidP="00D85868">
            <w:pPr>
              <w:spacing w:line="276" w:lineRule="auto"/>
              <w:jc w:val="center"/>
              <w:rPr>
                <w:sz w:val="18"/>
                <w:szCs w:val="18"/>
              </w:rPr>
            </w:pPr>
            <w:r w:rsidRPr="005242C1">
              <w:rPr>
                <w:sz w:val="18"/>
                <w:szCs w:val="18"/>
              </w:rPr>
              <w:t xml:space="preserve">Costa Rica </w:t>
            </w:r>
            <w:r w:rsidRPr="005242C1">
              <w:rPr>
                <w:sz w:val="18"/>
                <w:szCs w:val="18"/>
                <w:lang w:val="en-GB"/>
              </w:rPr>
              <w:fldChar w:fldCharType="begin" w:fldLock="1"/>
            </w:r>
            <w:r w:rsidR="00B056A6">
              <w:rPr>
                <w:sz w:val="18"/>
                <w:szCs w:val="18"/>
              </w:rPr>
              <w:instrText>ADDIN CSL_CITATION {"citationItems":[{"id":"ITEM-1","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issue":"1","issued":{"date-parts":[["2018"]]},"page":"1-9","title":"Two new cellulolytic fungal species isolated from a 19th-century art collection","type":"article-journal","volume":"8"},"uris":["http://www.mendeley.com/documents/?uuid=ac43f713-bb39-44ea-8292-cc39eb9b3147"]}],"mendeley":{"formattedCitation":"[43]","plainTextFormattedCitation":"[43]","previouslyFormattedCitation":"(Coronado-Ruiz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3]</w:t>
            </w:r>
            <w:r w:rsidRPr="005242C1">
              <w:rPr>
                <w:sz w:val="18"/>
                <w:szCs w:val="18"/>
                <w:lang w:val="en-GB"/>
              </w:rPr>
              <w:fldChar w:fldCharType="end"/>
            </w:r>
          </w:p>
        </w:tc>
      </w:tr>
      <w:tr w:rsidR="00AE5CDE" w:rsidRPr="00081792" w14:paraId="3CB83C8F" w14:textId="77777777" w:rsidTr="00930A33">
        <w:trPr>
          <w:trHeight w:val="535"/>
        </w:trPr>
        <w:tc>
          <w:tcPr>
            <w:tcW w:w="4395" w:type="dxa"/>
            <w:shd w:val="clear" w:color="auto" w:fill="auto"/>
            <w:vAlign w:val="center"/>
            <w:hideMark/>
          </w:tcPr>
          <w:p w14:paraId="213EA2A1" w14:textId="77777777" w:rsidR="00AE5CDE" w:rsidRPr="00361C90" w:rsidRDefault="00AE5CDE" w:rsidP="00AE5CDE">
            <w:pPr>
              <w:spacing w:line="276" w:lineRule="auto"/>
              <w:rPr>
                <w:b/>
                <w:i/>
                <w:iCs/>
                <w:sz w:val="18"/>
                <w:szCs w:val="18"/>
              </w:rPr>
            </w:pPr>
            <w:r w:rsidRPr="00361C90">
              <w:rPr>
                <w:b/>
                <w:i/>
                <w:iCs/>
                <w:sz w:val="18"/>
                <w:szCs w:val="18"/>
              </w:rPr>
              <w:lastRenderedPageBreak/>
              <w:t xml:space="preserve">Cladosporium cladosporioides </w:t>
            </w:r>
            <w:r w:rsidRPr="00361C90">
              <w:rPr>
                <w:sz w:val="18"/>
                <w:szCs w:val="18"/>
              </w:rPr>
              <w:t>(Fresen.) G.A. de Vries</w:t>
            </w:r>
          </w:p>
        </w:tc>
        <w:tc>
          <w:tcPr>
            <w:tcW w:w="3391" w:type="dxa"/>
            <w:vAlign w:val="center"/>
          </w:tcPr>
          <w:p w14:paraId="7AF1B514" w14:textId="1196D524" w:rsidR="00AE5CDE" w:rsidRPr="005242C1" w:rsidRDefault="00AE5CDE" w:rsidP="00D85868">
            <w:pPr>
              <w:spacing w:line="276" w:lineRule="auto"/>
              <w:jc w:val="center"/>
              <w:rPr>
                <w:sz w:val="18"/>
                <w:szCs w:val="18"/>
                <w:lang w:val="en-GB"/>
              </w:rPr>
            </w:pPr>
            <w:r w:rsidRPr="005242C1">
              <w:rPr>
                <w:sz w:val="18"/>
                <w:szCs w:val="18"/>
                <w:lang w:val="en-GB"/>
              </w:rPr>
              <w:t xml:space="preserve">Argentina, Cuba, Egypt, France, Italy, Lithuania, Poland </w:t>
            </w:r>
            <w:r w:rsidRPr="005242C1">
              <w:rPr>
                <w:sz w:val="18"/>
                <w:szCs w:val="18"/>
                <w:lang w:val="en-GB"/>
              </w:rPr>
              <w:fldChar w:fldCharType="begin" w:fldLock="1"/>
            </w:r>
            <w:r w:rsidR="00B056A6">
              <w:rPr>
                <w:sz w:val="18"/>
                <w:szCs w:val="18"/>
                <w:lang w:val="en-GB"/>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ae2d88f4-e1e8-43b5-9ff0-c519e51a912a"]},{"id":"ITEM-3","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3","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6e590461-3673-4947-862f-e3487fb32641"]},{"id":"ITEM-4","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4","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9644cfda-9bcd-4206-94f7-a8b50b4dc256"]},{"id":"ITEM-5","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5","issued":{"date-parts":[["2015"]]},"page":"1-7","title":"The extreme environment of a library: Xerophilic fungi inhabiting indoor niches","type":"article-journal","volume":"99"},"uris":["http://www.mendeley.com/documents/?uuid=8c2c861f-deac-41ca-95b4-ddc1e41e6f47"]},{"id":"ITEM-6","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6","issue":"1","issued":{"date-parts":[["2017"]]},"page":"93-118","title":"Air microbial contamination and factors affecting its occurrence in certain book libraries in Egypt.","type":"article-journal","volume":"57"},"uris":["http://www.mendeley.com/documents/?uuid=58c940b7-4822-4c4f-b723-5f6de83978b0"]},{"id":"ITEM-7","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7","issue":"3","issued":{"date-parts":[["2016"]]},"page":"397-407","title":"Fungal secondary metabolite analysis applied to Cultural Heritage: the case of a contaminated library in Venice","type":"article-journal","volume":"9"},"uris":["http://www.mendeley.com/documents/?uuid=ac26feea-eae3-4c2d-b7c6-d722b65e9507"]},{"id":"ITEM-8","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8","issue":"6","issued":{"date-parts":[["2012"]]},"page":"514-522","title":"Microbiological evaluation of ten French archives and link to occupational symptoms","type":"article-journal","volume":"22"},"uris":["http://www.mendeley.com/documents/?uuid=ad1b6379-d0a5-4fad-b432-47f195777d07"]},{"id":"ITEM-9","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9","issue":"3","issued":{"date-parts":[["2016"]]},"page":"513-527","title":"Viable fungi in the air of indoor environments of the National Archive of the Republic of Cuba","type":"article-journal","volume":"32"},"uris":["http://www.mendeley.com/documents/?uuid=a7c8a7a3-a481-4a0f-bb18-2010c7b315b4"]},{"id":"ITEM-10","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0","issue":"3","issued":{"date-parts":[["2015"]]},"page":"389-401","title":"Assessment of microbiological contamination in the work environments of museums, archives and libraries","type":"article-journal","volume":"31"},"uris":["http://www.mendeley.com/documents/?uuid=787ec923-8449-41a1-926e-3abc447246d4"]}],"mendeley":{"formattedCitation":"[3,8,16–20,33,36,39]","plainTextFormattedCitation":"[3,8,16–20,33,36,39]","previouslyFormattedCitation":"(Lugauskas &amp; Krikstaponis 2004; Wlazło et al. 2008; Zielińska-Jankiewicz et al. 2008; Borrego et al. 2012; Roussel et al. 2012; Micheluz et al. 2015; Skóra et al. 2015; Anaya et al. 2016; Micheluz et al. 2016;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8,16–20,33,36,39]</w:t>
            </w:r>
            <w:r w:rsidRPr="005242C1">
              <w:rPr>
                <w:sz w:val="18"/>
                <w:szCs w:val="18"/>
                <w:lang w:val="en-GB"/>
              </w:rPr>
              <w:fldChar w:fldCharType="end"/>
            </w:r>
          </w:p>
        </w:tc>
        <w:tc>
          <w:tcPr>
            <w:tcW w:w="3392" w:type="dxa"/>
            <w:vAlign w:val="center"/>
          </w:tcPr>
          <w:p w14:paraId="25BCC21E" w14:textId="6A84ABA7" w:rsidR="00AE5CDE" w:rsidRPr="00B056A6" w:rsidRDefault="00AE5CDE" w:rsidP="00D85868">
            <w:pPr>
              <w:spacing w:line="276" w:lineRule="auto"/>
              <w:jc w:val="center"/>
              <w:rPr>
                <w:sz w:val="18"/>
                <w:szCs w:val="18"/>
                <w:lang w:val="en-GB"/>
              </w:rPr>
            </w:pPr>
            <w:r w:rsidRPr="005242C1">
              <w:rPr>
                <w:sz w:val="18"/>
                <w:szCs w:val="18"/>
                <w:lang w:val="en-GB"/>
              </w:rPr>
              <w:t xml:space="preserve">Cuba, Italy, 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e9dd0da1-d698-48ce-b423-90b9f11fd898"]},{"id":"ITEM-2","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2","issue":"3-4","issued":{"date-parts":[["2000"]]},"page":"429-434","title":"Airborne fungal spores in dust present in archives: Proposal for a detection method, new for archival materials","type":"article-journal","volume":"16"},"uris":["http://www.mendeley.com/documents/?uuid=7a3cb116-d32e-485d-a73c-4e32d928396c"]},{"id":"ITEM-3","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3","issued":{"date-parts":[["2017"]]},"page":"205-226","title":"Fungi in Archive Repositories Environments and the Deterioration of the Graphics Documents","type":"article-journal","volume":"11"},"uris":["http://www.mendeley.com/documents/?uuid=0ed884ca-cf7c-4f79-981a-10404f6f58db"]},{"id":"ITEM-4","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4","issue":"3","issued":{"date-parts":[["2015"]]},"page":"389-401","title":"Assessment of microbiological contamination in the work environments of museums, archives and libraries","type":"article-journal","volume":"31"},"uris":["http://www.mendeley.com/documents/?uuid=787ec923-8449-41a1-926e-3abc447246d4"]}],"mendeley":{"formattedCitation":"[10,18,19,30]","plainTextFormattedCitation":"[10,18,19,30]","previouslyFormattedCitation":"(Maggi et al. 2000; Zielińska-Jankiewicz et al. 2008; Skóra et al. 2015;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18,19,30]</w:t>
            </w:r>
            <w:r w:rsidRPr="005242C1">
              <w:rPr>
                <w:sz w:val="18"/>
                <w:szCs w:val="18"/>
                <w:lang w:val="en-GB"/>
              </w:rPr>
              <w:fldChar w:fldCharType="end"/>
            </w:r>
          </w:p>
        </w:tc>
        <w:tc>
          <w:tcPr>
            <w:tcW w:w="3392" w:type="dxa"/>
            <w:shd w:val="clear" w:color="auto" w:fill="auto"/>
            <w:vAlign w:val="center"/>
          </w:tcPr>
          <w:p w14:paraId="556FCA7F" w14:textId="36E6A132" w:rsidR="00AE5CDE" w:rsidRPr="005242C1" w:rsidRDefault="00AE5CDE" w:rsidP="00D85868">
            <w:pPr>
              <w:spacing w:line="276" w:lineRule="auto"/>
              <w:jc w:val="center"/>
              <w:rPr>
                <w:sz w:val="18"/>
                <w:szCs w:val="18"/>
              </w:rPr>
            </w:pPr>
            <w:r w:rsidRPr="00B056A6">
              <w:rPr>
                <w:sz w:val="18"/>
                <w:szCs w:val="18"/>
                <w:lang w:val="en-GB"/>
              </w:rPr>
              <w:t xml:space="preserve">Brazil, Costa Rica, Italy, Portugal </w:t>
            </w:r>
            <w:r w:rsidRPr="005242C1">
              <w:rPr>
                <w:sz w:val="18"/>
                <w:szCs w:val="18"/>
                <w:lang w:val="en-GB"/>
              </w:rPr>
              <w:fldChar w:fldCharType="begin" w:fldLock="1"/>
            </w:r>
            <w:r w:rsidR="00B056A6">
              <w:rPr>
                <w:sz w:val="18"/>
                <w:szCs w:val="18"/>
                <w:lang w:val="en-GB"/>
              </w:rPr>
              <w:instrText>ADDIN CSL_CITATION {"citationItems":[{"id":"ITEM-1","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1","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id":"ITEM-2","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2","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6dab17df-8079-4285-9f9f-13822afffd4c"]},{"id":"ITEM-3","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3","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id":"ITEM-4","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4","issue":"2","issued":{"date-parts":[["2008"]]},"note":"doi: 10.1016/j.ibiod.2008.01.005","page":"186-194","title":"Microfungal biodeterioration of historic paper: Preliminary FTIR and microbiological analyses","type":"article-journal","volume":"62"},"uris":["http://www.mendeley.com/documents/?uuid=f5ce6f76-c0d7-422b-8645-835239948c9c"]},{"id":"ITEM-5","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5","issue":"1","issued":{"date-parts":[["2018"]]},"page":"1-9","title":"Two new cellulolytic fungal species isolated from a 19th-century art collection","type":"article-journal","volume":"8"},"uris":["http://www.mendeley.com/documents/?uuid=ac43f713-bb39-44ea-8292-cc39eb9b3147"]}],"mendeley":{"formattedCitation":"[14,38,43,51,60]","plainTextFormattedCitation":"[14,38,43,51,60]","previouslyFormattedCitation":"(da Silva et al. 2006; Zotti et al. 2008; Mesquita et al. 2009; Michaelsen et al. 2009; Coronado-Ruiz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4,38,43,51,60]</w:t>
            </w:r>
            <w:r w:rsidRPr="005242C1">
              <w:rPr>
                <w:sz w:val="18"/>
                <w:szCs w:val="18"/>
                <w:lang w:val="en-GB"/>
              </w:rPr>
              <w:fldChar w:fldCharType="end"/>
            </w:r>
          </w:p>
        </w:tc>
      </w:tr>
      <w:tr w:rsidR="00AE5CDE" w:rsidRPr="00081792" w14:paraId="17B0DA8B" w14:textId="77777777" w:rsidTr="0038188C">
        <w:trPr>
          <w:trHeight w:val="259"/>
        </w:trPr>
        <w:tc>
          <w:tcPr>
            <w:tcW w:w="4395" w:type="dxa"/>
            <w:shd w:val="clear" w:color="auto" w:fill="auto"/>
            <w:vAlign w:val="center"/>
          </w:tcPr>
          <w:p w14:paraId="02F80C4D" w14:textId="77777777" w:rsidR="00AE5CDE" w:rsidRPr="00496915" w:rsidRDefault="00AE5CDE" w:rsidP="00AE5CDE">
            <w:pPr>
              <w:spacing w:line="276" w:lineRule="auto"/>
              <w:rPr>
                <w:b/>
                <w:i/>
                <w:iCs/>
                <w:sz w:val="18"/>
                <w:szCs w:val="18"/>
              </w:rPr>
            </w:pPr>
            <w:r w:rsidRPr="00496915">
              <w:rPr>
                <w:b/>
                <w:i/>
                <w:sz w:val="18"/>
                <w:szCs w:val="18"/>
              </w:rPr>
              <w:t>Cladosporium colocasiae</w:t>
            </w:r>
            <w:r w:rsidRPr="00496915">
              <w:rPr>
                <w:b/>
                <w:i/>
                <w:iCs/>
                <w:sz w:val="18"/>
                <w:szCs w:val="18"/>
              </w:rPr>
              <w:t> </w:t>
            </w:r>
            <w:r w:rsidRPr="00496915">
              <w:rPr>
                <w:iCs/>
                <w:sz w:val="18"/>
                <w:szCs w:val="18"/>
              </w:rPr>
              <w:t>Sawada</w:t>
            </w:r>
          </w:p>
        </w:tc>
        <w:tc>
          <w:tcPr>
            <w:tcW w:w="3391" w:type="dxa"/>
            <w:vAlign w:val="center"/>
          </w:tcPr>
          <w:p w14:paraId="00FC8AFE"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736CDB69"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322A3144" w14:textId="1EA31630" w:rsidR="00AE5CDE" w:rsidRPr="005242C1" w:rsidRDefault="00AE5CDE" w:rsidP="00D85868">
            <w:pPr>
              <w:spacing w:line="276" w:lineRule="auto"/>
              <w:jc w:val="center"/>
              <w:rPr>
                <w:sz w:val="18"/>
                <w:szCs w:val="18"/>
                <w:lang w:val="en-GB"/>
              </w:rPr>
            </w:pPr>
            <w:r w:rsidRPr="005242C1">
              <w:rPr>
                <w:sz w:val="18"/>
                <w:szCs w:val="18"/>
              </w:rPr>
              <w:t xml:space="preserve">Indonesia </w:t>
            </w:r>
            <w:r w:rsidRPr="005242C1">
              <w:rPr>
                <w:sz w:val="18"/>
                <w:szCs w:val="18"/>
                <w:lang w:val="en-GB"/>
              </w:rPr>
              <w:fldChar w:fldCharType="begin" w:fldLock="1"/>
            </w:r>
            <w:r w:rsidR="00B056A6">
              <w:rPr>
                <w:sz w:val="18"/>
                <w:szCs w:val="18"/>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2]</w:t>
            </w:r>
            <w:r w:rsidRPr="005242C1">
              <w:rPr>
                <w:sz w:val="18"/>
                <w:szCs w:val="18"/>
                <w:lang w:val="en-GB"/>
              </w:rPr>
              <w:fldChar w:fldCharType="end"/>
            </w:r>
          </w:p>
        </w:tc>
      </w:tr>
      <w:tr w:rsidR="00AE5CDE" w:rsidRPr="00211875" w14:paraId="341872D6" w14:textId="77777777" w:rsidTr="0038188C">
        <w:trPr>
          <w:trHeight w:val="432"/>
        </w:trPr>
        <w:tc>
          <w:tcPr>
            <w:tcW w:w="4395" w:type="dxa"/>
            <w:shd w:val="clear" w:color="auto" w:fill="auto"/>
            <w:vAlign w:val="center"/>
          </w:tcPr>
          <w:p w14:paraId="76BCBBFE" w14:textId="77777777" w:rsidR="00AE5CDE" w:rsidRPr="00E92CC4" w:rsidRDefault="00AE5CDE" w:rsidP="00AE5CDE">
            <w:pPr>
              <w:spacing w:line="276" w:lineRule="auto"/>
              <w:rPr>
                <w:b/>
                <w:i/>
                <w:sz w:val="18"/>
                <w:szCs w:val="18"/>
                <w:lang w:val="en-GB"/>
              </w:rPr>
            </w:pPr>
            <w:r w:rsidRPr="00E92CC4">
              <w:rPr>
                <w:b/>
                <w:i/>
                <w:sz w:val="18"/>
                <w:szCs w:val="18"/>
                <w:lang w:val="en-GB"/>
              </w:rPr>
              <w:t>Cladosporium colombiae </w:t>
            </w:r>
            <w:r w:rsidRPr="00E92CC4">
              <w:rPr>
                <w:sz w:val="18"/>
                <w:szCs w:val="18"/>
                <w:lang w:val="en-GB"/>
              </w:rPr>
              <w:t>K. Schub. &amp; Crous</w:t>
            </w:r>
          </w:p>
        </w:tc>
        <w:tc>
          <w:tcPr>
            <w:tcW w:w="3391" w:type="dxa"/>
            <w:vAlign w:val="center"/>
          </w:tcPr>
          <w:p w14:paraId="4184F3A3" w14:textId="46CDF7C5"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24839181" w14:textId="66A7273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671BACF" w14:textId="67668D4A" w:rsidR="00AE5CDE" w:rsidRPr="005242C1" w:rsidRDefault="00AE5CDE" w:rsidP="00D85868">
            <w:pPr>
              <w:spacing w:line="276" w:lineRule="auto"/>
              <w:jc w:val="center"/>
              <w:rPr>
                <w:sz w:val="18"/>
                <w:szCs w:val="18"/>
                <w:lang w:val="en-GB"/>
              </w:rPr>
            </w:pPr>
            <w:r w:rsidRPr="005242C1">
              <w:rPr>
                <w:sz w:val="18"/>
                <w:szCs w:val="18"/>
              </w:rPr>
              <w:t xml:space="preserve">Indonesia </w:t>
            </w:r>
            <w:r w:rsidRPr="005242C1">
              <w:rPr>
                <w:sz w:val="18"/>
                <w:szCs w:val="18"/>
                <w:lang w:val="en-GB"/>
              </w:rPr>
              <w:fldChar w:fldCharType="begin" w:fldLock="1"/>
            </w:r>
            <w:r w:rsidR="00B056A6">
              <w:rPr>
                <w:sz w:val="18"/>
                <w:szCs w:val="18"/>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2]</w:t>
            </w:r>
            <w:r w:rsidRPr="005242C1">
              <w:rPr>
                <w:sz w:val="18"/>
                <w:szCs w:val="18"/>
                <w:lang w:val="en-GB"/>
              </w:rPr>
              <w:fldChar w:fldCharType="end"/>
            </w:r>
          </w:p>
        </w:tc>
      </w:tr>
      <w:tr w:rsidR="00AE5CDE" w:rsidRPr="0030132A" w14:paraId="4C610A36" w14:textId="77777777" w:rsidTr="0038188C">
        <w:trPr>
          <w:trHeight w:val="85"/>
        </w:trPr>
        <w:tc>
          <w:tcPr>
            <w:tcW w:w="4395" w:type="dxa"/>
            <w:shd w:val="clear" w:color="auto" w:fill="auto"/>
            <w:vAlign w:val="center"/>
          </w:tcPr>
          <w:p w14:paraId="28554CDA" w14:textId="583BE70F" w:rsidR="00AE5CDE" w:rsidRPr="00CF5471" w:rsidRDefault="00AE5CDE" w:rsidP="00AE5CDE">
            <w:pPr>
              <w:spacing w:line="276" w:lineRule="auto"/>
              <w:rPr>
                <w:sz w:val="20"/>
                <w:szCs w:val="20"/>
              </w:rPr>
            </w:pPr>
            <w:r w:rsidRPr="00CF5471">
              <w:rPr>
                <w:b/>
                <w:i/>
                <w:sz w:val="18"/>
                <w:szCs w:val="18"/>
              </w:rPr>
              <w:t xml:space="preserve">Cladosporium </w:t>
            </w:r>
            <w:r>
              <w:rPr>
                <w:b/>
                <w:i/>
                <w:sz w:val="18"/>
                <w:szCs w:val="18"/>
              </w:rPr>
              <w:t>coraloides</w:t>
            </w:r>
            <w:r w:rsidRPr="00CF5471">
              <w:rPr>
                <w:b/>
                <w:i/>
                <w:sz w:val="18"/>
                <w:szCs w:val="18"/>
              </w:rPr>
              <w:t xml:space="preserve"> </w:t>
            </w:r>
            <w:r>
              <w:rPr>
                <w:sz w:val="18"/>
                <w:szCs w:val="18"/>
              </w:rPr>
              <w:t>Yamamoto</w:t>
            </w:r>
            <w:r w:rsidRPr="00CF5471">
              <w:rPr>
                <w:sz w:val="20"/>
                <w:szCs w:val="20"/>
              </w:rPr>
              <w:t xml:space="preserve"> </w:t>
            </w:r>
          </w:p>
        </w:tc>
        <w:tc>
          <w:tcPr>
            <w:tcW w:w="3391" w:type="dxa"/>
            <w:vAlign w:val="center"/>
          </w:tcPr>
          <w:p w14:paraId="6B720FE0" w14:textId="75AD3EA2"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20]</w:t>
            </w:r>
            <w:r w:rsidRPr="005242C1">
              <w:rPr>
                <w:sz w:val="18"/>
                <w:szCs w:val="18"/>
              </w:rPr>
              <w:fldChar w:fldCharType="end"/>
            </w:r>
          </w:p>
        </w:tc>
        <w:tc>
          <w:tcPr>
            <w:tcW w:w="3392" w:type="dxa"/>
            <w:vAlign w:val="center"/>
          </w:tcPr>
          <w:p w14:paraId="11D7E58F" w14:textId="11C29C0A"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28E690E" w14:textId="71E8D97C"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30132A" w14:paraId="33623905" w14:textId="77777777" w:rsidTr="005D7B64">
        <w:trPr>
          <w:trHeight w:val="397"/>
        </w:trPr>
        <w:tc>
          <w:tcPr>
            <w:tcW w:w="4395" w:type="dxa"/>
            <w:shd w:val="clear" w:color="auto" w:fill="auto"/>
            <w:vAlign w:val="center"/>
            <w:hideMark/>
          </w:tcPr>
          <w:p w14:paraId="28FA5B34" w14:textId="77777777" w:rsidR="00AE5CDE" w:rsidRPr="000B46EC" w:rsidRDefault="00AE5CDE" w:rsidP="00AE5CDE">
            <w:pPr>
              <w:spacing w:line="276" w:lineRule="auto"/>
              <w:rPr>
                <w:b/>
                <w:i/>
                <w:iCs/>
                <w:sz w:val="18"/>
                <w:szCs w:val="18"/>
                <w:lang w:val="en-GB"/>
              </w:rPr>
            </w:pPr>
            <w:r w:rsidRPr="000B46EC">
              <w:rPr>
                <w:b/>
                <w:i/>
                <w:iCs/>
                <w:sz w:val="18"/>
                <w:szCs w:val="18"/>
                <w:lang w:val="en-GB"/>
              </w:rPr>
              <w:t xml:space="preserve">Cladosporium elatum </w:t>
            </w:r>
            <w:r w:rsidRPr="000B46EC">
              <w:rPr>
                <w:sz w:val="18"/>
                <w:szCs w:val="18"/>
                <w:lang w:val="en-GB"/>
              </w:rPr>
              <w:t>(Harz) Nannf.</w:t>
            </w:r>
          </w:p>
        </w:tc>
        <w:tc>
          <w:tcPr>
            <w:tcW w:w="10175" w:type="dxa"/>
            <w:gridSpan w:val="3"/>
            <w:vAlign w:val="center"/>
          </w:tcPr>
          <w:p w14:paraId="3317CEB8" w14:textId="14189749" w:rsidR="00AE5CDE" w:rsidRPr="005242C1" w:rsidRDefault="00AE5CDE" w:rsidP="00AE5CDE">
            <w:pPr>
              <w:spacing w:line="276" w:lineRule="auto"/>
              <w:jc w:val="center"/>
              <w:rPr>
                <w:i/>
                <w:sz w:val="18"/>
                <w:szCs w:val="18"/>
                <w:lang w:val="en-GB"/>
              </w:rPr>
            </w:pPr>
            <w:r w:rsidRPr="005242C1">
              <w:rPr>
                <w:i/>
                <w:sz w:val="18"/>
                <w:szCs w:val="18"/>
                <w:lang w:val="en-GB"/>
              </w:rPr>
              <w:t>See current name: Ochrocladosporium elatum</w:t>
            </w:r>
          </w:p>
        </w:tc>
      </w:tr>
      <w:tr w:rsidR="00AE5CDE" w:rsidRPr="0030132A" w14:paraId="5EB67E15" w14:textId="77777777" w:rsidTr="005D7B64">
        <w:trPr>
          <w:trHeight w:val="397"/>
        </w:trPr>
        <w:tc>
          <w:tcPr>
            <w:tcW w:w="4395" w:type="dxa"/>
            <w:shd w:val="clear" w:color="auto" w:fill="auto"/>
            <w:vAlign w:val="center"/>
            <w:hideMark/>
          </w:tcPr>
          <w:p w14:paraId="5A3235EE"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ladosporium fulvum </w:t>
            </w:r>
            <w:r w:rsidRPr="009075DC">
              <w:rPr>
                <w:sz w:val="18"/>
                <w:szCs w:val="18"/>
                <w:lang w:val="en-GB"/>
              </w:rPr>
              <w:t>Cooke</w:t>
            </w:r>
          </w:p>
        </w:tc>
        <w:tc>
          <w:tcPr>
            <w:tcW w:w="10175" w:type="dxa"/>
            <w:gridSpan w:val="3"/>
            <w:vAlign w:val="center"/>
          </w:tcPr>
          <w:p w14:paraId="5AB4A1F8" w14:textId="7BBAA31A" w:rsidR="00AE5CDE" w:rsidRPr="005242C1" w:rsidRDefault="00AE5CDE" w:rsidP="00AE5CDE">
            <w:pPr>
              <w:spacing w:line="276" w:lineRule="auto"/>
              <w:jc w:val="center"/>
              <w:rPr>
                <w:i/>
                <w:sz w:val="18"/>
                <w:szCs w:val="18"/>
                <w:lang w:val="en-GB"/>
              </w:rPr>
            </w:pPr>
            <w:r w:rsidRPr="005242C1">
              <w:rPr>
                <w:i/>
                <w:sz w:val="18"/>
                <w:szCs w:val="18"/>
                <w:lang w:val="en-GB"/>
              </w:rPr>
              <w:t>See current name: Fulvia fulva</w:t>
            </w:r>
          </w:p>
        </w:tc>
      </w:tr>
      <w:tr w:rsidR="00AE5CDE" w:rsidRPr="00C42667" w14:paraId="37A58FB1" w14:textId="77777777" w:rsidTr="0038188C">
        <w:trPr>
          <w:trHeight w:val="397"/>
        </w:trPr>
        <w:tc>
          <w:tcPr>
            <w:tcW w:w="4395" w:type="dxa"/>
            <w:shd w:val="clear" w:color="auto" w:fill="auto"/>
            <w:vAlign w:val="center"/>
          </w:tcPr>
          <w:p w14:paraId="022AAA9E" w14:textId="2FCE0C29" w:rsidR="00AE5CDE" w:rsidRPr="00B056A6" w:rsidRDefault="00AE5CDE" w:rsidP="00AE5CDE">
            <w:pPr>
              <w:spacing w:line="276" w:lineRule="auto"/>
              <w:rPr>
                <w:b/>
                <w:i/>
                <w:iCs/>
                <w:sz w:val="18"/>
                <w:szCs w:val="18"/>
                <w:lang w:val="en-GB"/>
              </w:rPr>
            </w:pPr>
            <w:r w:rsidRPr="00B056A6">
              <w:rPr>
                <w:b/>
                <w:i/>
                <w:iCs/>
                <w:sz w:val="18"/>
                <w:szCs w:val="18"/>
                <w:lang w:val="en-GB"/>
              </w:rPr>
              <w:t xml:space="preserve">Cladosporium halotolerans </w:t>
            </w:r>
            <w:r w:rsidRPr="00B056A6">
              <w:rPr>
                <w:iCs/>
                <w:sz w:val="18"/>
                <w:szCs w:val="18"/>
                <w:lang w:val="en-GB"/>
              </w:rPr>
              <w:t>Zalar, de Hoog &amp; Gunde-Cim.</w:t>
            </w:r>
          </w:p>
        </w:tc>
        <w:tc>
          <w:tcPr>
            <w:tcW w:w="3391" w:type="dxa"/>
            <w:vAlign w:val="center"/>
          </w:tcPr>
          <w:p w14:paraId="39E033A9" w14:textId="07E0293C" w:rsidR="00AE5CDE" w:rsidRPr="005242C1" w:rsidRDefault="00AE5CDE" w:rsidP="00D85868">
            <w:pPr>
              <w:spacing w:line="276" w:lineRule="auto"/>
              <w:jc w:val="center"/>
              <w:rPr>
                <w:sz w:val="18"/>
                <w:szCs w:val="18"/>
              </w:rPr>
            </w:pPr>
            <w:r w:rsidRPr="005242C1">
              <w:rPr>
                <w:sz w:val="18"/>
                <w:szCs w:val="18"/>
                <w:lang w:val="en-GB"/>
              </w:rPr>
              <w:t xml:space="preserve">Italy </w:t>
            </w:r>
            <w:r w:rsidRPr="005242C1">
              <w:rPr>
                <w:sz w:val="18"/>
                <w:szCs w:val="18"/>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20]</w:t>
            </w:r>
            <w:r w:rsidRPr="005242C1">
              <w:rPr>
                <w:sz w:val="18"/>
                <w:szCs w:val="18"/>
              </w:rPr>
              <w:fldChar w:fldCharType="end"/>
            </w:r>
          </w:p>
        </w:tc>
        <w:tc>
          <w:tcPr>
            <w:tcW w:w="3392" w:type="dxa"/>
            <w:vAlign w:val="center"/>
          </w:tcPr>
          <w:p w14:paraId="692AA014" w14:textId="589BEEE1"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20]</w:t>
            </w:r>
            <w:r w:rsidRPr="005242C1">
              <w:rPr>
                <w:sz w:val="18"/>
                <w:szCs w:val="18"/>
              </w:rPr>
              <w:fldChar w:fldCharType="end"/>
            </w:r>
          </w:p>
        </w:tc>
        <w:tc>
          <w:tcPr>
            <w:tcW w:w="3392" w:type="dxa"/>
            <w:shd w:val="clear" w:color="auto" w:fill="auto"/>
            <w:vAlign w:val="center"/>
          </w:tcPr>
          <w:p w14:paraId="234C0D43" w14:textId="49EA8DD8"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8C3C93" w14:paraId="3C0B1D7F" w14:textId="77777777" w:rsidTr="0038188C">
        <w:trPr>
          <w:trHeight w:val="574"/>
        </w:trPr>
        <w:tc>
          <w:tcPr>
            <w:tcW w:w="4395" w:type="dxa"/>
            <w:shd w:val="clear" w:color="auto" w:fill="auto"/>
            <w:vAlign w:val="center"/>
            <w:hideMark/>
          </w:tcPr>
          <w:p w14:paraId="1A0FE76A" w14:textId="77777777" w:rsidR="00AE5CDE" w:rsidRPr="00DD1D34" w:rsidRDefault="00AE5CDE" w:rsidP="00AE5CDE">
            <w:pPr>
              <w:spacing w:line="276" w:lineRule="auto"/>
              <w:rPr>
                <w:b/>
                <w:i/>
                <w:iCs/>
                <w:sz w:val="18"/>
                <w:szCs w:val="18"/>
                <w:lang w:val="en-GB"/>
              </w:rPr>
            </w:pPr>
            <w:r w:rsidRPr="00DD1D34">
              <w:rPr>
                <w:b/>
                <w:i/>
                <w:iCs/>
                <w:sz w:val="18"/>
                <w:szCs w:val="18"/>
                <w:lang w:val="en-GB"/>
              </w:rPr>
              <w:t>Cladosporium herbarum</w:t>
            </w:r>
            <w:r w:rsidRPr="009512D2">
              <w:rPr>
                <w:i/>
                <w:iCs/>
                <w:sz w:val="18"/>
                <w:szCs w:val="18"/>
                <w:lang w:val="en-GB"/>
              </w:rPr>
              <w:t xml:space="preserve"> </w:t>
            </w:r>
            <w:r w:rsidRPr="009512D2">
              <w:rPr>
                <w:sz w:val="18"/>
                <w:szCs w:val="18"/>
                <w:lang w:val="en-GB"/>
              </w:rPr>
              <w:t>(Pers.) Link</w:t>
            </w:r>
          </w:p>
        </w:tc>
        <w:tc>
          <w:tcPr>
            <w:tcW w:w="3391" w:type="dxa"/>
            <w:vAlign w:val="center"/>
          </w:tcPr>
          <w:p w14:paraId="6F2D83AE" w14:textId="5136ADAE" w:rsidR="00AE5CDE" w:rsidRPr="005242C1" w:rsidRDefault="00AE5CDE" w:rsidP="00D85868">
            <w:pPr>
              <w:spacing w:line="276" w:lineRule="auto"/>
              <w:jc w:val="center"/>
              <w:rPr>
                <w:sz w:val="18"/>
                <w:szCs w:val="18"/>
                <w:lang w:val="en-GB"/>
              </w:rPr>
            </w:pPr>
            <w:r w:rsidRPr="005242C1">
              <w:rPr>
                <w:sz w:val="18"/>
                <w:szCs w:val="18"/>
                <w:lang w:val="en-GB"/>
              </w:rPr>
              <w:t xml:space="preserve">Argentina, Cuba, France, India, Lithuania,  Poland,  Spain </w:t>
            </w:r>
            <w:r w:rsidRPr="005242C1">
              <w:rPr>
                <w:sz w:val="18"/>
                <w:szCs w:val="18"/>
                <w:lang w:val="en-GB"/>
              </w:rPr>
              <w:fldChar w:fldCharType="begin" w:fldLock="1"/>
            </w:r>
            <w:r w:rsidR="00B056A6">
              <w:rPr>
                <w:sz w:val="18"/>
                <w:szCs w:val="18"/>
                <w:lang w:val="en-GB"/>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023/A:1007638132658","ISSN":"03935965","author":[{"dropping-particle":"","family":"Jain","given":"Ashok K.","non-dropping-particle":"","parse-names":false,"suffix":""}],"container-title":"Aerobiologia","id":"ITEM-2","issue":"2","issued":{"date-parts":[["2000"]]},"page":"221-225","title":"Survey of bioaerosol in different indoor working environments in central India","type":"article-journal","volume":"16"},"uris":["http://www.mendeley.com/documents/?uuid=8aa9f367-293b-4496-9e3a-1631c24d7c79","http://www.mendeley.com/documents/?uuid=6b4fce0b-c69d-4865-9fd9-98c5567de8e4","http://www.mendeley.com/documents/?uuid=1cac1ff6-2247-4cd7-9874-e53bd5d69a89"]},{"id":"ITEM-3","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3","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f47bd99d-f904-4b80-b066-0383e525d923"]},{"id":"ITEM-4","itemData":{"author":[{"dropping-particle":"","family":"Valentin","given":"Nieves","non-dropping-particle":"","parse-names":false,"suffix":""}],"container-title":"Experts’ Roundtable on Sustainable Climate Management Strategies","editor":[{"dropping-particle":"","family":"Boersma","given":"Foekje","non-dropping-particle":"","parse-names":false,"suffix":""}],"id":"ITEM-4","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258dc226-f9e4-4f41-bb01-97dffc04c886"]},{"id":"ITEM-5","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5","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c8758f2a-3599-4a34-a69c-f5701dce7780"]},{"id":"ITEM-6","itemData":{"author":[{"dropping-particle":"","family":"Nayak","given":"Bijaya Kumar","non-dropping-particle":"","parse-names":false,"suffix":""}],"container-title":"International Journal of PharmTech Research","id":"ITEM-6","issue":"6","issued":{"date-parts":[["2015"]]},"page":"306-312","title":"Volumetric samplings of airborne fungal spores in different college libraries : A Preliminary study","type":"article-journal","volume":"8"},"uris":["http://www.mendeley.com/documents/?uuid=f531f956-953c-4c93-bc5a-1f3a4b7845db"]},{"id":"ITEM-7","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7","issue":"6","issued":{"date-parts":[["2012"]]},"page":"514-522","title":"Microbiological evaluation of ten French archives and link to occupational symptoms","type":"article-journal","volume":"22"},"uris":["http://www.mendeley.com/documents/?uuid=ad1b6379-d0a5-4fad-b432-47f195777d07"]},{"id":"ITEM-8","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8","issue":"3","issued":{"date-parts":[["2015"]]},"page":"389-401","title":"Assessment of microbiological contamination in the work environments of museums, archives and libraries","type":"article-journal","volume":"31"},"uris":["http://www.mendeley.com/documents/?uuid=787ec923-8449-41a1-926e-3abc447246d4"]}],"mendeley":{"formattedCitation":"[1,3,8,18,19,24,33,68]","plainTextFormattedCitation":"[1,3,8,18,19,24,33,68]","previouslyFormattedCitation":"(Jain 2000; Lugauskas &amp; Krikstaponis 2004; Valentin 2007; Zielińska-Jankiewicz et al. 2008; Borrego et al. 2012; Roussel et al. 2012; Nayak 2015;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3,8,18,19,24,33,68]</w:t>
            </w:r>
            <w:r w:rsidRPr="005242C1">
              <w:rPr>
                <w:sz w:val="18"/>
                <w:szCs w:val="18"/>
                <w:lang w:val="en-GB"/>
              </w:rPr>
              <w:fldChar w:fldCharType="end"/>
            </w:r>
          </w:p>
        </w:tc>
        <w:tc>
          <w:tcPr>
            <w:tcW w:w="3392" w:type="dxa"/>
            <w:vAlign w:val="center"/>
          </w:tcPr>
          <w:p w14:paraId="40219090" w14:textId="75957593" w:rsidR="00AE5CDE" w:rsidRPr="005242C1" w:rsidRDefault="00AE5CDE" w:rsidP="00AE5CDE">
            <w:pPr>
              <w:spacing w:line="276" w:lineRule="auto"/>
              <w:jc w:val="center"/>
              <w:rPr>
                <w:sz w:val="18"/>
                <w:szCs w:val="18"/>
                <w:lang w:val="en-GB"/>
              </w:rPr>
            </w:pPr>
            <w:r w:rsidRPr="005242C1">
              <w:rPr>
                <w:sz w:val="18"/>
                <w:szCs w:val="18"/>
                <w:lang w:val="en-GB"/>
              </w:rPr>
              <w:t xml:space="preserve">Cuba, </w:t>
            </w:r>
            <w:r w:rsidR="00D025D8" w:rsidRPr="005242C1">
              <w:rPr>
                <w:sz w:val="18"/>
                <w:szCs w:val="18"/>
                <w:lang w:val="en-GB"/>
              </w:rPr>
              <w:t xml:space="preserve">France, </w:t>
            </w:r>
            <w:r w:rsidRPr="005242C1">
              <w:rPr>
                <w:sz w:val="18"/>
                <w:szCs w:val="18"/>
                <w:lang w:val="en-GB"/>
              </w:rPr>
              <w:t>Italy, Poland</w:t>
            </w:r>
          </w:p>
          <w:p w14:paraId="62B3C2F2" w14:textId="5076B2EC" w:rsidR="00D025D8" w:rsidRPr="005242C1" w:rsidRDefault="00AE5CDE" w:rsidP="00D85868">
            <w:pPr>
              <w:spacing w:line="276" w:lineRule="auto"/>
              <w:jc w:val="center"/>
              <w:rPr>
                <w:sz w:val="18"/>
                <w:szCs w:val="18"/>
                <w:lang w:val="en-GB"/>
              </w:rPr>
            </w:pP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3de02f73-5e48-4293-adf7-f821aa84fe0c"]},{"id":"ITEM-2","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2","issue":"3-4","issued":{"date-parts":[["2000"]]},"page":"429-434","title":"Airborne fungal spores in dust present in archives: Proposal for a detection method, new for archival materials","type":"article-journal","volume":"16"},"uris":["http://www.mendeley.com/documents/?uuid=7a3cb116-d32e-485d-a73c-4e32d928396c"]},{"id":"ITEM-3","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3","issued":{"date-parts":[["2017"]]},"page":"205-226","title":"Fungi in Archive Repositories Environments and the Deterioration of the Graphics Documents","type":"article-journal","volume":"11"},"uris":["http://www.mendeley.com/documents/?uuid=0ed884ca-cf7c-4f79-981a-10404f6f58db"]},{"id":"ITEM-4","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4","issue":"3","issued":{"date-parts":[["2015"]]},"page":"389-401","title":"Assessment of microbiological contamination in the work environments of museums, archives and libraries","type":"article-journal","volume":"31"},"uris":["http://www.mendeley.com/documents/?uuid=787ec923-8449-41a1-926e-3abc447246d4"]},{"id":"ITEM-5","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5","issue":"6","issued":{"date-parts":[["2012"]]},"page":"514-522","title":"Microbiological evaluation of ten French archives and link to occupational symptoms","type":"article-journal","volume":"22"},"uris":["http://www.mendeley.com/documents/?uuid=ad1b6379-d0a5-4fad-b432-47f195777d07"]}],"mendeley":{"formattedCitation":"[8,10,18,19,30]","plainTextFormattedCitation":"[8,10,18,19,30]","previouslyFormattedCitation":"(Maggi et al. 2000; Zielińska-Jankiewicz et al. 2008; Roussel et al. 2012; Skóra et al. 2015;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8,10,18,19,30]</w:t>
            </w:r>
            <w:r w:rsidRPr="005242C1">
              <w:rPr>
                <w:sz w:val="18"/>
                <w:szCs w:val="18"/>
                <w:lang w:val="en-GB"/>
              </w:rPr>
              <w:fldChar w:fldCharType="end"/>
            </w:r>
          </w:p>
        </w:tc>
        <w:tc>
          <w:tcPr>
            <w:tcW w:w="3392" w:type="dxa"/>
            <w:shd w:val="clear" w:color="auto" w:fill="auto"/>
            <w:vAlign w:val="center"/>
          </w:tcPr>
          <w:p w14:paraId="254AA791" w14:textId="52D5D6AF" w:rsidR="00AE5CDE" w:rsidRPr="005242C1" w:rsidRDefault="00AE5CDE" w:rsidP="00D85868">
            <w:pPr>
              <w:spacing w:line="276" w:lineRule="auto"/>
              <w:jc w:val="center"/>
              <w:rPr>
                <w:sz w:val="18"/>
                <w:szCs w:val="18"/>
                <w:lang w:val="en-GB"/>
              </w:rPr>
            </w:pPr>
            <w:r w:rsidRPr="005242C1">
              <w:rPr>
                <w:sz w:val="18"/>
                <w:szCs w:val="18"/>
                <w:lang w:val="en-GB"/>
              </w:rPr>
              <w:t xml:space="preserve">India, Italy, Poland </w:t>
            </w:r>
            <w:r w:rsidRPr="005242C1">
              <w:rPr>
                <w:sz w:val="18"/>
                <w:szCs w:val="18"/>
                <w:lang w:val="en-GB"/>
              </w:rPr>
              <w:fldChar w:fldCharType="begin" w:fldLock="1"/>
            </w:r>
            <w:r w:rsidR="00B056A6">
              <w:rPr>
                <w:sz w:val="18"/>
                <w:szCs w:val="18"/>
                <w:lang w:val="en-GB"/>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id":"ITEM-2","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2","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6a9dce0a-0b86-48b3-b1ad-67cc6b8da921"]},{"id":"ITEM-3","itemData":{"author":[{"dropping-particle":"","family":"Sterflinger","given":"Katja","non-dropping-particle":"","parse-names":false,"suffix":""},{"dropping-particle":"","family":"Engel","given":"Patricia","non-dropping-particle":"","parse-names":false,"suffix":""}],"container-title":"Men and Books: From Microorganisms to Megaorganisms","id":"ITEM-3","issued":{"date-parts":[["2014"]]},"page":"Poster presentation","publisher-place":"St. Pölten","title":"Microorganisms in books – the Archives of the Protestant Parish of the Holy Trinity in Swidnica","type":"paper-conference"},"uris":["http://www.mendeley.com/documents/?uuid=60872e7a-0286-4c9e-bfd4-a4dbd60022b4"]}],"mendeley":{"formattedCitation":"[37,60,70]","plainTextFormattedCitation":"[37,60,70]","previouslyFormattedCitation":"(Das et al. 1997; Michaelsen et al. 2009; Sterflinger &amp; Enge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7,60,70]</w:t>
            </w:r>
            <w:r w:rsidRPr="005242C1">
              <w:rPr>
                <w:sz w:val="18"/>
                <w:szCs w:val="18"/>
                <w:lang w:val="en-GB"/>
              </w:rPr>
              <w:fldChar w:fldCharType="end"/>
            </w:r>
          </w:p>
        </w:tc>
      </w:tr>
      <w:tr w:rsidR="00AE5CDE" w:rsidRPr="00DD1D34" w14:paraId="00C80AC3" w14:textId="77777777" w:rsidTr="0038188C">
        <w:trPr>
          <w:trHeight w:val="397"/>
        </w:trPr>
        <w:tc>
          <w:tcPr>
            <w:tcW w:w="4395" w:type="dxa"/>
            <w:shd w:val="clear" w:color="auto" w:fill="auto"/>
            <w:vAlign w:val="center"/>
          </w:tcPr>
          <w:p w14:paraId="11777758"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ladosporium macrocarpum </w:t>
            </w:r>
            <w:r w:rsidRPr="009512D2">
              <w:rPr>
                <w:iCs/>
                <w:sz w:val="18"/>
                <w:szCs w:val="18"/>
                <w:lang w:val="en-GB"/>
              </w:rPr>
              <w:t>Preuss</w:t>
            </w:r>
          </w:p>
        </w:tc>
        <w:tc>
          <w:tcPr>
            <w:tcW w:w="3391" w:type="dxa"/>
            <w:vAlign w:val="center"/>
          </w:tcPr>
          <w:p w14:paraId="2F2A1528"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7C7A5D1E" w14:textId="4F4EF7DC"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7D5353F0"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261EB390" w14:textId="77777777" w:rsidTr="0038188C">
        <w:trPr>
          <w:trHeight w:val="397"/>
        </w:trPr>
        <w:tc>
          <w:tcPr>
            <w:tcW w:w="4395" w:type="dxa"/>
            <w:shd w:val="clear" w:color="auto" w:fill="auto"/>
            <w:vAlign w:val="center"/>
          </w:tcPr>
          <w:p w14:paraId="155195F6" w14:textId="77777777" w:rsidR="00AE5CDE" w:rsidRPr="00DD1D34" w:rsidRDefault="00AE5CDE" w:rsidP="00AE5CDE">
            <w:pPr>
              <w:spacing w:line="276" w:lineRule="auto"/>
              <w:rPr>
                <w:b/>
                <w:i/>
                <w:iCs/>
                <w:sz w:val="18"/>
                <w:szCs w:val="18"/>
                <w:lang w:val="en-GB"/>
              </w:rPr>
            </w:pPr>
            <w:r w:rsidRPr="00DD1D34">
              <w:rPr>
                <w:b/>
                <w:i/>
                <w:iCs/>
                <w:sz w:val="18"/>
                <w:szCs w:val="18"/>
                <w:lang w:val="en-GB"/>
              </w:rPr>
              <w:t>Cladosporium ossifragi</w:t>
            </w:r>
            <w:r w:rsidRPr="00DD1D34">
              <w:rPr>
                <w:b/>
                <w:lang w:val="en-GB"/>
              </w:rPr>
              <w:t xml:space="preserve"> </w:t>
            </w:r>
            <w:r w:rsidRPr="009512D2">
              <w:rPr>
                <w:iCs/>
                <w:sz w:val="18"/>
                <w:szCs w:val="18"/>
                <w:lang w:val="en-GB"/>
              </w:rPr>
              <w:t>(Rostr.) U. Braun &amp; K. Schub.</w:t>
            </w:r>
          </w:p>
        </w:tc>
        <w:tc>
          <w:tcPr>
            <w:tcW w:w="3391" w:type="dxa"/>
            <w:vAlign w:val="center"/>
          </w:tcPr>
          <w:p w14:paraId="75F2BDE8" w14:textId="44EF2ED3"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mendeley":{"formattedCitation":"[39]","plainTextFormattedCitation":"[39]","previouslyFormattedCitation":"(Micheluz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9]</w:t>
            </w:r>
            <w:r w:rsidRPr="005242C1">
              <w:rPr>
                <w:sz w:val="18"/>
                <w:szCs w:val="18"/>
                <w:lang w:val="en-GB"/>
              </w:rPr>
              <w:fldChar w:fldCharType="end"/>
            </w:r>
          </w:p>
        </w:tc>
        <w:tc>
          <w:tcPr>
            <w:tcW w:w="3392" w:type="dxa"/>
            <w:vAlign w:val="center"/>
          </w:tcPr>
          <w:p w14:paraId="7C6C53D1"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2D87C20"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496915" w14:paraId="769D6DD9" w14:textId="77777777" w:rsidTr="0038188C">
        <w:trPr>
          <w:trHeight w:val="397"/>
        </w:trPr>
        <w:tc>
          <w:tcPr>
            <w:tcW w:w="4395" w:type="dxa"/>
            <w:shd w:val="clear" w:color="auto" w:fill="auto"/>
            <w:vAlign w:val="center"/>
            <w:hideMark/>
          </w:tcPr>
          <w:p w14:paraId="02DB7049" w14:textId="77777777" w:rsidR="00AE5CDE" w:rsidRPr="003D0AA1" w:rsidRDefault="00AE5CDE" w:rsidP="00AE5CDE">
            <w:pPr>
              <w:spacing w:line="276" w:lineRule="auto"/>
              <w:rPr>
                <w:b/>
                <w:i/>
                <w:iCs/>
                <w:sz w:val="18"/>
                <w:szCs w:val="18"/>
              </w:rPr>
            </w:pPr>
            <w:r w:rsidRPr="003D0AA1">
              <w:rPr>
                <w:b/>
                <w:i/>
                <w:iCs/>
                <w:sz w:val="18"/>
                <w:szCs w:val="18"/>
              </w:rPr>
              <w:t xml:space="preserve">Cladosporium oxysporum </w:t>
            </w:r>
            <w:r w:rsidRPr="009512D2">
              <w:rPr>
                <w:sz w:val="18"/>
                <w:szCs w:val="18"/>
              </w:rPr>
              <w:t>Berk. &amp; M.A. Curtis</w:t>
            </w:r>
          </w:p>
        </w:tc>
        <w:tc>
          <w:tcPr>
            <w:tcW w:w="3391" w:type="dxa"/>
            <w:vAlign w:val="center"/>
          </w:tcPr>
          <w:p w14:paraId="376F533F"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vAlign w:val="center"/>
          </w:tcPr>
          <w:p w14:paraId="44D9709B" w14:textId="54BFB352" w:rsidR="00AE5CDE" w:rsidRPr="005242C1" w:rsidRDefault="00AE5CDE"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shd w:val="clear" w:color="auto" w:fill="auto"/>
            <w:vAlign w:val="center"/>
          </w:tcPr>
          <w:p w14:paraId="64C1B72F" w14:textId="0879F3E5" w:rsidR="00AE5CDE" w:rsidRPr="005242C1" w:rsidRDefault="00AE5CDE" w:rsidP="00D85868">
            <w:pPr>
              <w:spacing w:line="276" w:lineRule="auto"/>
              <w:jc w:val="center"/>
              <w:rPr>
                <w:sz w:val="18"/>
                <w:szCs w:val="18"/>
              </w:rPr>
            </w:pPr>
            <w:r w:rsidRPr="005242C1">
              <w:rPr>
                <w:sz w:val="18"/>
                <w:szCs w:val="18"/>
              </w:rPr>
              <w:t xml:space="preserve">USA </w:t>
            </w:r>
            <w:r w:rsidRPr="005242C1">
              <w:rPr>
                <w:sz w:val="18"/>
                <w:szCs w:val="18"/>
                <w:lang w:val="en-GB"/>
              </w:rPr>
              <w:fldChar w:fldCharType="begin" w:fldLock="1"/>
            </w:r>
            <w:r w:rsidR="00B056A6">
              <w:rPr>
                <w:sz w:val="18"/>
                <w:szCs w:val="18"/>
              </w:rPr>
              <w:instrText>ADDIN CSL_CITATION {"citationItems":[{"id":"ITEM-1","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1","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mendeley":{"formattedCitation":"[57]","plainTextFormattedCitation":"[57]","previouslyFormattedCitation":"(Di Bonaventura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57]</w:t>
            </w:r>
            <w:r w:rsidRPr="005242C1">
              <w:rPr>
                <w:sz w:val="18"/>
                <w:szCs w:val="18"/>
                <w:lang w:val="en-GB"/>
              </w:rPr>
              <w:fldChar w:fldCharType="end"/>
            </w:r>
          </w:p>
        </w:tc>
      </w:tr>
      <w:tr w:rsidR="00AE5CDE" w:rsidRPr="00496915" w14:paraId="24BD8908" w14:textId="77777777" w:rsidTr="0038188C">
        <w:trPr>
          <w:trHeight w:val="66"/>
        </w:trPr>
        <w:tc>
          <w:tcPr>
            <w:tcW w:w="4395" w:type="dxa"/>
            <w:shd w:val="clear" w:color="auto" w:fill="auto"/>
            <w:vAlign w:val="center"/>
          </w:tcPr>
          <w:p w14:paraId="3D9D69FC" w14:textId="24492D74" w:rsidR="00AE5CDE" w:rsidRPr="00DD1D34" w:rsidRDefault="00AE5CDE" w:rsidP="00AE5CDE">
            <w:pPr>
              <w:spacing w:line="276" w:lineRule="auto"/>
              <w:rPr>
                <w:b/>
                <w:i/>
                <w:iCs/>
                <w:sz w:val="18"/>
                <w:szCs w:val="18"/>
                <w:lang w:val="en-GB"/>
              </w:rPr>
            </w:pPr>
            <w:r w:rsidRPr="004776F4">
              <w:rPr>
                <w:b/>
                <w:i/>
                <w:iCs/>
                <w:sz w:val="18"/>
                <w:szCs w:val="18"/>
                <w:lang w:val="en-GB"/>
              </w:rPr>
              <w:t>Cladosporium perangustum</w:t>
            </w:r>
            <w:r w:rsidRPr="004776F4">
              <w:rPr>
                <w:iCs/>
                <w:sz w:val="18"/>
                <w:szCs w:val="18"/>
                <w:lang w:val="en-GB"/>
              </w:rPr>
              <w:t xml:space="preserve"> Bensch, Crous &amp; U. Braun</w:t>
            </w:r>
          </w:p>
        </w:tc>
        <w:tc>
          <w:tcPr>
            <w:tcW w:w="3391" w:type="dxa"/>
            <w:vAlign w:val="center"/>
          </w:tcPr>
          <w:p w14:paraId="5AF7CBC0" w14:textId="60DFE54E"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20]</w:t>
            </w:r>
            <w:r w:rsidRPr="005242C1">
              <w:rPr>
                <w:sz w:val="18"/>
                <w:szCs w:val="18"/>
              </w:rPr>
              <w:fldChar w:fldCharType="end"/>
            </w:r>
          </w:p>
        </w:tc>
        <w:tc>
          <w:tcPr>
            <w:tcW w:w="3392" w:type="dxa"/>
            <w:vAlign w:val="center"/>
          </w:tcPr>
          <w:p w14:paraId="6F507178" w14:textId="00B5ED7C"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C1DF7EF" w14:textId="5E645DA0"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74D6353C" w14:textId="77777777" w:rsidTr="0038188C">
        <w:trPr>
          <w:trHeight w:val="397"/>
        </w:trPr>
        <w:tc>
          <w:tcPr>
            <w:tcW w:w="4395" w:type="dxa"/>
            <w:shd w:val="clear" w:color="auto" w:fill="auto"/>
            <w:vAlign w:val="center"/>
          </w:tcPr>
          <w:p w14:paraId="108C0DA1" w14:textId="77777777" w:rsidR="00AE5CDE" w:rsidRPr="00496915" w:rsidRDefault="00AE5CDE" w:rsidP="00AE5CDE">
            <w:pPr>
              <w:spacing w:line="276" w:lineRule="auto"/>
              <w:rPr>
                <w:b/>
                <w:i/>
                <w:iCs/>
                <w:sz w:val="18"/>
                <w:szCs w:val="18"/>
              </w:rPr>
            </w:pPr>
            <w:r w:rsidRPr="00496915">
              <w:rPr>
                <w:b/>
                <w:i/>
                <w:sz w:val="18"/>
                <w:szCs w:val="18"/>
              </w:rPr>
              <w:t xml:space="preserve">Cladosporium pini-ponderosae </w:t>
            </w:r>
            <w:r w:rsidRPr="00496915">
              <w:rPr>
                <w:sz w:val="18"/>
                <w:szCs w:val="18"/>
              </w:rPr>
              <w:t>K. Schub., Gresl. &amp; Crous</w:t>
            </w:r>
          </w:p>
        </w:tc>
        <w:tc>
          <w:tcPr>
            <w:tcW w:w="3391" w:type="dxa"/>
            <w:vAlign w:val="center"/>
          </w:tcPr>
          <w:p w14:paraId="67F38D43"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057F30E4" w14:textId="77777777"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7B833D5E" w14:textId="4A3E5283" w:rsidR="00AE5CDE" w:rsidRPr="005242C1" w:rsidRDefault="00AE5CDE" w:rsidP="00D85868">
            <w:pPr>
              <w:spacing w:line="276" w:lineRule="auto"/>
              <w:jc w:val="center"/>
              <w:rPr>
                <w:sz w:val="18"/>
                <w:szCs w:val="18"/>
                <w:lang w:val="en-GB"/>
              </w:rPr>
            </w:pPr>
            <w:r w:rsidRPr="005242C1">
              <w:rPr>
                <w:sz w:val="18"/>
                <w:szCs w:val="18"/>
              </w:rPr>
              <w:t xml:space="preserve">Indonesia </w:t>
            </w:r>
            <w:r w:rsidRPr="005242C1">
              <w:rPr>
                <w:sz w:val="18"/>
                <w:szCs w:val="18"/>
                <w:lang w:val="en-GB"/>
              </w:rPr>
              <w:fldChar w:fldCharType="begin" w:fldLock="1"/>
            </w:r>
            <w:r w:rsidR="00B056A6">
              <w:rPr>
                <w:sz w:val="18"/>
                <w:szCs w:val="18"/>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2]</w:t>
            </w:r>
            <w:r w:rsidRPr="005242C1">
              <w:rPr>
                <w:sz w:val="18"/>
                <w:szCs w:val="18"/>
                <w:lang w:val="en-GB"/>
              </w:rPr>
              <w:fldChar w:fldCharType="end"/>
            </w:r>
          </w:p>
        </w:tc>
      </w:tr>
      <w:tr w:rsidR="00AE5CDE" w:rsidRPr="00B056A6" w14:paraId="1CC5BB29" w14:textId="77777777" w:rsidTr="0038188C">
        <w:trPr>
          <w:trHeight w:val="397"/>
        </w:trPr>
        <w:tc>
          <w:tcPr>
            <w:tcW w:w="4395" w:type="dxa"/>
            <w:shd w:val="clear" w:color="auto" w:fill="auto"/>
            <w:vAlign w:val="center"/>
          </w:tcPr>
          <w:p w14:paraId="58C522D3"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ladosporium pseudocladosporioides </w:t>
            </w:r>
            <w:r w:rsidRPr="008D39E0">
              <w:rPr>
                <w:iCs/>
                <w:sz w:val="18"/>
                <w:szCs w:val="18"/>
                <w:lang w:val="en-GB"/>
              </w:rPr>
              <w:t>Bensch,</w:t>
            </w:r>
            <w:r w:rsidRPr="00DD1D34">
              <w:rPr>
                <w:b/>
                <w:iCs/>
                <w:sz w:val="18"/>
                <w:szCs w:val="18"/>
                <w:lang w:val="en-GB"/>
              </w:rPr>
              <w:t xml:space="preserve"> </w:t>
            </w:r>
            <w:r w:rsidRPr="008D39E0">
              <w:rPr>
                <w:iCs/>
                <w:sz w:val="18"/>
                <w:szCs w:val="18"/>
                <w:lang w:val="en-GB"/>
              </w:rPr>
              <w:t>Crous &amp; U. Braun</w:t>
            </w:r>
          </w:p>
        </w:tc>
        <w:tc>
          <w:tcPr>
            <w:tcW w:w="3391" w:type="dxa"/>
            <w:vAlign w:val="center"/>
          </w:tcPr>
          <w:p w14:paraId="1DD5E560" w14:textId="54804DF2"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31CD5CDB"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E701441"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DD1D34" w14:paraId="065EAAB9" w14:textId="77777777" w:rsidTr="0038188C">
        <w:trPr>
          <w:trHeight w:val="656"/>
        </w:trPr>
        <w:tc>
          <w:tcPr>
            <w:tcW w:w="4395" w:type="dxa"/>
            <w:shd w:val="clear" w:color="auto" w:fill="auto"/>
            <w:vAlign w:val="center"/>
          </w:tcPr>
          <w:p w14:paraId="68A9DA8D" w14:textId="77777777" w:rsidR="00AE5CDE" w:rsidRPr="00DD1D34" w:rsidRDefault="00AE5CDE" w:rsidP="00AE5CDE">
            <w:pPr>
              <w:spacing w:line="276" w:lineRule="auto"/>
              <w:rPr>
                <w:b/>
                <w:i/>
                <w:iCs/>
                <w:sz w:val="18"/>
                <w:szCs w:val="18"/>
                <w:lang w:val="en-GB"/>
              </w:rPr>
            </w:pPr>
            <w:r w:rsidRPr="00DD1D34">
              <w:rPr>
                <w:b/>
                <w:i/>
                <w:iCs/>
                <w:sz w:val="18"/>
                <w:szCs w:val="18"/>
                <w:lang w:val="en-GB"/>
              </w:rPr>
              <w:t xml:space="preserve">Cladosporium ramotenellum </w:t>
            </w:r>
            <w:r w:rsidRPr="008D39E0">
              <w:rPr>
                <w:iCs/>
                <w:sz w:val="18"/>
                <w:szCs w:val="18"/>
                <w:lang w:val="en-GB"/>
              </w:rPr>
              <w:t>K. Schub., Zalar, Crous &amp; U. Braun</w:t>
            </w:r>
          </w:p>
        </w:tc>
        <w:tc>
          <w:tcPr>
            <w:tcW w:w="3391" w:type="dxa"/>
            <w:vAlign w:val="center"/>
          </w:tcPr>
          <w:p w14:paraId="57323813" w14:textId="72B5049B"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3C9E1D79" w14:textId="4709E592" w:rsidR="00AE5CDE" w:rsidRPr="005242C1" w:rsidRDefault="00AE5CDE"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shd w:val="clear" w:color="auto" w:fill="auto"/>
            <w:vAlign w:val="center"/>
          </w:tcPr>
          <w:p w14:paraId="18DD8C5E" w14:textId="77777777" w:rsidR="00AE5CDE" w:rsidRPr="005242C1" w:rsidRDefault="00AE5CDE" w:rsidP="00AE5CDE">
            <w:pPr>
              <w:spacing w:line="276" w:lineRule="auto"/>
              <w:jc w:val="center"/>
              <w:rPr>
                <w:sz w:val="18"/>
                <w:szCs w:val="18"/>
                <w:lang w:val="en-GB"/>
              </w:rPr>
            </w:pPr>
            <w:r w:rsidRPr="005242C1">
              <w:rPr>
                <w:sz w:val="18"/>
                <w:szCs w:val="18"/>
                <w:lang w:val="en-GB"/>
              </w:rPr>
              <w:t>-</w:t>
            </w:r>
          </w:p>
        </w:tc>
      </w:tr>
      <w:tr w:rsidR="00AE5CDE" w:rsidRPr="00033A31" w14:paraId="20CCF9A9" w14:textId="77777777" w:rsidTr="0038188C">
        <w:trPr>
          <w:trHeight w:val="397"/>
        </w:trPr>
        <w:tc>
          <w:tcPr>
            <w:tcW w:w="4395" w:type="dxa"/>
            <w:shd w:val="clear" w:color="auto" w:fill="auto"/>
            <w:vAlign w:val="center"/>
            <w:hideMark/>
          </w:tcPr>
          <w:p w14:paraId="78C83400" w14:textId="77777777" w:rsidR="00AE5CDE" w:rsidRPr="008D39E0" w:rsidRDefault="00AE5CDE" w:rsidP="00AE5CDE">
            <w:pPr>
              <w:spacing w:line="276" w:lineRule="auto"/>
              <w:rPr>
                <w:b/>
                <w:i/>
                <w:iCs/>
                <w:sz w:val="18"/>
                <w:szCs w:val="18"/>
              </w:rPr>
            </w:pPr>
            <w:r w:rsidRPr="008D39E0">
              <w:rPr>
                <w:b/>
                <w:i/>
                <w:iCs/>
                <w:sz w:val="18"/>
                <w:szCs w:val="18"/>
              </w:rPr>
              <w:t xml:space="preserve">Cladosporium sphaerospermum </w:t>
            </w:r>
            <w:r w:rsidRPr="008D39E0">
              <w:rPr>
                <w:sz w:val="18"/>
                <w:szCs w:val="18"/>
                <w:lang w:val="en-GB"/>
              </w:rPr>
              <w:t>Penz.</w:t>
            </w:r>
          </w:p>
        </w:tc>
        <w:tc>
          <w:tcPr>
            <w:tcW w:w="3391" w:type="dxa"/>
            <w:vAlign w:val="center"/>
          </w:tcPr>
          <w:p w14:paraId="337FD811" w14:textId="234440E2" w:rsidR="00AE5CDE" w:rsidRPr="005242C1" w:rsidRDefault="00AE5CDE" w:rsidP="00D85868">
            <w:pPr>
              <w:spacing w:line="276" w:lineRule="auto"/>
              <w:jc w:val="center"/>
              <w:rPr>
                <w:sz w:val="18"/>
                <w:szCs w:val="18"/>
                <w:lang w:val="en-GB"/>
              </w:rPr>
            </w:pPr>
            <w:r w:rsidRPr="005242C1">
              <w:rPr>
                <w:sz w:val="18"/>
                <w:szCs w:val="18"/>
                <w:lang w:val="en-GB"/>
              </w:rPr>
              <w:t xml:space="preserve">Argentina, Cuba, France, Italy, Lithuania </w:t>
            </w:r>
            <w:r w:rsidRPr="005242C1">
              <w:rPr>
                <w:sz w:val="18"/>
                <w:szCs w:val="18"/>
                <w:lang w:val="en-GB"/>
              </w:rPr>
              <w:fldChar w:fldCharType="begin" w:fldLock="1"/>
            </w:r>
            <w:r w:rsidR="00B056A6">
              <w:rPr>
                <w:sz w:val="18"/>
                <w:szCs w:val="18"/>
                <w:lang w:val="en-GB"/>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57aa080c-e8f7-4614-86b2-f828713a587e"]},{"id":"ITEM-3","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3","issued":{"date-parts":[["2015"]]},"page":"1-7","title":"The extreme environment of a library: Xerophilic fungi inhabiting indoor niches","type":"article-journal","volume":"99"},"uris":["http://www.mendeley.com/documents/?uuid=8c2c861f-deac-41ca-95b4-ddc1e41e6f47"]},{"id":"ITEM-4","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4","issue":"3","issued":{"date-parts":[["2016"]]},"page":"397-407","title":"Fungal secondary metabolite analysis applied to Cultural Heritage: the case of a contaminated library in Venice","type":"article-journal","volume":"9"},"uris":["http://www.mendeley.com/documents/?uuid=ac26feea-eae3-4c2d-b7c6-d722b65e9507"]},{"id":"ITEM-5","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5","issue":"6","issued":{"date-parts":[["2012"]]},"page":"514-522","title":"Microbiological evaluation of ten French archives and link to occupational symptoms","type":"article-journal","volume":"22"},"uris":["http://www.mendeley.com/documents/?uuid=ad1b6379-d0a5-4fad-b432-47f195777d07"]}],"mendeley":{"formattedCitation":"[3,8,20,33,39]","plainTextFormattedCitation":"[3,8,20,33,39]","previouslyFormattedCitation":"(Lugauskas &amp; Krikstaponis 2004; Borrego et al. 2012; Roussel et al. 2012; 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8,20,33,39]</w:t>
            </w:r>
            <w:r w:rsidRPr="005242C1">
              <w:rPr>
                <w:sz w:val="18"/>
                <w:szCs w:val="18"/>
                <w:lang w:val="en-GB"/>
              </w:rPr>
              <w:fldChar w:fldCharType="end"/>
            </w:r>
          </w:p>
        </w:tc>
        <w:tc>
          <w:tcPr>
            <w:tcW w:w="3392" w:type="dxa"/>
            <w:vAlign w:val="center"/>
          </w:tcPr>
          <w:p w14:paraId="4A90C596" w14:textId="78000933" w:rsidR="00AE5CDE" w:rsidRPr="005242C1" w:rsidRDefault="00AE5CDE" w:rsidP="00D85868">
            <w:pPr>
              <w:spacing w:line="276" w:lineRule="auto"/>
              <w:jc w:val="center"/>
              <w:rPr>
                <w:sz w:val="18"/>
                <w:szCs w:val="18"/>
              </w:rPr>
            </w:pPr>
            <w:r w:rsidRPr="005242C1">
              <w:rPr>
                <w:sz w:val="18"/>
                <w:szCs w:val="18"/>
                <w:lang w:val="en-US"/>
              </w:rPr>
              <w:t>Cuba</w:t>
            </w:r>
            <w:r w:rsidR="00DA2A04" w:rsidRPr="005242C1">
              <w:rPr>
                <w:sz w:val="18"/>
                <w:szCs w:val="18"/>
                <w:lang w:val="en-US"/>
              </w:rPr>
              <w:t>, France</w:t>
            </w:r>
            <w:r w:rsidRPr="005242C1">
              <w:rPr>
                <w:sz w:val="18"/>
                <w:szCs w:val="18"/>
                <w:lang w:val="en-US"/>
              </w:rPr>
              <w:t xml:space="preserve"> </w:t>
            </w:r>
            <w:r w:rsidRPr="005242C1">
              <w:rPr>
                <w:sz w:val="18"/>
                <w:szCs w:val="18"/>
              </w:rPr>
              <w:fldChar w:fldCharType="begin" w:fldLock="1"/>
            </w:r>
            <w:r w:rsidR="00B056A6">
              <w:rPr>
                <w:sz w:val="18"/>
                <w:szCs w:val="18"/>
                <w:lang w:val="en-US"/>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id":"ITEM-2","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2","issue":"6","issued":{"date-parts":[["2012"]]},"page":"514-522","title":"Microbiological evaluation of ten French archives and link to occupational symptoms","type":"article-journal","volume":"22"},"uris":["http://www.mendeley.com/documents/?uuid=ad1b6379-d0a5-4fad-b432-47f195777d07"]}],"mendeley":{"formattedCitation":"[8,30]","plainTextFormattedCitation":"[8,30]","previouslyFormattedCitation":"(Roussel et al. 2012; Borrego et al. 2017)"},"properties":{"noteIndex":0},"schema":"https://github.com/citation-style-language/schema/raw/master/csl-citation.json"}</w:instrText>
            </w:r>
            <w:r w:rsidRPr="005242C1">
              <w:rPr>
                <w:sz w:val="18"/>
                <w:szCs w:val="18"/>
              </w:rPr>
              <w:fldChar w:fldCharType="separate"/>
            </w:r>
            <w:r w:rsidR="00B056A6" w:rsidRPr="00B056A6">
              <w:rPr>
                <w:noProof/>
                <w:sz w:val="18"/>
                <w:szCs w:val="18"/>
              </w:rPr>
              <w:t>[8,30]</w:t>
            </w:r>
            <w:r w:rsidRPr="005242C1">
              <w:rPr>
                <w:sz w:val="18"/>
                <w:szCs w:val="18"/>
              </w:rPr>
              <w:fldChar w:fldCharType="end"/>
            </w:r>
          </w:p>
        </w:tc>
        <w:tc>
          <w:tcPr>
            <w:tcW w:w="3392" w:type="dxa"/>
            <w:shd w:val="clear" w:color="auto" w:fill="auto"/>
            <w:vAlign w:val="center"/>
          </w:tcPr>
          <w:p w14:paraId="2EF8FB49" w14:textId="3654FAB3" w:rsidR="00AE5CDE" w:rsidRPr="005242C1" w:rsidRDefault="00AE5CDE" w:rsidP="00D85868">
            <w:pPr>
              <w:spacing w:line="276" w:lineRule="auto"/>
              <w:jc w:val="center"/>
              <w:rPr>
                <w:sz w:val="18"/>
                <w:szCs w:val="18"/>
              </w:rPr>
            </w:pPr>
            <w:r w:rsidRPr="005242C1">
              <w:rPr>
                <w:sz w:val="18"/>
                <w:szCs w:val="18"/>
              </w:rPr>
              <w:t xml:space="preserve">Costa Rica, Italy, USA </w:t>
            </w:r>
            <w:r w:rsidRPr="005242C1">
              <w:rPr>
                <w:sz w:val="18"/>
                <w:szCs w:val="18"/>
                <w:lang w:val="en-GB"/>
              </w:rPr>
              <w:fldChar w:fldCharType="begin" w:fldLock="1"/>
            </w:r>
            <w:r w:rsidR="00B056A6">
              <w:rPr>
                <w:sz w:val="18"/>
                <w:szCs w:val="18"/>
              </w:rPr>
              <w:instrText>ADDIN CSL_CITATION {"citationItems":[{"id":"ITEM-1","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1","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http://www.mendeley.com/documents/?uuid=18564970-294d-4411-9cc4-783c5c19a402"]},{"id":"ITEM-2","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2","issued":{"date-parts":[["2003"]]},"language":"English","page":"167-173","title":"Isolation of fungal species from test samples and maps damaged by foxing, and correlation between these species and the environment","type":"article-journal","volume":"51"},"uris":["http://www.mendeley.com/documents/?uuid=7d5b4eec-9976-4328-ae73-a2e2f05fa7e7"]},{"id":"ITEM-3","itemData":{"DOI":"10.1016/j.ibiod.2010.01.011","ISBN":"0964-8305","ISSN":"09648305","abstract":"The small rusty stains (foxing) frequently found on historic paper documents, books, and prints have generally been analysed in the past by optical microscope through their morphochromatic appearance under visible light and UV radiation. Despite increased research efforts with more sophisticated techniques (mainly SEM and XRF), the biotic or even chemical origin of these stains remains unclear. The purpose of this paper is to verify to what extent a simple technique such as FTIR-ATR spectroscopy can be utilised for a clearer understanding of the controversial nature of foxing. Since this technique is sensitive to several organic chemical groups that are in common with both fungi and gelatine-sized ancient paper, some modern cardboards stained by biotic foxing have been selected for the analyses. The results clearly show the importance of FTIR and mycological analyses for the identification of residual microfungal agents, together with the by-products of their activity on paper substrates. ?? 2010 Elsevier Lt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3","issue":"4","issued":{"date-parts":[["2011"]]},"page":"569-578","title":"Mycological and FTIR analysis of biotic foxing on paper substrates","type":"article-journal","volume":"65"},"uris":["http://www.mendeley.com/documents/?uuid=c17efb8c-aa25-41f3-8734-332bba99651e"]},{"id":"ITEM-4","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4","issue":"1","issued":{"date-parts":[["2018"]]},"page":"1-9","title":"Two new cellulolytic fungal species isolated from a 19th-century art collection","type":"article-journal","volume":"8"},"uris":["http://www.mendeley.com/documents/?uuid=ac43f713-bb39-44ea-8292-cc39eb9b3147"]}],"mendeley":{"formattedCitation":"[43,44,57,59]","plainTextFormattedCitation":"[43,44,57,59]","previouslyFormattedCitation":"(Di Bonaventura et al. 2003; Corte et al. 2003; Zotti et al. 2011; Coronado-Ruiz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3,44,57,59]</w:t>
            </w:r>
            <w:r w:rsidRPr="005242C1">
              <w:rPr>
                <w:sz w:val="18"/>
                <w:szCs w:val="18"/>
                <w:lang w:val="en-GB"/>
              </w:rPr>
              <w:fldChar w:fldCharType="end"/>
            </w:r>
          </w:p>
        </w:tc>
      </w:tr>
      <w:tr w:rsidR="00AE5CDE" w:rsidRPr="0011716A" w14:paraId="1CF3E2E4" w14:textId="77777777" w:rsidTr="0038188C">
        <w:trPr>
          <w:trHeight w:val="397"/>
        </w:trPr>
        <w:tc>
          <w:tcPr>
            <w:tcW w:w="4395" w:type="dxa"/>
            <w:shd w:val="clear" w:color="auto" w:fill="auto"/>
            <w:vAlign w:val="center"/>
          </w:tcPr>
          <w:p w14:paraId="21BCFCD0" w14:textId="3F25A21E" w:rsidR="00AE5CDE" w:rsidRPr="008D39E0" w:rsidRDefault="00AE5CDE" w:rsidP="00AE5CDE">
            <w:pPr>
              <w:spacing w:line="276" w:lineRule="auto"/>
              <w:rPr>
                <w:b/>
                <w:i/>
                <w:iCs/>
                <w:sz w:val="18"/>
                <w:szCs w:val="18"/>
              </w:rPr>
            </w:pPr>
            <w:r w:rsidRPr="00C048E1">
              <w:rPr>
                <w:b/>
                <w:i/>
                <w:iCs/>
                <w:sz w:val="18"/>
                <w:szCs w:val="18"/>
              </w:rPr>
              <w:t xml:space="preserve">Cladosporium tenuissimum </w:t>
            </w:r>
            <w:r w:rsidRPr="00C048E1">
              <w:rPr>
                <w:iCs/>
                <w:sz w:val="18"/>
                <w:szCs w:val="18"/>
              </w:rPr>
              <w:t>Cooke</w:t>
            </w:r>
          </w:p>
        </w:tc>
        <w:tc>
          <w:tcPr>
            <w:tcW w:w="3391" w:type="dxa"/>
            <w:vAlign w:val="center"/>
          </w:tcPr>
          <w:p w14:paraId="6A3B88A2" w14:textId="3E647191" w:rsidR="00AE5CDE" w:rsidRPr="005242C1" w:rsidRDefault="00AE5CDE" w:rsidP="00AE5CDE">
            <w:pPr>
              <w:spacing w:line="276" w:lineRule="auto"/>
              <w:jc w:val="center"/>
              <w:rPr>
                <w:sz w:val="18"/>
                <w:szCs w:val="18"/>
              </w:rPr>
            </w:pPr>
            <w:r w:rsidRPr="005242C1">
              <w:rPr>
                <w:sz w:val="18"/>
                <w:szCs w:val="18"/>
              </w:rPr>
              <w:t>-</w:t>
            </w:r>
          </w:p>
        </w:tc>
        <w:tc>
          <w:tcPr>
            <w:tcW w:w="3392" w:type="dxa"/>
            <w:vAlign w:val="center"/>
          </w:tcPr>
          <w:p w14:paraId="08F59D3A" w14:textId="2E659501" w:rsidR="00AE5CDE" w:rsidRPr="005242C1" w:rsidRDefault="00AE5CDE" w:rsidP="00AE5CDE">
            <w:pPr>
              <w:spacing w:line="276" w:lineRule="auto"/>
              <w:jc w:val="center"/>
              <w:rPr>
                <w:sz w:val="18"/>
                <w:szCs w:val="18"/>
              </w:rPr>
            </w:pPr>
            <w:r w:rsidRPr="005242C1">
              <w:rPr>
                <w:sz w:val="18"/>
                <w:szCs w:val="18"/>
              </w:rPr>
              <w:t>-</w:t>
            </w:r>
          </w:p>
        </w:tc>
        <w:tc>
          <w:tcPr>
            <w:tcW w:w="3392" w:type="dxa"/>
            <w:shd w:val="clear" w:color="auto" w:fill="auto"/>
            <w:vAlign w:val="center"/>
          </w:tcPr>
          <w:p w14:paraId="519D5C89" w14:textId="515ED865" w:rsidR="00AE5CDE" w:rsidRPr="005242C1" w:rsidRDefault="00AE5CDE" w:rsidP="00D85868">
            <w:pPr>
              <w:spacing w:line="276" w:lineRule="auto"/>
              <w:jc w:val="center"/>
              <w:rPr>
                <w:sz w:val="18"/>
                <w:szCs w:val="18"/>
              </w:rPr>
            </w:pPr>
            <w:r w:rsidRPr="005242C1">
              <w:rPr>
                <w:sz w:val="18"/>
                <w:szCs w:val="18"/>
              </w:rPr>
              <w:t xml:space="preserve">Costa Rica </w:t>
            </w:r>
            <w:r w:rsidRPr="005242C1">
              <w:rPr>
                <w:sz w:val="18"/>
                <w:szCs w:val="18"/>
              </w:rPr>
              <w:fldChar w:fldCharType="begin" w:fldLock="1"/>
            </w:r>
            <w:r w:rsidR="00B056A6">
              <w:rPr>
                <w:sz w:val="18"/>
                <w:szCs w:val="18"/>
              </w:rPr>
              <w:instrText>ADDIN CSL_CITATION {"citationItems":[{"id":"ITEM-1","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issue":"1","issued":{"date-parts":[["2018"]]},"page":"1-9","title":"Two new cellulolytic fungal species isolated from a 19th-century art collection","type":"article-journal","volume":"8"},"uris":["http://www.mendeley.com/documents/?uuid=ac43f713-bb39-44ea-8292-cc39eb9b3147"]}],"mendeley":{"formattedCitation":"[43]","plainTextFormattedCitation":"[43]","previouslyFormattedCitation":"(Coronado-Ruiz et al. 2018)"},"properties":{"noteIndex":0},"schema":"https://github.com/citation-style-language/schema/raw/master/csl-citation.json"}</w:instrText>
            </w:r>
            <w:r w:rsidRPr="005242C1">
              <w:rPr>
                <w:sz w:val="18"/>
                <w:szCs w:val="18"/>
              </w:rPr>
              <w:fldChar w:fldCharType="separate"/>
            </w:r>
            <w:r w:rsidR="00B056A6" w:rsidRPr="00B056A6">
              <w:rPr>
                <w:noProof/>
                <w:sz w:val="18"/>
                <w:szCs w:val="18"/>
              </w:rPr>
              <w:t>[43]</w:t>
            </w:r>
            <w:r w:rsidRPr="005242C1">
              <w:rPr>
                <w:sz w:val="18"/>
                <w:szCs w:val="18"/>
              </w:rPr>
              <w:fldChar w:fldCharType="end"/>
            </w:r>
          </w:p>
        </w:tc>
      </w:tr>
      <w:tr w:rsidR="00AE5CDE" w:rsidRPr="00B056A6" w14:paraId="57CEDBD9" w14:textId="77777777" w:rsidTr="0038188C">
        <w:trPr>
          <w:trHeight w:val="397"/>
        </w:trPr>
        <w:tc>
          <w:tcPr>
            <w:tcW w:w="4395" w:type="dxa"/>
            <w:shd w:val="clear" w:color="auto" w:fill="auto"/>
            <w:vAlign w:val="center"/>
          </w:tcPr>
          <w:p w14:paraId="4712D9CE" w14:textId="0F687268" w:rsidR="00AE5CDE" w:rsidRPr="00C048E1" w:rsidRDefault="00AE5CDE" w:rsidP="00AE5CDE">
            <w:pPr>
              <w:spacing w:line="276" w:lineRule="auto"/>
              <w:rPr>
                <w:b/>
                <w:i/>
                <w:iCs/>
                <w:sz w:val="18"/>
                <w:szCs w:val="18"/>
              </w:rPr>
            </w:pPr>
            <w:r w:rsidRPr="00E63507">
              <w:rPr>
                <w:b/>
                <w:i/>
                <w:iCs/>
                <w:sz w:val="18"/>
                <w:szCs w:val="18"/>
              </w:rPr>
              <w:t xml:space="preserve">Claviceps </w:t>
            </w:r>
            <w:r>
              <w:rPr>
                <w:b/>
                <w:iCs/>
                <w:sz w:val="18"/>
                <w:szCs w:val="18"/>
              </w:rPr>
              <w:t xml:space="preserve">sp. </w:t>
            </w:r>
            <w:r w:rsidRPr="00E63507">
              <w:rPr>
                <w:iCs/>
                <w:sz w:val="18"/>
                <w:szCs w:val="18"/>
              </w:rPr>
              <w:t>Tul</w:t>
            </w:r>
            <w:r w:rsidRPr="00E63507">
              <w:rPr>
                <w:b/>
                <w:i/>
                <w:iCs/>
                <w:sz w:val="18"/>
                <w:szCs w:val="18"/>
              </w:rPr>
              <w:t>.</w:t>
            </w:r>
          </w:p>
        </w:tc>
        <w:tc>
          <w:tcPr>
            <w:tcW w:w="3391" w:type="dxa"/>
            <w:vAlign w:val="center"/>
          </w:tcPr>
          <w:p w14:paraId="393A9505" w14:textId="0787DE0E" w:rsidR="00AE5CDE" w:rsidRPr="005242C1" w:rsidRDefault="00AE5CDE" w:rsidP="00AE5CDE">
            <w:pPr>
              <w:spacing w:line="276" w:lineRule="auto"/>
              <w:jc w:val="center"/>
              <w:rPr>
                <w:sz w:val="18"/>
                <w:szCs w:val="18"/>
              </w:rPr>
            </w:pPr>
            <w:r w:rsidRPr="005242C1">
              <w:rPr>
                <w:bCs/>
                <w:sz w:val="18"/>
                <w:szCs w:val="18"/>
              </w:rPr>
              <w:t>-</w:t>
            </w:r>
          </w:p>
        </w:tc>
        <w:tc>
          <w:tcPr>
            <w:tcW w:w="3392" w:type="dxa"/>
            <w:vAlign w:val="center"/>
          </w:tcPr>
          <w:p w14:paraId="1773AAD9" w14:textId="025E6BBF" w:rsidR="00AE5CDE" w:rsidRPr="005242C1" w:rsidRDefault="00AE5CDE" w:rsidP="00AE5CDE">
            <w:pPr>
              <w:spacing w:line="276" w:lineRule="auto"/>
              <w:jc w:val="center"/>
              <w:rPr>
                <w:sz w:val="18"/>
                <w:szCs w:val="18"/>
              </w:rPr>
            </w:pPr>
            <w:r w:rsidRPr="005242C1">
              <w:rPr>
                <w:bCs/>
                <w:sz w:val="18"/>
                <w:szCs w:val="18"/>
              </w:rPr>
              <w:t>-</w:t>
            </w:r>
          </w:p>
        </w:tc>
        <w:tc>
          <w:tcPr>
            <w:tcW w:w="3392" w:type="dxa"/>
            <w:shd w:val="clear" w:color="auto" w:fill="auto"/>
            <w:vAlign w:val="center"/>
          </w:tcPr>
          <w:p w14:paraId="4B6E0BFE" w14:textId="1B0E60CA"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2F2D6D" w14:paraId="004E7C5E" w14:textId="77777777" w:rsidTr="0038188C">
        <w:trPr>
          <w:trHeight w:val="397"/>
        </w:trPr>
        <w:tc>
          <w:tcPr>
            <w:tcW w:w="4395" w:type="dxa"/>
            <w:shd w:val="clear" w:color="auto" w:fill="auto"/>
            <w:vAlign w:val="center"/>
          </w:tcPr>
          <w:p w14:paraId="7D4E76F3" w14:textId="1275F67A" w:rsidR="00AE5CDE" w:rsidRPr="00E63507" w:rsidRDefault="00AE5CDE" w:rsidP="00AE5CDE">
            <w:pPr>
              <w:spacing w:line="276" w:lineRule="auto"/>
              <w:rPr>
                <w:b/>
                <w:i/>
                <w:iCs/>
                <w:sz w:val="18"/>
                <w:szCs w:val="18"/>
              </w:rPr>
            </w:pPr>
            <w:r w:rsidRPr="00075BEC">
              <w:rPr>
                <w:b/>
                <w:i/>
                <w:iCs/>
                <w:sz w:val="18"/>
                <w:szCs w:val="18"/>
              </w:rPr>
              <w:t xml:space="preserve">Clavulinaceae </w:t>
            </w:r>
            <w:r>
              <w:rPr>
                <w:b/>
                <w:iCs/>
                <w:sz w:val="18"/>
                <w:szCs w:val="18"/>
              </w:rPr>
              <w:t xml:space="preserve">sp. </w:t>
            </w:r>
            <w:r w:rsidRPr="00075BEC">
              <w:rPr>
                <w:iCs/>
                <w:sz w:val="18"/>
                <w:szCs w:val="18"/>
              </w:rPr>
              <w:t>Donk</w:t>
            </w:r>
          </w:p>
        </w:tc>
        <w:tc>
          <w:tcPr>
            <w:tcW w:w="3391" w:type="dxa"/>
            <w:vAlign w:val="center"/>
          </w:tcPr>
          <w:p w14:paraId="463641F6" w14:textId="7D05FD07" w:rsidR="00AE5CDE" w:rsidRPr="005242C1" w:rsidRDefault="00AE5CDE" w:rsidP="00AE5CDE">
            <w:pPr>
              <w:spacing w:line="276" w:lineRule="auto"/>
              <w:jc w:val="center"/>
              <w:rPr>
                <w:bCs/>
                <w:sz w:val="18"/>
                <w:szCs w:val="18"/>
              </w:rPr>
            </w:pPr>
            <w:r w:rsidRPr="005242C1">
              <w:rPr>
                <w:bCs/>
                <w:sz w:val="18"/>
                <w:szCs w:val="18"/>
              </w:rPr>
              <w:t>-</w:t>
            </w:r>
          </w:p>
        </w:tc>
        <w:tc>
          <w:tcPr>
            <w:tcW w:w="3392" w:type="dxa"/>
            <w:vAlign w:val="center"/>
          </w:tcPr>
          <w:p w14:paraId="2A8D539C" w14:textId="69C8FEF6" w:rsidR="00AE5CDE" w:rsidRPr="005242C1" w:rsidRDefault="00AE5CDE" w:rsidP="00AE5CDE">
            <w:pPr>
              <w:spacing w:line="276" w:lineRule="auto"/>
              <w:jc w:val="center"/>
              <w:rPr>
                <w:bCs/>
                <w:sz w:val="18"/>
                <w:szCs w:val="18"/>
              </w:rPr>
            </w:pPr>
            <w:r w:rsidRPr="005242C1">
              <w:rPr>
                <w:bCs/>
                <w:sz w:val="18"/>
                <w:szCs w:val="18"/>
              </w:rPr>
              <w:t>-</w:t>
            </w:r>
          </w:p>
        </w:tc>
        <w:tc>
          <w:tcPr>
            <w:tcW w:w="3392" w:type="dxa"/>
            <w:shd w:val="clear" w:color="auto" w:fill="auto"/>
            <w:vAlign w:val="center"/>
          </w:tcPr>
          <w:p w14:paraId="0ACD47F7" w14:textId="239E8C5D"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AE5CDE" w:rsidRPr="0030132A" w14:paraId="7CAF8C18" w14:textId="77777777" w:rsidTr="0038188C">
        <w:trPr>
          <w:trHeight w:val="397"/>
        </w:trPr>
        <w:tc>
          <w:tcPr>
            <w:tcW w:w="4395" w:type="dxa"/>
            <w:shd w:val="clear" w:color="auto" w:fill="auto"/>
            <w:vAlign w:val="center"/>
          </w:tcPr>
          <w:p w14:paraId="170A8572" w14:textId="7A7A6119" w:rsidR="00AE5CDE" w:rsidRPr="00075BEC" w:rsidRDefault="00AE5CDE" w:rsidP="00AE5CDE">
            <w:pPr>
              <w:spacing w:line="276" w:lineRule="auto"/>
              <w:rPr>
                <w:b/>
                <w:i/>
                <w:iCs/>
                <w:sz w:val="18"/>
                <w:szCs w:val="18"/>
              </w:rPr>
            </w:pPr>
            <w:r w:rsidRPr="00EE77F0">
              <w:rPr>
                <w:b/>
                <w:i/>
                <w:iCs/>
                <w:sz w:val="18"/>
                <w:szCs w:val="18"/>
              </w:rPr>
              <w:t xml:space="preserve">Clitopilus </w:t>
            </w:r>
            <w:r>
              <w:rPr>
                <w:b/>
                <w:iCs/>
                <w:sz w:val="18"/>
                <w:szCs w:val="18"/>
              </w:rPr>
              <w:t xml:space="preserve">sp. </w:t>
            </w:r>
            <w:r w:rsidRPr="00EE77F0">
              <w:rPr>
                <w:iCs/>
                <w:sz w:val="18"/>
                <w:szCs w:val="18"/>
              </w:rPr>
              <w:t xml:space="preserve">(Fr. </w:t>
            </w:r>
            <w:proofErr w:type="gramStart"/>
            <w:r w:rsidRPr="00EE77F0">
              <w:rPr>
                <w:iCs/>
                <w:sz w:val="18"/>
                <w:szCs w:val="18"/>
              </w:rPr>
              <w:t>ex</w:t>
            </w:r>
            <w:proofErr w:type="gramEnd"/>
            <w:r w:rsidRPr="00EE77F0">
              <w:rPr>
                <w:iCs/>
                <w:sz w:val="18"/>
                <w:szCs w:val="18"/>
              </w:rPr>
              <w:t xml:space="preserve"> Rabenh.)</w:t>
            </w:r>
          </w:p>
        </w:tc>
        <w:tc>
          <w:tcPr>
            <w:tcW w:w="3391" w:type="dxa"/>
            <w:vAlign w:val="center"/>
          </w:tcPr>
          <w:p w14:paraId="09AE1399" w14:textId="77E66BD1" w:rsidR="00AE5CDE" w:rsidRPr="005242C1" w:rsidRDefault="00AE5CDE" w:rsidP="00AE5CDE">
            <w:pPr>
              <w:spacing w:line="276" w:lineRule="auto"/>
              <w:jc w:val="center"/>
              <w:rPr>
                <w:bCs/>
                <w:sz w:val="18"/>
                <w:szCs w:val="18"/>
              </w:rPr>
            </w:pPr>
            <w:r w:rsidRPr="005242C1">
              <w:rPr>
                <w:bCs/>
                <w:sz w:val="18"/>
                <w:szCs w:val="18"/>
              </w:rPr>
              <w:t>-</w:t>
            </w:r>
          </w:p>
        </w:tc>
        <w:tc>
          <w:tcPr>
            <w:tcW w:w="3392" w:type="dxa"/>
            <w:vAlign w:val="center"/>
          </w:tcPr>
          <w:p w14:paraId="76329C5C" w14:textId="5DC31AF3" w:rsidR="00AE5CDE" w:rsidRPr="005242C1" w:rsidRDefault="00AE5CDE" w:rsidP="00AE5CDE">
            <w:pPr>
              <w:spacing w:line="276" w:lineRule="auto"/>
              <w:jc w:val="center"/>
              <w:rPr>
                <w:bCs/>
                <w:sz w:val="18"/>
                <w:szCs w:val="18"/>
              </w:rPr>
            </w:pPr>
            <w:r w:rsidRPr="005242C1">
              <w:rPr>
                <w:bCs/>
                <w:sz w:val="18"/>
                <w:szCs w:val="18"/>
              </w:rPr>
              <w:t>-</w:t>
            </w:r>
          </w:p>
        </w:tc>
        <w:tc>
          <w:tcPr>
            <w:tcW w:w="3392" w:type="dxa"/>
            <w:shd w:val="clear" w:color="auto" w:fill="auto"/>
            <w:vAlign w:val="center"/>
          </w:tcPr>
          <w:p w14:paraId="0EA57614" w14:textId="793D3A18" w:rsidR="00AE5CDE" w:rsidRPr="005242C1" w:rsidRDefault="00D57A52" w:rsidP="00D85868">
            <w:pPr>
              <w:spacing w:line="276" w:lineRule="auto"/>
              <w:jc w:val="center"/>
              <w:rPr>
                <w:sz w:val="18"/>
                <w:szCs w:val="18"/>
                <w:lang w:val="en-GB"/>
              </w:rPr>
            </w:pPr>
            <w:r w:rsidRPr="005242C1">
              <w:rPr>
                <w:sz w:val="18"/>
                <w:szCs w:val="18"/>
                <w:lang w:val="en-GB"/>
              </w:rPr>
              <w:t>Czech</w:t>
            </w:r>
            <w:r w:rsidR="00AE5CDE" w:rsidRPr="005242C1">
              <w:rPr>
                <w:sz w:val="18"/>
                <w:szCs w:val="18"/>
                <w:lang w:val="en-GB"/>
              </w:rPr>
              <w:t xml:space="preserve"> Republic, Poland </w:t>
            </w:r>
            <w:r w:rsidR="00AE5CDE"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AE5CDE" w:rsidRPr="005242C1">
              <w:rPr>
                <w:sz w:val="18"/>
                <w:szCs w:val="18"/>
              </w:rPr>
              <w:fldChar w:fldCharType="separate"/>
            </w:r>
            <w:r w:rsidR="00B056A6" w:rsidRPr="00B056A6">
              <w:rPr>
                <w:noProof/>
                <w:sz w:val="18"/>
                <w:szCs w:val="18"/>
                <w:lang w:val="en-GB"/>
              </w:rPr>
              <w:t>[15]</w:t>
            </w:r>
            <w:r w:rsidR="00AE5CDE" w:rsidRPr="005242C1">
              <w:rPr>
                <w:sz w:val="18"/>
                <w:szCs w:val="18"/>
              </w:rPr>
              <w:fldChar w:fldCharType="end"/>
            </w:r>
          </w:p>
        </w:tc>
      </w:tr>
      <w:tr w:rsidR="00674FB2" w:rsidRPr="0030132A" w14:paraId="6905C408" w14:textId="77777777" w:rsidTr="0038188C">
        <w:trPr>
          <w:trHeight w:val="397"/>
        </w:trPr>
        <w:tc>
          <w:tcPr>
            <w:tcW w:w="4395" w:type="dxa"/>
            <w:shd w:val="clear" w:color="auto" w:fill="auto"/>
            <w:vAlign w:val="center"/>
          </w:tcPr>
          <w:p w14:paraId="4A71A86F" w14:textId="5E9E8550" w:rsidR="00674FB2" w:rsidRPr="000722B8" w:rsidRDefault="00674FB2" w:rsidP="00674FB2">
            <w:pPr>
              <w:spacing w:line="276" w:lineRule="auto"/>
              <w:rPr>
                <w:b/>
                <w:i/>
                <w:iCs/>
                <w:sz w:val="18"/>
                <w:szCs w:val="18"/>
                <w:lang w:val="en-GB"/>
              </w:rPr>
            </w:pPr>
            <w:r w:rsidRPr="000722B8">
              <w:rPr>
                <w:b/>
                <w:i/>
                <w:iCs/>
                <w:sz w:val="18"/>
                <w:szCs w:val="18"/>
                <w:lang w:val="en-GB"/>
              </w:rPr>
              <w:lastRenderedPageBreak/>
              <w:t xml:space="preserve">Clonostachys </w:t>
            </w:r>
            <w:r w:rsidRPr="000722B8">
              <w:rPr>
                <w:b/>
                <w:iCs/>
                <w:sz w:val="18"/>
                <w:szCs w:val="18"/>
                <w:lang w:val="en-GB"/>
              </w:rPr>
              <w:t xml:space="preserve">sp. </w:t>
            </w:r>
            <w:r w:rsidRPr="000722B8">
              <w:rPr>
                <w:iCs/>
                <w:sz w:val="18"/>
                <w:szCs w:val="18"/>
                <w:lang w:val="en-GB"/>
              </w:rPr>
              <w:t>Corda</w:t>
            </w:r>
          </w:p>
        </w:tc>
        <w:tc>
          <w:tcPr>
            <w:tcW w:w="3391" w:type="dxa"/>
            <w:vAlign w:val="center"/>
          </w:tcPr>
          <w:p w14:paraId="055779AD" w14:textId="73C53139" w:rsidR="00674FB2" w:rsidRPr="005242C1" w:rsidRDefault="00674FB2" w:rsidP="00D85868">
            <w:pPr>
              <w:spacing w:line="276" w:lineRule="auto"/>
              <w:jc w:val="center"/>
              <w:rPr>
                <w:bCs/>
                <w:sz w:val="18"/>
                <w:szCs w:val="18"/>
                <w:lang w:val="en-GB"/>
              </w:rPr>
            </w:pPr>
            <w:r w:rsidRPr="005242C1">
              <w:rPr>
                <w:noProof/>
                <w:sz w:val="18"/>
                <w:szCs w:val="18"/>
                <w:lang w:val="en-GB"/>
              </w:rPr>
              <w:t xml:space="preserve">India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issue":"4","issued":{"date-parts":[["2014"]]},"page":"42-47","title":"Comparative aeromycological study of three libraries in Kamptee","type":"article-journal","volume":"2"},"uris":["http://www.mendeley.com/documents/?uuid=29415398-1d36-4079-a66f-95d5e1a90882"]}],"mendeley":{"formattedCitation":"[32]","plainTextFormattedCitation":"[32]","previouslyFormattedCitation":"(Thaware et al.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2]</w:t>
            </w:r>
            <w:r w:rsidRPr="005242C1">
              <w:rPr>
                <w:noProof/>
                <w:sz w:val="18"/>
                <w:szCs w:val="18"/>
                <w:lang w:val="en-GB"/>
              </w:rPr>
              <w:fldChar w:fldCharType="end"/>
            </w:r>
          </w:p>
        </w:tc>
        <w:tc>
          <w:tcPr>
            <w:tcW w:w="3392" w:type="dxa"/>
            <w:vAlign w:val="center"/>
          </w:tcPr>
          <w:p w14:paraId="07E3A30A" w14:textId="5FF0AA99" w:rsidR="00674FB2" w:rsidRPr="005242C1" w:rsidRDefault="00674FB2" w:rsidP="00674FB2">
            <w:pPr>
              <w:spacing w:line="276" w:lineRule="auto"/>
              <w:jc w:val="center"/>
              <w:rPr>
                <w:bCs/>
                <w:sz w:val="18"/>
                <w:szCs w:val="18"/>
                <w:lang w:val="en-GB"/>
              </w:rPr>
            </w:pPr>
            <w:r w:rsidRPr="005242C1">
              <w:rPr>
                <w:i/>
                <w:noProof/>
                <w:sz w:val="18"/>
                <w:szCs w:val="18"/>
                <w:lang w:val="en-GB"/>
              </w:rPr>
              <w:t>-</w:t>
            </w:r>
          </w:p>
        </w:tc>
        <w:tc>
          <w:tcPr>
            <w:tcW w:w="3392" w:type="dxa"/>
            <w:shd w:val="clear" w:color="auto" w:fill="auto"/>
            <w:vAlign w:val="center"/>
          </w:tcPr>
          <w:p w14:paraId="42F26B28" w14:textId="2ECD9F14" w:rsidR="00674FB2" w:rsidRPr="005242C1" w:rsidRDefault="00674FB2" w:rsidP="00674FB2">
            <w:pPr>
              <w:spacing w:line="276" w:lineRule="auto"/>
              <w:jc w:val="center"/>
              <w:rPr>
                <w:sz w:val="18"/>
                <w:szCs w:val="18"/>
                <w:lang w:val="en-GB"/>
              </w:rPr>
            </w:pPr>
            <w:r w:rsidRPr="005242C1">
              <w:rPr>
                <w:i/>
                <w:noProof/>
                <w:sz w:val="18"/>
                <w:szCs w:val="18"/>
                <w:lang w:val="en-GB"/>
              </w:rPr>
              <w:t>-</w:t>
            </w:r>
          </w:p>
        </w:tc>
      </w:tr>
      <w:tr w:rsidR="00674FB2" w:rsidRPr="003E6D27" w14:paraId="3745B9E2" w14:textId="77777777" w:rsidTr="0038188C">
        <w:trPr>
          <w:trHeight w:val="397"/>
        </w:trPr>
        <w:tc>
          <w:tcPr>
            <w:tcW w:w="4395" w:type="dxa"/>
            <w:shd w:val="clear" w:color="auto" w:fill="auto"/>
            <w:vAlign w:val="center"/>
          </w:tcPr>
          <w:p w14:paraId="6E954516" w14:textId="7443024B" w:rsidR="00674FB2" w:rsidRPr="009016AB" w:rsidRDefault="00674FB2" w:rsidP="00674FB2">
            <w:pPr>
              <w:spacing w:line="276" w:lineRule="auto"/>
              <w:rPr>
                <w:b/>
                <w:i/>
                <w:iCs/>
                <w:sz w:val="18"/>
                <w:szCs w:val="18"/>
                <w:lang w:val="en-GB"/>
              </w:rPr>
            </w:pPr>
            <w:r w:rsidRPr="009016AB">
              <w:rPr>
                <w:b/>
                <w:i/>
                <w:iCs/>
                <w:sz w:val="18"/>
                <w:szCs w:val="18"/>
                <w:lang w:val="en-GB"/>
              </w:rPr>
              <w:t xml:space="preserve">Clonostachys rosea f. catenulata </w:t>
            </w:r>
            <w:r w:rsidRPr="009016AB">
              <w:rPr>
                <w:iCs/>
                <w:sz w:val="18"/>
                <w:szCs w:val="18"/>
                <w:lang w:val="en-GB"/>
              </w:rPr>
              <w:t>(J.C. Gilman &amp; E.V. Abbott) Schroers</w:t>
            </w:r>
          </w:p>
        </w:tc>
        <w:tc>
          <w:tcPr>
            <w:tcW w:w="3391" w:type="dxa"/>
            <w:vAlign w:val="center"/>
          </w:tcPr>
          <w:p w14:paraId="6F884092" w14:textId="456833D4" w:rsidR="00674FB2" w:rsidRPr="005242C1" w:rsidRDefault="00674FB2" w:rsidP="00674FB2">
            <w:pPr>
              <w:spacing w:line="276" w:lineRule="auto"/>
              <w:jc w:val="center"/>
              <w:rPr>
                <w:bCs/>
                <w:sz w:val="18"/>
                <w:szCs w:val="18"/>
                <w:lang w:val="en-GB"/>
              </w:rPr>
            </w:pPr>
            <w:r w:rsidRPr="005242C1">
              <w:rPr>
                <w:sz w:val="18"/>
                <w:szCs w:val="18"/>
                <w:lang w:val="en-GB"/>
              </w:rPr>
              <w:t>-</w:t>
            </w:r>
          </w:p>
        </w:tc>
        <w:tc>
          <w:tcPr>
            <w:tcW w:w="3392" w:type="dxa"/>
            <w:vAlign w:val="center"/>
          </w:tcPr>
          <w:p w14:paraId="59220A50" w14:textId="49991A51" w:rsidR="00674FB2" w:rsidRPr="005242C1" w:rsidRDefault="00674FB2" w:rsidP="00674FB2">
            <w:pPr>
              <w:spacing w:line="276" w:lineRule="auto"/>
              <w:jc w:val="center"/>
              <w:rPr>
                <w:bCs/>
                <w:sz w:val="18"/>
                <w:szCs w:val="18"/>
                <w:lang w:val="en-GB"/>
              </w:rPr>
            </w:pPr>
            <w:r w:rsidRPr="005242C1">
              <w:rPr>
                <w:sz w:val="18"/>
                <w:szCs w:val="18"/>
                <w:lang w:val="en-GB"/>
              </w:rPr>
              <w:t>-</w:t>
            </w:r>
          </w:p>
        </w:tc>
        <w:tc>
          <w:tcPr>
            <w:tcW w:w="3392" w:type="dxa"/>
            <w:shd w:val="clear" w:color="auto" w:fill="auto"/>
            <w:vAlign w:val="center"/>
          </w:tcPr>
          <w:p w14:paraId="09F280D9" w14:textId="5C487EBA"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erek","given":"Bogdan Filip","non-dropping-particle":"","parse-names":false,"suffix":""}],"id":"ITEM-1","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mendeley":{"formattedCitation":"[48]","plainTextFormattedCitation":"[48]","previouslyFormattedCitation":"(Zerek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8]</w:t>
            </w:r>
            <w:r w:rsidRPr="005242C1">
              <w:rPr>
                <w:sz w:val="18"/>
                <w:szCs w:val="18"/>
                <w:lang w:val="en-GB"/>
              </w:rPr>
              <w:fldChar w:fldCharType="end"/>
            </w:r>
          </w:p>
        </w:tc>
      </w:tr>
      <w:tr w:rsidR="00674FB2" w:rsidRPr="00B056A6" w14:paraId="01A14435" w14:textId="77777777" w:rsidTr="0038188C">
        <w:trPr>
          <w:trHeight w:val="397"/>
        </w:trPr>
        <w:tc>
          <w:tcPr>
            <w:tcW w:w="4395" w:type="dxa"/>
            <w:shd w:val="clear" w:color="auto" w:fill="auto"/>
            <w:vAlign w:val="center"/>
          </w:tcPr>
          <w:p w14:paraId="23DC9CEF" w14:textId="6675DB5D" w:rsidR="00674FB2" w:rsidRPr="00D7575B" w:rsidRDefault="00674FB2" w:rsidP="00674FB2">
            <w:pPr>
              <w:spacing w:line="276" w:lineRule="auto"/>
              <w:rPr>
                <w:b/>
                <w:i/>
                <w:iCs/>
                <w:sz w:val="18"/>
                <w:szCs w:val="18"/>
                <w:lang w:val="en-GB"/>
              </w:rPr>
            </w:pPr>
            <w:r w:rsidRPr="00D7575B">
              <w:rPr>
                <w:b/>
                <w:i/>
                <w:iCs/>
                <w:sz w:val="18"/>
                <w:szCs w:val="18"/>
                <w:lang w:val="en-GB"/>
              </w:rPr>
              <w:t xml:space="preserve">Colletotrichum </w:t>
            </w:r>
            <w:r w:rsidRPr="00D7575B">
              <w:rPr>
                <w:b/>
                <w:iCs/>
                <w:sz w:val="18"/>
                <w:szCs w:val="18"/>
                <w:lang w:val="en-GB"/>
              </w:rPr>
              <w:t xml:space="preserve">sp. </w:t>
            </w:r>
            <w:r w:rsidRPr="00D7575B">
              <w:rPr>
                <w:iCs/>
                <w:sz w:val="18"/>
                <w:szCs w:val="18"/>
                <w:lang w:val="en-GB"/>
              </w:rPr>
              <w:t>Corda</w:t>
            </w:r>
          </w:p>
        </w:tc>
        <w:tc>
          <w:tcPr>
            <w:tcW w:w="3391" w:type="dxa"/>
            <w:vAlign w:val="center"/>
          </w:tcPr>
          <w:p w14:paraId="617D5371" w14:textId="0ABAB8AA" w:rsidR="00674FB2" w:rsidRPr="005242C1" w:rsidRDefault="00674FB2" w:rsidP="00674FB2">
            <w:pPr>
              <w:spacing w:line="276" w:lineRule="auto"/>
              <w:jc w:val="center"/>
              <w:rPr>
                <w:bCs/>
                <w:sz w:val="18"/>
                <w:szCs w:val="18"/>
                <w:lang w:val="en-GB"/>
              </w:rPr>
            </w:pPr>
            <w:r w:rsidRPr="005242C1">
              <w:rPr>
                <w:bCs/>
                <w:sz w:val="18"/>
                <w:szCs w:val="18"/>
                <w:lang w:val="en-GB"/>
              </w:rPr>
              <w:t>-</w:t>
            </w:r>
          </w:p>
        </w:tc>
        <w:tc>
          <w:tcPr>
            <w:tcW w:w="3392" w:type="dxa"/>
            <w:vAlign w:val="center"/>
          </w:tcPr>
          <w:p w14:paraId="1FF6EEFE" w14:textId="384B08C2" w:rsidR="00674FB2" w:rsidRPr="005242C1" w:rsidRDefault="00674FB2" w:rsidP="00674FB2">
            <w:pPr>
              <w:spacing w:line="276" w:lineRule="auto"/>
              <w:jc w:val="center"/>
              <w:rPr>
                <w:bCs/>
                <w:sz w:val="18"/>
                <w:szCs w:val="18"/>
                <w:lang w:val="en-GB"/>
              </w:rPr>
            </w:pPr>
            <w:r w:rsidRPr="005242C1">
              <w:rPr>
                <w:bCs/>
                <w:sz w:val="18"/>
                <w:szCs w:val="18"/>
                <w:lang w:val="en-GB"/>
              </w:rPr>
              <w:t>-</w:t>
            </w:r>
          </w:p>
        </w:tc>
        <w:tc>
          <w:tcPr>
            <w:tcW w:w="3392" w:type="dxa"/>
            <w:shd w:val="clear" w:color="auto" w:fill="auto"/>
            <w:vAlign w:val="center"/>
          </w:tcPr>
          <w:p w14:paraId="5F3B510D" w14:textId="579E00EF"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F620CC" w14:paraId="6B390F66" w14:textId="77777777" w:rsidTr="0038188C">
        <w:trPr>
          <w:trHeight w:val="397"/>
        </w:trPr>
        <w:tc>
          <w:tcPr>
            <w:tcW w:w="4395" w:type="dxa"/>
            <w:shd w:val="clear" w:color="auto" w:fill="auto"/>
            <w:vAlign w:val="center"/>
          </w:tcPr>
          <w:p w14:paraId="50D494FA" w14:textId="1290B831" w:rsidR="00674FB2" w:rsidRPr="001354EE" w:rsidRDefault="00674FB2" w:rsidP="00674FB2">
            <w:pPr>
              <w:spacing w:line="276" w:lineRule="auto"/>
              <w:rPr>
                <w:b/>
                <w:i/>
                <w:iCs/>
                <w:sz w:val="18"/>
                <w:szCs w:val="18"/>
                <w:lang w:val="en-GB"/>
              </w:rPr>
            </w:pPr>
            <w:r w:rsidRPr="001354EE">
              <w:rPr>
                <w:b/>
                <w:i/>
                <w:iCs/>
                <w:sz w:val="18"/>
                <w:szCs w:val="18"/>
                <w:lang w:val="en-GB"/>
              </w:rPr>
              <w:t xml:space="preserve">Colletotrichum kahawae </w:t>
            </w:r>
            <w:r w:rsidRPr="001354EE">
              <w:rPr>
                <w:iCs/>
                <w:sz w:val="18"/>
                <w:szCs w:val="18"/>
                <w:lang w:val="en-GB"/>
              </w:rPr>
              <w:t>J.M. Waller &amp; Bridge</w:t>
            </w:r>
          </w:p>
        </w:tc>
        <w:tc>
          <w:tcPr>
            <w:tcW w:w="3391" w:type="dxa"/>
            <w:vAlign w:val="center"/>
          </w:tcPr>
          <w:p w14:paraId="06642226" w14:textId="716109F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A7ED1CA" w14:textId="32C8FDF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E42FEE2" w14:textId="79DCD3B5" w:rsidR="00674FB2" w:rsidRPr="005242C1" w:rsidRDefault="00674FB2" w:rsidP="00D85868">
            <w:pPr>
              <w:spacing w:line="276" w:lineRule="auto"/>
              <w:jc w:val="center"/>
              <w:rPr>
                <w:sz w:val="18"/>
                <w:szCs w:val="18"/>
              </w:rPr>
            </w:pPr>
            <w:r w:rsidRPr="005242C1">
              <w:rPr>
                <w:sz w:val="18"/>
                <w:szCs w:val="18"/>
              </w:rPr>
              <w:t xml:space="preserve">Costa Rica </w:t>
            </w:r>
            <w:r w:rsidRPr="005242C1">
              <w:rPr>
                <w:sz w:val="18"/>
                <w:szCs w:val="18"/>
                <w:lang w:val="en-GB"/>
              </w:rPr>
              <w:fldChar w:fldCharType="begin" w:fldLock="1"/>
            </w:r>
            <w:r w:rsidR="00B056A6">
              <w:rPr>
                <w:sz w:val="18"/>
                <w:szCs w:val="18"/>
              </w:rPr>
              <w:instrText>ADDIN CSL_CITATION {"citationItems":[{"id":"ITEM-1","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issue":"1","issued":{"date-parts":[["2018"]]},"page":"1-9","title":"Two new cellulolytic fungal species isolated from a 19th-century art collection","type":"article-journal","volume":"8"},"uris":["http://www.mendeley.com/documents/?uuid=ac43f713-bb39-44ea-8292-cc39eb9b3147"]}],"mendeley":{"formattedCitation":"[43]","plainTextFormattedCitation":"[43]","previouslyFormattedCitation":"(Coronado-Ruiz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3]</w:t>
            </w:r>
            <w:r w:rsidRPr="005242C1">
              <w:rPr>
                <w:sz w:val="18"/>
                <w:szCs w:val="18"/>
                <w:lang w:val="en-GB"/>
              </w:rPr>
              <w:fldChar w:fldCharType="end"/>
            </w:r>
          </w:p>
        </w:tc>
      </w:tr>
      <w:tr w:rsidR="00674FB2" w:rsidRPr="00B056A6" w14:paraId="3A558A25" w14:textId="77777777" w:rsidTr="0038188C">
        <w:trPr>
          <w:trHeight w:val="397"/>
        </w:trPr>
        <w:tc>
          <w:tcPr>
            <w:tcW w:w="4395" w:type="dxa"/>
            <w:shd w:val="clear" w:color="auto" w:fill="auto"/>
            <w:vAlign w:val="center"/>
          </w:tcPr>
          <w:p w14:paraId="19124B53" w14:textId="51D6DF5C" w:rsidR="00674FB2" w:rsidRPr="008D65A1" w:rsidRDefault="00674FB2" w:rsidP="00674FB2">
            <w:pPr>
              <w:spacing w:line="276" w:lineRule="auto"/>
              <w:rPr>
                <w:iCs/>
                <w:sz w:val="18"/>
                <w:szCs w:val="18"/>
              </w:rPr>
            </w:pPr>
            <w:r>
              <w:rPr>
                <w:b/>
                <w:i/>
                <w:iCs/>
                <w:sz w:val="18"/>
                <w:szCs w:val="18"/>
              </w:rPr>
              <w:t xml:space="preserve">Conidiocarpus </w:t>
            </w:r>
            <w:r w:rsidRPr="008D65A1">
              <w:rPr>
                <w:b/>
                <w:iCs/>
                <w:sz w:val="18"/>
                <w:szCs w:val="18"/>
              </w:rPr>
              <w:t>sp</w:t>
            </w:r>
            <w:r>
              <w:rPr>
                <w:b/>
                <w:i/>
                <w:iCs/>
                <w:sz w:val="18"/>
                <w:szCs w:val="18"/>
              </w:rPr>
              <w:t>.</w:t>
            </w:r>
            <w:r>
              <w:rPr>
                <w:iCs/>
                <w:sz w:val="18"/>
                <w:szCs w:val="18"/>
              </w:rPr>
              <w:t xml:space="preserve"> Woron</w:t>
            </w:r>
          </w:p>
        </w:tc>
        <w:tc>
          <w:tcPr>
            <w:tcW w:w="3391" w:type="dxa"/>
            <w:vAlign w:val="center"/>
          </w:tcPr>
          <w:p w14:paraId="6DE06626" w14:textId="3B43A044"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54BBA615" w14:textId="2C68345C"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3DDF4B38" w14:textId="70853D58"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F620CC" w14:paraId="14B92925" w14:textId="77777777" w:rsidTr="0038188C">
        <w:trPr>
          <w:trHeight w:val="397"/>
        </w:trPr>
        <w:tc>
          <w:tcPr>
            <w:tcW w:w="4395" w:type="dxa"/>
            <w:shd w:val="clear" w:color="auto" w:fill="auto"/>
            <w:vAlign w:val="center"/>
          </w:tcPr>
          <w:p w14:paraId="739C514C" w14:textId="34A7FA2F" w:rsidR="00674FB2" w:rsidRPr="00EC208F" w:rsidRDefault="00674FB2" w:rsidP="00674FB2">
            <w:pPr>
              <w:spacing w:line="276" w:lineRule="auto"/>
              <w:rPr>
                <w:i/>
                <w:iCs/>
                <w:sz w:val="18"/>
                <w:szCs w:val="18"/>
                <w:lang w:val="en-GB"/>
              </w:rPr>
            </w:pPr>
            <w:r w:rsidRPr="00F620CC">
              <w:rPr>
                <w:b/>
                <w:i/>
                <w:iCs/>
                <w:sz w:val="18"/>
                <w:szCs w:val="18"/>
                <w:lang w:val="en-GB"/>
              </w:rPr>
              <w:t xml:space="preserve">Coniochaeta </w:t>
            </w:r>
            <w:r w:rsidRPr="00F620CC">
              <w:rPr>
                <w:b/>
                <w:iCs/>
                <w:sz w:val="18"/>
                <w:szCs w:val="18"/>
                <w:lang w:val="en-GB"/>
              </w:rPr>
              <w:t>sp.</w:t>
            </w:r>
            <w:r w:rsidRPr="00EC208F">
              <w:t xml:space="preserve"> </w:t>
            </w:r>
            <w:r w:rsidRPr="00EC208F">
              <w:rPr>
                <w:iCs/>
                <w:sz w:val="18"/>
                <w:szCs w:val="18"/>
                <w:lang w:val="en-GB"/>
              </w:rPr>
              <w:t>(Sacc.) Cooke</w:t>
            </w:r>
          </w:p>
        </w:tc>
        <w:tc>
          <w:tcPr>
            <w:tcW w:w="3391" w:type="dxa"/>
            <w:vAlign w:val="center"/>
          </w:tcPr>
          <w:p w14:paraId="4EE7D8D4" w14:textId="6A1B458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F761F8C" w14:textId="3347FD8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1A5123A" w14:textId="360F0F14" w:rsidR="00674FB2" w:rsidRPr="005242C1" w:rsidRDefault="00D57A52" w:rsidP="00D85868">
            <w:pPr>
              <w:spacing w:line="276" w:lineRule="auto"/>
              <w:jc w:val="center"/>
              <w:rPr>
                <w:sz w:val="18"/>
                <w:szCs w:val="18"/>
              </w:rPr>
            </w:pPr>
            <w:r w:rsidRPr="005242C1">
              <w:rPr>
                <w:sz w:val="18"/>
                <w:szCs w:val="18"/>
              </w:rPr>
              <w:t>Czech</w:t>
            </w:r>
            <w:r w:rsidR="00674FB2" w:rsidRPr="005242C1">
              <w:rPr>
                <w:sz w:val="18"/>
                <w:szCs w:val="18"/>
              </w:rPr>
              <w:t xml:space="preserve"> Republic, Costa Rica, Poland </w:t>
            </w:r>
            <w:r w:rsidR="00674FB2" w:rsidRPr="005242C1">
              <w:rPr>
                <w:sz w:val="18"/>
                <w:szCs w:val="18"/>
                <w:lang w:val="en-GB"/>
              </w:rPr>
              <w:fldChar w:fldCharType="begin" w:fldLock="1"/>
            </w:r>
            <w:r w:rsidR="00B056A6">
              <w:rPr>
                <w:sz w:val="18"/>
                <w:szCs w:val="18"/>
              </w:rPr>
              <w:instrText>ADDIN CSL_CITATION {"citationItems":[{"id":"ITEM-1","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issue":"1","issued":{"date-parts":[["2018"]]},"page":"1-9","title":"Two new cellulolytic fungal species isolated from a 19th-century art collection","type":"article-journal","volume":"8"},"uris":["http://www.mendeley.com/documents/?uuid=ac43f713-bb39-44ea-8292-cc39eb9b3147"]},{"id":"ITEM-2","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2","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43]","plainTextFormattedCitation":"[15,43]","previouslyFormattedCitation":"(Coronado-Ruiz et al. 2018; Kraková et al. 2018)"},"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rPr>
              <w:t>[15,43]</w:t>
            </w:r>
            <w:r w:rsidR="00674FB2" w:rsidRPr="005242C1">
              <w:rPr>
                <w:sz w:val="18"/>
                <w:szCs w:val="18"/>
                <w:lang w:val="en-GB"/>
              </w:rPr>
              <w:fldChar w:fldCharType="end"/>
            </w:r>
          </w:p>
        </w:tc>
      </w:tr>
      <w:tr w:rsidR="00674FB2" w:rsidRPr="00B056A6" w14:paraId="699A32D8" w14:textId="77777777" w:rsidTr="0038188C">
        <w:trPr>
          <w:trHeight w:val="397"/>
        </w:trPr>
        <w:tc>
          <w:tcPr>
            <w:tcW w:w="4395" w:type="dxa"/>
            <w:shd w:val="clear" w:color="auto" w:fill="auto"/>
            <w:vAlign w:val="center"/>
          </w:tcPr>
          <w:p w14:paraId="2C69A708" w14:textId="0DBAEB9D" w:rsidR="00674FB2" w:rsidRPr="006618F5" w:rsidRDefault="00674FB2" w:rsidP="00674FB2">
            <w:pPr>
              <w:spacing w:line="276" w:lineRule="auto"/>
              <w:rPr>
                <w:b/>
                <w:iCs/>
                <w:sz w:val="18"/>
                <w:szCs w:val="18"/>
                <w:lang w:val="en-GB"/>
              </w:rPr>
            </w:pPr>
            <w:r>
              <w:rPr>
                <w:b/>
                <w:i/>
                <w:iCs/>
                <w:sz w:val="18"/>
                <w:szCs w:val="18"/>
                <w:lang w:val="en-GB"/>
              </w:rPr>
              <w:t xml:space="preserve">Coniophora </w:t>
            </w:r>
            <w:r>
              <w:rPr>
                <w:b/>
                <w:iCs/>
                <w:sz w:val="18"/>
                <w:szCs w:val="18"/>
                <w:lang w:val="en-GB"/>
              </w:rPr>
              <w:t xml:space="preserve">sp. </w:t>
            </w:r>
            <w:r w:rsidRPr="00560A34">
              <w:rPr>
                <w:iCs/>
                <w:sz w:val="18"/>
                <w:szCs w:val="18"/>
                <w:lang w:val="en-GB"/>
              </w:rPr>
              <w:t>DC</w:t>
            </w:r>
            <w:r>
              <w:rPr>
                <w:b/>
                <w:iCs/>
                <w:sz w:val="18"/>
                <w:szCs w:val="18"/>
                <w:lang w:val="en-GB"/>
              </w:rPr>
              <w:t>.</w:t>
            </w:r>
          </w:p>
        </w:tc>
        <w:tc>
          <w:tcPr>
            <w:tcW w:w="3391" w:type="dxa"/>
            <w:vAlign w:val="center"/>
          </w:tcPr>
          <w:p w14:paraId="6C39A336" w14:textId="2B53AD7A" w:rsidR="00674FB2" w:rsidRPr="005242C1" w:rsidRDefault="00674FB2" w:rsidP="00674FB2">
            <w:pPr>
              <w:spacing w:line="276" w:lineRule="auto"/>
              <w:jc w:val="center"/>
              <w:rPr>
                <w:sz w:val="18"/>
                <w:szCs w:val="18"/>
                <w:lang w:val="en-GB"/>
              </w:rPr>
            </w:pPr>
            <w:r w:rsidRPr="005242C1">
              <w:rPr>
                <w:sz w:val="18"/>
                <w:szCs w:val="18"/>
              </w:rPr>
              <w:t>-</w:t>
            </w:r>
          </w:p>
        </w:tc>
        <w:tc>
          <w:tcPr>
            <w:tcW w:w="3392" w:type="dxa"/>
            <w:vAlign w:val="center"/>
          </w:tcPr>
          <w:p w14:paraId="7A374F7E" w14:textId="4432EF9F" w:rsidR="00674FB2" w:rsidRPr="005242C1" w:rsidRDefault="00674FB2" w:rsidP="00674FB2">
            <w:pPr>
              <w:spacing w:line="276" w:lineRule="auto"/>
              <w:jc w:val="center"/>
              <w:rPr>
                <w:sz w:val="18"/>
                <w:szCs w:val="18"/>
                <w:lang w:val="en-GB"/>
              </w:rPr>
            </w:pPr>
            <w:r w:rsidRPr="005242C1">
              <w:rPr>
                <w:sz w:val="18"/>
                <w:szCs w:val="18"/>
              </w:rPr>
              <w:t>-</w:t>
            </w:r>
          </w:p>
        </w:tc>
        <w:tc>
          <w:tcPr>
            <w:tcW w:w="3392" w:type="dxa"/>
            <w:shd w:val="clear" w:color="auto" w:fill="auto"/>
            <w:vAlign w:val="center"/>
          </w:tcPr>
          <w:p w14:paraId="36F17ECC" w14:textId="44A81972"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0F9F0F6C" w14:textId="77777777" w:rsidTr="0038188C">
        <w:trPr>
          <w:trHeight w:val="397"/>
        </w:trPr>
        <w:tc>
          <w:tcPr>
            <w:tcW w:w="4395" w:type="dxa"/>
            <w:shd w:val="clear" w:color="auto" w:fill="auto"/>
            <w:vAlign w:val="center"/>
          </w:tcPr>
          <w:p w14:paraId="00374F21" w14:textId="2EFDB846" w:rsidR="00674FB2" w:rsidRPr="002007DD" w:rsidRDefault="00674FB2" w:rsidP="00674FB2">
            <w:pPr>
              <w:spacing w:line="276" w:lineRule="auto"/>
              <w:rPr>
                <w:iCs/>
                <w:sz w:val="18"/>
                <w:szCs w:val="18"/>
                <w:lang w:val="en-GB"/>
              </w:rPr>
            </w:pPr>
            <w:r>
              <w:rPr>
                <w:b/>
                <w:i/>
                <w:iCs/>
                <w:sz w:val="18"/>
                <w:szCs w:val="18"/>
                <w:lang w:val="en-GB"/>
              </w:rPr>
              <w:t xml:space="preserve">Coprinellus </w:t>
            </w:r>
            <w:r>
              <w:rPr>
                <w:b/>
                <w:iCs/>
                <w:sz w:val="18"/>
                <w:szCs w:val="18"/>
                <w:lang w:val="en-GB"/>
              </w:rPr>
              <w:t xml:space="preserve">sp. </w:t>
            </w:r>
            <w:r>
              <w:rPr>
                <w:iCs/>
                <w:sz w:val="18"/>
                <w:szCs w:val="18"/>
                <w:lang w:val="en-GB"/>
              </w:rPr>
              <w:t>P. Karst.</w:t>
            </w:r>
          </w:p>
        </w:tc>
        <w:tc>
          <w:tcPr>
            <w:tcW w:w="3391" w:type="dxa"/>
            <w:vAlign w:val="center"/>
          </w:tcPr>
          <w:p w14:paraId="64E3565D" w14:textId="07173FC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0752287" w14:textId="21F66CB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8BA56C2" w14:textId="6E95FF37"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081792" w14:paraId="06E1B443" w14:textId="77777777" w:rsidTr="0038188C">
        <w:trPr>
          <w:trHeight w:val="397"/>
        </w:trPr>
        <w:tc>
          <w:tcPr>
            <w:tcW w:w="4395" w:type="dxa"/>
            <w:shd w:val="clear" w:color="auto" w:fill="auto"/>
            <w:vAlign w:val="center"/>
            <w:hideMark/>
          </w:tcPr>
          <w:p w14:paraId="6E62F5AB"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Coprinus </w:t>
            </w:r>
            <w:r w:rsidRPr="00DD1D34">
              <w:rPr>
                <w:b/>
                <w:iCs/>
                <w:sz w:val="18"/>
                <w:szCs w:val="18"/>
                <w:lang w:val="en-GB"/>
              </w:rPr>
              <w:t xml:space="preserve">sp. </w:t>
            </w:r>
            <w:r w:rsidRPr="008D39E0">
              <w:rPr>
                <w:sz w:val="18"/>
                <w:szCs w:val="18"/>
                <w:lang w:val="en-GB"/>
              </w:rPr>
              <w:t>Pers.</w:t>
            </w:r>
          </w:p>
        </w:tc>
        <w:tc>
          <w:tcPr>
            <w:tcW w:w="3391" w:type="dxa"/>
            <w:vAlign w:val="center"/>
          </w:tcPr>
          <w:p w14:paraId="65778FA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6CE5D6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5E2BFB8" w14:textId="3FE9743F" w:rsidR="00674FB2" w:rsidRPr="005242C1" w:rsidRDefault="00674FB2" w:rsidP="00D85868">
            <w:pPr>
              <w:spacing w:line="276" w:lineRule="auto"/>
              <w:jc w:val="center"/>
              <w:rPr>
                <w:sz w:val="18"/>
                <w:szCs w:val="18"/>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plainTextFormattedCitation":"[38]","previouslyFormattedCitation":"(Mesquita et al. 2009)"},"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8]</w:t>
            </w:r>
            <w:r w:rsidRPr="005242C1">
              <w:rPr>
                <w:sz w:val="18"/>
                <w:szCs w:val="18"/>
                <w:lang w:val="en-GB"/>
              </w:rPr>
              <w:fldChar w:fldCharType="end"/>
            </w:r>
          </w:p>
        </w:tc>
      </w:tr>
      <w:tr w:rsidR="00674FB2" w:rsidRPr="00B056A6" w14:paraId="7D6E51BE" w14:textId="77777777" w:rsidTr="0038188C">
        <w:trPr>
          <w:trHeight w:val="397"/>
        </w:trPr>
        <w:tc>
          <w:tcPr>
            <w:tcW w:w="4395" w:type="dxa"/>
            <w:shd w:val="clear" w:color="auto" w:fill="auto"/>
            <w:vAlign w:val="center"/>
          </w:tcPr>
          <w:p w14:paraId="10B56D69" w14:textId="616D85C3" w:rsidR="00674FB2" w:rsidRPr="00F620CC" w:rsidRDefault="00674FB2" w:rsidP="00674FB2">
            <w:pPr>
              <w:spacing w:line="276" w:lineRule="auto"/>
              <w:rPr>
                <w:b/>
                <w:i/>
                <w:iCs/>
                <w:sz w:val="18"/>
                <w:szCs w:val="18"/>
                <w:lang w:val="en-GB"/>
              </w:rPr>
            </w:pPr>
            <w:r w:rsidRPr="00601106">
              <w:rPr>
                <w:b/>
                <w:i/>
                <w:iCs/>
                <w:sz w:val="18"/>
                <w:szCs w:val="18"/>
                <w:lang w:val="en-GB"/>
              </w:rPr>
              <w:t>Cordyceps</w:t>
            </w:r>
            <w:r>
              <w:rPr>
                <w:b/>
                <w:i/>
                <w:iCs/>
                <w:sz w:val="18"/>
                <w:szCs w:val="18"/>
                <w:lang w:val="en-GB"/>
              </w:rPr>
              <w:t xml:space="preserve"> </w:t>
            </w:r>
            <w:r>
              <w:rPr>
                <w:b/>
                <w:iCs/>
                <w:sz w:val="18"/>
                <w:szCs w:val="18"/>
                <w:lang w:val="en-GB"/>
              </w:rPr>
              <w:t>sp.</w:t>
            </w:r>
            <w:r w:rsidRPr="00601106">
              <w:rPr>
                <w:b/>
                <w:i/>
                <w:iCs/>
                <w:sz w:val="18"/>
                <w:szCs w:val="18"/>
                <w:lang w:val="en-GB"/>
              </w:rPr>
              <w:t xml:space="preserve"> </w:t>
            </w:r>
            <w:r w:rsidRPr="00601106">
              <w:rPr>
                <w:iCs/>
                <w:sz w:val="18"/>
                <w:szCs w:val="18"/>
                <w:lang w:val="en-GB"/>
              </w:rPr>
              <w:t>Fr</w:t>
            </w:r>
            <w:r w:rsidRPr="00601106">
              <w:rPr>
                <w:b/>
                <w:i/>
                <w:iCs/>
                <w:sz w:val="18"/>
                <w:szCs w:val="18"/>
                <w:lang w:val="en-GB"/>
              </w:rPr>
              <w:t>.</w:t>
            </w:r>
          </w:p>
        </w:tc>
        <w:tc>
          <w:tcPr>
            <w:tcW w:w="3391" w:type="dxa"/>
            <w:vAlign w:val="center"/>
          </w:tcPr>
          <w:p w14:paraId="1B3309BF" w14:textId="7E47DA28" w:rsidR="00674FB2" w:rsidRPr="005242C1" w:rsidRDefault="00674FB2" w:rsidP="00674FB2">
            <w:pPr>
              <w:spacing w:line="276" w:lineRule="auto"/>
              <w:jc w:val="center"/>
              <w:rPr>
                <w:sz w:val="18"/>
                <w:szCs w:val="18"/>
                <w:lang w:val="en-GB"/>
              </w:rPr>
            </w:pPr>
            <w:r w:rsidRPr="005242C1">
              <w:rPr>
                <w:sz w:val="18"/>
                <w:szCs w:val="18"/>
              </w:rPr>
              <w:t>-</w:t>
            </w:r>
          </w:p>
        </w:tc>
        <w:tc>
          <w:tcPr>
            <w:tcW w:w="3392" w:type="dxa"/>
            <w:vAlign w:val="center"/>
          </w:tcPr>
          <w:p w14:paraId="1009AB7F" w14:textId="25893E73" w:rsidR="00674FB2" w:rsidRPr="005242C1" w:rsidRDefault="00674FB2" w:rsidP="00674FB2">
            <w:pPr>
              <w:spacing w:line="276" w:lineRule="auto"/>
              <w:jc w:val="center"/>
              <w:rPr>
                <w:sz w:val="18"/>
                <w:szCs w:val="18"/>
                <w:lang w:val="en-GB"/>
              </w:rPr>
            </w:pPr>
            <w:r w:rsidRPr="005242C1">
              <w:rPr>
                <w:sz w:val="18"/>
                <w:szCs w:val="18"/>
              </w:rPr>
              <w:t>-</w:t>
            </w:r>
          </w:p>
        </w:tc>
        <w:tc>
          <w:tcPr>
            <w:tcW w:w="3392" w:type="dxa"/>
            <w:shd w:val="clear" w:color="auto" w:fill="auto"/>
            <w:vAlign w:val="center"/>
          </w:tcPr>
          <w:p w14:paraId="5E04E912" w14:textId="5C910862"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1F2D8BD2" w14:textId="77777777" w:rsidTr="0038188C">
        <w:trPr>
          <w:trHeight w:val="397"/>
        </w:trPr>
        <w:tc>
          <w:tcPr>
            <w:tcW w:w="4395" w:type="dxa"/>
            <w:shd w:val="clear" w:color="auto" w:fill="auto"/>
            <w:vAlign w:val="center"/>
          </w:tcPr>
          <w:p w14:paraId="1020DCF2" w14:textId="34C1C648" w:rsidR="00674FB2" w:rsidRPr="00601106" w:rsidRDefault="00674FB2" w:rsidP="00674FB2">
            <w:pPr>
              <w:spacing w:line="276" w:lineRule="auto"/>
              <w:rPr>
                <w:b/>
                <w:i/>
                <w:iCs/>
                <w:sz w:val="18"/>
                <w:szCs w:val="18"/>
                <w:lang w:val="en-GB"/>
              </w:rPr>
            </w:pPr>
            <w:r w:rsidRPr="003A3D83">
              <w:rPr>
                <w:b/>
                <w:i/>
                <w:iCs/>
                <w:sz w:val="18"/>
                <w:szCs w:val="18"/>
                <w:lang w:val="en-GB"/>
              </w:rPr>
              <w:t xml:space="preserve">Cordyceps farinosa </w:t>
            </w:r>
            <w:r w:rsidRPr="003A3D83">
              <w:rPr>
                <w:iCs/>
                <w:sz w:val="18"/>
                <w:szCs w:val="18"/>
                <w:lang w:val="en-GB"/>
              </w:rPr>
              <w:t>(Holmsk.) Kepler, B. Shrestha &amp; Spatafora</w:t>
            </w:r>
          </w:p>
        </w:tc>
        <w:tc>
          <w:tcPr>
            <w:tcW w:w="3391" w:type="dxa"/>
            <w:vAlign w:val="center"/>
          </w:tcPr>
          <w:p w14:paraId="57C8FAC4" w14:textId="44317AF4"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54491CA6" w14:textId="623A91D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3DCF848" w14:textId="7BFA6595"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2AA8B491" w14:textId="77777777" w:rsidTr="005D7B64">
        <w:trPr>
          <w:trHeight w:val="397"/>
        </w:trPr>
        <w:tc>
          <w:tcPr>
            <w:tcW w:w="4395" w:type="dxa"/>
            <w:shd w:val="clear" w:color="auto" w:fill="auto"/>
            <w:vAlign w:val="center"/>
            <w:hideMark/>
          </w:tcPr>
          <w:p w14:paraId="72928F93"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Cordyceps sinensis </w:t>
            </w:r>
            <w:r w:rsidRPr="008D39E0">
              <w:rPr>
                <w:sz w:val="18"/>
                <w:szCs w:val="18"/>
                <w:lang w:val="en-GB"/>
              </w:rPr>
              <w:t>(Berk.) Sacc.</w:t>
            </w:r>
          </w:p>
        </w:tc>
        <w:tc>
          <w:tcPr>
            <w:tcW w:w="10175" w:type="dxa"/>
            <w:gridSpan w:val="3"/>
            <w:vAlign w:val="center"/>
          </w:tcPr>
          <w:p w14:paraId="7406243A" w14:textId="45442872" w:rsidR="00674FB2" w:rsidRPr="005242C1" w:rsidRDefault="00674FB2" w:rsidP="00674FB2">
            <w:pPr>
              <w:spacing w:line="276" w:lineRule="auto"/>
              <w:jc w:val="center"/>
              <w:rPr>
                <w:i/>
                <w:sz w:val="18"/>
                <w:szCs w:val="18"/>
                <w:lang w:val="en-GB"/>
              </w:rPr>
            </w:pPr>
            <w:r w:rsidRPr="005242C1">
              <w:rPr>
                <w:i/>
                <w:sz w:val="18"/>
                <w:szCs w:val="18"/>
                <w:lang w:val="en-GB"/>
              </w:rPr>
              <w:t xml:space="preserve">See current name: </w:t>
            </w:r>
            <w:r w:rsidRPr="005242C1">
              <w:rPr>
                <w:i/>
                <w:lang w:val="en-GB"/>
              </w:rPr>
              <w:t xml:space="preserve"> </w:t>
            </w:r>
            <w:r w:rsidRPr="005242C1">
              <w:rPr>
                <w:i/>
                <w:sz w:val="18"/>
                <w:szCs w:val="18"/>
                <w:lang w:val="en-GB"/>
              </w:rPr>
              <w:t>Ophiocordyceps sinensis</w:t>
            </w:r>
          </w:p>
        </w:tc>
      </w:tr>
      <w:tr w:rsidR="00674FB2" w:rsidRPr="00B056A6" w14:paraId="1C1CE76B" w14:textId="77777777" w:rsidTr="0038188C">
        <w:trPr>
          <w:trHeight w:val="397"/>
        </w:trPr>
        <w:tc>
          <w:tcPr>
            <w:tcW w:w="4395" w:type="dxa"/>
            <w:shd w:val="clear" w:color="auto" w:fill="auto"/>
            <w:vAlign w:val="center"/>
          </w:tcPr>
          <w:p w14:paraId="466673F7" w14:textId="7330C71C" w:rsidR="00674FB2" w:rsidRPr="00DD1D34" w:rsidRDefault="00674FB2" w:rsidP="00674FB2">
            <w:pPr>
              <w:spacing w:line="276" w:lineRule="auto"/>
              <w:rPr>
                <w:b/>
                <w:i/>
                <w:iCs/>
                <w:sz w:val="18"/>
                <w:szCs w:val="18"/>
                <w:lang w:val="en-GB"/>
              </w:rPr>
            </w:pPr>
            <w:r w:rsidRPr="007505F2">
              <w:rPr>
                <w:b/>
                <w:i/>
                <w:iCs/>
                <w:sz w:val="18"/>
                <w:szCs w:val="18"/>
                <w:lang w:val="en-GB"/>
              </w:rPr>
              <w:t xml:space="preserve">Coriolopsis trogii </w:t>
            </w:r>
            <w:r w:rsidRPr="007505F2">
              <w:rPr>
                <w:iCs/>
                <w:sz w:val="18"/>
                <w:szCs w:val="18"/>
                <w:lang w:val="en-GB"/>
              </w:rPr>
              <w:t>(Berk.) Domanski</w:t>
            </w:r>
          </w:p>
        </w:tc>
        <w:tc>
          <w:tcPr>
            <w:tcW w:w="3391" w:type="dxa"/>
            <w:vAlign w:val="center"/>
          </w:tcPr>
          <w:p w14:paraId="04F5CAE9" w14:textId="6F8B0DFD" w:rsidR="00674FB2" w:rsidRPr="005242C1" w:rsidRDefault="00674FB2" w:rsidP="00D85868">
            <w:pPr>
              <w:spacing w:line="276" w:lineRule="auto"/>
              <w:jc w:val="center"/>
              <w:rPr>
                <w:i/>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6475F04F" w14:textId="325AA58D" w:rsidR="00674FB2" w:rsidRPr="005242C1" w:rsidRDefault="00674FB2" w:rsidP="00674FB2">
            <w:pPr>
              <w:spacing w:line="276" w:lineRule="auto"/>
              <w:jc w:val="center"/>
              <w:rPr>
                <w:i/>
                <w:sz w:val="18"/>
                <w:szCs w:val="18"/>
                <w:lang w:val="en-GB"/>
              </w:rPr>
            </w:pPr>
            <w:r w:rsidRPr="005242C1">
              <w:rPr>
                <w:sz w:val="18"/>
                <w:szCs w:val="18"/>
                <w:lang w:val="en-GB"/>
              </w:rPr>
              <w:t>-</w:t>
            </w:r>
          </w:p>
        </w:tc>
        <w:tc>
          <w:tcPr>
            <w:tcW w:w="3392" w:type="dxa"/>
            <w:vAlign w:val="center"/>
          </w:tcPr>
          <w:p w14:paraId="637BB6B3" w14:textId="5A8DDA61" w:rsidR="00674FB2" w:rsidRPr="005242C1" w:rsidRDefault="00674FB2" w:rsidP="00674FB2">
            <w:pPr>
              <w:spacing w:line="276" w:lineRule="auto"/>
              <w:jc w:val="center"/>
              <w:rPr>
                <w:i/>
                <w:sz w:val="18"/>
                <w:szCs w:val="18"/>
                <w:lang w:val="en-GB"/>
              </w:rPr>
            </w:pPr>
            <w:r w:rsidRPr="005242C1">
              <w:rPr>
                <w:sz w:val="18"/>
                <w:szCs w:val="18"/>
                <w:lang w:val="en-GB"/>
              </w:rPr>
              <w:t>-</w:t>
            </w:r>
          </w:p>
        </w:tc>
      </w:tr>
      <w:tr w:rsidR="00674FB2" w:rsidRPr="002F2D6D" w14:paraId="5C22825C" w14:textId="77777777" w:rsidTr="0038188C">
        <w:trPr>
          <w:trHeight w:val="397"/>
        </w:trPr>
        <w:tc>
          <w:tcPr>
            <w:tcW w:w="4395" w:type="dxa"/>
            <w:shd w:val="clear" w:color="auto" w:fill="auto"/>
            <w:vAlign w:val="center"/>
          </w:tcPr>
          <w:p w14:paraId="5C59505E" w14:textId="135055FC" w:rsidR="00674FB2" w:rsidRPr="004E36C1" w:rsidRDefault="00674FB2" w:rsidP="00674FB2">
            <w:pPr>
              <w:spacing w:line="276" w:lineRule="auto"/>
              <w:rPr>
                <w:b/>
                <w:i/>
                <w:iCs/>
                <w:sz w:val="18"/>
                <w:szCs w:val="18"/>
                <w:lang w:val="en-GB"/>
              </w:rPr>
            </w:pPr>
            <w:r w:rsidRPr="004E36C1">
              <w:rPr>
                <w:b/>
                <w:i/>
                <w:iCs/>
                <w:sz w:val="18"/>
                <w:szCs w:val="18"/>
                <w:lang w:val="en-GB"/>
              </w:rPr>
              <w:t xml:space="preserve">Cortinarius </w:t>
            </w:r>
            <w:r w:rsidRPr="004E36C1">
              <w:rPr>
                <w:b/>
                <w:iCs/>
                <w:sz w:val="18"/>
                <w:szCs w:val="18"/>
                <w:lang w:val="en-GB"/>
              </w:rPr>
              <w:t xml:space="preserve">sp. </w:t>
            </w:r>
            <w:r w:rsidRPr="004E36C1">
              <w:rPr>
                <w:iCs/>
                <w:sz w:val="18"/>
                <w:szCs w:val="18"/>
                <w:lang w:val="en-GB"/>
              </w:rPr>
              <w:t>(Pers.) Gray</w:t>
            </w:r>
          </w:p>
        </w:tc>
        <w:tc>
          <w:tcPr>
            <w:tcW w:w="3391" w:type="dxa"/>
            <w:vAlign w:val="center"/>
          </w:tcPr>
          <w:p w14:paraId="696D0B60" w14:textId="3C38060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75A4AED" w14:textId="4C4BD9A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DF932E5" w14:textId="754E2012" w:rsidR="00674FB2" w:rsidRPr="005242C1" w:rsidRDefault="00D57A52" w:rsidP="00D85868">
            <w:pPr>
              <w:spacing w:line="276" w:lineRule="auto"/>
              <w:jc w:val="center"/>
              <w:rPr>
                <w:sz w:val="18"/>
                <w:szCs w:val="18"/>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rPr>
              <w:t>[15]</w:t>
            </w:r>
            <w:r w:rsidR="00674FB2" w:rsidRPr="005242C1">
              <w:rPr>
                <w:sz w:val="18"/>
                <w:szCs w:val="18"/>
              </w:rPr>
              <w:fldChar w:fldCharType="end"/>
            </w:r>
          </w:p>
        </w:tc>
      </w:tr>
      <w:tr w:rsidR="00674FB2" w:rsidRPr="00DD1D34" w14:paraId="31401A3D" w14:textId="77777777" w:rsidTr="0038188C">
        <w:trPr>
          <w:trHeight w:val="397"/>
        </w:trPr>
        <w:tc>
          <w:tcPr>
            <w:tcW w:w="4395" w:type="dxa"/>
            <w:shd w:val="clear" w:color="auto" w:fill="auto"/>
            <w:vAlign w:val="center"/>
          </w:tcPr>
          <w:p w14:paraId="00AC7346" w14:textId="77777777" w:rsidR="00674FB2" w:rsidRPr="00081792" w:rsidRDefault="00674FB2" w:rsidP="00674FB2">
            <w:pPr>
              <w:spacing w:line="276" w:lineRule="auto"/>
              <w:rPr>
                <w:b/>
                <w:i/>
                <w:iCs/>
                <w:sz w:val="18"/>
                <w:szCs w:val="18"/>
              </w:rPr>
            </w:pPr>
            <w:r w:rsidRPr="00081792">
              <w:rPr>
                <w:b/>
                <w:i/>
                <w:iCs/>
                <w:sz w:val="18"/>
                <w:szCs w:val="18"/>
              </w:rPr>
              <w:t xml:space="preserve">Corynascus sepedonium </w:t>
            </w:r>
            <w:r w:rsidRPr="008D39E0">
              <w:rPr>
                <w:iCs/>
                <w:sz w:val="18"/>
                <w:szCs w:val="18"/>
              </w:rPr>
              <w:t>(C.W. Em-mons) Arx</w:t>
            </w:r>
          </w:p>
        </w:tc>
        <w:tc>
          <w:tcPr>
            <w:tcW w:w="3391" w:type="dxa"/>
            <w:vAlign w:val="center"/>
          </w:tcPr>
          <w:p w14:paraId="72CEFC06"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09A769D8" w14:textId="470487B6" w:rsidR="00674FB2" w:rsidRPr="005242C1" w:rsidRDefault="00674FB2" w:rsidP="00D85868">
            <w:pPr>
              <w:jc w:val="center"/>
              <w:rPr>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9c6231a5-e433-4099-99f3-bd46994f8bac"]}],"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769445A1" w14:textId="77777777" w:rsidR="00674FB2" w:rsidRPr="005242C1" w:rsidRDefault="00674FB2" w:rsidP="00674FB2">
            <w:pPr>
              <w:spacing w:line="276" w:lineRule="auto"/>
              <w:jc w:val="center"/>
              <w:rPr>
                <w:lang w:val="en-GB"/>
              </w:rPr>
            </w:pPr>
            <w:r w:rsidRPr="005242C1">
              <w:rPr>
                <w:lang w:val="en-GB"/>
              </w:rPr>
              <w:t>-</w:t>
            </w:r>
          </w:p>
        </w:tc>
      </w:tr>
      <w:tr w:rsidR="00674FB2" w:rsidRPr="00B056A6" w14:paraId="468A9069" w14:textId="77777777" w:rsidTr="0038188C">
        <w:trPr>
          <w:trHeight w:val="397"/>
        </w:trPr>
        <w:tc>
          <w:tcPr>
            <w:tcW w:w="4395" w:type="dxa"/>
            <w:shd w:val="clear" w:color="auto" w:fill="auto"/>
            <w:vAlign w:val="center"/>
          </w:tcPr>
          <w:p w14:paraId="55C7B493" w14:textId="66255D7E" w:rsidR="00674FB2" w:rsidRPr="00A745F1" w:rsidRDefault="00674FB2" w:rsidP="00674FB2">
            <w:pPr>
              <w:spacing w:line="276" w:lineRule="auto"/>
              <w:rPr>
                <w:b/>
                <w:i/>
                <w:iCs/>
                <w:sz w:val="18"/>
                <w:szCs w:val="18"/>
                <w:lang w:val="en-GB"/>
              </w:rPr>
            </w:pPr>
            <w:r w:rsidRPr="00A745F1">
              <w:rPr>
                <w:b/>
                <w:i/>
                <w:iCs/>
                <w:sz w:val="18"/>
                <w:szCs w:val="18"/>
                <w:lang w:val="en-GB"/>
              </w:rPr>
              <w:t xml:space="preserve">Crepidotus </w:t>
            </w:r>
            <w:r w:rsidRPr="00A745F1">
              <w:rPr>
                <w:b/>
                <w:iCs/>
                <w:sz w:val="18"/>
                <w:szCs w:val="18"/>
                <w:lang w:val="en-GB"/>
              </w:rPr>
              <w:t>sp.</w:t>
            </w:r>
            <w:r>
              <w:rPr>
                <w:b/>
                <w:iCs/>
                <w:sz w:val="18"/>
                <w:szCs w:val="18"/>
                <w:lang w:val="en-GB"/>
              </w:rPr>
              <w:t xml:space="preserve"> </w:t>
            </w:r>
            <w:r w:rsidRPr="00A745F1">
              <w:rPr>
                <w:iCs/>
                <w:sz w:val="18"/>
                <w:szCs w:val="18"/>
                <w:lang w:val="en-GB"/>
              </w:rPr>
              <w:t>(Fr.) Staude</w:t>
            </w:r>
          </w:p>
        </w:tc>
        <w:tc>
          <w:tcPr>
            <w:tcW w:w="3391" w:type="dxa"/>
            <w:vAlign w:val="center"/>
          </w:tcPr>
          <w:p w14:paraId="69675AE5" w14:textId="5583838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D16E7D2" w14:textId="315A05A6"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32C83AF5" w14:textId="2975BEE5" w:rsidR="00674FB2" w:rsidRPr="005242C1" w:rsidRDefault="00D57A52" w:rsidP="00D85868">
            <w:pPr>
              <w:spacing w:line="276" w:lineRule="auto"/>
              <w:jc w:val="center"/>
              <w:rPr>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4082A667" w14:textId="77777777" w:rsidTr="0038188C">
        <w:trPr>
          <w:trHeight w:val="397"/>
        </w:trPr>
        <w:tc>
          <w:tcPr>
            <w:tcW w:w="4395" w:type="dxa"/>
            <w:shd w:val="clear" w:color="auto" w:fill="auto"/>
            <w:vAlign w:val="center"/>
          </w:tcPr>
          <w:p w14:paraId="154E7E24" w14:textId="7FA3877F" w:rsidR="00674FB2" w:rsidRPr="00A745F1" w:rsidRDefault="00674FB2" w:rsidP="00674FB2">
            <w:pPr>
              <w:spacing w:line="276" w:lineRule="auto"/>
              <w:rPr>
                <w:b/>
                <w:iCs/>
                <w:sz w:val="18"/>
                <w:szCs w:val="18"/>
                <w:lang w:val="en-GB"/>
              </w:rPr>
            </w:pPr>
            <w:r w:rsidRPr="00A745F1">
              <w:rPr>
                <w:b/>
                <w:i/>
                <w:iCs/>
                <w:sz w:val="18"/>
                <w:szCs w:val="18"/>
                <w:lang w:val="en-GB"/>
              </w:rPr>
              <w:t>Crucibulum</w:t>
            </w:r>
            <w:r>
              <w:rPr>
                <w:b/>
                <w:i/>
                <w:iCs/>
                <w:sz w:val="18"/>
                <w:szCs w:val="18"/>
                <w:lang w:val="en-GB"/>
              </w:rPr>
              <w:t xml:space="preserve"> </w:t>
            </w:r>
            <w:r>
              <w:rPr>
                <w:b/>
                <w:iCs/>
                <w:sz w:val="18"/>
                <w:szCs w:val="18"/>
                <w:lang w:val="en-GB"/>
              </w:rPr>
              <w:t xml:space="preserve">sp. </w:t>
            </w:r>
            <w:r w:rsidRPr="00865AC1">
              <w:rPr>
                <w:iCs/>
                <w:sz w:val="18"/>
                <w:szCs w:val="18"/>
                <w:lang w:val="en-GB"/>
              </w:rPr>
              <w:t>Tul. &amp; C. Tul.</w:t>
            </w:r>
          </w:p>
        </w:tc>
        <w:tc>
          <w:tcPr>
            <w:tcW w:w="3391" w:type="dxa"/>
            <w:vAlign w:val="center"/>
          </w:tcPr>
          <w:p w14:paraId="7F49DF4D" w14:textId="0E3681E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0087DF7" w14:textId="5C224A1E"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70D54345" w14:textId="1E2C94CA"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32C93245" w14:textId="77777777" w:rsidTr="0038188C">
        <w:trPr>
          <w:trHeight w:val="397"/>
        </w:trPr>
        <w:tc>
          <w:tcPr>
            <w:tcW w:w="4395" w:type="dxa"/>
            <w:shd w:val="clear" w:color="auto" w:fill="auto"/>
            <w:vAlign w:val="center"/>
          </w:tcPr>
          <w:p w14:paraId="439D5682" w14:textId="69FAC8A3" w:rsidR="00674FB2" w:rsidRPr="00A745F1" w:rsidRDefault="00674FB2" w:rsidP="00674FB2">
            <w:pPr>
              <w:spacing w:line="276" w:lineRule="auto"/>
              <w:rPr>
                <w:b/>
                <w:i/>
                <w:iCs/>
                <w:sz w:val="18"/>
                <w:szCs w:val="18"/>
                <w:lang w:val="en-GB"/>
              </w:rPr>
            </w:pPr>
            <w:r w:rsidRPr="00A745F1">
              <w:rPr>
                <w:b/>
                <w:i/>
                <w:iCs/>
                <w:sz w:val="18"/>
                <w:szCs w:val="18"/>
                <w:lang w:val="en-GB"/>
              </w:rPr>
              <w:t xml:space="preserve">Cryomyces </w:t>
            </w:r>
            <w:r w:rsidRPr="00A745F1">
              <w:rPr>
                <w:b/>
                <w:iCs/>
                <w:sz w:val="18"/>
                <w:szCs w:val="18"/>
                <w:lang w:val="en-GB"/>
              </w:rPr>
              <w:t>sp.</w:t>
            </w:r>
            <w:r w:rsidRPr="00A745F1">
              <w:rPr>
                <w:b/>
                <w:i/>
                <w:iCs/>
                <w:sz w:val="18"/>
                <w:szCs w:val="18"/>
                <w:lang w:val="en-GB"/>
              </w:rPr>
              <w:t xml:space="preserve"> </w:t>
            </w:r>
            <w:r w:rsidRPr="00A745F1">
              <w:rPr>
                <w:iCs/>
                <w:sz w:val="18"/>
                <w:szCs w:val="18"/>
                <w:lang w:val="en-GB"/>
              </w:rPr>
              <w:t>Selbmann, de Hoog, Mazzaglia, Friedmann &amp; Onofri</w:t>
            </w:r>
          </w:p>
        </w:tc>
        <w:tc>
          <w:tcPr>
            <w:tcW w:w="3391" w:type="dxa"/>
            <w:vAlign w:val="center"/>
          </w:tcPr>
          <w:p w14:paraId="060C8116" w14:textId="54F00B8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8C0E3E3" w14:textId="17F70C9E"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0AF34C77" w14:textId="084EA62C" w:rsidR="00674FB2" w:rsidRPr="005242C1" w:rsidRDefault="00D57A52" w:rsidP="00D85868">
            <w:pPr>
              <w:spacing w:line="276" w:lineRule="auto"/>
              <w:jc w:val="center"/>
              <w:rPr>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534B446E" w14:textId="77777777" w:rsidTr="0038188C">
        <w:trPr>
          <w:trHeight w:val="313"/>
        </w:trPr>
        <w:tc>
          <w:tcPr>
            <w:tcW w:w="4395" w:type="dxa"/>
            <w:shd w:val="clear" w:color="auto" w:fill="auto"/>
            <w:vAlign w:val="center"/>
          </w:tcPr>
          <w:p w14:paraId="033B6D9B" w14:textId="77777777" w:rsidR="00674FB2" w:rsidRPr="00A16A1E" w:rsidRDefault="00674FB2" w:rsidP="00674FB2">
            <w:pPr>
              <w:spacing w:line="276" w:lineRule="auto"/>
              <w:rPr>
                <w:b/>
                <w:i/>
                <w:iCs/>
                <w:sz w:val="18"/>
                <w:szCs w:val="18"/>
              </w:rPr>
            </w:pPr>
            <w:r w:rsidRPr="00A16A1E">
              <w:rPr>
                <w:b/>
                <w:i/>
                <w:iCs/>
                <w:sz w:val="18"/>
                <w:szCs w:val="18"/>
              </w:rPr>
              <w:t xml:space="preserve">Cryptococcus </w:t>
            </w:r>
            <w:r w:rsidRPr="00A16A1E">
              <w:rPr>
                <w:b/>
                <w:iCs/>
                <w:sz w:val="18"/>
                <w:szCs w:val="18"/>
              </w:rPr>
              <w:t xml:space="preserve">sp. </w:t>
            </w:r>
            <w:r w:rsidRPr="00A16A1E">
              <w:rPr>
                <w:iCs/>
                <w:sz w:val="18"/>
                <w:szCs w:val="18"/>
              </w:rPr>
              <w:t>Vuill</w:t>
            </w:r>
          </w:p>
          <w:p w14:paraId="19E885D0" w14:textId="77777777" w:rsidR="00674FB2" w:rsidRPr="00A16A1E" w:rsidRDefault="00674FB2" w:rsidP="00674FB2">
            <w:pPr>
              <w:spacing w:line="276" w:lineRule="auto"/>
              <w:rPr>
                <w:b/>
                <w:i/>
                <w:iCs/>
                <w:sz w:val="18"/>
                <w:szCs w:val="18"/>
              </w:rPr>
            </w:pPr>
          </w:p>
        </w:tc>
        <w:tc>
          <w:tcPr>
            <w:tcW w:w="3391" w:type="dxa"/>
            <w:vAlign w:val="center"/>
          </w:tcPr>
          <w:p w14:paraId="08624061" w14:textId="32F1CC9C" w:rsidR="00674FB2" w:rsidRPr="005242C1" w:rsidRDefault="00674FB2" w:rsidP="00D85868">
            <w:pPr>
              <w:spacing w:line="276" w:lineRule="auto"/>
              <w:jc w:val="center"/>
              <w:rPr>
                <w:sz w:val="18"/>
                <w:szCs w:val="18"/>
                <w:lang w:val="en-GB"/>
              </w:rPr>
            </w:pPr>
            <w:r w:rsidRPr="005242C1">
              <w:rPr>
                <w:iCs/>
                <w:sz w:val="18"/>
                <w:szCs w:val="18"/>
              </w:rPr>
              <w:t xml:space="preserve">Poland </w:t>
            </w:r>
            <w:r w:rsidRPr="005242C1">
              <w:rPr>
                <w:iCs/>
                <w:sz w:val="18"/>
                <w:szCs w:val="18"/>
                <w:lang w:val="en-GB"/>
              </w:rPr>
              <w:fldChar w:fldCharType="begin" w:fldLock="1"/>
            </w:r>
            <w:r w:rsidR="00B056A6">
              <w:rPr>
                <w:iCs/>
                <w:sz w:val="18"/>
                <w:szCs w:val="18"/>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3C4C7C1D" w14:textId="08F521A0"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3c044fb-8fd4-46d4-9b6a-9a6a4e13bf45"]}],"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5D424B2F" w14:textId="59411CC8" w:rsidR="00674FB2" w:rsidRPr="005242C1" w:rsidRDefault="00D57A52" w:rsidP="00D85868">
            <w:pPr>
              <w:spacing w:line="276" w:lineRule="auto"/>
              <w:jc w:val="center"/>
              <w:rPr>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38B57A09" w14:textId="77777777" w:rsidTr="0038188C">
        <w:trPr>
          <w:trHeight w:val="397"/>
        </w:trPr>
        <w:tc>
          <w:tcPr>
            <w:tcW w:w="4395" w:type="dxa"/>
            <w:shd w:val="clear" w:color="auto" w:fill="auto"/>
            <w:vAlign w:val="center"/>
          </w:tcPr>
          <w:p w14:paraId="098D218E"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Cryptococcus albidus </w:t>
            </w:r>
            <w:r w:rsidRPr="008D39E0">
              <w:rPr>
                <w:iCs/>
                <w:sz w:val="18"/>
                <w:szCs w:val="18"/>
                <w:lang w:val="en-GB"/>
              </w:rPr>
              <w:t>(Saito) C.E. Skinner</w:t>
            </w:r>
          </w:p>
        </w:tc>
        <w:tc>
          <w:tcPr>
            <w:tcW w:w="3391" w:type="dxa"/>
            <w:vAlign w:val="center"/>
          </w:tcPr>
          <w:p w14:paraId="064D0627" w14:textId="514EE2A2" w:rsidR="00674FB2" w:rsidRPr="005242C1" w:rsidRDefault="00674FB2" w:rsidP="00D85868">
            <w:pPr>
              <w:spacing w:line="276" w:lineRule="auto"/>
              <w:jc w:val="center"/>
              <w:rPr>
                <w:sz w:val="18"/>
                <w:szCs w:val="18"/>
                <w:lang w:val="en-GB"/>
              </w:rPr>
            </w:pPr>
            <w:r w:rsidRPr="005242C1">
              <w:rPr>
                <w:sz w:val="18"/>
                <w:szCs w:val="18"/>
                <w:lang w:val="en-GB"/>
              </w:rPr>
              <w:t xml:space="preserve">Mexico </w:t>
            </w:r>
            <w:r w:rsidRPr="005242C1">
              <w:rPr>
                <w:sz w:val="18"/>
                <w:szCs w:val="18"/>
                <w:lang w:val="en-GB"/>
              </w:rPr>
              <w:fldChar w:fldCharType="begin" w:fldLock="1"/>
            </w:r>
            <w:r w:rsidR="00B056A6">
              <w:rPr>
                <w:sz w:val="18"/>
                <w:szCs w:val="18"/>
                <w:lang w:val="en-GB"/>
              </w:rPr>
              <w:instrText>ADDIN CSL_CITATION {"citationItems":[{"id":"ITEM-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issue":"NE-1","issued":{"date-parts":[["2015"]]},"page":"32-38","title":"Aislamiento de hongos alergenos en una biblioteca universitaria","type":"article-journal","volume":"25"},"uris":["http://www.mendeley.com/documents/?uuid=c3aba17e-d5ac-4a96-a574-2fd9f39e6a2b"]}],"mendeley":{"formattedCitation":"[7]","plainTextFormattedCitation":"[7]","previouslyFormattedCitation":"(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7]</w:t>
            </w:r>
            <w:r w:rsidRPr="005242C1">
              <w:rPr>
                <w:sz w:val="18"/>
                <w:szCs w:val="18"/>
                <w:lang w:val="en-GB"/>
              </w:rPr>
              <w:fldChar w:fldCharType="end"/>
            </w:r>
          </w:p>
        </w:tc>
        <w:tc>
          <w:tcPr>
            <w:tcW w:w="3392" w:type="dxa"/>
            <w:vAlign w:val="center"/>
          </w:tcPr>
          <w:p w14:paraId="53F1B72C" w14:textId="01861672"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b485531-43e4-450a-8df9-28fe8c4e90e1"]}],"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7B0CE4E1" w14:textId="77777777" w:rsidR="00674FB2" w:rsidRPr="005242C1" w:rsidRDefault="00674FB2" w:rsidP="00674FB2">
            <w:pPr>
              <w:spacing w:line="276" w:lineRule="auto"/>
              <w:jc w:val="center"/>
              <w:rPr>
                <w:lang w:val="en-GB"/>
              </w:rPr>
            </w:pPr>
            <w:r w:rsidRPr="005242C1">
              <w:rPr>
                <w:lang w:val="en-GB"/>
              </w:rPr>
              <w:t>-</w:t>
            </w:r>
          </w:p>
        </w:tc>
      </w:tr>
      <w:tr w:rsidR="00674FB2" w:rsidRPr="00B056A6" w14:paraId="6789087A" w14:textId="77777777" w:rsidTr="005D7B64">
        <w:trPr>
          <w:trHeight w:val="397"/>
        </w:trPr>
        <w:tc>
          <w:tcPr>
            <w:tcW w:w="4395" w:type="dxa"/>
            <w:shd w:val="clear" w:color="auto" w:fill="auto"/>
            <w:vAlign w:val="center"/>
          </w:tcPr>
          <w:p w14:paraId="25176D22" w14:textId="42BA8D95" w:rsidR="00674FB2" w:rsidRPr="00DD1D34" w:rsidRDefault="00674FB2" w:rsidP="00674FB2">
            <w:pPr>
              <w:spacing w:line="276" w:lineRule="auto"/>
              <w:rPr>
                <w:b/>
                <w:i/>
                <w:iCs/>
                <w:sz w:val="18"/>
                <w:szCs w:val="18"/>
                <w:lang w:val="en-GB"/>
              </w:rPr>
            </w:pPr>
            <w:r w:rsidRPr="00DD1D34">
              <w:rPr>
                <w:b/>
                <w:i/>
                <w:iCs/>
                <w:sz w:val="18"/>
                <w:szCs w:val="18"/>
                <w:lang w:val="en-GB"/>
              </w:rPr>
              <w:lastRenderedPageBreak/>
              <w:t>Cryptococcus laurent</w:t>
            </w:r>
            <w:r>
              <w:rPr>
                <w:b/>
                <w:i/>
                <w:iCs/>
                <w:sz w:val="18"/>
                <w:szCs w:val="18"/>
                <w:lang w:val="en-GB"/>
              </w:rPr>
              <w:t>i</w:t>
            </w:r>
            <w:r w:rsidRPr="00DD1D34">
              <w:rPr>
                <w:b/>
                <w:i/>
                <w:iCs/>
                <w:sz w:val="18"/>
                <w:szCs w:val="18"/>
                <w:lang w:val="en-GB"/>
              </w:rPr>
              <w:t>i</w:t>
            </w:r>
            <w:r w:rsidRPr="008D39E0">
              <w:rPr>
                <w:i/>
                <w:iCs/>
                <w:sz w:val="18"/>
                <w:szCs w:val="18"/>
                <w:lang w:val="en-GB"/>
              </w:rPr>
              <w:t xml:space="preserve"> </w:t>
            </w:r>
            <w:r w:rsidRPr="008D39E0">
              <w:rPr>
                <w:iCs/>
                <w:sz w:val="18"/>
                <w:szCs w:val="18"/>
                <w:lang w:val="en-GB"/>
              </w:rPr>
              <w:t>(Kuff.) C.E. Skinner</w:t>
            </w:r>
          </w:p>
        </w:tc>
        <w:tc>
          <w:tcPr>
            <w:tcW w:w="10175" w:type="dxa"/>
            <w:gridSpan w:val="3"/>
            <w:vAlign w:val="center"/>
          </w:tcPr>
          <w:p w14:paraId="56507443" w14:textId="61F77DA2" w:rsidR="00674FB2" w:rsidRPr="005242C1" w:rsidRDefault="00674FB2" w:rsidP="00674FB2">
            <w:pPr>
              <w:spacing w:line="276" w:lineRule="auto"/>
              <w:jc w:val="center"/>
              <w:rPr>
                <w:lang w:val="en-GB"/>
              </w:rPr>
            </w:pPr>
            <w:r w:rsidRPr="005242C1">
              <w:rPr>
                <w:i/>
                <w:sz w:val="18"/>
                <w:szCs w:val="18"/>
                <w:lang w:val="en-GB"/>
              </w:rPr>
              <w:t>See current name: Cryptococcus laurenti var laurenti</w:t>
            </w:r>
          </w:p>
        </w:tc>
      </w:tr>
      <w:tr w:rsidR="00674FB2" w:rsidRPr="00DD1D34" w14:paraId="5F4A7AA0" w14:textId="77777777" w:rsidTr="0038188C">
        <w:trPr>
          <w:trHeight w:val="397"/>
        </w:trPr>
        <w:tc>
          <w:tcPr>
            <w:tcW w:w="4395" w:type="dxa"/>
            <w:shd w:val="clear" w:color="auto" w:fill="auto"/>
            <w:vAlign w:val="center"/>
          </w:tcPr>
          <w:p w14:paraId="1E025FBB" w14:textId="02F97598" w:rsidR="00674FB2" w:rsidRPr="00DD1D34" w:rsidRDefault="00674FB2" w:rsidP="00674FB2">
            <w:pPr>
              <w:spacing w:line="276" w:lineRule="auto"/>
              <w:rPr>
                <w:b/>
                <w:i/>
                <w:iCs/>
                <w:sz w:val="18"/>
                <w:szCs w:val="18"/>
                <w:lang w:val="en-GB"/>
              </w:rPr>
            </w:pPr>
            <w:r w:rsidRPr="00DD1D34">
              <w:rPr>
                <w:b/>
                <w:i/>
                <w:iCs/>
                <w:sz w:val="18"/>
                <w:szCs w:val="18"/>
                <w:lang w:val="en-GB"/>
              </w:rPr>
              <w:t>Cryptococcus laurenti</w:t>
            </w:r>
            <w:r>
              <w:rPr>
                <w:b/>
                <w:i/>
                <w:iCs/>
                <w:sz w:val="18"/>
                <w:szCs w:val="18"/>
                <w:lang w:val="en-GB"/>
              </w:rPr>
              <w:t>i</w:t>
            </w:r>
            <w:r w:rsidRPr="008D39E0">
              <w:rPr>
                <w:i/>
                <w:iCs/>
                <w:sz w:val="18"/>
                <w:szCs w:val="18"/>
                <w:lang w:val="en-GB"/>
              </w:rPr>
              <w:t xml:space="preserve"> </w:t>
            </w:r>
            <w:r w:rsidRPr="003B7AD3">
              <w:rPr>
                <w:b/>
                <w:i/>
                <w:iCs/>
                <w:sz w:val="18"/>
                <w:szCs w:val="18"/>
                <w:lang w:val="en-GB"/>
              </w:rPr>
              <w:t>var laurenti</w:t>
            </w:r>
            <w:r>
              <w:rPr>
                <w:b/>
                <w:i/>
                <w:iCs/>
                <w:sz w:val="18"/>
                <w:szCs w:val="18"/>
                <w:lang w:val="en-GB"/>
              </w:rPr>
              <w:t>i</w:t>
            </w:r>
          </w:p>
        </w:tc>
        <w:tc>
          <w:tcPr>
            <w:tcW w:w="3391" w:type="dxa"/>
            <w:vAlign w:val="center"/>
          </w:tcPr>
          <w:p w14:paraId="5C1F5176" w14:textId="2FA0536F" w:rsidR="00674FB2" w:rsidRPr="005242C1" w:rsidRDefault="00674FB2" w:rsidP="00D85868">
            <w:pPr>
              <w:spacing w:line="276" w:lineRule="auto"/>
              <w:jc w:val="center"/>
              <w:rPr>
                <w:iCs/>
                <w:sz w:val="18"/>
                <w:szCs w:val="18"/>
              </w:rPr>
            </w:pPr>
            <w:r w:rsidRPr="005242C1">
              <w:rPr>
                <w:iCs/>
                <w:sz w:val="18"/>
                <w:szCs w:val="18"/>
                <w:lang w:val="en-GB"/>
              </w:rPr>
              <w:t xml:space="preserve">Mexico, 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id":"ITEM-2","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2","issue":"NE-1","issued":{"date-parts":[["2015"]]},"page":"32-38","title":"Aislamiento de hongos alergenos en una biblioteca universitaria","type":"article-journal","volume":"25"},"uris":["http://www.mendeley.com/documents/?uuid=c3aba17e-d5ac-4a96-a574-2fd9f39e6a2b"]},{"id":"ITEM-3","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3","issue":"3","issued":{"date-parts":[["2015"]]},"page":"389-401","title":"Assessment of microbiological contamination in the work environments of museums, archives and libraries","type":"article-journal","volume":"31"},"uris":["http://www.mendeley.com/documents/?uuid=787ec923-8449-41a1-926e-3abc447246d4"]}],"mendeley":{"formattedCitation":"[7,17,19]","plainTextFormattedCitation":"[7,17,19]","previouslyFormattedCitation":"(Wlazło et al. 2008; Skóra et al. 2015; Zárate et al. 2015)"},"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rPr>
              <w:t>[7,17,19]</w:t>
            </w:r>
            <w:r w:rsidRPr="005242C1">
              <w:rPr>
                <w:iCs/>
                <w:sz w:val="18"/>
                <w:szCs w:val="18"/>
                <w:lang w:val="en-GB"/>
              </w:rPr>
              <w:fldChar w:fldCharType="end"/>
            </w:r>
          </w:p>
        </w:tc>
        <w:tc>
          <w:tcPr>
            <w:tcW w:w="3392" w:type="dxa"/>
            <w:vAlign w:val="center"/>
          </w:tcPr>
          <w:p w14:paraId="3885157A" w14:textId="25334F85" w:rsidR="00674FB2" w:rsidRPr="005242C1" w:rsidRDefault="00674FB2" w:rsidP="00D85868">
            <w:pPr>
              <w:jc w:val="center"/>
              <w:rPr>
                <w:sz w:val="18"/>
                <w:szCs w:val="18"/>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165d5b6-4317-411b-945d-db55aa912f19"]}],"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w:t>
            </w:r>
            <w:r w:rsidRPr="005242C1">
              <w:rPr>
                <w:sz w:val="18"/>
                <w:szCs w:val="18"/>
                <w:lang w:val="en-GB"/>
              </w:rPr>
              <w:fldChar w:fldCharType="end"/>
            </w:r>
          </w:p>
        </w:tc>
        <w:tc>
          <w:tcPr>
            <w:tcW w:w="3392" w:type="dxa"/>
            <w:shd w:val="clear" w:color="auto" w:fill="auto"/>
            <w:vAlign w:val="center"/>
          </w:tcPr>
          <w:p w14:paraId="6495BB97" w14:textId="4CB32CF3" w:rsidR="00674FB2" w:rsidRPr="00B056A6" w:rsidRDefault="00674FB2" w:rsidP="00674FB2">
            <w:pPr>
              <w:spacing w:line="276" w:lineRule="auto"/>
              <w:jc w:val="center"/>
            </w:pPr>
            <w:r w:rsidRPr="00B056A6">
              <w:t>-</w:t>
            </w:r>
          </w:p>
        </w:tc>
      </w:tr>
      <w:tr w:rsidR="00674FB2" w:rsidRPr="00DD1D34" w14:paraId="3A4D38B1" w14:textId="77777777" w:rsidTr="0038188C">
        <w:trPr>
          <w:trHeight w:val="397"/>
        </w:trPr>
        <w:tc>
          <w:tcPr>
            <w:tcW w:w="4395" w:type="dxa"/>
            <w:shd w:val="clear" w:color="auto" w:fill="auto"/>
            <w:vAlign w:val="center"/>
          </w:tcPr>
          <w:p w14:paraId="03CABC06" w14:textId="31568CC2" w:rsidR="00674FB2" w:rsidRPr="00B056A6" w:rsidRDefault="00674FB2" w:rsidP="00674FB2">
            <w:pPr>
              <w:spacing w:line="276" w:lineRule="auto"/>
              <w:rPr>
                <w:b/>
                <w:i/>
                <w:iCs/>
                <w:sz w:val="18"/>
                <w:szCs w:val="18"/>
              </w:rPr>
            </w:pPr>
            <w:r w:rsidRPr="00B056A6">
              <w:rPr>
                <w:b/>
                <w:i/>
                <w:iCs/>
                <w:sz w:val="18"/>
                <w:szCs w:val="18"/>
              </w:rPr>
              <w:t xml:space="preserve">Cryptococcus neoformans var. </w:t>
            </w:r>
            <w:proofErr w:type="gramStart"/>
            <w:r w:rsidRPr="00B056A6">
              <w:rPr>
                <w:b/>
                <w:i/>
                <w:iCs/>
                <w:sz w:val="18"/>
                <w:szCs w:val="18"/>
              </w:rPr>
              <w:t>uniguttulatus</w:t>
            </w:r>
            <w:proofErr w:type="gramEnd"/>
            <w:r w:rsidRPr="00B056A6">
              <w:rPr>
                <w:b/>
                <w:i/>
                <w:iCs/>
                <w:sz w:val="18"/>
                <w:szCs w:val="18"/>
              </w:rPr>
              <w:t xml:space="preserve"> </w:t>
            </w:r>
            <w:r w:rsidRPr="00B056A6">
              <w:rPr>
                <w:iCs/>
                <w:sz w:val="18"/>
                <w:szCs w:val="18"/>
              </w:rPr>
              <w:t>(Zach) Lodder &amp; Kreger</w:t>
            </w:r>
          </w:p>
        </w:tc>
        <w:tc>
          <w:tcPr>
            <w:tcW w:w="3391" w:type="dxa"/>
            <w:vAlign w:val="center"/>
          </w:tcPr>
          <w:p w14:paraId="139BE5F5" w14:textId="6062C76A" w:rsidR="00674FB2" w:rsidRPr="00B056A6" w:rsidRDefault="00674FB2" w:rsidP="00674FB2">
            <w:pPr>
              <w:spacing w:line="276" w:lineRule="auto"/>
              <w:jc w:val="center"/>
              <w:rPr>
                <w:iCs/>
                <w:sz w:val="18"/>
                <w:szCs w:val="18"/>
              </w:rPr>
            </w:pPr>
            <w:r w:rsidRPr="00B056A6">
              <w:rPr>
                <w:iCs/>
                <w:sz w:val="18"/>
                <w:szCs w:val="18"/>
              </w:rPr>
              <w:t>-</w:t>
            </w:r>
          </w:p>
        </w:tc>
        <w:tc>
          <w:tcPr>
            <w:tcW w:w="3392" w:type="dxa"/>
            <w:vAlign w:val="center"/>
          </w:tcPr>
          <w:p w14:paraId="5ED1AF2F" w14:textId="6A47F266" w:rsidR="00674FB2" w:rsidRPr="005242C1" w:rsidRDefault="00674FB2" w:rsidP="00D85868">
            <w:pPr>
              <w:jc w:val="center"/>
              <w:rPr>
                <w:sz w:val="18"/>
                <w:szCs w:val="18"/>
                <w:lang w:val="en-GB"/>
              </w:rPr>
            </w:pPr>
            <w:r w:rsidRPr="00B056A6">
              <w:rPr>
                <w:sz w:val="18"/>
                <w:szCs w:val="18"/>
              </w:rPr>
              <w:t xml:space="preserve">Poland </w:t>
            </w:r>
            <w:r w:rsidRPr="005242C1">
              <w:rPr>
                <w:sz w:val="18"/>
                <w:szCs w:val="18"/>
                <w:lang w:val="en-GB"/>
              </w:rPr>
              <w:fldChar w:fldCharType="begin" w:fldLock="1"/>
            </w:r>
            <w:r w:rsidR="00B056A6">
              <w:rPr>
                <w:sz w:val="18"/>
                <w:szCs w:val="18"/>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shd w:val="clear" w:color="auto" w:fill="auto"/>
            <w:vAlign w:val="center"/>
          </w:tcPr>
          <w:p w14:paraId="2D3A8D58" w14:textId="2616C78D" w:rsidR="00674FB2" w:rsidRPr="005242C1" w:rsidRDefault="00674FB2" w:rsidP="00674FB2">
            <w:pPr>
              <w:spacing w:line="276" w:lineRule="auto"/>
              <w:jc w:val="center"/>
              <w:rPr>
                <w:lang w:val="en-GB"/>
              </w:rPr>
            </w:pPr>
            <w:r w:rsidRPr="005242C1">
              <w:rPr>
                <w:lang w:val="en-GB"/>
              </w:rPr>
              <w:t>-</w:t>
            </w:r>
          </w:p>
        </w:tc>
      </w:tr>
      <w:tr w:rsidR="00674FB2" w:rsidRPr="00B056A6" w14:paraId="38175B38" w14:textId="77777777" w:rsidTr="0038188C">
        <w:trPr>
          <w:trHeight w:val="397"/>
        </w:trPr>
        <w:tc>
          <w:tcPr>
            <w:tcW w:w="4395" w:type="dxa"/>
            <w:shd w:val="clear" w:color="auto" w:fill="auto"/>
            <w:vAlign w:val="center"/>
          </w:tcPr>
          <w:p w14:paraId="0F171DDE" w14:textId="094D8D02" w:rsidR="00674FB2" w:rsidRPr="00E07D9E" w:rsidRDefault="00674FB2" w:rsidP="00674FB2">
            <w:pPr>
              <w:spacing w:line="276" w:lineRule="auto"/>
              <w:rPr>
                <w:iCs/>
                <w:sz w:val="18"/>
                <w:szCs w:val="18"/>
                <w:lang w:val="en-GB"/>
              </w:rPr>
            </w:pPr>
            <w:r w:rsidRPr="00DD1D34">
              <w:rPr>
                <w:b/>
                <w:i/>
                <w:iCs/>
                <w:sz w:val="18"/>
                <w:szCs w:val="18"/>
                <w:lang w:val="en-GB"/>
              </w:rPr>
              <w:t xml:space="preserve">Cunninghamella </w:t>
            </w:r>
            <w:r w:rsidRPr="00DD1D34">
              <w:rPr>
                <w:b/>
                <w:iCs/>
                <w:sz w:val="18"/>
                <w:szCs w:val="18"/>
                <w:lang w:val="en-GB"/>
              </w:rPr>
              <w:t>sp.</w:t>
            </w:r>
            <w:r>
              <w:rPr>
                <w:b/>
                <w:iCs/>
                <w:sz w:val="18"/>
                <w:szCs w:val="18"/>
                <w:lang w:val="en-GB"/>
              </w:rPr>
              <w:t xml:space="preserve"> </w:t>
            </w:r>
            <w:r>
              <w:rPr>
                <w:iCs/>
                <w:sz w:val="18"/>
                <w:szCs w:val="18"/>
                <w:lang w:val="en-GB"/>
              </w:rPr>
              <w:t>Matr.</w:t>
            </w:r>
          </w:p>
        </w:tc>
        <w:tc>
          <w:tcPr>
            <w:tcW w:w="3391" w:type="dxa"/>
            <w:vAlign w:val="center"/>
          </w:tcPr>
          <w:p w14:paraId="04E1968F" w14:textId="512B08E6" w:rsidR="00674FB2" w:rsidRPr="005242C1" w:rsidRDefault="00674FB2" w:rsidP="00D85868">
            <w:pPr>
              <w:spacing w:line="276" w:lineRule="auto"/>
              <w:jc w:val="center"/>
              <w:rPr>
                <w:sz w:val="18"/>
                <w:szCs w:val="18"/>
                <w:lang w:val="en-GB"/>
              </w:rPr>
            </w:pPr>
            <w:r w:rsidRPr="005242C1">
              <w:rPr>
                <w:sz w:val="18"/>
                <w:szCs w:val="18"/>
              </w:rPr>
              <w:t xml:space="preserve">India, Mexico </w:t>
            </w:r>
            <w:r w:rsidRPr="005242C1">
              <w:rPr>
                <w:sz w:val="18"/>
                <w:szCs w:val="18"/>
                <w:lang w:val="en-GB"/>
              </w:rPr>
              <w:fldChar w:fldCharType="begin" w:fldLock="1"/>
            </w:r>
            <w:r w:rsidR="00B056A6">
              <w:rPr>
                <w:sz w:val="18"/>
                <w:szCs w:val="18"/>
              </w:rPr>
              <w:instrText>ADDIN CSL_CITATION {"citationItems":[{"id":"ITEM-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issue":"NE-1","issued":{"date-parts":[["2015"]]},"page":"32-38","title":"Aislamiento de hongos alergenos en una biblioteca universitaria","type":"article-journal","volume":"25"},"uris":["http://www.mendeley.com/documents/?uuid=c3aba17e-d5ac-4a96-a574-2fd9f39e6a2b"]},{"id":"ITEM-2","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2","issue":"4","issued":{"date-parts":[["2014"]]},"page":"42-47","title":"Comparative aeromycological study of three libraries in Kamptee","type":"article-journal","volume":"2"},"uris":["http://www.mendeley.com/documents/?uuid=29415398-1d36-4079-a66f-95d5e1a90882"]}],"mendeley":{"formattedCitation":"[7,32]","plainTextFormattedCitation":"[7,32]","previouslyFormattedCitation":"(Thaware et al. 2014; 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7,32]</w:t>
            </w:r>
            <w:r w:rsidRPr="005242C1">
              <w:rPr>
                <w:sz w:val="18"/>
                <w:szCs w:val="18"/>
                <w:lang w:val="en-GB"/>
              </w:rPr>
              <w:fldChar w:fldCharType="end"/>
            </w:r>
          </w:p>
        </w:tc>
        <w:tc>
          <w:tcPr>
            <w:tcW w:w="3392" w:type="dxa"/>
            <w:vAlign w:val="center"/>
          </w:tcPr>
          <w:p w14:paraId="5D59954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0C1DBB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40B8B3E1" w14:textId="77777777" w:rsidTr="0038188C">
        <w:trPr>
          <w:trHeight w:val="397"/>
        </w:trPr>
        <w:tc>
          <w:tcPr>
            <w:tcW w:w="4395" w:type="dxa"/>
            <w:shd w:val="clear" w:color="auto" w:fill="auto"/>
            <w:vAlign w:val="center"/>
            <w:hideMark/>
          </w:tcPr>
          <w:p w14:paraId="7313355A" w14:textId="747A1B94" w:rsidR="00674FB2" w:rsidRPr="00DD1D34" w:rsidRDefault="00674FB2" w:rsidP="00674FB2">
            <w:pPr>
              <w:spacing w:line="276" w:lineRule="auto"/>
              <w:rPr>
                <w:b/>
                <w:i/>
                <w:iCs/>
                <w:sz w:val="18"/>
                <w:szCs w:val="18"/>
                <w:lang w:val="en-GB"/>
              </w:rPr>
            </w:pPr>
            <w:r w:rsidRPr="00DD1D34">
              <w:rPr>
                <w:b/>
                <w:i/>
                <w:iCs/>
                <w:sz w:val="18"/>
                <w:szCs w:val="18"/>
                <w:lang w:val="en-GB"/>
              </w:rPr>
              <w:t xml:space="preserve">Cunninghamella elegans </w:t>
            </w:r>
            <w:r w:rsidRPr="008D39E0">
              <w:rPr>
                <w:sz w:val="18"/>
                <w:szCs w:val="18"/>
                <w:lang w:val="en-GB"/>
              </w:rPr>
              <w:t>Le</w:t>
            </w:r>
            <w:r>
              <w:rPr>
                <w:sz w:val="18"/>
                <w:szCs w:val="18"/>
                <w:lang w:val="en-GB"/>
              </w:rPr>
              <w:t>ndn.</w:t>
            </w:r>
          </w:p>
        </w:tc>
        <w:tc>
          <w:tcPr>
            <w:tcW w:w="3391" w:type="dxa"/>
            <w:vAlign w:val="center"/>
          </w:tcPr>
          <w:p w14:paraId="42F2BED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591508B"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2CBD509" w14:textId="146900F3"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4]</w:t>
            </w:r>
            <w:r w:rsidRPr="005242C1">
              <w:rPr>
                <w:sz w:val="18"/>
                <w:szCs w:val="18"/>
                <w:lang w:val="en-GB"/>
              </w:rPr>
              <w:fldChar w:fldCharType="end"/>
            </w:r>
          </w:p>
        </w:tc>
      </w:tr>
      <w:tr w:rsidR="00674FB2" w:rsidRPr="00B056A6" w14:paraId="05687343" w14:textId="77777777" w:rsidTr="0038188C">
        <w:trPr>
          <w:trHeight w:val="397"/>
        </w:trPr>
        <w:tc>
          <w:tcPr>
            <w:tcW w:w="4395" w:type="dxa"/>
            <w:shd w:val="clear" w:color="auto" w:fill="auto"/>
            <w:vAlign w:val="center"/>
            <w:hideMark/>
          </w:tcPr>
          <w:p w14:paraId="08D99103"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Curvularia </w:t>
            </w:r>
            <w:r w:rsidRPr="00DD1D34">
              <w:rPr>
                <w:b/>
                <w:iCs/>
                <w:sz w:val="18"/>
                <w:szCs w:val="18"/>
                <w:lang w:val="en-GB"/>
              </w:rPr>
              <w:t>sp.</w:t>
            </w:r>
            <w:r w:rsidRPr="00DD1D34">
              <w:rPr>
                <w:b/>
                <w:i/>
                <w:iCs/>
                <w:sz w:val="18"/>
                <w:szCs w:val="18"/>
                <w:lang w:val="en-GB"/>
              </w:rPr>
              <w:t xml:space="preserve"> </w:t>
            </w:r>
            <w:r w:rsidRPr="008D39E0">
              <w:rPr>
                <w:sz w:val="18"/>
                <w:szCs w:val="18"/>
                <w:lang w:val="en-GB"/>
              </w:rPr>
              <w:t>Boedijn</w:t>
            </w:r>
          </w:p>
        </w:tc>
        <w:tc>
          <w:tcPr>
            <w:tcW w:w="3391" w:type="dxa"/>
            <w:vAlign w:val="center"/>
          </w:tcPr>
          <w:p w14:paraId="1D9CE480" w14:textId="12A36772" w:rsidR="00674FB2" w:rsidRPr="005242C1" w:rsidRDefault="00674FB2" w:rsidP="00D85868">
            <w:pPr>
              <w:spacing w:line="276" w:lineRule="auto"/>
              <w:jc w:val="center"/>
              <w:rPr>
                <w:sz w:val="18"/>
                <w:szCs w:val="18"/>
              </w:rPr>
            </w:pPr>
            <w:r w:rsidRPr="005242C1">
              <w:rPr>
                <w:sz w:val="18"/>
                <w:szCs w:val="18"/>
              </w:rPr>
              <w:t xml:space="preserve">Argentina, Brazil, Cuba, India, Mexico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2","issue":"051","issued":{"date-parts":[["2003"]]},"page":"27-34","title":"Hongos ambientales en una biblioteca: un año de estudio","type":"article-journal"},"uris":["http://www.mendeley.com/documents/?uuid=e47a8f41-e665-4013-aecd-1b47d19e3e78","http://www.mendeley.com/documents/?uuid=d73e2b1f-6a25-4f39-94a2-1d24234aab96","http://www.mendeley.com/documents/?uuid=9b6c45dc-cd25-49f3-ad4c-16d4bfad5bf9"]},{"id":"ITEM-3","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3","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9992f2b4-a173-42df-872e-7eff8e7f5ac7"]},{"id":"ITEM-4","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4","issue":"NE-1","issued":{"date-parts":[["2015"]]},"page":"32-38","title":"Aislamiento de hongos alergenos en una biblioteca universitaria","type":"article-journal","volume":"25"},"uris":["http://www.mendeley.com/documents/?uuid=c3aba17e-d5ac-4a96-a574-2fd9f39e6a2b"]},{"id":"ITEM-5","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5","issue":"5","issued":{"date-parts":[["2011"]]},"page":"479-485","title":"Incidence of deteriorating fungi in the air inside the college libraries of Wardha city","type":"article-journal","volume":"3"},"uris":["http://www.mendeley.com/documents/?uuid=8692a84a-b597-4ca6-b771-54ecb781d600"]},{"id":"ITEM-6","itemData":{"author":[{"dropping-particle":"","family":"Nayak","given":"Bijaya Kumar","non-dropping-particle":"","parse-names":false,"suffix":""}],"container-title":"International Journal of PharmTech Research","id":"ITEM-6","issue":"6","issued":{"date-parts":[["2015"]]},"page":"306-312","title":"Volumetric samplings of airborne fungal spores in different college libraries : A Preliminary study","type":"article-journal","volume":"8"},"uris":["http://www.mendeley.com/documents/?uuid=f531f956-953c-4c93-bc5a-1f3a4b7845db"]},{"id":"ITEM-7","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7","issue":"4","issued":{"date-parts":[["2016"]]},"page":"3747-3757","title":"Airborne microorganisms cultivable on naturally ventilated document repositories of the National Archive of Cuba","type":"article-journal","volume":"23"},"uris":["http://www.mendeley.com/documents/?uuid=8146f5bf-1759-418d-9d95-f4bb571d4b70"]},{"id":"ITEM-8","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8","issue":"4","issued":{"date-parts":[["2014"]]},"page":"42-47","title":"Comparative aeromycological study of three libraries in Kamptee","type":"article-journal","volume":"2"},"uris":["http://www.mendeley.com/documents/?uuid=29415398-1d36-4079-a66f-95d5e1a90882"]}],"mendeley":{"formattedCitation":"[1,2,7,25,27,31–33]","plainTextFormattedCitation":"[1,2,7,25,27,31–33]","previouslyFormattedCitation":"(Gambale et al. 1993; Bueno et al. 2003; Dalal et al. 2011; Borrego et al. 2012; Thaware et al. 2014; Nayak 2015; Zárate et al. 2015; Borrego &amp; Perdomo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2,7,25,27,31–33]</w:t>
            </w:r>
            <w:r w:rsidRPr="005242C1">
              <w:rPr>
                <w:sz w:val="18"/>
                <w:szCs w:val="18"/>
                <w:lang w:val="en-GB"/>
              </w:rPr>
              <w:fldChar w:fldCharType="end"/>
            </w:r>
          </w:p>
        </w:tc>
        <w:tc>
          <w:tcPr>
            <w:tcW w:w="3392" w:type="dxa"/>
            <w:vAlign w:val="center"/>
          </w:tcPr>
          <w:p w14:paraId="26F6D61F" w14:textId="52858BCE"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7136ce92-4f87-4861-8073-20af51e0d893"]}],"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66813202" w14:textId="42BFB89F"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514DFC7D" w14:textId="77777777" w:rsidTr="0038188C">
        <w:trPr>
          <w:trHeight w:val="397"/>
        </w:trPr>
        <w:tc>
          <w:tcPr>
            <w:tcW w:w="4395" w:type="dxa"/>
            <w:shd w:val="clear" w:color="auto" w:fill="auto"/>
            <w:vAlign w:val="center"/>
          </w:tcPr>
          <w:p w14:paraId="6038BBA0" w14:textId="735BE750" w:rsidR="00674FB2" w:rsidRPr="008D39E0" w:rsidRDefault="00674FB2" w:rsidP="00674FB2">
            <w:pPr>
              <w:spacing w:line="276" w:lineRule="auto"/>
              <w:rPr>
                <w:i/>
                <w:iCs/>
                <w:sz w:val="18"/>
                <w:szCs w:val="18"/>
              </w:rPr>
            </w:pPr>
            <w:r w:rsidRPr="008D39E0">
              <w:rPr>
                <w:b/>
                <w:i/>
                <w:iCs/>
                <w:sz w:val="18"/>
                <w:szCs w:val="18"/>
              </w:rPr>
              <w:t xml:space="preserve">Curvularia eragrostidis </w:t>
            </w:r>
            <w:r w:rsidRPr="008D39E0">
              <w:rPr>
                <w:iCs/>
                <w:sz w:val="18"/>
                <w:szCs w:val="18"/>
              </w:rPr>
              <w:t>(Henn.) J.A. Mey.</w:t>
            </w:r>
          </w:p>
        </w:tc>
        <w:tc>
          <w:tcPr>
            <w:tcW w:w="3391" w:type="dxa"/>
            <w:vAlign w:val="center"/>
          </w:tcPr>
          <w:p w14:paraId="7B82C0DD" w14:textId="48103518" w:rsidR="00674FB2" w:rsidRPr="005242C1" w:rsidRDefault="00674FB2" w:rsidP="00D85868">
            <w:pPr>
              <w:spacing w:line="276" w:lineRule="auto"/>
              <w:jc w:val="center"/>
              <w:rPr>
                <w:sz w:val="18"/>
                <w:szCs w:val="18"/>
                <w:lang w:val="en-GB"/>
              </w:rPr>
            </w:pPr>
            <w:r w:rsidRPr="005242C1">
              <w:rPr>
                <w:sz w:val="18"/>
                <w:szCs w:val="18"/>
                <w:lang w:val="en-GB"/>
              </w:rPr>
              <w:t xml:space="preserve">Cuba </w:t>
            </w:r>
            <w:r w:rsidRPr="005242C1">
              <w:rPr>
                <w:sz w:val="18"/>
                <w:szCs w:val="18"/>
              </w:rPr>
              <w:fldChar w:fldCharType="begin" w:fldLock="1"/>
            </w:r>
            <w:r w:rsidR="00B056A6">
              <w:rPr>
                <w:sz w:val="18"/>
                <w:szCs w:val="18"/>
                <w:lang w:val="en-GB"/>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id":"ITEM-2","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2","issued":{"date-parts":[["2017"]]},"page":"205-226","title":"Fungi in Archive Repositories Environments and the Deterioration of the Graphics Documents","type":"article-journal","volume":"11"},"uris":["http://www.mendeley.com/documents/?uuid=0ed884ca-cf7c-4f79-981a-10404f6f58db"]}],"mendeley":{"formattedCitation":"[16,30]","plainTextFormattedCitation":"[16,30]","previouslyFormattedCitation":"(Anaya et al. 2016; Borrego et al. 2017)"},"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16,30]</w:t>
            </w:r>
            <w:r w:rsidRPr="005242C1">
              <w:rPr>
                <w:sz w:val="18"/>
                <w:szCs w:val="18"/>
              </w:rPr>
              <w:fldChar w:fldCharType="end"/>
            </w:r>
          </w:p>
        </w:tc>
        <w:tc>
          <w:tcPr>
            <w:tcW w:w="3392" w:type="dxa"/>
            <w:vAlign w:val="center"/>
          </w:tcPr>
          <w:p w14:paraId="622DD306" w14:textId="336761F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3056706" w14:textId="20258E75"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8C3C93" w14:paraId="7E9CE8CB" w14:textId="77777777" w:rsidTr="0038188C">
        <w:trPr>
          <w:trHeight w:val="397"/>
        </w:trPr>
        <w:tc>
          <w:tcPr>
            <w:tcW w:w="4395" w:type="dxa"/>
            <w:shd w:val="clear" w:color="auto" w:fill="auto"/>
            <w:vAlign w:val="center"/>
            <w:hideMark/>
          </w:tcPr>
          <w:p w14:paraId="131A8079" w14:textId="77777777" w:rsidR="00674FB2" w:rsidRPr="00C4152D" w:rsidRDefault="00674FB2" w:rsidP="00674FB2">
            <w:pPr>
              <w:spacing w:line="276" w:lineRule="auto"/>
              <w:rPr>
                <w:b/>
                <w:i/>
                <w:iCs/>
                <w:sz w:val="18"/>
                <w:szCs w:val="18"/>
                <w:lang w:val="en-GB"/>
              </w:rPr>
            </w:pPr>
            <w:r w:rsidRPr="00C4152D">
              <w:rPr>
                <w:b/>
                <w:i/>
                <w:iCs/>
                <w:sz w:val="18"/>
                <w:szCs w:val="18"/>
                <w:lang w:val="en-GB"/>
              </w:rPr>
              <w:t xml:space="preserve">Curvularia lunata </w:t>
            </w:r>
            <w:r w:rsidRPr="00C4152D">
              <w:rPr>
                <w:sz w:val="18"/>
                <w:szCs w:val="18"/>
                <w:lang w:val="en-GB"/>
              </w:rPr>
              <w:t>(Wakker) Boedijn</w:t>
            </w:r>
          </w:p>
        </w:tc>
        <w:tc>
          <w:tcPr>
            <w:tcW w:w="3391" w:type="dxa"/>
            <w:vAlign w:val="center"/>
          </w:tcPr>
          <w:p w14:paraId="7ABF5F18" w14:textId="2FF72608" w:rsidR="00674FB2" w:rsidRPr="005242C1" w:rsidRDefault="00674FB2" w:rsidP="00D85868">
            <w:pPr>
              <w:spacing w:line="276" w:lineRule="auto"/>
              <w:jc w:val="center"/>
              <w:rPr>
                <w:sz w:val="18"/>
                <w:szCs w:val="18"/>
                <w:lang w:val="en-GB"/>
              </w:rPr>
            </w:pPr>
            <w:r w:rsidRPr="005242C1">
              <w:rPr>
                <w:sz w:val="18"/>
                <w:szCs w:val="18"/>
                <w:lang w:val="en-GB"/>
              </w:rPr>
              <w:t xml:space="preserve">Egypt, Lituania, Spain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a80426aa-e89b-4656-98ef-0cc418a420ba"]},{"id":"ITEM-3","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3","issue":"1","issued":{"date-parts":[["2017"]]},"page":"93-118","title":"Air microbial contamination and factors affecting its occurrence in certain book libraries in Egypt.","type":"article-journal","volume":"57"},"uris":["http://www.mendeley.com/documents/?uuid=58c940b7-4822-4c4f-b723-5f6de83978b0"]}],"mendeley":{"formattedCitation":"[3,24,36]","plainTextFormattedCitation":"[3,24,36]","previouslyFormattedCitation":"(Lugauskas &amp; Krikstaponis 2004; Valentin 2007;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24,36]</w:t>
            </w:r>
            <w:r w:rsidRPr="005242C1">
              <w:rPr>
                <w:sz w:val="18"/>
                <w:szCs w:val="18"/>
                <w:lang w:val="en-GB"/>
              </w:rPr>
              <w:fldChar w:fldCharType="end"/>
            </w:r>
          </w:p>
        </w:tc>
        <w:tc>
          <w:tcPr>
            <w:tcW w:w="3392" w:type="dxa"/>
            <w:vAlign w:val="center"/>
          </w:tcPr>
          <w:p w14:paraId="1AB0245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26DEFF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6D1F84" w14:paraId="5C49CEC2" w14:textId="77777777" w:rsidTr="0038188C">
        <w:trPr>
          <w:trHeight w:val="397"/>
        </w:trPr>
        <w:tc>
          <w:tcPr>
            <w:tcW w:w="4395" w:type="dxa"/>
            <w:shd w:val="clear" w:color="auto" w:fill="auto"/>
            <w:vAlign w:val="center"/>
          </w:tcPr>
          <w:p w14:paraId="119C4A16" w14:textId="1D923DF2" w:rsidR="00674FB2" w:rsidRPr="008551AA" w:rsidRDefault="00674FB2" w:rsidP="00674FB2">
            <w:pPr>
              <w:spacing w:line="276" w:lineRule="auto"/>
              <w:rPr>
                <w:b/>
                <w:i/>
                <w:iCs/>
                <w:sz w:val="18"/>
                <w:szCs w:val="18"/>
                <w:lang w:val="en-GB"/>
              </w:rPr>
            </w:pPr>
            <w:r w:rsidRPr="008551AA">
              <w:rPr>
                <w:b/>
                <w:i/>
                <w:sz w:val="18"/>
                <w:szCs w:val="18"/>
                <w:lang w:val="en-GB"/>
              </w:rPr>
              <w:t>Curvularia pallescens</w:t>
            </w:r>
            <w:r w:rsidRPr="008551AA">
              <w:rPr>
                <w:b/>
                <w:i/>
                <w:iCs/>
                <w:sz w:val="18"/>
                <w:szCs w:val="18"/>
                <w:lang w:val="en-GB"/>
              </w:rPr>
              <w:t> </w:t>
            </w:r>
            <w:r w:rsidRPr="008D39E0">
              <w:rPr>
                <w:iCs/>
                <w:sz w:val="18"/>
                <w:szCs w:val="18"/>
                <w:lang w:val="en-GB"/>
              </w:rPr>
              <w:t>Boedijn</w:t>
            </w:r>
          </w:p>
        </w:tc>
        <w:tc>
          <w:tcPr>
            <w:tcW w:w="3391" w:type="dxa"/>
            <w:vAlign w:val="center"/>
          </w:tcPr>
          <w:p w14:paraId="33D2F793" w14:textId="286A2317" w:rsidR="00674FB2" w:rsidRPr="005242C1" w:rsidRDefault="00674FB2" w:rsidP="00D85868">
            <w:pPr>
              <w:spacing w:line="276" w:lineRule="auto"/>
              <w:jc w:val="center"/>
              <w:rPr>
                <w:sz w:val="18"/>
                <w:szCs w:val="18"/>
                <w:lang w:val="en-GB"/>
              </w:rPr>
            </w:pPr>
            <w:r w:rsidRPr="005242C1">
              <w:rPr>
                <w:sz w:val="18"/>
                <w:szCs w:val="18"/>
                <w:lang w:val="en-GB"/>
              </w:rPr>
              <w:t xml:space="preserve">Cuba, Egypt </w:t>
            </w:r>
            <w:r w:rsidRPr="005242C1">
              <w:rPr>
                <w:sz w:val="18"/>
                <w:szCs w:val="18"/>
                <w:lang w:val="en-GB"/>
              </w:rPr>
              <w:fldChar w:fldCharType="begin" w:fldLock="1"/>
            </w:r>
            <w:r w:rsidR="00B056A6">
              <w:rPr>
                <w:sz w:val="18"/>
                <w:szCs w:val="18"/>
                <w:lang w:val="en-GB"/>
              </w:rPr>
              <w:instrText>ADDIN CSL_CITATION {"citationItems":[{"id":"ITEM-1","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1","issue":"1","issued":{"date-parts":[["2017"]]},"page":"93-118","title":"Air microbial contamination and factors affecting its occurrence in certain book libraries in Egypt.","type":"article-journal","volume":"57"},"uris":["http://www.mendeley.com/documents/?uuid=58c940b7-4822-4c4f-b723-5f6de83978b0"]},{"id":"ITEM-2","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2","issue":"3","issued":{"date-parts":[["2016"]]},"page":"513-527","title":"Viable fungi in the air of indoor environments of the National Archive of the Republic of Cuba","type":"article-journal","volume":"32"},"uris":["http://www.mendeley.com/documents/?uuid=a7c8a7a3-a481-4a0f-bb18-2010c7b315b4"]},{"id":"ITEM-3","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3","issued":{"date-parts":[["2017"]]},"page":"205-226","title":"Fungi in Archive Repositories Environments and the Deterioration of the Graphics Documents","type":"article-journal","volume":"11"},"uris":["http://www.mendeley.com/documents/?uuid=0ed884ca-cf7c-4f79-981a-10404f6f58db"]}],"mendeley":{"formattedCitation":"[16,30,36]","plainTextFormattedCitation":"[16,30,36]","previouslyFormattedCitation":"(Anaya et al. 2016; Borrego et al. 2017;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6,30,36]</w:t>
            </w:r>
            <w:r w:rsidRPr="005242C1">
              <w:rPr>
                <w:sz w:val="18"/>
                <w:szCs w:val="18"/>
                <w:lang w:val="en-GB"/>
              </w:rPr>
              <w:fldChar w:fldCharType="end"/>
            </w:r>
          </w:p>
        </w:tc>
        <w:tc>
          <w:tcPr>
            <w:tcW w:w="3392" w:type="dxa"/>
            <w:vAlign w:val="center"/>
          </w:tcPr>
          <w:p w14:paraId="3F70841D" w14:textId="0E5F262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A8931D6" w14:textId="7347C40A"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077EB240" w14:textId="77777777" w:rsidTr="0038188C">
        <w:trPr>
          <w:trHeight w:val="425"/>
        </w:trPr>
        <w:tc>
          <w:tcPr>
            <w:tcW w:w="4395" w:type="dxa"/>
            <w:shd w:val="clear" w:color="auto" w:fill="auto"/>
            <w:vAlign w:val="center"/>
            <w:hideMark/>
          </w:tcPr>
          <w:p w14:paraId="649BA7F5"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Curvularia uncinata </w:t>
            </w:r>
            <w:r w:rsidRPr="008D39E0">
              <w:rPr>
                <w:sz w:val="18"/>
                <w:szCs w:val="18"/>
                <w:lang w:val="en-GB"/>
              </w:rPr>
              <w:t>Bugnic</w:t>
            </w:r>
            <w:r w:rsidRPr="00DD1D34">
              <w:rPr>
                <w:b/>
                <w:sz w:val="18"/>
                <w:szCs w:val="18"/>
                <w:lang w:val="en-GB"/>
              </w:rPr>
              <w:t>.</w:t>
            </w:r>
          </w:p>
        </w:tc>
        <w:tc>
          <w:tcPr>
            <w:tcW w:w="3391" w:type="dxa"/>
            <w:vAlign w:val="center"/>
          </w:tcPr>
          <w:p w14:paraId="428757B7"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D3CEF0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5AAE0CC" w14:textId="4F0604B5" w:rsidR="00674FB2" w:rsidRPr="005242C1" w:rsidRDefault="00674FB2" w:rsidP="00D85868">
            <w:pPr>
              <w:spacing w:line="276" w:lineRule="auto"/>
              <w:jc w:val="center"/>
              <w:rPr>
                <w:sz w:val="18"/>
                <w:szCs w:val="18"/>
                <w:lang w:val="en-GB"/>
              </w:rPr>
            </w:pPr>
            <w:r w:rsidRPr="005242C1">
              <w:rPr>
                <w:sz w:val="18"/>
                <w:szCs w:val="18"/>
                <w:lang w:val="en-GB"/>
              </w:rPr>
              <w:t xml:space="preserve">India </w:t>
            </w:r>
            <w:r w:rsidRPr="005242C1">
              <w:rPr>
                <w:sz w:val="18"/>
                <w:szCs w:val="18"/>
                <w:lang w:val="en-GB"/>
              </w:rPr>
              <w:fldChar w:fldCharType="begin" w:fldLock="1"/>
            </w:r>
            <w:r w:rsidR="00B056A6">
              <w:rPr>
                <w:sz w:val="18"/>
                <w:szCs w:val="18"/>
                <w:lang w:val="en-GB"/>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mendeley":{"formattedCitation":"[37]","plainTextFormattedCitation":"[37]","previouslyFormattedCitation":"(Das et al. 199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7]</w:t>
            </w:r>
            <w:r w:rsidRPr="005242C1">
              <w:rPr>
                <w:sz w:val="18"/>
                <w:szCs w:val="18"/>
                <w:lang w:val="en-GB"/>
              </w:rPr>
              <w:fldChar w:fldCharType="end"/>
            </w:r>
          </w:p>
        </w:tc>
      </w:tr>
      <w:tr w:rsidR="009B16D7" w:rsidRPr="00DD1D34" w14:paraId="04A08488" w14:textId="77777777" w:rsidTr="0038188C">
        <w:trPr>
          <w:trHeight w:val="425"/>
        </w:trPr>
        <w:tc>
          <w:tcPr>
            <w:tcW w:w="4395" w:type="dxa"/>
            <w:shd w:val="clear" w:color="auto" w:fill="auto"/>
            <w:vAlign w:val="center"/>
          </w:tcPr>
          <w:p w14:paraId="13185AF2" w14:textId="3C97E647" w:rsidR="009B16D7" w:rsidRPr="009B16D7" w:rsidRDefault="009B16D7" w:rsidP="009B16D7">
            <w:pPr>
              <w:spacing w:line="276" w:lineRule="auto"/>
              <w:rPr>
                <w:b/>
                <w:i/>
                <w:iCs/>
                <w:sz w:val="18"/>
                <w:szCs w:val="18"/>
              </w:rPr>
            </w:pPr>
            <w:r w:rsidRPr="009B16D7">
              <w:rPr>
                <w:b/>
                <w:i/>
                <w:iCs/>
                <w:sz w:val="18"/>
                <w:szCs w:val="18"/>
              </w:rPr>
              <w:t xml:space="preserve">Curvularia verruculosa </w:t>
            </w:r>
            <w:r w:rsidRPr="009B16D7">
              <w:rPr>
                <w:iCs/>
                <w:sz w:val="18"/>
                <w:szCs w:val="18"/>
              </w:rPr>
              <w:t>Tandon &amp; Bilgrami ex M.B. Ellis</w:t>
            </w:r>
          </w:p>
        </w:tc>
        <w:tc>
          <w:tcPr>
            <w:tcW w:w="3391" w:type="dxa"/>
            <w:vAlign w:val="center"/>
          </w:tcPr>
          <w:p w14:paraId="2865B8E7" w14:textId="1F4473F5" w:rsidR="009B16D7" w:rsidRPr="005242C1" w:rsidRDefault="009B16D7" w:rsidP="00D85868">
            <w:pPr>
              <w:spacing w:line="276" w:lineRule="auto"/>
              <w:jc w:val="center"/>
              <w:rPr>
                <w:sz w:val="18"/>
                <w:szCs w:val="18"/>
              </w:rPr>
            </w:pPr>
            <w:r w:rsidRPr="005242C1">
              <w:rPr>
                <w:sz w:val="18"/>
                <w:szCs w:val="18"/>
              </w:rPr>
              <w:t xml:space="preserve">Nigeria </w:t>
            </w:r>
            <w:r w:rsidRPr="005242C1">
              <w:rPr>
                <w:sz w:val="18"/>
                <w:szCs w:val="18"/>
              </w:rPr>
              <w:fldChar w:fldCharType="begin" w:fldLock="1"/>
            </w:r>
            <w:r w:rsidR="00B056A6">
              <w:rPr>
                <w:sz w:val="18"/>
                <w:szCs w:val="18"/>
              </w:rPr>
              <w:instrText>ADDIN CSL_CITATION {"citationItems":[{"id":"ITEM-1","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plainTextFormattedCitation":"[47]","previouslyFormattedCitation":"(Okpalanozie et al. 2018)"},"properties":{"noteIndex":0},"schema":"https://github.com/citation-style-language/schema/raw/master/csl-citation.json"}</w:instrText>
            </w:r>
            <w:r w:rsidRPr="005242C1">
              <w:rPr>
                <w:sz w:val="18"/>
                <w:szCs w:val="18"/>
              </w:rPr>
              <w:fldChar w:fldCharType="separate"/>
            </w:r>
            <w:r w:rsidR="00B056A6" w:rsidRPr="00B056A6">
              <w:rPr>
                <w:noProof/>
                <w:sz w:val="18"/>
                <w:szCs w:val="18"/>
              </w:rPr>
              <w:t>[47]</w:t>
            </w:r>
            <w:r w:rsidRPr="005242C1">
              <w:rPr>
                <w:sz w:val="18"/>
                <w:szCs w:val="18"/>
              </w:rPr>
              <w:fldChar w:fldCharType="end"/>
            </w:r>
          </w:p>
        </w:tc>
        <w:tc>
          <w:tcPr>
            <w:tcW w:w="3392" w:type="dxa"/>
            <w:vAlign w:val="center"/>
          </w:tcPr>
          <w:p w14:paraId="6173383A" w14:textId="72CC157C" w:rsidR="009B16D7" w:rsidRPr="005242C1" w:rsidRDefault="009B16D7"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1C40FFC2" w14:textId="65BBDAF7" w:rsidR="009B16D7" w:rsidRPr="005242C1" w:rsidRDefault="009B16D7" w:rsidP="00674FB2">
            <w:pPr>
              <w:spacing w:line="276" w:lineRule="auto"/>
              <w:jc w:val="center"/>
              <w:rPr>
                <w:sz w:val="18"/>
                <w:szCs w:val="18"/>
              </w:rPr>
            </w:pPr>
            <w:r w:rsidRPr="005242C1">
              <w:rPr>
                <w:sz w:val="18"/>
                <w:szCs w:val="18"/>
              </w:rPr>
              <w:t>-</w:t>
            </w:r>
          </w:p>
        </w:tc>
      </w:tr>
      <w:tr w:rsidR="00674FB2" w:rsidRPr="002F2D6D" w14:paraId="6C196D44" w14:textId="77777777" w:rsidTr="0038188C">
        <w:trPr>
          <w:trHeight w:val="425"/>
        </w:trPr>
        <w:tc>
          <w:tcPr>
            <w:tcW w:w="4395" w:type="dxa"/>
            <w:shd w:val="clear" w:color="auto" w:fill="auto"/>
            <w:vAlign w:val="center"/>
          </w:tcPr>
          <w:p w14:paraId="5C6DA951" w14:textId="3DC482F3" w:rsidR="00674FB2" w:rsidRPr="00DD1D34" w:rsidRDefault="00674FB2" w:rsidP="00674FB2">
            <w:pPr>
              <w:spacing w:line="276" w:lineRule="auto"/>
              <w:rPr>
                <w:b/>
                <w:i/>
                <w:iCs/>
                <w:sz w:val="18"/>
                <w:szCs w:val="18"/>
                <w:lang w:val="en-GB"/>
              </w:rPr>
            </w:pPr>
            <w:r w:rsidRPr="007D1485">
              <w:rPr>
                <w:b/>
                <w:i/>
                <w:iCs/>
                <w:sz w:val="18"/>
                <w:szCs w:val="18"/>
                <w:lang w:val="en-GB"/>
              </w:rPr>
              <w:t xml:space="preserve">Cyathus </w:t>
            </w:r>
            <w:r>
              <w:rPr>
                <w:b/>
                <w:iCs/>
                <w:sz w:val="18"/>
                <w:szCs w:val="18"/>
                <w:lang w:val="en-GB"/>
              </w:rPr>
              <w:t xml:space="preserve">sp. </w:t>
            </w:r>
            <w:r w:rsidRPr="007D1485">
              <w:rPr>
                <w:iCs/>
                <w:sz w:val="18"/>
                <w:szCs w:val="18"/>
                <w:lang w:val="en-GB"/>
              </w:rPr>
              <w:t>Haller</w:t>
            </w:r>
          </w:p>
        </w:tc>
        <w:tc>
          <w:tcPr>
            <w:tcW w:w="3391" w:type="dxa"/>
            <w:vAlign w:val="center"/>
          </w:tcPr>
          <w:p w14:paraId="76055EBD" w14:textId="27AA12E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7108274" w14:textId="42A4BB9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F69777A" w14:textId="079E9A2A"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42C64F82" w14:textId="77777777" w:rsidTr="0038188C">
        <w:trPr>
          <w:trHeight w:val="425"/>
        </w:trPr>
        <w:tc>
          <w:tcPr>
            <w:tcW w:w="4395" w:type="dxa"/>
            <w:shd w:val="clear" w:color="auto" w:fill="auto"/>
            <w:vAlign w:val="center"/>
          </w:tcPr>
          <w:p w14:paraId="5CE94B39" w14:textId="4016B2E3" w:rsidR="00674FB2" w:rsidRPr="007D1485" w:rsidRDefault="00674FB2" w:rsidP="00674FB2">
            <w:pPr>
              <w:spacing w:line="276" w:lineRule="auto"/>
              <w:rPr>
                <w:b/>
                <w:iCs/>
                <w:sz w:val="18"/>
                <w:szCs w:val="18"/>
                <w:lang w:val="en-GB"/>
              </w:rPr>
            </w:pPr>
            <w:r w:rsidRPr="007D1485">
              <w:rPr>
                <w:b/>
                <w:i/>
                <w:iCs/>
                <w:sz w:val="18"/>
                <w:szCs w:val="18"/>
                <w:lang w:val="en-GB"/>
              </w:rPr>
              <w:t>Cylindrobasidium</w:t>
            </w:r>
            <w:r>
              <w:rPr>
                <w:b/>
                <w:i/>
                <w:iCs/>
                <w:sz w:val="18"/>
                <w:szCs w:val="18"/>
                <w:lang w:val="en-GB"/>
              </w:rPr>
              <w:t xml:space="preserve"> </w:t>
            </w:r>
            <w:r>
              <w:rPr>
                <w:b/>
                <w:iCs/>
                <w:sz w:val="18"/>
                <w:szCs w:val="18"/>
                <w:lang w:val="en-GB"/>
              </w:rPr>
              <w:t xml:space="preserve">sp. </w:t>
            </w:r>
            <w:r w:rsidRPr="007D08E0">
              <w:rPr>
                <w:iCs/>
                <w:sz w:val="18"/>
                <w:szCs w:val="18"/>
                <w:lang w:val="en-GB"/>
              </w:rPr>
              <w:t>Jülich</w:t>
            </w:r>
          </w:p>
        </w:tc>
        <w:tc>
          <w:tcPr>
            <w:tcW w:w="3391" w:type="dxa"/>
            <w:vAlign w:val="center"/>
          </w:tcPr>
          <w:p w14:paraId="7CF7A471" w14:textId="42EFCB4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36C81FB" w14:textId="04552F3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4C348A2" w14:textId="73A581A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5DD7491A" w14:textId="77777777" w:rsidTr="0038188C">
        <w:trPr>
          <w:trHeight w:val="425"/>
        </w:trPr>
        <w:tc>
          <w:tcPr>
            <w:tcW w:w="4395" w:type="dxa"/>
            <w:shd w:val="clear" w:color="auto" w:fill="auto"/>
            <w:vAlign w:val="center"/>
          </w:tcPr>
          <w:p w14:paraId="61F70581" w14:textId="503536AE" w:rsidR="00674FB2" w:rsidRPr="007D08E0" w:rsidRDefault="00674FB2" w:rsidP="00674FB2">
            <w:pPr>
              <w:spacing w:line="276" w:lineRule="auto"/>
              <w:rPr>
                <w:iCs/>
                <w:sz w:val="18"/>
                <w:szCs w:val="18"/>
                <w:lang w:val="en-GB"/>
              </w:rPr>
            </w:pPr>
            <w:r w:rsidRPr="007D1485">
              <w:rPr>
                <w:b/>
                <w:i/>
                <w:iCs/>
                <w:sz w:val="18"/>
                <w:szCs w:val="18"/>
                <w:lang w:val="en-GB"/>
              </w:rPr>
              <w:t>Cystoderma</w:t>
            </w:r>
            <w:r>
              <w:rPr>
                <w:b/>
                <w:i/>
                <w:iCs/>
                <w:sz w:val="18"/>
                <w:szCs w:val="18"/>
                <w:lang w:val="en-GB"/>
              </w:rPr>
              <w:t xml:space="preserve"> </w:t>
            </w:r>
            <w:r w:rsidRPr="007D08E0">
              <w:rPr>
                <w:b/>
                <w:iCs/>
                <w:sz w:val="18"/>
                <w:szCs w:val="18"/>
                <w:lang w:val="en-GB"/>
              </w:rPr>
              <w:t>sp</w:t>
            </w:r>
            <w:r>
              <w:rPr>
                <w:b/>
                <w:i/>
                <w:iCs/>
                <w:sz w:val="18"/>
                <w:szCs w:val="18"/>
                <w:lang w:val="en-GB"/>
              </w:rPr>
              <w:t xml:space="preserve">. </w:t>
            </w:r>
            <w:r>
              <w:rPr>
                <w:iCs/>
                <w:sz w:val="18"/>
                <w:szCs w:val="18"/>
                <w:lang w:val="en-GB"/>
              </w:rPr>
              <w:t>Fayod</w:t>
            </w:r>
          </w:p>
        </w:tc>
        <w:tc>
          <w:tcPr>
            <w:tcW w:w="3391" w:type="dxa"/>
            <w:vAlign w:val="center"/>
          </w:tcPr>
          <w:p w14:paraId="5C9AFF54" w14:textId="08CA619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1420EB6" w14:textId="570FBA0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E3B23C0" w14:textId="78638C5A"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33E8632F" w14:textId="77777777" w:rsidTr="0038188C">
        <w:trPr>
          <w:trHeight w:val="425"/>
        </w:trPr>
        <w:tc>
          <w:tcPr>
            <w:tcW w:w="4395" w:type="dxa"/>
            <w:shd w:val="clear" w:color="auto" w:fill="auto"/>
            <w:vAlign w:val="center"/>
          </w:tcPr>
          <w:p w14:paraId="0A5124B8" w14:textId="4AD83B57" w:rsidR="00674FB2" w:rsidRPr="00F04FB6" w:rsidRDefault="00674FB2" w:rsidP="00674FB2">
            <w:pPr>
              <w:spacing w:line="276" w:lineRule="auto"/>
              <w:rPr>
                <w:iCs/>
                <w:sz w:val="18"/>
                <w:szCs w:val="18"/>
                <w:lang w:val="en-GB"/>
              </w:rPr>
            </w:pPr>
            <w:r w:rsidRPr="007D1485">
              <w:rPr>
                <w:b/>
                <w:i/>
                <w:iCs/>
                <w:sz w:val="18"/>
                <w:szCs w:val="18"/>
                <w:lang w:val="en-GB"/>
              </w:rPr>
              <w:t>Cystolepiota</w:t>
            </w:r>
            <w:r>
              <w:rPr>
                <w:b/>
                <w:i/>
                <w:iCs/>
                <w:sz w:val="18"/>
                <w:szCs w:val="18"/>
                <w:lang w:val="en-GB"/>
              </w:rPr>
              <w:t xml:space="preserve"> </w:t>
            </w:r>
            <w:r w:rsidRPr="007D08E0">
              <w:rPr>
                <w:b/>
                <w:iCs/>
                <w:sz w:val="18"/>
                <w:szCs w:val="18"/>
                <w:lang w:val="en-GB"/>
              </w:rPr>
              <w:t>sp</w:t>
            </w:r>
            <w:r>
              <w:rPr>
                <w:b/>
                <w:i/>
                <w:iCs/>
                <w:sz w:val="18"/>
                <w:szCs w:val="18"/>
                <w:lang w:val="en-GB"/>
              </w:rPr>
              <w:t xml:space="preserve">. </w:t>
            </w:r>
            <w:r>
              <w:rPr>
                <w:iCs/>
                <w:sz w:val="18"/>
                <w:szCs w:val="18"/>
                <w:lang w:val="en-GB"/>
              </w:rPr>
              <w:t>Singer</w:t>
            </w:r>
          </w:p>
        </w:tc>
        <w:tc>
          <w:tcPr>
            <w:tcW w:w="3391" w:type="dxa"/>
            <w:vAlign w:val="center"/>
          </w:tcPr>
          <w:p w14:paraId="65FA58DB" w14:textId="34881D3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02FBFFB" w14:textId="64D5A55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2E4F06D" w14:textId="2E7C7AED"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3CAE73EE" w14:textId="77777777" w:rsidTr="0038188C">
        <w:trPr>
          <w:trHeight w:val="397"/>
        </w:trPr>
        <w:tc>
          <w:tcPr>
            <w:tcW w:w="4395" w:type="dxa"/>
            <w:shd w:val="clear" w:color="auto" w:fill="auto"/>
            <w:vAlign w:val="center"/>
            <w:hideMark/>
          </w:tcPr>
          <w:p w14:paraId="2289074F"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Dactylella </w:t>
            </w:r>
            <w:r w:rsidRPr="00DD1D34">
              <w:rPr>
                <w:b/>
                <w:iCs/>
                <w:sz w:val="18"/>
                <w:szCs w:val="18"/>
                <w:lang w:val="en-GB"/>
              </w:rPr>
              <w:t>sp.</w:t>
            </w:r>
            <w:r w:rsidRPr="000538B3">
              <w:rPr>
                <w:i/>
                <w:iCs/>
                <w:sz w:val="18"/>
                <w:szCs w:val="18"/>
                <w:lang w:val="en-GB"/>
              </w:rPr>
              <w:t xml:space="preserve"> </w:t>
            </w:r>
            <w:r w:rsidRPr="000538B3">
              <w:rPr>
                <w:sz w:val="18"/>
                <w:szCs w:val="18"/>
                <w:lang w:val="en-GB"/>
              </w:rPr>
              <w:t>Grove</w:t>
            </w:r>
          </w:p>
        </w:tc>
        <w:tc>
          <w:tcPr>
            <w:tcW w:w="3391" w:type="dxa"/>
            <w:vAlign w:val="center"/>
          </w:tcPr>
          <w:p w14:paraId="7DEA352A" w14:textId="74BD61DF" w:rsidR="00674FB2" w:rsidRPr="005242C1" w:rsidRDefault="00674FB2" w:rsidP="00D85868">
            <w:pPr>
              <w:spacing w:line="276" w:lineRule="auto"/>
              <w:jc w:val="center"/>
              <w:rPr>
                <w:sz w:val="18"/>
                <w:szCs w:val="18"/>
                <w:lang w:val="en-GB"/>
              </w:rPr>
            </w:pPr>
            <w:r w:rsidRPr="005242C1">
              <w:rPr>
                <w:sz w:val="18"/>
                <w:szCs w:val="18"/>
                <w:lang w:val="en-GB"/>
              </w:rPr>
              <w:t xml:space="preserve">Argentina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mendeley":{"formattedCitation":"[2]","plainTextFormattedCitation":"[2]","previouslyFormattedCitation":"(Bueno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w:t>
            </w:r>
            <w:r w:rsidRPr="005242C1">
              <w:rPr>
                <w:sz w:val="18"/>
                <w:szCs w:val="18"/>
                <w:lang w:val="en-GB"/>
              </w:rPr>
              <w:fldChar w:fldCharType="end"/>
            </w:r>
          </w:p>
        </w:tc>
        <w:tc>
          <w:tcPr>
            <w:tcW w:w="3392" w:type="dxa"/>
            <w:vAlign w:val="center"/>
          </w:tcPr>
          <w:p w14:paraId="1D0699C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2147059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74FA63F7" w14:textId="77777777" w:rsidTr="0038188C">
        <w:trPr>
          <w:trHeight w:val="397"/>
        </w:trPr>
        <w:tc>
          <w:tcPr>
            <w:tcW w:w="4395" w:type="dxa"/>
            <w:shd w:val="clear" w:color="auto" w:fill="auto"/>
            <w:vAlign w:val="center"/>
          </w:tcPr>
          <w:p w14:paraId="5FB1F814" w14:textId="65AAE477" w:rsidR="00674FB2" w:rsidRPr="00DD1D34" w:rsidRDefault="00674FB2" w:rsidP="00674FB2">
            <w:pPr>
              <w:spacing w:line="276" w:lineRule="auto"/>
              <w:rPr>
                <w:b/>
                <w:i/>
                <w:iCs/>
                <w:sz w:val="18"/>
                <w:szCs w:val="18"/>
                <w:lang w:val="en-GB"/>
              </w:rPr>
            </w:pPr>
            <w:r w:rsidRPr="0002074E">
              <w:rPr>
                <w:b/>
                <w:i/>
                <w:iCs/>
                <w:sz w:val="18"/>
                <w:szCs w:val="18"/>
                <w:lang w:val="en-GB"/>
              </w:rPr>
              <w:t>Daldinia</w:t>
            </w:r>
            <w:r>
              <w:rPr>
                <w:b/>
                <w:i/>
                <w:iCs/>
                <w:sz w:val="18"/>
                <w:szCs w:val="18"/>
                <w:lang w:val="en-GB"/>
              </w:rPr>
              <w:t xml:space="preserve"> </w:t>
            </w:r>
            <w:r>
              <w:rPr>
                <w:b/>
                <w:iCs/>
                <w:sz w:val="18"/>
                <w:szCs w:val="18"/>
                <w:lang w:val="en-GB"/>
              </w:rPr>
              <w:t>sp.</w:t>
            </w:r>
            <w:r w:rsidRPr="0002074E">
              <w:rPr>
                <w:b/>
                <w:i/>
                <w:iCs/>
                <w:sz w:val="18"/>
                <w:szCs w:val="18"/>
                <w:lang w:val="en-GB"/>
              </w:rPr>
              <w:t xml:space="preserve"> </w:t>
            </w:r>
            <w:r w:rsidRPr="0002074E">
              <w:rPr>
                <w:iCs/>
                <w:sz w:val="18"/>
                <w:szCs w:val="18"/>
                <w:lang w:val="en-GB"/>
              </w:rPr>
              <w:t>Ces. &amp; De Not.</w:t>
            </w:r>
          </w:p>
        </w:tc>
        <w:tc>
          <w:tcPr>
            <w:tcW w:w="3391" w:type="dxa"/>
            <w:vAlign w:val="center"/>
          </w:tcPr>
          <w:p w14:paraId="498712AC" w14:textId="1EE0FF30" w:rsidR="00674FB2" w:rsidRPr="005242C1" w:rsidRDefault="00674FB2" w:rsidP="00674FB2">
            <w:pPr>
              <w:spacing w:line="276" w:lineRule="auto"/>
              <w:jc w:val="center"/>
              <w:rPr>
                <w:sz w:val="18"/>
                <w:szCs w:val="18"/>
                <w:lang w:val="en-GB"/>
              </w:rPr>
            </w:pPr>
            <w:r w:rsidRPr="005242C1">
              <w:rPr>
                <w:sz w:val="18"/>
                <w:szCs w:val="18"/>
              </w:rPr>
              <w:t>-</w:t>
            </w:r>
          </w:p>
        </w:tc>
        <w:tc>
          <w:tcPr>
            <w:tcW w:w="3392" w:type="dxa"/>
            <w:vAlign w:val="center"/>
          </w:tcPr>
          <w:p w14:paraId="5DE4308A" w14:textId="38AA8FA2" w:rsidR="00674FB2" w:rsidRPr="005242C1" w:rsidRDefault="00674FB2" w:rsidP="00674FB2">
            <w:pPr>
              <w:spacing w:line="276" w:lineRule="auto"/>
              <w:jc w:val="center"/>
              <w:rPr>
                <w:sz w:val="18"/>
                <w:szCs w:val="18"/>
                <w:lang w:val="en-GB"/>
              </w:rPr>
            </w:pPr>
            <w:r w:rsidRPr="005242C1">
              <w:rPr>
                <w:sz w:val="18"/>
                <w:szCs w:val="18"/>
              </w:rPr>
              <w:t>-</w:t>
            </w:r>
          </w:p>
        </w:tc>
        <w:tc>
          <w:tcPr>
            <w:tcW w:w="3392" w:type="dxa"/>
            <w:shd w:val="clear" w:color="auto" w:fill="auto"/>
            <w:vAlign w:val="center"/>
          </w:tcPr>
          <w:p w14:paraId="16271918" w14:textId="1B036FCF"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0DCFF96D" w14:textId="77777777" w:rsidTr="005D7B64">
        <w:trPr>
          <w:trHeight w:val="397"/>
        </w:trPr>
        <w:tc>
          <w:tcPr>
            <w:tcW w:w="4395" w:type="dxa"/>
            <w:shd w:val="clear" w:color="auto" w:fill="auto"/>
            <w:vAlign w:val="center"/>
          </w:tcPr>
          <w:p w14:paraId="0BA257E4" w14:textId="77777777" w:rsidR="00674FB2" w:rsidRPr="00DD1D34" w:rsidRDefault="00674FB2" w:rsidP="00674FB2">
            <w:pPr>
              <w:spacing w:line="276" w:lineRule="auto"/>
              <w:rPr>
                <w:b/>
                <w:i/>
                <w:iCs/>
                <w:sz w:val="18"/>
                <w:szCs w:val="18"/>
                <w:lang w:val="en-GB"/>
              </w:rPr>
            </w:pPr>
            <w:r w:rsidRPr="00DD1D34">
              <w:rPr>
                <w:b/>
                <w:i/>
                <w:iCs/>
                <w:sz w:val="18"/>
                <w:szCs w:val="18"/>
                <w:lang w:val="en-GB"/>
              </w:rPr>
              <w:t>Davidiella tassiana</w:t>
            </w:r>
            <w:r w:rsidRPr="000538B3">
              <w:rPr>
                <w:i/>
                <w:iCs/>
                <w:sz w:val="18"/>
                <w:szCs w:val="18"/>
                <w:lang w:val="en-GB"/>
              </w:rPr>
              <w:t xml:space="preserve"> </w:t>
            </w:r>
            <w:r w:rsidRPr="000538B3">
              <w:rPr>
                <w:iCs/>
                <w:sz w:val="18"/>
                <w:szCs w:val="18"/>
                <w:lang w:val="en-GB"/>
              </w:rPr>
              <w:t>(De Not.) Crous &amp; U. Braun</w:t>
            </w:r>
          </w:p>
        </w:tc>
        <w:tc>
          <w:tcPr>
            <w:tcW w:w="10175" w:type="dxa"/>
            <w:gridSpan w:val="3"/>
            <w:vAlign w:val="center"/>
          </w:tcPr>
          <w:p w14:paraId="31B87E3F" w14:textId="238A3C94" w:rsidR="00674FB2" w:rsidRPr="005242C1" w:rsidRDefault="00674FB2" w:rsidP="00674FB2">
            <w:pPr>
              <w:spacing w:line="276" w:lineRule="auto"/>
              <w:jc w:val="center"/>
              <w:rPr>
                <w:i/>
                <w:sz w:val="18"/>
                <w:szCs w:val="18"/>
                <w:lang w:val="en-GB"/>
              </w:rPr>
            </w:pPr>
            <w:r w:rsidRPr="005242C1">
              <w:rPr>
                <w:i/>
                <w:sz w:val="18"/>
                <w:szCs w:val="18"/>
                <w:lang w:val="en-GB"/>
              </w:rPr>
              <w:t>See current name: Cladosporium herbarum</w:t>
            </w:r>
          </w:p>
        </w:tc>
      </w:tr>
      <w:tr w:rsidR="00674FB2" w:rsidRPr="00DD1D34" w14:paraId="740474F2" w14:textId="77777777" w:rsidTr="0038188C">
        <w:trPr>
          <w:trHeight w:val="397"/>
        </w:trPr>
        <w:tc>
          <w:tcPr>
            <w:tcW w:w="4395" w:type="dxa"/>
            <w:shd w:val="clear" w:color="auto" w:fill="auto"/>
            <w:vAlign w:val="center"/>
            <w:hideMark/>
          </w:tcPr>
          <w:p w14:paraId="7EA08976" w14:textId="74F3737D" w:rsidR="00674FB2" w:rsidRPr="00DD1D34" w:rsidRDefault="00674FB2" w:rsidP="00674FB2">
            <w:pPr>
              <w:spacing w:line="276" w:lineRule="auto"/>
              <w:rPr>
                <w:b/>
                <w:i/>
                <w:iCs/>
                <w:sz w:val="18"/>
                <w:szCs w:val="18"/>
                <w:lang w:val="en-GB"/>
              </w:rPr>
            </w:pPr>
            <w:r w:rsidRPr="00DD1D34">
              <w:rPr>
                <w:b/>
                <w:i/>
                <w:iCs/>
                <w:sz w:val="18"/>
                <w:szCs w:val="18"/>
                <w:lang w:val="en-GB"/>
              </w:rPr>
              <w:t xml:space="preserve">Debaromyces hansenii </w:t>
            </w:r>
            <w:r w:rsidRPr="000538B3">
              <w:rPr>
                <w:sz w:val="18"/>
                <w:szCs w:val="18"/>
                <w:lang w:val="en-GB"/>
              </w:rPr>
              <w:t>(Zopf) Lodder &amp; Kreger</w:t>
            </w:r>
          </w:p>
        </w:tc>
        <w:tc>
          <w:tcPr>
            <w:tcW w:w="3391" w:type="dxa"/>
            <w:vAlign w:val="center"/>
          </w:tcPr>
          <w:p w14:paraId="6FC65CE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7E77053" w14:textId="3705E567"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63ed7ad-8d60-45c6-8d10-35c068d11589"]}],"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74CCE89B" w14:textId="19908D4B"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1","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mendeley":{"formattedCitation":"[60]","plainTextFormattedCitation":"[60]","previouslyFormattedCitation":"(Michaelsen et al. 2009)"},"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60]</w:t>
            </w:r>
            <w:r w:rsidRPr="005242C1">
              <w:rPr>
                <w:sz w:val="18"/>
                <w:szCs w:val="18"/>
                <w:lang w:val="en-GB"/>
              </w:rPr>
              <w:fldChar w:fldCharType="end"/>
            </w:r>
          </w:p>
        </w:tc>
      </w:tr>
      <w:tr w:rsidR="00674FB2" w:rsidRPr="007D15BB" w14:paraId="730A6CCF" w14:textId="77777777" w:rsidTr="0038188C">
        <w:trPr>
          <w:trHeight w:val="397"/>
        </w:trPr>
        <w:tc>
          <w:tcPr>
            <w:tcW w:w="4395" w:type="dxa"/>
            <w:shd w:val="clear" w:color="auto" w:fill="auto"/>
            <w:vAlign w:val="center"/>
          </w:tcPr>
          <w:p w14:paraId="5415FACA" w14:textId="08E984FD" w:rsidR="00674FB2" w:rsidRPr="00DD1D34" w:rsidRDefault="00674FB2" w:rsidP="00674FB2">
            <w:pPr>
              <w:spacing w:line="276" w:lineRule="auto"/>
              <w:rPr>
                <w:b/>
                <w:i/>
                <w:iCs/>
                <w:sz w:val="18"/>
                <w:szCs w:val="18"/>
                <w:lang w:val="en-GB"/>
              </w:rPr>
            </w:pPr>
            <w:r w:rsidRPr="00161070">
              <w:rPr>
                <w:b/>
                <w:i/>
                <w:iCs/>
                <w:sz w:val="18"/>
                <w:szCs w:val="18"/>
                <w:lang w:val="en-GB"/>
              </w:rPr>
              <w:t>Debaryozyma hansenii</w:t>
            </w:r>
            <w:r w:rsidRPr="00161070">
              <w:rPr>
                <w:iCs/>
                <w:sz w:val="18"/>
                <w:szCs w:val="18"/>
                <w:lang w:val="en-GB"/>
              </w:rPr>
              <w:t xml:space="preserve"> (Zopf) Van der Walt &amp; Johannsen</w:t>
            </w:r>
          </w:p>
        </w:tc>
        <w:tc>
          <w:tcPr>
            <w:tcW w:w="3391" w:type="dxa"/>
            <w:vAlign w:val="center"/>
          </w:tcPr>
          <w:p w14:paraId="6A43041A" w14:textId="0830976C"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1","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6021a057-2bc2-4618-90c2-f7aae99bf0ca"]}],"mendeley":{"formattedCitation":"[17,21]","plainTextFormattedCitation":"[17,21]","previouslyFormattedCitation":"(Wlazło et al. 2008; Harkawy et al. 201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21]</w:t>
            </w:r>
            <w:r w:rsidRPr="005242C1">
              <w:rPr>
                <w:sz w:val="18"/>
                <w:szCs w:val="18"/>
                <w:lang w:val="en-GB"/>
              </w:rPr>
              <w:fldChar w:fldCharType="end"/>
            </w:r>
          </w:p>
        </w:tc>
        <w:tc>
          <w:tcPr>
            <w:tcW w:w="3392" w:type="dxa"/>
            <w:vAlign w:val="center"/>
          </w:tcPr>
          <w:p w14:paraId="280148CA" w14:textId="78163B17"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1","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mendeley":{"formattedCitation":"[21]","plainTextFormattedCitation":"[21]","previouslyFormattedCitation":"(Harkawy et al. 201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1]</w:t>
            </w:r>
            <w:r w:rsidRPr="005242C1">
              <w:rPr>
                <w:sz w:val="18"/>
                <w:szCs w:val="18"/>
                <w:lang w:val="en-GB"/>
              </w:rPr>
              <w:fldChar w:fldCharType="end"/>
            </w:r>
          </w:p>
        </w:tc>
        <w:tc>
          <w:tcPr>
            <w:tcW w:w="3392" w:type="dxa"/>
            <w:shd w:val="clear" w:color="auto" w:fill="auto"/>
            <w:vAlign w:val="center"/>
          </w:tcPr>
          <w:p w14:paraId="54524413" w14:textId="4222B3E3"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3759EA0A" w14:textId="77777777" w:rsidTr="0038188C">
        <w:trPr>
          <w:trHeight w:val="397"/>
        </w:trPr>
        <w:tc>
          <w:tcPr>
            <w:tcW w:w="4395" w:type="dxa"/>
            <w:shd w:val="clear" w:color="auto" w:fill="auto"/>
            <w:vAlign w:val="center"/>
          </w:tcPr>
          <w:p w14:paraId="1A79A9C6" w14:textId="0B4BDCAB" w:rsidR="00674FB2" w:rsidRPr="00161070" w:rsidRDefault="00674FB2" w:rsidP="00674FB2">
            <w:pPr>
              <w:spacing w:line="276" w:lineRule="auto"/>
              <w:rPr>
                <w:b/>
                <w:i/>
                <w:iCs/>
                <w:sz w:val="18"/>
                <w:szCs w:val="18"/>
                <w:lang w:val="en-GB"/>
              </w:rPr>
            </w:pPr>
            <w:r w:rsidRPr="00337EAE">
              <w:rPr>
                <w:b/>
                <w:i/>
                <w:iCs/>
                <w:sz w:val="18"/>
                <w:szCs w:val="18"/>
                <w:lang w:val="en-GB"/>
              </w:rPr>
              <w:lastRenderedPageBreak/>
              <w:t xml:space="preserve">Diaporthe </w:t>
            </w:r>
            <w:r>
              <w:rPr>
                <w:b/>
                <w:iCs/>
                <w:sz w:val="18"/>
                <w:szCs w:val="18"/>
                <w:lang w:val="en-GB"/>
              </w:rPr>
              <w:t xml:space="preserve">sp. </w:t>
            </w:r>
            <w:r w:rsidRPr="00337EAE">
              <w:rPr>
                <w:iCs/>
                <w:sz w:val="18"/>
                <w:szCs w:val="18"/>
                <w:lang w:val="en-GB"/>
              </w:rPr>
              <w:t>Nitschke</w:t>
            </w:r>
          </w:p>
        </w:tc>
        <w:tc>
          <w:tcPr>
            <w:tcW w:w="3391" w:type="dxa"/>
            <w:vAlign w:val="center"/>
          </w:tcPr>
          <w:p w14:paraId="4872CD66" w14:textId="19EE21EA" w:rsidR="00674FB2" w:rsidRPr="005242C1" w:rsidRDefault="00674FB2" w:rsidP="00674FB2">
            <w:pPr>
              <w:spacing w:line="276" w:lineRule="auto"/>
              <w:jc w:val="center"/>
              <w:rPr>
                <w:sz w:val="18"/>
                <w:szCs w:val="18"/>
                <w:lang w:val="en-GB"/>
              </w:rPr>
            </w:pPr>
            <w:r w:rsidRPr="005242C1">
              <w:rPr>
                <w:sz w:val="18"/>
                <w:szCs w:val="18"/>
              </w:rPr>
              <w:t>-</w:t>
            </w:r>
          </w:p>
        </w:tc>
        <w:tc>
          <w:tcPr>
            <w:tcW w:w="3392" w:type="dxa"/>
            <w:vAlign w:val="center"/>
          </w:tcPr>
          <w:p w14:paraId="773E8BEE" w14:textId="5F97D14B" w:rsidR="00674FB2" w:rsidRPr="005242C1" w:rsidRDefault="00674FB2" w:rsidP="00674FB2">
            <w:pPr>
              <w:spacing w:line="276" w:lineRule="auto"/>
              <w:jc w:val="center"/>
              <w:rPr>
                <w:sz w:val="18"/>
                <w:szCs w:val="18"/>
                <w:lang w:val="en-GB"/>
              </w:rPr>
            </w:pPr>
            <w:r w:rsidRPr="005242C1">
              <w:rPr>
                <w:sz w:val="18"/>
                <w:szCs w:val="18"/>
              </w:rPr>
              <w:t>-</w:t>
            </w:r>
          </w:p>
        </w:tc>
        <w:tc>
          <w:tcPr>
            <w:tcW w:w="3392" w:type="dxa"/>
            <w:shd w:val="clear" w:color="auto" w:fill="auto"/>
            <w:vAlign w:val="center"/>
          </w:tcPr>
          <w:p w14:paraId="358B2D69" w14:textId="0B867EA2"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F00B3C" w14:paraId="335D9B1D" w14:textId="77777777" w:rsidTr="0038188C">
        <w:trPr>
          <w:trHeight w:val="397"/>
        </w:trPr>
        <w:tc>
          <w:tcPr>
            <w:tcW w:w="4395" w:type="dxa"/>
            <w:shd w:val="clear" w:color="auto" w:fill="auto"/>
            <w:vAlign w:val="center"/>
          </w:tcPr>
          <w:p w14:paraId="733A2BB9" w14:textId="54078BE9" w:rsidR="00674FB2" w:rsidRPr="00161070" w:rsidRDefault="00674FB2" w:rsidP="00674FB2">
            <w:pPr>
              <w:spacing w:line="276" w:lineRule="auto"/>
              <w:rPr>
                <w:b/>
                <w:i/>
                <w:iCs/>
                <w:sz w:val="18"/>
                <w:szCs w:val="18"/>
                <w:lang w:val="en-GB"/>
              </w:rPr>
            </w:pPr>
            <w:r w:rsidRPr="00093203">
              <w:rPr>
                <w:b/>
                <w:i/>
                <w:iCs/>
                <w:sz w:val="18"/>
                <w:szCs w:val="18"/>
                <w:lang w:val="en-GB"/>
              </w:rPr>
              <w:t xml:space="preserve">Dichotomopilus funicola </w:t>
            </w:r>
            <w:r w:rsidRPr="00093203">
              <w:rPr>
                <w:iCs/>
                <w:sz w:val="18"/>
                <w:szCs w:val="18"/>
                <w:lang w:val="en-GB"/>
              </w:rPr>
              <w:t>(Cooke) X. Wei Wang &amp; Samson</w:t>
            </w:r>
          </w:p>
        </w:tc>
        <w:tc>
          <w:tcPr>
            <w:tcW w:w="3391" w:type="dxa"/>
            <w:vAlign w:val="center"/>
          </w:tcPr>
          <w:p w14:paraId="19AC4A40" w14:textId="408F563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1A93E6A" w14:textId="6B9FCCD0"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20]</w:t>
            </w:r>
            <w:r w:rsidRPr="005242C1">
              <w:rPr>
                <w:sz w:val="18"/>
                <w:szCs w:val="18"/>
              </w:rPr>
              <w:fldChar w:fldCharType="end"/>
            </w:r>
          </w:p>
        </w:tc>
        <w:tc>
          <w:tcPr>
            <w:tcW w:w="3392" w:type="dxa"/>
            <w:shd w:val="clear" w:color="auto" w:fill="auto"/>
            <w:vAlign w:val="center"/>
          </w:tcPr>
          <w:p w14:paraId="54CC0EB8" w14:textId="0023127A"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F00B3C" w14:paraId="606CE080" w14:textId="77777777" w:rsidTr="0038188C">
        <w:trPr>
          <w:trHeight w:val="397"/>
        </w:trPr>
        <w:tc>
          <w:tcPr>
            <w:tcW w:w="4395" w:type="dxa"/>
            <w:shd w:val="clear" w:color="auto" w:fill="auto"/>
            <w:vAlign w:val="center"/>
          </w:tcPr>
          <w:p w14:paraId="5B88E1A5" w14:textId="6416AE25" w:rsidR="00674FB2" w:rsidRPr="000C25F7" w:rsidRDefault="00674FB2" w:rsidP="00674FB2">
            <w:pPr>
              <w:spacing w:line="276" w:lineRule="auto"/>
              <w:rPr>
                <w:b/>
                <w:i/>
                <w:iCs/>
                <w:sz w:val="18"/>
                <w:szCs w:val="18"/>
              </w:rPr>
            </w:pPr>
            <w:r w:rsidRPr="000C25F7">
              <w:rPr>
                <w:b/>
                <w:i/>
                <w:iCs/>
                <w:sz w:val="18"/>
                <w:szCs w:val="18"/>
              </w:rPr>
              <w:t xml:space="preserve">Didymella glomerata </w:t>
            </w:r>
            <w:r w:rsidRPr="000C25F7">
              <w:rPr>
                <w:iCs/>
                <w:sz w:val="18"/>
                <w:szCs w:val="18"/>
              </w:rPr>
              <w:t>(Corda) Q. Chen &amp; L. Cai</w:t>
            </w:r>
          </w:p>
        </w:tc>
        <w:tc>
          <w:tcPr>
            <w:tcW w:w="3391" w:type="dxa"/>
            <w:vAlign w:val="center"/>
          </w:tcPr>
          <w:p w14:paraId="2D454B3D" w14:textId="4991E2F9" w:rsidR="00674FB2" w:rsidRPr="005242C1" w:rsidRDefault="00674FB2" w:rsidP="00D85868">
            <w:pPr>
              <w:spacing w:line="276" w:lineRule="auto"/>
              <w:jc w:val="center"/>
              <w:rPr>
                <w:sz w:val="18"/>
                <w:szCs w:val="18"/>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566423E6" w14:textId="0824F321" w:rsidR="00674FB2" w:rsidRPr="005242C1" w:rsidRDefault="00674FB2" w:rsidP="00D85868">
            <w:pPr>
              <w:spacing w:line="276" w:lineRule="auto"/>
              <w:jc w:val="center"/>
              <w:rPr>
                <w:sz w:val="18"/>
                <w:szCs w:val="18"/>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dbd5bb0-8385-4b7d-9eea-e7627664b5f2"]}],"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w:t>
            </w:r>
            <w:r w:rsidRPr="005242C1">
              <w:rPr>
                <w:sz w:val="18"/>
                <w:szCs w:val="18"/>
                <w:lang w:val="en-GB"/>
              </w:rPr>
              <w:fldChar w:fldCharType="end"/>
            </w:r>
          </w:p>
        </w:tc>
        <w:tc>
          <w:tcPr>
            <w:tcW w:w="3392" w:type="dxa"/>
            <w:shd w:val="clear" w:color="auto" w:fill="auto"/>
            <w:vAlign w:val="center"/>
          </w:tcPr>
          <w:p w14:paraId="5AC205FF" w14:textId="51C89BAC" w:rsidR="00674FB2" w:rsidRPr="005242C1" w:rsidRDefault="00674FB2" w:rsidP="00674FB2">
            <w:pPr>
              <w:spacing w:line="276" w:lineRule="auto"/>
              <w:jc w:val="center"/>
              <w:rPr>
                <w:sz w:val="18"/>
                <w:szCs w:val="18"/>
              </w:rPr>
            </w:pPr>
            <w:r w:rsidRPr="00B056A6">
              <w:rPr>
                <w:noProof/>
                <w:sz w:val="18"/>
                <w:szCs w:val="18"/>
              </w:rPr>
              <w:t>-</w:t>
            </w:r>
          </w:p>
        </w:tc>
      </w:tr>
      <w:tr w:rsidR="00674FB2" w:rsidRPr="00B056A6" w14:paraId="540755F8" w14:textId="77777777" w:rsidTr="0038188C">
        <w:trPr>
          <w:trHeight w:val="397"/>
        </w:trPr>
        <w:tc>
          <w:tcPr>
            <w:tcW w:w="4395" w:type="dxa"/>
            <w:shd w:val="clear" w:color="auto" w:fill="auto"/>
            <w:vAlign w:val="center"/>
          </w:tcPr>
          <w:p w14:paraId="2093E262" w14:textId="0200A58C" w:rsidR="00674FB2" w:rsidRPr="00B056A6" w:rsidRDefault="00674FB2" w:rsidP="00674FB2">
            <w:pPr>
              <w:spacing w:line="276" w:lineRule="auto"/>
              <w:rPr>
                <w:b/>
                <w:i/>
                <w:iCs/>
                <w:sz w:val="18"/>
                <w:szCs w:val="18"/>
              </w:rPr>
            </w:pPr>
            <w:r w:rsidRPr="00B056A6">
              <w:rPr>
                <w:b/>
                <w:i/>
                <w:iCs/>
                <w:sz w:val="18"/>
                <w:szCs w:val="18"/>
              </w:rPr>
              <w:t xml:space="preserve">Didymella negriana </w:t>
            </w:r>
            <w:r w:rsidRPr="00B056A6">
              <w:rPr>
                <w:iCs/>
                <w:sz w:val="18"/>
                <w:szCs w:val="18"/>
              </w:rPr>
              <w:t>(Thümen) Q. Chen &amp; L. Cai</w:t>
            </w:r>
          </w:p>
        </w:tc>
        <w:tc>
          <w:tcPr>
            <w:tcW w:w="3391" w:type="dxa"/>
            <w:vAlign w:val="center"/>
          </w:tcPr>
          <w:p w14:paraId="64609221" w14:textId="709F095A" w:rsidR="00674FB2" w:rsidRPr="005242C1" w:rsidRDefault="00674FB2" w:rsidP="00D85868">
            <w:pPr>
              <w:spacing w:line="276" w:lineRule="auto"/>
              <w:jc w:val="center"/>
              <w:rPr>
                <w:sz w:val="18"/>
                <w:szCs w:val="18"/>
                <w:lang w:val="en-GB"/>
              </w:rPr>
            </w:pPr>
            <w:r w:rsidRPr="00B056A6">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67D2F598" w14:textId="1025FBD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324C0DB" w14:textId="1C3BA460"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0A5ED3" w14:paraId="58226F31" w14:textId="77777777" w:rsidTr="0038188C">
        <w:trPr>
          <w:trHeight w:val="397"/>
        </w:trPr>
        <w:tc>
          <w:tcPr>
            <w:tcW w:w="4395" w:type="dxa"/>
            <w:shd w:val="clear" w:color="auto" w:fill="auto"/>
            <w:vAlign w:val="center"/>
          </w:tcPr>
          <w:p w14:paraId="0065A303" w14:textId="5A75612E" w:rsidR="00674FB2" w:rsidRPr="000A5ED3" w:rsidRDefault="00674FB2" w:rsidP="00674FB2">
            <w:pPr>
              <w:spacing w:line="276" w:lineRule="auto"/>
              <w:rPr>
                <w:b/>
                <w:i/>
                <w:iCs/>
                <w:sz w:val="18"/>
                <w:szCs w:val="18"/>
                <w:lang w:val="en-GB"/>
              </w:rPr>
            </w:pPr>
            <w:r w:rsidRPr="009A663C">
              <w:rPr>
                <w:b/>
                <w:i/>
                <w:iCs/>
                <w:sz w:val="18"/>
                <w:szCs w:val="18"/>
                <w:lang w:val="en-GB"/>
              </w:rPr>
              <w:t xml:space="preserve">Didymella pomorum </w:t>
            </w:r>
            <w:r w:rsidRPr="009A663C">
              <w:rPr>
                <w:iCs/>
                <w:sz w:val="18"/>
                <w:szCs w:val="18"/>
                <w:lang w:val="en-GB"/>
              </w:rPr>
              <w:t>(Thümen) Q. Chen &amp; L. Cai</w:t>
            </w:r>
          </w:p>
        </w:tc>
        <w:tc>
          <w:tcPr>
            <w:tcW w:w="3391" w:type="dxa"/>
            <w:vAlign w:val="center"/>
          </w:tcPr>
          <w:p w14:paraId="562B57DF" w14:textId="176D1F6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7D6DF2D" w14:textId="505B750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93CAF6A" w14:textId="3C7CABE9"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4]</w:t>
            </w:r>
            <w:r w:rsidRPr="005242C1">
              <w:rPr>
                <w:noProof/>
                <w:sz w:val="18"/>
                <w:szCs w:val="18"/>
                <w:lang w:val="en-GB"/>
              </w:rPr>
              <w:fldChar w:fldCharType="end"/>
            </w:r>
          </w:p>
        </w:tc>
      </w:tr>
      <w:tr w:rsidR="00674FB2" w:rsidRPr="00B056A6" w14:paraId="2AE05751" w14:textId="77777777" w:rsidTr="0038188C">
        <w:trPr>
          <w:trHeight w:val="397"/>
        </w:trPr>
        <w:tc>
          <w:tcPr>
            <w:tcW w:w="4395" w:type="dxa"/>
            <w:shd w:val="clear" w:color="auto" w:fill="auto"/>
            <w:vAlign w:val="center"/>
          </w:tcPr>
          <w:p w14:paraId="0F861BAA" w14:textId="1B8385FC" w:rsidR="00674FB2" w:rsidRPr="009C28B2" w:rsidRDefault="00674FB2" w:rsidP="00674FB2">
            <w:pPr>
              <w:spacing w:line="276" w:lineRule="auto"/>
              <w:rPr>
                <w:iCs/>
                <w:sz w:val="18"/>
                <w:szCs w:val="18"/>
                <w:lang w:val="en-GB"/>
              </w:rPr>
            </w:pPr>
            <w:r w:rsidRPr="009C28B2">
              <w:rPr>
                <w:b/>
                <w:i/>
                <w:iCs/>
                <w:sz w:val="18"/>
                <w:szCs w:val="18"/>
                <w:lang w:val="en-GB"/>
              </w:rPr>
              <w:t>Diplodia</w:t>
            </w:r>
            <w:r>
              <w:rPr>
                <w:b/>
                <w:i/>
                <w:iCs/>
                <w:sz w:val="18"/>
                <w:szCs w:val="18"/>
                <w:lang w:val="en-GB"/>
              </w:rPr>
              <w:t xml:space="preserve"> </w:t>
            </w:r>
            <w:r>
              <w:rPr>
                <w:b/>
                <w:iCs/>
                <w:sz w:val="18"/>
                <w:szCs w:val="18"/>
                <w:lang w:val="en-GB"/>
              </w:rPr>
              <w:t xml:space="preserve">sp. </w:t>
            </w:r>
            <w:r>
              <w:rPr>
                <w:iCs/>
                <w:sz w:val="18"/>
                <w:szCs w:val="18"/>
                <w:lang w:val="en-GB"/>
              </w:rPr>
              <w:t>Fr.</w:t>
            </w:r>
          </w:p>
        </w:tc>
        <w:tc>
          <w:tcPr>
            <w:tcW w:w="3391" w:type="dxa"/>
            <w:vAlign w:val="center"/>
          </w:tcPr>
          <w:p w14:paraId="26DFEFDF" w14:textId="1FB7DEC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80210CE" w14:textId="6BEB388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24BA407" w14:textId="4EA94D67"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19C6A6A2" w14:textId="77777777" w:rsidTr="0038188C">
        <w:trPr>
          <w:trHeight w:val="397"/>
        </w:trPr>
        <w:tc>
          <w:tcPr>
            <w:tcW w:w="4395" w:type="dxa"/>
            <w:shd w:val="clear" w:color="auto" w:fill="auto"/>
            <w:vAlign w:val="center"/>
          </w:tcPr>
          <w:p w14:paraId="4ECC1EA8" w14:textId="381E7C12" w:rsidR="00674FB2" w:rsidRPr="004E36C1" w:rsidRDefault="00674FB2" w:rsidP="00674FB2">
            <w:pPr>
              <w:spacing w:line="276" w:lineRule="auto"/>
              <w:rPr>
                <w:b/>
                <w:i/>
                <w:iCs/>
                <w:sz w:val="18"/>
                <w:szCs w:val="18"/>
                <w:lang w:val="en-GB"/>
              </w:rPr>
            </w:pPr>
            <w:r w:rsidRPr="004E36C1">
              <w:rPr>
                <w:b/>
                <w:i/>
                <w:iCs/>
                <w:sz w:val="18"/>
                <w:szCs w:val="18"/>
                <w:lang w:val="en-GB"/>
              </w:rPr>
              <w:t xml:space="preserve">Dipodascopsis </w:t>
            </w:r>
            <w:r w:rsidRPr="004E36C1">
              <w:rPr>
                <w:b/>
                <w:iCs/>
                <w:sz w:val="18"/>
                <w:szCs w:val="18"/>
                <w:lang w:val="en-GB"/>
              </w:rPr>
              <w:t xml:space="preserve">sp. </w:t>
            </w:r>
            <w:r w:rsidRPr="004E36C1">
              <w:rPr>
                <w:iCs/>
                <w:sz w:val="18"/>
                <w:szCs w:val="18"/>
                <w:lang w:val="en-GB"/>
              </w:rPr>
              <w:t>L.R. Batra &amp; Millner</w:t>
            </w:r>
          </w:p>
        </w:tc>
        <w:tc>
          <w:tcPr>
            <w:tcW w:w="3391" w:type="dxa"/>
            <w:vAlign w:val="center"/>
          </w:tcPr>
          <w:p w14:paraId="07C0F9B0" w14:textId="0C37B9B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1378292" w14:textId="50DD5B0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998E645" w14:textId="586F32B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164720EC" w14:textId="77777777" w:rsidTr="005D7B64">
        <w:trPr>
          <w:trHeight w:val="602"/>
        </w:trPr>
        <w:tc>
          <w:tcPr>
            <w:tcW w:w="4395" w:type="dxa"/>
            <w:shd w:val="clear" w:color="auto" w:fill="auto"/>
            <w:vAlign w:val="center"/>
            <w:hideMark/>
          </w:tcPr>
          <w:p w14:paraId="2B8FCF5D"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Doratomyces stemonitis </w:t>
            </w:r>
            <w:r w:rsidRPr="000538B3">
              <w:rPr>
                <w:sz w:val="18"/>
                <w:szCs w:val="18"/>
                <w:lang w:val="en-GB"/>
              </w:rPr>
              <w:t>(Pers.) F.J. Morton &amp; G. Sm</w:t>
            </w:r>
          </w:p>
        </w:tc>
        <w:tc>
          <w:tcPr>
            <w:tcW w:w="10175" w:type="dxa"/>
            <w:gridSpan w:val="3"/>
            <w:vAlign w:val="center"/>
          </w:tcPr>
          <w:p w14:paraId="7780764B" w14:textId="15BE872A" w:rsidR="00674FB2" w:rsidRPr="005242C1" w:rsidRDefault="00674FB2" w:rsidP="00674FB2">
            <w:pPr>
              <w:spacing w:line="276" w:lineRule="auto"/>
              <w:jc w:val="center"/>
              <w:rPr>
                <w:i/>
                <w:sz w:val="18"/>
                <w:szCs w:val="18"/>
                <w:lang w:val="en-GB"/>
              </w:rPr>
            </w:pPr>
            <w:r w:rsidRPr="005242C1">
              <w:rPr>
                <w:i/>
                <w:sz w:val="18"/>
                <w:szCs w:val="18"/>
                <w:lang w:val="en-GB"/>
              </w:rPr>
              <w:t>See current name: Cephalotrichum stemonitis</w:t>
            </w:r>
          </w:p>
        </w:tc>
      </w:tr>
      <w:tr w:rsidR="00674FB2" w:rsidRPr="002F2D6D" w14:paraId="544096CF" w14:textId="77777777" w:rsidTr="0038188C">
        <w:trPr>
          <w:trHeight w:val="70"/>
        </w:trPr>
        <w:tc>
          <w:tcPr>
            <w:tcW w:w="4395" w:type="dxa"/>
            <w:shd w:val="clear" w:color="auto" w:fill="auto"/>
            <w:vAlign w:val="center"/>
          </w:tcPr>
          <w:p w14:paraId="5CEA96BF" w14:textId="79C6A11E" w:rsidR="00674FB2" w:rsidRPr="000B46EC" w:rsidRDefault="00674FB2" w:rsidP="00674FB2">
            <w:pPr>
              <w:spacing w:line="276" w:lineRule="auto"/>
              <w:rPr>
                <w:b/>
                <w:i/>
                <w:iCs/>
                <w:sz w:val="18"/>
                <w:szCs w:val="18"/>
                <w:lang w:val="en-GB"/>
              </w:rPr>
            </w:pPr>
            <w:r w:rsidRPr="000B46EC">
              <w:rPr>
                <w:b/>
                <w:i/>
                <w:iCs/>
                <w:sz w:val="18"/>
                <w:szCs w:val="18"/>
                <w:lang w:val="en-GB"/>
              </w:rPr>
              <w:t xml:space="preserve">Dothideales </w:t>
            </w:r>
            <w:r w:rsidRPr="000B46EC">
              <w:rPr>
                <w:b/>
                <w:iCs/>
                <w:sz w:val="18"/>
                <w:szCs w:val="18"/>
                <w:lang w:val="en-GB"/>
              </w:rPr>
              <w:t xml:space="preserve">sp. </w:t>
            </w:r>
            <w:r w:rsidRPr="000B46EC">
              <w:rPr>
                <w:iCs/>
                <w:sz w:val="18"/>
                <w:szCs w:val="18"/>
                <w:lang w:val="en-GB"/>
              </w:rPr>
              <w:t>Lindau</w:t>
            </w:r>
          </w:p>
        </w:tc>
        <w:tc>
          <w:tcPr>
            <w:tcW w:w="3391" w:type="dxa"/>
            <w:vAlign w:val="center"/>
          </w:tcPr>
          <w:p w14:paraId="2EA5F3EE" w14:textId="7C5C688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F8BC36F" w14:textId="002326D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FD5483A" w14:textId="088A1364" w:rsidR="00674FB2" w:rsidRPr="005242C1" w:rsidRDefault="00D57A52" w:rsidP="00D85868">
            <w:pPr>
              <w:spacing w:line="276" w:lineRule="auto"/>
              <w:jc w:val="center"/>
              <w:rPr>
                <w:sz w:val="18"/>
                <w:szCs w:val="18"/>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rPr>
              <w:t>[15]</w:t>
            </w:r>
            <w:r w:rsidR="00674FB2" w:rsidRPr="005242C1">
              <w:rPr>
                <w:sz w:val="18"/>
                <w:szCs w:val="18"/>
              </w:rPr>
              <w:fldChar w:fldCharType="end"/>
            </w:r>
          </w:p>
        </w:tc>
      </w:tr>
      <w:tr w:rsidR="00674FB2" w:rsidRPr="00B056A6" w14:paraId="35AEC683" w14:textId="77777777" w:rsidTr="0038188C">
        <w:trPr>
          <w:trHeight w:val="397"/>
        </w:trPr>
        <w:tc>
          <w:tcPr>
            <w:tcW w:w="4395" w:type="dxa"/>
            <w:shd w:val="clear" w:color="auto" w:fill="auto"/>
            <w:vAlign w:val="center"/>
            <w:hideMark/>
          </w:tcPr>
          <w:p w14:paraId="41C6B302" w14:textId="77777777" w:rsidR="00674FB2" w:rsidRPr="00FB6C30" w:rsidRDefault="00674FB2" w:rsidP="00674FB2">
            <w:pPr>
              <w:spacing w:line="276" w:lineRule="auto"/>
              <w:rPr>
                <w:b/>
                <w:i/>
                <w:iCs/>
                <w:sz w:val="18"/>
                <w:szCs w:val="18"/>
              </w:rPr>
            </w:pPr>
            <w:r w:rsidRPr="00FB6C30">
              <w:rPr>
                <w:b/>
                <w:i/>
                <w:iCs/>
                <w:sz w:val="18"/>
                <w:szCs w:val="18"/>
              </w:rPr>
              <w:t xml:space="preserve">Drechslera </w:t>
            </w:r>
            <w:r w:rsidRPr="00FB6C30">
              <w:rPr>
                <w:b/>
                <w:iCs/>
                <w:sz w:val="18"/>
                <w:szCs w:val="18"/>
              </w:rPr>
              <w:t>sp.</w:t>
            </w:r>
            <w:r w:rsidRPr="00FB6C30">
              <w:rPr>
                <w:b/>
                <w:i/>
                <w:iCs/>
                <w:sz w:val="18"/>
                <w:szCs w:val="18"/>
              </w:rPr>
              <w:t xml:space="preserve"> </w:t>
            </w:r>
            <w:r w:rsidRPr="00FB6C30">
              <w:rPr>
                <w:sz w:val="18"/>
                <w:szCs w:val="18"/>
              </w:rPr>
              <w:t>S. Ito</w:t>
            </w:r>
          </w:p>
        </w:tc>
        <w:tc>
          <w:tcPr>
            <w:tcW w:w="3391" w:type="dxa"/>
            <w:vAlign w:val="center"/>
          </w:tcPr>
          <w:p w14:paraId="7ECE332F" w14:textId="1F062AD6" w:rsidR="00674FB2" w:rsidRPr="005242C1" w:rsidRDefault="00674FB2" w:rsidP="00D85868">
            <w:pPr>
              <w:spacing w:line="276" w:lineRule="auto"/>
              <w:jc w:val="center"/>
              <w:rPr>
                <w:sz w:val="18"/>
                <w:szCs w:val="18"/>
                <w:lang w:val="en-GB"/>
              </w:rPr>
            </w:pPr>
            <w:r w:rsidRPr="005242C1">
              <w:rPr>
                <w:sz w:val="18"/>
                <w:szCs w:val="18"/>
              </w:rPr>
              <w:t xml:space="preserve">Argentina, Egypt, India, Mexico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2","issue":"NE-1","issued":{"date-parts":[["2015"]]},"page":"32-38","title":"Aislamiento de hongos alergenos en una biblioteca universitaria","type":"article-journal","volume":"25"},"uris":["http://www.mendeley.com/documents/?uuid=c3aba17e-d5ac-4a96-a574-2fd9f39e6a2b"]},{"id":"ITEM-3","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3","issue":"5","issued":{"date-parts":[["2011"]]},"page":"479-485","title":"Incidence of deteriorating fungi in the air inside the college libraries of Wardha city","type":"article-journal","volume":"3"},"uris":["http://www.mendeley.com/documents/?uuid=8692a84a-b597-4ca6-b771-54ecb781d600"]},{"id":"ITEM-4","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4","issue":"1","issued":{"date-parts":[["2017"]]},"page":"93-118","title":"Air microbial contamination and factors affecting its occurrence in certain book libraries in Egypt.","type":"article-journal","volume":"57"},"uris":["http://www.mendeley.com/documents/?uuid=58c940b7-4822-4c4f-b723-5f6de83978b0"]},{"id":"ITEM-5","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5","issue":"4","issued":{"date-parts":[["2014"]]},"page":"42-47","title":"Comparative aeromycological study of three libraries in Kamptee","type":"article-journal","volume":"2"},"uris":["http://www.mendeley.com/documents/?uuid=29415398-1d36-4079-a66f-95d5e1a90882"]}],"mendeley":{"formattedCitation":"[2,7,27,32,36]","plainTextFormattedCitation":"[2,7,27,32,36]","previouslyFormattedCitation":"(Bueno et al. 2003; Dalal et al. 2011; Thaware et al. 2014; Zárate et al. 2015;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7,27,32,36]</w:t>
            </w:r>
            <w:r w:rsidRPr="005242C1">
              <w:rPr>
                <w:sz w:val="18"/>
                <w:szCs w:val="18"/>
                <w:lang w:val="en-GB"/>
              </w:rPr>
              <w:fldChar w:fldCharType="end"/>
            </w:r>
          </w:p>
        </w:tc>
        <w:tc>
          <w:tcPr>
            <w:tcW w:w="3392" w:type="dxa"/>
            <w:vAlign w:val="center"/>
          </w:tcPr>
          <w:p w14:paraId="478E7BA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402A669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28DCD79C" w14:textId="77777777" w:rsidTr="0038188C">
        <w:trPr>
          <w:trHeight w:val="397"/>
        </w:trPr>
        <w:tc>
          <w:tcPr>
            <w:tcW w:w="4395" w:type="dxa"/>
            <w:shd w:val="clear" w:color="auto" w:fill="auto"/>
            <w:vAlign w:val="center"/>
          </w:tcPr>
          <w:p w14:paraId="0D025BA5"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Embellisia abundans </w:t>
            </w:r>
            <w:r w:rsidRPr="000538B3">
              <w:rPr>
                <w:iCs/>
                <w:sz w:val="18"/>
                <w:szCs w:val="18"/>
                <w:lang w:val="en-GB"/>
              </w:rPr>
              <w:t>E.G. Simmons</w:t>
            </w:r>
          </w:p>
        </w:tc>
        <w:tc>
          <w:tcPr>
            <w:tcW w:w="3391" w:type="dxa"/>
            <w:vAlign w:val="center"/>
          </w:tcPr>
          <w:p w14:paraId="2E828A6E" w14:textId="4F638F2D" w:rsidR="00674FB2" w:rsidRPr="005242C1" w:rsidRDefault="00674FB2" w:rsidP="00D85868">
            <w:pPr>
              <w:spacing w:line="276" w:lineRule="auto"/>
              <w:jc w:val="center"/>
              <w:rPr>
                <w:iCs/>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61056E5B"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867957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492427E9" w14:textId="77777777" w:rsidTr="005D7B64">
        <w:trPr>
          <w:trHeight w:val="397"/>
        </w:trPr>
        <w:tc>
          <w:tcPr>
            <w:tcW w:w="4395" w:type="dxa"/>
            <w:shd w:val="clear" w:color="auto" w:fill="auto"/>
            <w:vAlign w:val="center"/>
            <w:hideMark/>
          </w:tcPr>
          <w:p w14:paraId="3B48410E" w14:textId="61531BB8" w:rsidR="00674FB2" w:rsidRPr="00AF383E" w:rsidRDefault="00674FB2" w:rsidP="00674FB2">
            <w:pPr>
              <w:spacing w:line="276" w:lineRule="auto"/>
              <w:rPr>
                <w:b/>
                <w:i/>
                <w:iCs/>
                <w:sz w:val="18"/>
                <w:szCs w:val="18"/>
                <w:highlight w:val="yellow"/>
                <w:lang w:val="en-GB"/>
              </w:rPr>
            </w:pPr>
            <w:r w:rsidRPr="00CA748F">
              <w:rPr>
                <w:b/>
                <w:i/>
                <w:iCs/>
                <w:sz w:val="18"/>
                <w:szCs w:val="18"/>
                <w:lang w:val="en-GB"/>
              </w:rPr>
              <w:t xml:space="preserve">Emericella nidulans </w:t>
            </w:r>
            <w:r w:rsidRPr="00CA748F">
              <w:rPr>
                <w:sz w:val="18"/>
                <w:szCs w:val="18"/>
                <w:lang w:val="en-GB"/>
              </w:rPr>
              <w:t>(Eidam) Vuill</w:t>
            </w:r>
          </w:p>
        </w:tc>
        <w:tc>
          <w:tcPr>
            <w:tcW w:w="10175" w:type="dxa"/>
            <w:gridSpan w:val="3"/>
            <w:vAlign w:val="center"/>
          </w:tcPr>
          <w:p w14:paraId="1BFCB7CE" w14:textId="5192B00C" w:rsidR="00674FB2" w:rsidRPr="005242C1" w:rsidRDefault="00674FB2" w:rsidP="00674FB2">
            <w:pPr>
              <w:spacing w:line="276" w:lineRule="auto"/>
              <w:jc w:val="center"/>
              <w:rPr>
                <w:i/>
                <w:sz w:val="18"/>
                <w:szCs w:val="18"/>
                <w:lang w:val="en-GB"/>
              </w:rPr>
            </w:pPr>
            <w:r w:rsidRPr="005242C1">
              <w:rPr>
                <w:i/>
                <w:sz w:val="18"/>
                <w:szCs w:val="18"/>
                <w:lang w:val="en-GB"/>
              </w:rPr>
              <w:t>See current name: Aspergillus nidulans</w:t>
            </w:r>
          </w:p>
        </w:tc>
      </w:tr>
      <w:tr w:rsidR="00674FB2" w:rsidRPr="002F2D6D" w14:paraId="7580D274" w14:textId="77777777" w:rsidTr="0038188C">
        <w:trPr>
          <w:trHeight w:val="397"/>
        </w:trPr>
        <w:tc>
          <w:tcPr>
            <w:tcW w:w="4395" w:type="dxa"/>
            <w:shd w:val="clear" w:color="auto" w:fill="auto"/>
            <w:vAlign w:val="center"/>
          </w:tcPr>
          <w:p w14:paraId="738276CE" w14:textId="3984F0AB" w:rsidR="00674FB2" w:rsidRPr="00DD1D34" w:rsidRDefault="00674FB2" w:rsidP="00674FB2">
            <w:pPr>
              <w:spacing w:line="276" w:lineRule="auto"/>
              <w:rPr>
                <w:b/>
                <w:i/>
                <w:iCs/>
                <w:sz w:val="18"/>
                <w:szCs w:val="18"/>
                <w:lang w:val="en-GB"/>
              </w:rPr>
            </w:pPr>
            <w:r w:rsidRPr="00237981">
              <w:rPr>
                <w:b/>
                <w:i/>
                <w:iCs/>
                <w:sz w:val="18"/>
                <w:szCs w:val="18"/>
                <w:lang w:val="en-GB"/>
              </w:rPr>
              <w:t xml:space="preserve">Epichloe </w:t>
            </w:r>
            <w:r>
              <w:rPr>
                <w:b/>
                <w:iCs/>
                <w:sz w:val="18"/>
                <w:szCs w:val="18"/>
                <w:lang w:val="en-GB"/>
              </w:rPr>
              <w:t xml:space="preserve">sp. </w:t>
            </w:r>
            <w:r w:rsidRPr="00237981">
              <w:rPr>
                <w:iCs/>
                <w:sz w:val="18"/>
                <w:szCs w:val="18"/>
                <w:lang w:val="en-GB"/>
              </w:rPr>
              <w:t>(Fr.) Tul. &amp; C. Tul.</w:t>
            </w:r>
          </w:p>
        </w:tc>
        <w:tc>
          <w:tcPr>
            <w:tcW w:w="3391" w:type="dxa"/>
            <w:vAlign w:val="center"/>
          </w:tcPr>
          <w:p w14:paraId="6F14B7DE" w14:textId="028E4228" w:rsidR="00674FB2" w:rsidRPr="005242C1" w:rsidRDefault="00674FB2" w:rsidP="00674FB2">
            <w:pPr>
              <w:spacing w:line="276" w:lineRule="auto"/>
              <w:jc w:val="center"/>
              <w:rPr>
                <w:iCs/>
                <w:sz w:val="18"/>
                <w:szCs w:val="18"/>
                <w:lang w:val="en-GB"/>
              </w:rPr>
            </w:pPr>
            <w:r w:rsidRPr="005242C1">
              <w:rPr>
                <w:sz w:val="18"/>
                <w:szCs w:val="18"/>
                <w:lang w:val="en-GB"/>
              </w:rPr>
              <w:t>-</w:t>
            </w:r>
          </w:p>
        </w:tc>
        <w:tc>
          <w:tcPr>
            <w:tcW w:w="3392" w:type="dxa"/>
            <w:vAlign w:val="center"/>
          </w:tcPr>
          <w:p w14:paraId="08DEA362" w14:textId="268CB76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02E9116" w14:textId="631769D8"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081792" w14:paraId="4FB1CFDA" w14:textId="77777777" w:rsidTr="0038188C">
        <w:trPr>
          <w:trHeight w:val="397"/>
        </w:trPr>
        <w:tc>
          <w:tcPr>
            <w:tcW w:w="4395" w:type="dxa"/>
            <w:shd w:val="clear" w:color="auto" w:fill="auto"/>
            <w:vAlign w:val="center"/>
            <w:hideMark/>
          </w:tcPr>
          <w:p w14:paraId="0B1BF9D4" w14:textId="77777777" w:rsidR="00674FB2" w:rsidRPr="00081792" w:rsidRDefault="00674FB2" w:rsidP="00674FB2">
            <w:pPr>
              <w:spacing w:line="276" w:lineRule="auto"/>
              <w:rPr>
                <w:b/>
                <w:i/>
                <w:iCs/>
                <w:sz w:val="18"/>
                <w:szCs w:val="18"/>
              </w:rPr>
            </w:pPr>
            <w:r w:rsidRPr="00081792">
              <w:rPr>
                <w:b/>
                <w:i/>
                <w:iCs/>
                <w:sz w:val="18"/>
                <w:szCs w:val="18"/>
              </w:rPr>
              <w:t xml:space="preserve">Epicoccum </w:t>
            </w:r>
            <w:r w:rsidRPr="00081792">
              <w:rPr>
                <w:b/>
                <w:iCs/>
                <w:sz w:val="18"/>
                <w:szCs w:val="18"/>
              </w:rPr>
              <w:t>sp.</w:t>
            </w:r>
            <w:r w:rsidRPr="00081792">
              <w:rPr>
                <w:b/>
                <w:i/>
                <w:iCs/>
                <w:sz w:val="18"/>
                <w:szCs w:val="18"/>
              </w:rPr>
              <w:t xml:space="preserve"> </w:t>
            </w:r>
            <w:proofErr w:type="gramStart"/>
            <w:r w:rsidRPr="009512D2">
              <w:rPr>
                <w:sz w:val="18"/>
                <w:szCs w:val="18"/>
              </w:rPr>
              <w:t>Link</w:t>
            </w:r>
            <w:proofErr w:type="gramEnd"/>
          </w:p>
        </w:tc>
        <w:tc>
          <w:tcPr>
            <w:tcW w:w="3391" w:type="dxa"/>
            <w:vAlign w:val="center"/>
          </w:tcPr>
          <w:p w14:paraId="4B4BE7DF" w14:textId="77A7E2BB" w:rsidR="00674FB2" w:rsidRPr="005242C1" w:rsidRDefault="00674FB2" w:rsidP="00D85868">
            <w:pPr>
              <w:spacing w:line="276" w:lineRule="auto"/>
              <w:jc w:val="center"/>
              <w:rPr>
                <w:sz w:val="18"/>
                <w:szCs w:val="18"/>
              </w:rPr>
            </w:pPr>
            <w:r w:rsidRPr="005242C1">
              <w:rPr>
                <w:sz w:val="18"/>
                <w:szCs w:val="18"/>
              </w:rPr>
              <w:t xml:space="preserve">Argentina, Brazil, Cuba, Egypt, Italy, Mexico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2","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2fe574e9-6bcc-4aff-b146-46bf2f966e6b"]},{"id":"ITEM-3","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3","issue":"1","issued":{"date-parts":[["2008"]]},"page":"60-69","title":"Analysis of the potential fungal biodeteriogen effects in the “Doctorate Library” of the University of Perugia, Italy","type":"article-journal","volume":"47"},"uris":["http://www.mendeley.com/documents/?uuid=7f3fbec3-36f2-4b48-9a37-94ab1f36b34c"]},{"id":"ITEM-4","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4","issue":"NE-1","issued":{"date-parts":[["2015"]]},"page":"32-38","title":"Aislamiento de hongos alergenos en una biblioteca universitaria","type":"article-journal","volume":"25"},"uris":["http://www.mendeley.com/documents/?uuid=c3aba17e-d5ac-4a96-a574-2fd9f39e6a2b"]},{"id":"ITEM-5","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5","issue":"1","issued":{"date-parts":[["2017"]]},"page":"93-118","title":"Air microbial contamination and factors affecting its occurrence in certain book libraries in Egypt.","type":"article-journal","volume":"57"},"uris":["http://www.mendeley.com/documents/?uuid=58c940b7-4822-4c4f-b723-5f6de83978b0"]},{"id":"ITEM-6","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6","issued":{"date-parts":[["2017"]]},"page":"205-226","title":"Fungi in Archive Repositories Environments and the Deterioration of the Graphics Documents","type":"article-journal","volume":"11"},"uris":["http://www.mendeley.com/documents/?uuid=0ed884ca-cf7c-4f79-981a-10404f6f58db"]},{"id":"ITEM-7","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7","issue":"4","issued":{"date-parts":[["2016"]]},"page":"3747-3757","title":"Airborne microorganisms cultivable on naturally ventilated document repositories of the National Archive of Cuba","type":"article-journal","volume":"23"},"uris":["http://www.mendeley.com/documents/?uuid=8146f5bf-1759-418d-9d95-f4bb571d4b70"]}],"mendeley":{"formattedCitation":"[2,7,23,25,30,31,36]","plainTextFormattedCitation":"[2,7,23,25,30,31,36]","previouslyFormattedCitation":"(Gambale et al. 1993; Bueno et al. 2003; Ruga et al. 2008; Zárate et al. 2015; Borrego &amp; Perdomo 2016; Borrego et al. 2017;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7,23,25,30,31,36]</w:t>
            </w:r>
            <w:r w:rsidRPr="005242C1">
              <w:rPr>
                <w:sz w:val="18"/>
                <w:szCs w:val="18"/>
                <w:lang w:val="en-GB"/>
              </w:rPr>
              <w:fldChar w:fldCharType="end"/>
            </w:r>
          </w:p>
        </w:tc>
        <w:tc>
          <w:tcPr>
            <w:tcW w:w="3392" w:type="dxa"/>
            <w:vAlign w:val="center"/>
          </w:tcPr>
          <w:p w14:paraId="3A0B3625"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hideMark/>
          </w:tcPr>
          <w:p w14:paraId="5B290501" w14:textId="77777777" w:rsidR="00674FB2" w:rsidRPr="005242C1" w:rsidRDefault="00674FB2" w:rsidP="00674FB2">
            <w:pPr>
              <w:spacing w:line="276" w:lineRule="auto"/>
              <w:jc w:val="center"/>
              <w:rPr>
                <w:sz w:val="18"/>
                <w:szCs w:val="18"/>
              </w:rPr>
            </w:pPr>
            <w:r w:rsidRPr="005242C1">
              <w:rPr>
                <w:sz w:val="18"/>
                <w:szCs w:val="18"/>
              </w:rPr>
              <w:t>-</w:t>
            </w:r>
          </w:p>
        </w:tc>
      </w:tr>
      <w:tr w:rsidR="00674FB2" w:rsidRPr="00E870E1" w14:paraId="770A87DE" w14:textId="77777777" w:rsidTr="0038188C">
        <w:trPr>
          <w:trHeight w:val="388"/>
        </w:trPr>
        <w:tc>
          <w:tcPr>
            <w:tcW w:w="4395" w:type="dxa"/>
            <w:shd w:val="clear" w:color="auto" w:fill="auto"/>
            <w:vAlign w:val="center"/>
          </w:tcPr>
          <w:p w14:paraId="737FCBE3" w14:textId="453270F9" w:rsidR="00674FB2" w:rsidRPr="00081792" w:rsidRDefault="00674FB2" w:rsidP="00674FB2">
            <w:pPr>
              <w:spacing w:line="276" w:lineRule="auto"/>
              <w:rPr>
                <w:b/>
                <w:iCs/>
                <w:sz w:val="18"/>
                <w:szCs w:val="18"/>
              </w:rPr>
            </w:pPr>
            <w:r w:rsidRPr="00081792">
              <w:rPr>
                <w:b/>
                <w:i/>
                <w:iCs/>
                <w:sz w:val="18"/>
                <w:szCs w:val="18"/>
              </w:rPr>
              <w:t>Epicoc</w:t>
            </w:r>
            <w:r w:rsidR="00FF1F80">
              <w:rPr>
                <w:b/>
                <w:i/>
                <w:iCs/>
                <w:sz w:val="18"/>
                <w:szCs w:val="18"/>
              </w:rPr>
              <w:t>c</w:t>
            </w:r>
            <w:r w:rsidRPr="00081792">
              <w:rPr>
                <w:b/>
                <w:i/>
                <w:iCs/>
                <w:sz w:val="18"/>
                <w:szCs w:val="18"/>
              </w:rPr>
              <w:t xml:space="preserve">um nigrum </w:t>
            </w:r>
            <w:proofErr w:type="gramStart"/>
            <w:r w:rsidRPr="009512D2">
              <w:rPr>
                <w:iCs/>
                <w:sz w:val="18"/>
                <w:szCs w:val="18"/>
              </w:rPr>
              <w:t>Link</w:t>
            </w:r>
            <w:proofErr w:type="gramEnd"/>
          </w:p>
        </w:tc>
        <w:tc>
          <w:tcPr>
            <w:tcW w:w="3391" w:type="dxa"/>
            <w:vAlign w:val="center"/>
          </w:tcPr>
          <w:p w14:paraId="08BDC0AC" w14:textId="4DB848C0" w:rsidR="00674FB2" w:rsidRPr="005242C1" w:rsidRDefault="00674FB2" w:rsidP="00D85868">
            <w:pPr>
              <w:spacing w:line="276" w:lineRule="auto"/>
              <w:jc w:val="center"/>
              <w:rPr>
                <w:sz w:val="18"/>
                <w:szCs w:val="18"/>
              </w:rPr>
            </w:pPr>
            <w:r w:rsidRPr="005242C1">
              <w:rPr>
                <w:sz w:val="18"/>
                <w:szCs w:val="18"/>
              </w:rPr>
              <w:t xml:space="preserve">Italy, Poland </w:t>
            </w:r>
            <w:r w:rsidRPr="005242C1">
              <w:rPr>
                <w:sz w:val="18"/>
                <w:szCs w:val="18"/>
              </w:rPr>
              <w:fldChar w:fldCharType="begin" w:fldLock="1"/>
            </w:r>
            <w:r w:rsidR="00B056A6">
              <w:rPr>
                <w:sz w:val="18"/>
                <w:szCs w:val="18"/>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id":"ITEM-2","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2","issue":"3","issued":{"date-parts":[["2015"]]},"page":"389-401","title":"Assessment of microbiological contamination in the work environments of museums, archives and libraries","type":"article-journal","volume":"31"},"uris":["http://www.mendeley.com/documents/?uuid=787ec923-8449-41a1-926e-3abc447246d4"]},{"id":"ITEM-3","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3","issued":{"date-parts":[["2008"]]},"page":"71-78","title":"Microbiological Contamination With Moulds in Work Environment","type":"article-journal","volume":"15"},"uris":["http://www.mendeley.com/documents/?uuid=691f2499-ffe6-4397-bcc7-a5bc2f453c25"]}],"mendeley":{"formattedCitation":"[18–20]","plainTextFormattedCitation":"[18–20]","previouslyFormattedCitation":"(Zielińska-Jankiewicz et al. 2008; Skóra et al. 2015; Micheluz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18–20]</w:t>
            </w:r>
            <w:r w:rsidRPr="005242C1">
              <w:rPr>
                <w:sz w:val="18"/>
                <w:szCs w:val="18"/>
              </w:rPr>
              <w:fldChar w:fldCharType="end"/>
            </w:r>
            <w:r w:rsidR="00E870E1" w:rsidRPr="005242C1">
              <w:rPr>
                <w:sz w:val="18"/>
                <w:szCs w:val="18"/>
                <w:lang w:val="en-GB"/>
              </w:rPr>
              <w:fldChar w:fldCharType="begin" w:fldLock="1"/>
            </w:r>
            <w:r w:rsidR="00B056A6">
              <w:rPr>
                <w:sz w:val="18"/>
                <w:szCs w:val="18"/>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00E870E1" w:rsidRPr="005242C1">
              <w:rPr>
                <w:sz w:val="18"/>
                <w:szCs w:val="18"/>
                <w:lang w:val="en-GB"/>
              </w:rPr>
              <w:fldChar w:fldCharType="end"/>
            </w:r>
            <w:r w:rsidR="00B056A6">
              <w:rPr>
                <w:sz w:val="18"/>
                <w:szCs w:val="18"/>
                <w:lang w:val="en-GB"/>
              </w:rPr>
              <w:t>[</w:t>
            </w:r>
            <w:proofErr w:type="gramStart"/>
            <w:r w:rsidR="00B056A6">
              <w:rPr>
                <w:sz w:val="18"/>
                <w:szCs w:val="18"/>
                <w:lang w:val="en-GB"/>
              </w:rPr>
              <w:t>18]</w:t>
            </w:r>
            <w:r w:rsidR="00B056A6" w:rsidRPr="00B056A6">
              <w:rPr>
                <w:sz w:val="18"/>
                <w:szCs w:val="18"/>
              </w:rPr>
              <w:t>(Zielińska-Jankiewicz</w:t>
            </w:r>
            <w:proofErr w:type="gramEnd"/>
            <w:r w:rsidR="00B056A6" w:rsidRPr="00B056A6">
              <w:rPr>
                <w:sz w:val="18"/>
                <w:szCs w:val="18"/>
              </w:rPr>
              <w:t xml:space="preserve"> et al. 2008)</w:t>
            </w:r>
            <w:r w:rsidR="002648C6" w:rsidRPr="00B056A6">
              <w:rPr>
                <w:sz w:val="18"/>
                <w:szCs w:val="18"/>
              </w:rPr>
              <w:t>[18]</w:t>
            </w:r>
            <w:r w:rsidR="00D85868" w:rsidRPr="00B056A6">
              <w:rPr>
                <w:sz w:val="18"/>
                <w:szCs w:val="18"/>
              </w:rPr>
              <w:t>&lt;sup&gt;18&lt;/sup&gt;</w:t>
            </w:r>
            <w:r w:rsidR="005D7B64" w:rsidRPr="00B056A6">
              <w:rPr>
                <w:sz w:val="18"/>
                <w:szCs w:val="18"/>
              </w:rPr>
              <w:t>(18)(18)(18)</w:t>
            </w:r>
            <w:r w:rsidR="00F92467" w:rsidRPr="00B056A6">
              <w:rPr>
                <w:sz w:val="18"/>
                <w:szCs w:val="18"/>
              </w:rPr>
              <w:t>(18)</w:t>
            </w:r>
            <w:r w:rsidR="00E870E1" w:rsidRPr="005242C1">
              <w:rPr>
                <w:sz w:val="18"/>
                <w:szCs w:val="18"/>
              </w:rPr>
              <w:t xml:space="preserve"> </w:t>
            </w:r>
          </w:p>
        </w:tc>
        <w:tc>
          <w:tcPr>
            <w:tcW w:w="3392" w:type="dxa"/>
            <w:vAlign w:val="center"/>
          </w:tcPr>
          <w:p w14:paraId="72954E0A" w14:textId="15FE9370" w:rsidR="00674FB2" w:rsidRPr="005242C1" w:rsidRDefault="00E870E1" w:rsidP="00D85868">
            <w:pPr>
              <w:jc w:val="center"/>
              <w:rPr>
                <w:sz w:val="18"/>
                <w:szCs w:val="18"/>
                <w:lang w:val="en-GB"/>
              </w:rPr>
            </w:pPr>
            <w:r w:rsidRPr="005242C1">
              <w:rPr>
                <w:sz w:val="18"/>
                <w:szCs w:val="18"/>
              </w:rPr>
              <w:t xml:space="preserve">Italy,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38ef4e3-eafc-4927-a976-794f16ac553d"]},{"id":"ITEM-3","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3","issued":{"date-parts":[["2015"]]},"page":"1-7","title":"The extreme environment of a library: Xerophilic fungi inhabiting indoor niches","type":"article-journal","volume":"99"},"uris":["http://www.mendeley.com/documents/?uuid=8c2c861f-deac-41ca-95b4-ddc1e41e6f47"]}],"mendeley":{"formattedCitation":"[4,5,39]","plainTextFormattedCitation":"[4,5,39]","previouslyFormattedCitation":"(Pinheiro 2014; Micheluz et al. 2015;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39]</w:t>
            </w:r>
            <w:r w:rsidRPr="005242C1">
              <w:rPr>
                <w:sz w:val="18"/>
                <w:szCs w:val="18"/>
                <w:lang w:val="en-GB"/>
              </w:rPr>
              <w:fldChar w:fldCharType="end"/>
            </w:r>
          </w:p>
        </w:tc>
        <w:tc>
          <w:tcPr>
            <w:tcW w:w="3392" w:type="dxa"/>
            <w:shd w:val="clear" w:color="auto" w:fill="auto"/>
            <w:vAlign w:val="center"/>
          </w:tcPr>
          <w:p w14:paraId="64DFC161" w14:textId="7679794F" w:rsidR="00674FB2" w:rsidRPr="005242C1" w:rsidRDefault="00674FB2" w:rsidP="00D85868">
            <w:pPr>
              <w:spacing w:line="276" w:lineRule="auto"/>
              <w:jc w:val="center"/>
              <w:rPr>
                <w:sz w:val="18"/>
                <w:szCs w:val="18"/>
              </w:rPr>
            </w:pPr>
            <w:r w:rsidRPr="005242C1">
              <w:rPr>
                <w:sz w:val="18"/>
                <w:szCs w:val="18"/>
              </w:rPr>
              <w:t>Brazil, Greece</w:t>
            </w:r>
            <w:r w:rsidR="00E870E1" w:rsidRPr="005242C1">
              <w:rPr>
                <w:sz w:val="18"/>
                <w:szCs w:val="18"/>
              </w:rPr>
              <w:t>, Italy, Portugal</w:t>
            </w:r>
            <w:r w:rsidR="00E870E1" w:rsidRPr="005242C1">
              <w:t xml:space="preserve"> </w:t>
            </w:r>
            <w:r w:rsidRPr="005242C1">
              <w:rPr>
                <w:sz w:val="18"/>
                <w:szCs w:val="18"/>
                <w:lang w:val="en-GB"/>
              </w:rPr>
              <w:fldChar w:fldCharType="begin" w:fldLock="1"/>
            </w:r>
            <w:r w:rsidR="00B056A6">
              <w:rPr>
                <w:sz w:val="18"/>
                <w:szCs w:val="18"/>
              </w:rPr>
              <w:instrText>ADDIN CSL_CITATION {"citationItems":[{"id":"ITEM-1","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issue":"December 2017","issued":{"date-parts":[["2018"]]},"page":"1-11","title":"Microbial diversity in biodeteriorated Greek historical documents dating back to the 19th and 20th century: A case study","type":"article-journal","volume":"e00596"},"uris":["http://www.mendeley.com/documents/?uuid=20fbf343-fd93-402e-97dc-378bc39e9500"]},{"id":"ITEM-2","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2","issued":{"date-parts":[["2018"]]},"page":"110-116","publisher":"Elsevier Masson SAS","title":"Disinfection of ancient paper contaminated with fungi using supercritical carbon dioxide","type":"article-journal","volume":"30"},"uris":["http://www.mendeley.com/documents/?uuid=fa7ac377-81b3-420a-a009-c427860c5793"]},{"id":"ITEM-3","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3","issued":{"date-parts":[["2003"]]},"language":"English","page":"167-173","title":"Isolation of fungal species from test samples and maps damaged by foxing, and correlation between these species and the environment","type":"article-journal","volume":"51"},"uris":["http://www.mendeley.com/documents/?uuid=7d5b4eec-9976-4328-ae73-a2e2f05fa7e7"]},{"id":"ITEM-4","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4","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bebc0fb3-e7df-4928-88f4-2d378deda628"]},{"id":"ITEM-5","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5","issued":{"date-parts":[["2014"]]},"publisher":"Universidade Nova de Lisboa","title":"Fungal communities in archives: assessment strategies and impact on paper conservation and human health","type":"thesis"},"uris":["http://www.mendeley.com/documents/?uuid=998c9051-8e2e-4896-9f91-8a77d2e380e2"]}],"mendeley":{"formattedCitation":"[4,35,44,54,60]","plainTextFormattedCitation":"[4,35,44,54,60]","previouslyFormattedCitation":"(Corte et al. 2003; Michaelsen et al. 2009; Pinheiro 2014; Karakasidou et al. 2018; Teixeira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35,44,54,60]</w:t>
            </w:r>
            <w:r w:rsidRPr="005242C1">
              <w:rPr>
                <w:sz w:val="18"/>
                <w:szCs w:val="18"/>
                <w:lang w:val="en-GB"/>
              </w:rPr>
              <w:fldChar w:fldCharType="end"/>
            </w:r>
            <w:r w:rsidR="00E870E1" w:rsidRPr="005242C1">
              <w:rPr>
                <w:sz w:val="18"/>
                <w:szCs w:val="18"/>
              </w:rPr>
              <w:t xml:space="preserve"> </w:t>
            </w:r>
          </w:p>
        </w:tc>
      </w:tr>
      <w:tr w:rsidR="00E870E1" w:rsidRPr="00E870E1" w14:paraId="5BFD8900" w14:textId="77777777" w:rsidTr="005D7B64">
        <w:trPr>
          <w:trHeight w:val="151"/>
        </w:trPr>
        <w:tc>
          <w:tcPr>
            <w:tcW w:w="4395" w:type="dxa"/>
            <w:shd w:val="clear" w:color="auto" w:fill="auto"/>
            <w:vAlign w:val="center"/>
            <w:hideMark/>
          </w:tcPr>
          <w:p w14:paraId="4D28E55B" w14:textId="69EF5852" w:rsidR="00E870E1" w:rsidRPr="00E870E1" w:rsidRDefault="00E870E1" w:rsidP="00674FB2">
            <w:pPr>
              <w:spacing w:line="276" w:lineRule="auto"/>
              <w:rPr>
                <w:sz w:val="18"/>
                <w:szCs w:val="18"/>
              </w:rPr>
            </w:pPr>
            <w:r w:rsidRPr="00E870E1">
              <w:rPr>
                <w:b/>
                <w:i/>
                <w:iCs/>
                <w:sz w:val="18"/>
                <w:szCs w:val="18"/>
              </w:rPr>
              <w:t xml:space="preserve">Epicoccum purpurascens </w:t>
            </w:r>
            <w:r w:rsidRPr="00E870E1">
              <w:rPr>
                <w:sz w:val="18"/>
                <w:szCs w:val="18"/>
              </w:rPr>
              <w:t>Ehrenb</w:t>
            </w:r>
          </w:p>
        </w:tc>
        <w:tc>
          <w:tcPr>
            <w:tcW w:w="10175" w:type="dxa"/>
            <w:gridSpan w:val="3"/>
            <w:vAlign w:val="center"/>
          </w:tcPr>
          <w:p w14:paraId="59DF0632" w14:textId="3CB847E2" w:rsidR="00E870E1" w:rsidRPr="005242C1" w:rsidRDefault="00E870E1" w:rsidP="00674FB2">
            <w:pPr>
              <w:spacing w:line="276" w:lineRule="auto"/>
              <w:jc w:val="center"/>
              <w:rPr>
                <w:sz w:val="18"/>
                <w:szCs w:val="18"/>
              </w:rPr>
            </w:pPr>
            <w:r w:rsidRPr="005242C1">
              <w:rPr>
                <w:i/>
                <w:sz w:val="18"/>
                <w:szCs w:val="18"/>
              </w:rPr>
              <w:t>See current name: Epicocum nigrum</w:t>
            </w:r>
          </w:p>
        </w:tc>
      </w:tr>
      <w:tr w:rsidR="00674FB2" w:rsidRPr="00B056A6" w14:paraId="7F354526" w14:textId="77777777" w:rsidTr="0038188C">
        <w:trPr>
          <w:trHeight w:val="81"/>
        </w:trPr>
        <w:tc>
          <w:tcPr>
            <w:tcW w:w="4395" w:type="dxa"/>
            <w:shd w:val="clear" w:color="auto" w:fill="auto"/>
            <w:vAlign w:val="center"/>
          </w:tcPr>
          <w:p w14:paraId="665DC5AA" w14:textId="6E718039" w:rsidR="00674FB2" w:rsidRPr="00885A7D" w:rsidRDefault="00674FB2" w:rsidP="00674FB2">
            <w:pPr>
              <w:spacing w:line="276" w:lineRule="auto"/>
              <w:rPr>
                <w:b/>
                <w:i/>
                <w:iCs/>
                <w:sz w:val="18"/>
                <w:szCs w:val="18"/>
              </w:rPr>
            </w:pPr>
            <w:r w:rsidRPr="00885A7D">
              <w:rPr>
                <w:b/>
                <w:i/>
                <w:iCs/>
                <w:sz w:val="18"/>
                <w:szCs w:val="18"/>
              </w:rPr>
              <w:t xml:space="preserve">Eremascus </w:t>
            </w:r>
            <w:r w:rsidRPr="00885A7D">
              <w:rPr>
                <w:b/>
                <w:iCs/>
                <w:sz w:val="18"/>
                <w:szCs w:val="18"/>
              </w:rPr>
              <w:t xml:space="preserve">sp. </w:t>
            </w:r>
            <w:r w:rsidRPr="00885A7D">
              <w:rPr>
                <w:iCs/>
                <w:sz w:val="18"/>
                <w:szCs w:val="18"/>
              </w:rPr>
              <w:t>Eidam</w:t>
            </w:r>
          </w:p>
        </w:tc>
        <w:tc>
          <w:tcPr>
            <w:tcW w:w="3391" w:type="dxa"/>
            <w:vAlign w:val="center"/>
          </w:tcPr>
          <w:p w14:paraId="3674EE6A" w14:textId="4BDBB45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3EEB2250" w14:textId="46A257DB" w:rsidR="00674FB2" w:rsidRPr="005242C1" w:rsidRDefault="00674FB2" w:rsidP="00674FB2">
            <w:pPr>
              <w:jc w:val="center"/>
              <w:rPr>
                <w:sz w:val="18"/>
                <w:szCs w:val="18"/>
              </w:rPr>
            </w:pPr>
            <w:r w:rsidRPr="005242C1">
              <w:rPr>
                <w:sz w:val="18"/>
                <w:szCs w:val="18"/>
              </w:rPr>
              <w:t>-</w:t>
            </w:r>
          </w:p>
        </w:tc>
        <w:tc>
          <w:tcPr>
            <w:tcW w:w="3392" w:type="dxa"/>
            <w:shd w:val="clear" w:color="auto" w:fill="auto"/>
            <w:vAlign w:val="center"/>
          </w:tcPr>
          <w:p w14:paraId="5D902DAE" w14:textId="553B2274" w:rsidR="00674FB2" w:rsidRPr="005242C1" w:rsidRDefault="00D57A52" w:rsidP="00D85868">
            <w:pPr>
              <w:spacing w:line="276" w:lineRule="auto"/>
              <w:jc w:val="center"/>
              <w:rPr>
                <w:sz w:val="18"/>
                <w:szCs w:val="18"/>
                <w:lang w:val="en-GB"/>
              </w:rPr>
            </w:pPr>
            <w:r w:rsidRPr="005242C1">
              <w:rPr>
                <w:sz w:val="18"/>
                <w:szCs w:val="18"/>
              </w:rPr>
              <w:t>Czech</w:t>
            </w:r>
            <w:r w:rsidR="00674FB2" w:rsidRPr="005242C1">
              <w:rPr>
                <w:sz w:val="18"/>
                <w:szCs w:val="18"/>
              </w:rPr>
              <w:t xml:space="preserve"> Republic, Poland </w:t>
            </w:r>
            <w:r w:rsidR="00674FB2" w:rsidRPr="005242C1">
              <w:rPr>
                <w:sz w:val="18"/>
                <w:szCs w:val="18"/>
              </w:rPr>
              <w:fldChar w:fldCharType="begin" w:fldLock="1"/>
            </w:r>
            <w:r w:rsidR="00B056A6">
              <w:rPr>
                <w:sz w:val="18"/>
                <w:szCs w:val="18"/>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3BE09ECC" w14:textId="77777777" w:rsidTr="0038188C">
        <w:trPr>
          <w:trHeight w:val="81"/>
        </w:trPr>
        <w:tc>
          <w:tcPr>
            <w:tcW w:w="4395" w:type="dxa"/>
            <w:shd w:val="clear" w:color="auto" w:fill="auto"/>
            <w:vAlign w:val="center"/>
          </w:tcPr>
          <w:p w14:paraId="79FE7A21" w14:textId="71FFE996" w:rsidR="00674FB2" w:rsidRPr="00872D06" w:rsidRDefault="00674FB2" w:rsidP="00674FB2">
            <w:pPr>
              <w:spacing w:line="276" w:lineRule="auto"/>
              <w:rPr>
                <w:b/>
                <w:i/>
                <w:iCs/>
                <w:sz w:val="18"/>
                <w:szCs w:val="18"/>
                <w:lang w:val="en-GB"/>
              </w:rPr>
            </w:pPr>
            <w:r w:rsidRPr="00872D06">
              <w:rPr>
                <w:b/>
                <w:i/>
                <w:iCs/>
                <w:sz w:val="18"/>
                <w:szCs w:val="18"/>
                <w:lang w:val="en-GB"/>
              </w:rPr>
              <w:t xml:space="preserve">Erysiphe </w:t>
            </w:r>
            <w:r w:rsidRPr="00872D06">
              <w:rPr>
                <w:b/>
                <w:iCs/>
                <w:sz w:val="18"/>
                <w:szCs w:val="18"/>
                <w:lang w:val="en-GB"/>
              </w:rPr>
              <w:t>sp</w:t>
            </w:r>
            <w:r>
              <w:rPr>
                <w:b/>
                <w:i/>
                <w:iCs/>
                <w:sz w:val="18"/>
                <w:szCs w:val="18"/>
                <w:lang w:val="en-GB"/>
              </w:rPr>
              <w:t xml:space="preserve">. </w:t>
            </w:r>
            <w:r w:rsidRPr="00872D06">
              <w:rPr>
                <w:iCs/>
                <w:sz w:val="18"/>
                <w:szCs w:val="18"/>
                <w:lang w:val="en-GB"/>
              </w:rPr>
              <w:t xml:space="preserve">R. Hedw. </w:t>
            </w:r>
            <w:proofErr w:type="gramStart"/>
            <w:r w:rsidRPr="00872D06">
              <w:rPr>
                <w:iCs/>
                <w:sz w:val="18"/>
                <w:szCs w:val="18"/>
                <w:lang w:val="en-GB"/>
              </w:rPr>
              <w:t>ex</w:t>
            </w:r>
            <w:proofErr w:type="gramEnd"/>
            <w:r w:rsidRPr="00872D06">
              <w:rPr>
                <w:iCs/>
                <w:sz w:val="18"/>
                <w:szCs w:val="18"/>
                <w:lang w:val="en-GB"/>
              </w:rPr>
              <w:t xml:space="preserve"> DC.</w:t>
            </w:r>
          </w:p>
        </w:tc>
        <w:tc>
          <w:tcPr>
            <w:tcW w:w="3391" w:type="dxa"/>
            <w:vAlign w:val="center"/>
          </w:tcPr>
          <w:p w14:paraId="32A042D8" w14:textId="1054CC8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9311FE0" w14:textId="203617E7"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7CA0B22F" w14:textId="2842E85A"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5B223430" w14:textId="77777777" w:rsidTr="0038188C">
        <w:trPr>
          <w:trHeight w:val="497"/>
        </w:trPr>
        <w:tc>
          <w:tcPr>
            <w:tcW w:w="4395" w:type="dxa"/>
            <w:shd w:val="clear" w:color="auto" w:fill="auto"/>
            <w:vAlign w:val="center"/>
            <w:hideMark/>
          </w:tcPr>
          <w:p w14:paraId="287DA0DD" w14:textId="77777777" w:rsidR="00674FB2" w:rsidRPr="00081792" w:rsidRDefault="00674FB2" w:rsidP="00674FB2">
            <w:pPr>
              <w:spacing w:line="276" w:lineRule="auto"/>
              <w:rPr>
                <w:b/>
                <w:i/>
                <w:iCs/>
                <w:sz w:val="18"/>
                <w:szCs w:val="18"/>
              </w:rPr>
            </w:pPr>
            <w:r w:rsidRPr="00081792">
              <w:rPr>
                <w:b/>
                <w:i/>
                <w:iCs/>
                <w:sz w:val="18"/>
                <w:szCs w:val="18"/>
              </w:rPr>
              <w:t xml:space="preserve">Eurotium </w:t>
            </w:r>
            <w:r w:rsidRPr="00081792">
              <w:rPr>
                <w:b/>
                <w:iCs/>
                <w:sz w:val="18"/>
                <w:szCs w:val="18"/>
              </w:rPr>
              <w:t>sp.</w:t>
            </w:r>
            <w:r w:rsidRPr="00081792">
              <w:rPr>
                <w:b/>
                <w:i/>
                <w:iCs/>
                <w:sz w:val="18"/>
                <w:szCs w:val="18"/>
              </w:rPr>
              <w:t xml:space="preserve"> </w:t>
            </w:r>
            <w:proofErr w:type="gramStart"/>
            <w:r w:rsidRPr="009512D2">
              <w:rPr>
                <w:sz w:val="18"/>
                <w:szCs w:val="18"/>
              </w:rPr>
              <w:t>Link</w:t>
            </w:r>
            <w:proofErr w:type="gramEnd"/>
          </w:p>
        </w:tc>
        <w:tc>
          <w:tcPr>
            <w:tcW w:w="3391" w:type="dxa"/>
            <w:vAlign w:val="center"/>
          </w:tcPr>
          <w:p w14:paraId="76910C48" w14:textId="2417B6FD" w:rsidR="00674FB2" w:rsidRPr="005242C1" w:rsidRDefault="00674FB2" w:rsidP="00D85868">
            <w:pPr>
              <w:spacing w:line="276" w:lineRule="auto"/>
              <w:jc w:val="center"/>
              <w:rPr>
                <w:sz w:val="18"/>
                <w:szCs w:val="18"/>
                <w:lang w:val="en-GB"/>
              </w:rPr>
            </w:pPr>
            <w:r w:rsidRPr="005242C1">
              <w:rPr>
                <w:sz w:val="18"/>
                <w:szCs w:val="18"/>
              </w:rPr>
              <w:t xml:space="preserve">France,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9dd2f86-e59b-4c0f-8ffa-b7d1f25c240d"]},{"id":"ITEM-3","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3","issue":"6","issued":{"date-parts":[["2012"]]},"page":"514-522","title":"Microbiological evaluation of ten French archives and link to occupational symptoms","type":"article-journal","volume":"22"},"uris":["http://www.mendeley.com/documents/?uuid=ad1b6379-d0a5-4fad-b432-47f195777d07"]}],"mendeley":{"formattedCitation":"[4,5,8]","plainTextFormattedCitation":"[4,5,8]","previouslyFormattedCitation":"(Roussel et al. 2012;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8]</w:t>
            </w:r>
            <w:r w:rsidRPr="005242C1">
              <w:rPr>
                <w:sz w:val="18"/>
                <w:szCs w:val="18"/>
                <w:lang w:val="en-GB"/>
              </w:rPr>
              <w:fldChar w:fldCharType="end"/>
            </w:r>
          </w:p>
        </w:tc>
        <w:tc>
          <w:tcPr>
            <w:tcW w:w="3392" w:type="dxa"/>
            <w:vAlign w:val="center"/>
          </w:tcPr>
          <w:p w14:paraId="359129BB" w14:textId="78783F40" w:rsidR="00674FB2" w:rsidRPr="005242C1" w:rsidRDefault="00DA2A04" w:rsidP="00D85868">
            <w:pPr>
              <w:jc w:val="center"/>
              <w:rPr>
                <w:lang w:val="en-GB"/>
              </w:rPr>
            </w:pPr>
            <w:r w:rsidRPr="005242C1">
              <w:rPr>
                <w:sz w:val="18"/>
                <w:szCs w:val="18"/>
                <w:lang w:val="en-GB"/>
              </w:rPr>
              <w:t xml:space="preserve">France, </w:t>
            </w:r>
            <w:r w:rsidR="00674FB2" w:rsidRPr="005242C1">
              <w:rPr>
                <w:sz w:val="18"/>
                <w:szCs w:val="18"/>
                <w:lang w:val="en-GB"/>
              </w:rPr>
              <w:t xml:space="preserve">Portugal </w:t>
            </w:r>
            <w:r w:rsidR="00674FB2"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818e1f3-8e5f-4ef2-af9e-61bb801b6808"]},{"id":"ITEM-3","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3","issue":"6","issued":{"date-parts":[["2012"]]},"page":"514-522","title":"Microbiological evaluation of ten French archives and link to occupational symptoms","type":"article-journal","volume":"22"},"uris":["http://www.mendeley.com/documents/?uuid=ad1b6379-d0a5-4fad-b432-47f195777d07"]}],"mendeley":{"formattedCitation":"[4,5,8]","plainTextFormattedCitation":"[4,5,8]","previouslyFormattedCitation":"(Roussel et al. 2012; Pinheiro 2014; Pinheiro 2015)"},"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4,5,8]</w:t>
            </w:r>
            <w:r w:rsidR="00674FB2" w:rsidRPr="005242C1">
              <w:rPr>
                <w:sz w:val="18"/>
                <w:szCs w:val="18"/>
                <w:lang w:val="en-GB"/>
              </w:rPr>
              <w:fldChar w:fldCharType="end"/>
            </w:r>
          </w:p>
        </w:tc>
        <w:tc>
          <w:tcPr>
            <w:tcW w:w="3392" w:type="dxa"/>
            <w:shd w:val="clear" w:color="auto" w:fill="auto"/>
            <w:vAlign w:val="center"/>
          </w:tcPr>
          <w:p w14:paraId="1CFAC347" w14:textId="5B0A6594" w:rsidR="00674FB2" w:rsidRPr="005242C1" w:rsidRDefault="00674FB2" w:rsidP="00D85868">
            <w:pPr>
              <w:spacing w:line="276" w:lineRule="auto"/>
              <w:jc w:val="center"/>
              <w:rPr>
                <w:sz w:val="18"/>
                <w:szCs w:val="18"/>
                <w:lang w:val="en-GB"/>
              </w:rPr>
            </w:pPr>
            <w:r w:rsidRPr="005242C1">
              <w:rPr>
                <w:sz w:val="18"/>
                <w:szCs w:val="18"/>
              </w:rPr>
              <w:t xml:space="preserve">Canada, Finland </w:t>
            </w:r>
            <w:r w:rsidRPr="005242C1">
              <w:rPr>
                <w:sz w:val="18"/>
                <w:szCs w:val="18"/>
                <w:lang w:val="en-GB"/>
              </w:rPr>
              <w:fldChar w:fldCharType="begin" w:fldLock="1"/>
            </w:r>
            <w:r w:rsidR="00B056A6">
              <w:rPr>
                <w:sz w:val="18"/>
                <w:szCs w:val="18"/>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http://www.mendeley.com/documents/?uuid=90544e5a-b1ce-46b7-9259-16b68a53309b"]},{"id":"ITEM-2","itemData":{"ISBN":"0964-8305","abstract":"SEM micrographs of 111 \"irregular fungal fox spots\" in one book, published in 1854, were analysed to determine the morphology of the fungal structures; the hyphae, conidiophores and conidia, in the fungal spots throughout the book. The purpose of this study was to determine the number and identification of the different species, their distribution in the book and how the book paper was contaminated. The results showed that there were two fungal species randomly distributed on a page and on the pages throughout the book. This suggests the pages were contaminated from contaminated materials during paper making or book preparation. Thus, the irregular fungal fox spots are an inherent feature of the book, and are not caused by airborne contamination during use. Tests showed that the fungal structures in the spots were not viable. Species identification using SEM analysis of the conidiophore type and conidia ornamentation was undertaken. The two species are of the Aspergillus glauca group, probably two different Eurotium spp, which are facultative xerophylic species. Each species had unique hyphal characteristics, either mycofibrils or bacterial lytic holes, which suggested that the two species originated from two different environments. The species with mycofibrils was on top of the ink text and the hyphae with bacterial lytic holes was beneath the ink between paper fibres. This suggests two different times of contamination, one prior to printing and one at the time of printing or shortly after. The migration of the discolouration in the spots on facing pages and through 2-6 sequential pages shows that the discolouration developed after the book was completed. Comparison with another book published in 1785 showed similar results but different fungal species. The presence of minute mite-like animal's egg-shells, silk threads and faecal pellets suggests a complex ecosystem. (C) 2000 Elsevier Science Ltd. All rights reserved.","author":[{"dropping-particle":"","family":"Florian","given":"M L E","non-dropping-particle":"","parse-names":false,"suffix":""},{"dropping-particle":"","family":"Manning","given":"L","non-dropping-particle":"","parse-names":false,"suffix":""}],"container-title":"International Biodeterioration &amp; Biodegradation","id":"ITEM-2","issued":{"date-parts":[["2000"]]},"language":"English","page":"205-220","title":"SEM analysis of irregular fungal fox spots in an 1854 book: population dynamics and species identification","type":"article-journal","volume":"46"},"uris":["http://www.mendeley.com/documents/?uuid=d184a64c-cd44-4778-a5e7-3e8ac67bdaf0"]}],"mendeley":{"formattedCitation":"[11,71]","plainTextFormattedCitation":"[11,71]","previouslyFormattedCitation":"(Florian &amp; Manning 2000; Hyvärinen et al. 2002)"},"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1,71]</w:t>
            </w:r>
            <w:r w:rsidRPr="005242C1">
              <w:rPr>
                <w:sz w:val="18"/>
                <w:szCs w:val="18"/>
                <w:lang w:val="en-GB"/>
              </w:rPr>
              <w:fldChar w:fldCharType="end"/>
            </w:r>
          </w:p>
        </w:tc>
      </w:tr>
      <w:tr w:rsidR="00674FB2" w:rsidRPr="00DD1D34" w14:paraId="25701C7F" w14:textId="77777777" w:rsidTr="0038188C">
        <w:trPr>
          <w:trHeight w:val="397"/>
        </w:trPr>
        <w:tc>
          <w:tcPr>
            <w:tcW w:w="4395" w:type="dxa"/>
            <w:shd w:val="clear" w:color="auto" w:fill="auto"/>
            <w:vAlign w:val="center"/>
            <w:hideMark/>
          </w:tcPr>
          <w:p w14:paraId="4A38F485" w14:textId="0EB8C1D8" w:rsidR="00674FB2" w:rsidRPr="00DD1D34" w:rsidRDefault="00674FB2" w:rsidP="00674FB2">
            <w:pPr>
              <w:spacing w:line="276" w:lineRule="auto"/>
              <w:rPr>
                <w:b/>
                <w:i/>
                <w:iCs/>
                <w:sz w:val="18"/>
                <w:szCs w:val="18"/>
                <w:lang w:val="en-GB"/>
              </w:rPr>
            </w:pPr>
            <w:r>
              <w:rPr>
                <w:b/>
                <w:i/>
                <w:iCs/>
                <w:sz w:val="18"/>
                <w:szCs w:val="18"/>
                <w:lang w:val="en-GB"/>
              </w:rPr>
              <w:t>Eurotium amstelodami</w:t>
            </w:r>
            <w:r w:rsidRPr="00DD1D34">
              <w:rPr>
                <w:b/>
                <w:i/>
                <w:iCs/>
                <w:sz w:val="18"/>
                <w:szCs w:val="18"/>
                <w:lang w:val="en-GB"/>
              </w:rPr>
              <w:t xml:space="preserve"> </w:t>
            </w:r>
            <w:r w:rsidRPr="009512D2">
              <w:rPr>
                <w:sz w:val="18"/>
                <w:szCs w:val="18"/>
                <w:lang w:val="en-GB"/>
              </w:rPr>
              <w:t>L. Mangin</w:t>
            </w:r>
          </w:p>
        </w:tc>
        <w:tc>
          <w:tcPr>
            <w:tcW w:w="3391" w:type="dxa"/>
            <w:vAlign w:val="center"/>
          </w:tcPr>
          <w:p w14:paraId="06097F6A" w14:textId="70805667"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3569CAF8" w14:textId="077CFA6B" w:rsidR="00674FB2" w:rsidRPr="005242C1" w:rsidRDefault="00674FB2" w:rsidP="00D85868">
            <w:pPr>
              <w:jc w:val="center"/>
              <w:rPr>
                <w:lang w:val="en-GB"/>
              </w:rPr>
            </w:pPr>
            <w:r w:rsidRPr="005242C1">
              <w:rPr>
                <w:sz w:val="18"/>
                <w:szCs w:val="18"/>
                <w:lang w:val="en-GB"/>
              </w:rPr>
              <w:t xml:space="preserve">Italy, Poland,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0493ae7-cccd-4fd1-b7b1-f460d7d61f5f"]},{"id":"ITEM-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3","issue":"3","issued":{"date-parts":[["2016"]]},"page":"397-407","title":"Fungal secondary metabolite analysis applied to Cultural Heritage: the case of a contaminated library in Venice","type":"article-journal","volume":"9"},"uris":["http://www.mendeley.com/documents/?uuid=ac26feea-eae3-4c2d-b7c6-d722b65e9507"]},{"id":"ITEM-4","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4","issue":"3","issued":{"date-parts":[["2015"]]},"page":"389-401","title":"Assessment of microbiological contamination in the work environments of museums, archives and libraries","type":"article-journal","volume":"31"},"uris":["http://www.mendeley.com/documents/?uuid=787ec923-8449-41a1-926e-3abc447246d4"]}],"mendeley":{"formattedCitation":"[4,5,19,20]","plainTextFormattedCitation":"[4,5,19,20]","previouslyFormattedCitation":"(Pinheiro 2014; Pinheiro 2015; Skóra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19,20]</w:t>
            </w:r>
            <w:r w:rsidRPr="005242C1">
              <w:rPr>
                <w:sz w:val="18"/>
                <w:szCs w:val="18"/>
                <w:lang w:val="en-GB"/>
              </w:rPr>
              <w:fldChar w:fldCharType="end"/>
            </w:r>
          </w:p>
        </w:tc>
        <w:tc>
          <w:tcPr>
            <w:tcW w:w="3392" w:type="dxa"/>
            <w:shd w:val="clear" w:color="auto" w:fill="auto"/>
            <w:vAlign w:val="center"/>
            <w:hideMark/>
          </w:tcPr>
          <w:p w14:paraId="369C4E2E" w14:textId="3DD5E851" w:rsidR="00674FB2" w:rsidRPr="005242C1" w:rsidRDefault="00674FB2" w:rsidP="00D85868">
            <w:pPr>
              <w:spacing w:line="276" w:lineRule="auto"/>
              <w:jc w:val="center"/>
              <w:rPr>
                <w:sz w:val="18"/>
                <w:szCs w:val="18"/>
                <w:lang w:val="en-GB"/>
              </w:rPr>
            </w:pPr>
            <w:r w:rsidRPr="005242C1">
              <w:rPr>
                <w:sz w:val="18"/>
                <w:szCs w:val="18"/>
                <w:lang w:val="en-GB"/>
              </w:rPr>
              <w:t xml:space="preserve">Brazil </w:t>
            </w:r>
            <w:r w:rsidRPr="005242C1">
              <w:rPr>
                <w:sz w:val="18"/>
                <w:szCs w:val="18"/>
                <w:lang w:val="en-GB"/>
              </w:rPr>
              <w:fldChar w:fldCharType="begin" w:fldLock="1"/>
            </w:r>
            <w:r w:rsidR="00B056A6">
              <w:rPr>
                <w:sz w:val="18"/>
                <w:szCs w:val="18"/>
                <w:lang w:val="en-GB"/>
              </w:rPr>
              <w:instrText>ADDIN CSL_CITATION {"citationItems":[{"id":"ITEM-1","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1","issued":{"date-parts":[["2018"]]},"page":"110-116","publisher":"Elsevier Masson SAS","title":"Disinfection of ancient paper contaminated with fungi using supercritical carbon dioxide","type":"article-journal","volume":"30"},"uris":["http://www.mendeley.com/documents/?uuid=fa7ac377-81b3-420a-a009-c427860c5793"]}],"mendeley":{"formattedCitation":"[54]","plainTextFormattedCitation":"[54]","previouslyFormattedCitation":"(Teixeira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4]</w:t>
            </w:r>
            <w:r w:rsidRPr="005242C1">
              <w:rPr>
                <w:sz w:val="18"/>
                <w:szCs w:val="18"/>
                <w:lang w:val="en-GB"/>
              </w:rPr>
              <w:fldChar w:fldCharType="end"/>
            </w:r>
          </w:p>
        </w:tc>
      </w:tr>
      <w:tr w:rsidR="00674FB2" w:rsidRPr="007505F2" w14:paraId="14643BA0" w14:textId="77777777" w:rsidTr="0038188C">
        <w:trPr>
          <w:trHeight w:val="397"/>
        </w:trPr>
        <w:tc>
          <w:tcPr>
            <w:tcW w:w="4395" w:type="dxa"/>
            <w:shd w:val="clear" w:color="auto" w:fill="auto"/>
            <w:vAlign w:val="center"/>
          </w:tcPr>
          <w:p w14:paraId="5901E92F" w14:textId="77777777" w:rsidR="00674FB2" w:rsidRPr="00DD1D34" w:rsidRDefault="00674FB2" w:rsidP="00674FB2">
            <w:pPr>
              <w:spacing w:line="276" w:lineRule="auto"/>
              <w:rPr>
                <w:b/>
                <w:i/>
                <w:iCs/>
                <w:sz w:val="18"/>
                <w:szCs w:val="18"/>
                <w:lang w:val="en-GB"/>
              </w:rPr>
            </w:pPr>
            <w:r w:rsidRPr="00DD1D34">
              <w:rPr>
                <w:b/>
                <w:i/>
                <w:iCs/>
                <w:sz w:val="18"/>
                <w:szCs w:val="18"/>
                <w:lang w:val="en-GB"/>
              </w:rPr>
              <w:lastRenderedPageBreak/>
              <w:t>Eurotium chevalieri</w:t>
            </w:r>
            <w:r w:rsidRPr="00DD1D34">
              <w:rPr>
                <w:b/>
                <w:lang w:val="en-GB"/>
              </w:rPr>
              <w:t xml:space="preserve"> </w:t>
            </w:r>
            <w:r w:rsidRPr="009512D2">
              <w:rPr>
                <w:iCs/>
                <w:sz w:val="18"/>
                <w:szCs w:val="18"/>
                <w:lang w:val="en-GB"/>
              </w:rPr>
              <w:t>L. Mangin</w:t>
            </w:r>
          </w:p>
        </w:tc>
        <w:tc>
          <w:tcPr>
            <w:tcW w:w="3391" w:type="dxa"/>
            <w:vAlign w:val="center"/>
          </w:tcPr>
          <w:p w14:paraId="395BA0FE" w14:textId="1C7D17C0"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0B3BFFDA" w14:textId="75B2FAB3" w:rsidR="00674FB2" w:rsidRPr="005242C1" w:rsidRDefault="00674FB2" w:rsidP="00D85868">
            <w:pPr>
              <w:jc w:val="center"/>
            </w:pPr>
            <w:r w:rsidRPr="005242C1">
              <w:rPr>
                <w:sz w:val="18"/>
                <w:szCs w:val="18"/>
                <w:lang w:val="en-GB"/>
              </w:rPr>
              <w:t xml:space="preserve">Italy,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94ccd6c3-803c-4c6d-b2d8-c152726f4e0e"]},{"id":"ITEM-3","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3","issued":{"date-parts":[["2015"]]},"page":"1-7","title":"The extreme environment of a library: Xerophilic fungi inhabiting indoor niches","type":"article-journal","volume":"99"},"uris":["http://www.mendeley.com/documents/?uuid=8c2c861f-deac-41ca-95b4-ddc1e41e6f47"]},{"id":"ITEM-4","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4","issue":"3","issued":{"date-parts":[["2016"]]},"page":"397-407","title":"Fungal secondary metabolite analysis applied to Cultural Heritage: the case of a contaminated library in Venice","type":"article-journal","volume":"9"},"uris":["http://www.mendeley.com/documents/?uuid=ac26feea-eae3-4c2d-b7c6-d722b65e9507"]}],"mendeley":{"formattedCitation":"[4,5,20,39]","plainTextFormattedCitation":"[4,5,20,39]","previouslyFormattedCitation":"(Pinheiro 2014; Micheluz et al. 2015; Pinheiro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20,39]</w:t>
            </w:r>
            <w:r w:rsidRPr="005242C1">
              <w:rPr>
                <w:sz w:val="18"/>
                <w:szCs w:val="18"/>
                <w:lang w:val="en-GB"/>
              </w:rPr>
              <w:fldChar w:fldCharType="end"/>
            </w:r>
          </w:p>
        </w:tc>
        <w:tc>
          <w:tcPr>
            <w:tcW w:w="3392" w:type="dxa"/>
            <w:shd w:val="clear" w:color="auto" w:fill="auto"/>
            <w:vAlign w:val="center"/>
          </w:tcPr>
          <w:p w14:paraId="17D2FDED" w14:textId="77777777" w:rsidR="00674FB2" w:rsidRPr="005242C1" w:rsidRDefault="00674FB2" w:rsidP="00674FB2">
            <w:pPr>
              <w:spacing w:line="276" w:lineRule="auto"/>
              <w:jc w:val="center"/>
              <w:rPr>
                <w:sz w:val="18"/>
                <w:szCs w:val="18"/>
              </w:rPr>
            </w:pPr>
            <w:r w:rsidRPr="005242C1">
              <w:rPr>
                <w:sz w:val="18"/>
                <w:szCs w:val="18"/>
              </w:rPr>
              <w:t>-</w:t>
            </w:r>
          </w:p>
        </w:tc>
      </w:tr>
      <w:tr w:rsidR="00674FB2" w:rsidRPr="00081792" w14:paraId="551B4A30" w14:textId="77777777" w:rsidTr="0038188C">
        <w:trPr>
          <w:trHeight w:val="288"/>
        </w:trPr>
        <w:tc>
          <w:tcPr>
            <w:tcW w:w="4395" w:type="dxa"/>
            <w:shd w:val="clear" w:color="auto" w:fill="auto"/>
            <w:vAlign w:val="center"/>
            <w:hideMark/>
          </w:tcPr>
          <w:p w14:paraId="64502A63" w14:textId="64A445D8" w:rsidR="00674FB2" w:rsidRPr="007505F2" w:rsidRDefault="00674FB2" w:rsidP="00674FB2">
            <w:pPr>
              <w:spacing w:line="276" w:lineRule="auto"/>
              <w:rPr>
                <w:b/>
                <w:i/>
                <w:iCs/>
                <w:sz w:val="18"/>
                <w:szCs w:val="18"/>
              </w:rPr>
            </w:pPr>
            <w:r w:rsidRPr="007505F2">
              <w:rPr>
                <w:b/>
                <w:i/>
                <w:iCs/>
                <w:sz w:val="18"/>
                <w:szCs w:val="18"/>
              </w:rPr>
              <w:t xml:space="preserve">Eurotium halophilicum </w:t>
            </w:r>
            <w:r w:rsidRPr="007505F2">
              <w:rPr>
                <w:sz w:val="18"/>
                <w:szCs w:val="18"/>
              </w:rPr>
              <w:t>C.M. Chr., Papav. &amp; C.R. Benj.</w:t>
            </w:r>
          </w:p>
        </w:tc>
        <w:tc>
          <w:tcPr>
            <w:tcW w:w="3391" w:type="dxa"/>
            <w:vAlign w:val="center"/>
          </w:tcPr>
          <w:p w14:paraId="7276F9D2"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595ACFAB" w14:textId="2CF2DFE9" w:rsidR="00674FB2" w:rsidRPr="005242C1" w:rsidRDefault="00674FB2"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shd w:val="clear" w:color="auto" w:fill="auto"/>
            <w:vAlign w:val="center"/>
          </w:tcPr>
          <w:p w14:paraId="0BDDBFFF" w14:textId="2329EA3C" w:rsidR="00674FB2" w:rsidRPr="005242C1" w:rsidRDefault="00674FB2" w:rsidP="00D85868">
            <w:pPr>
              <w:spacing w:line="276" w:lineRule="auto"/>
              <w:jc w:val="center"/>
              <w:rPr>
                <w:sz w:val="18"/>
                <w:szCs w:val="18"/>
              </w:rPr>
            </w:pPr>
            <w:r w:rsidRPr="005242C1">
              <w:rPr>
                <w:sz w:val="18"/>
                <w:szCs w:val="18"/>
                <w:lang w:val="en-GB"/>
              </w:rPr>
              <w:t xml:space="preserve">Italy, Portugal </w:t>
            </w:r>
            <w:r w:rsidRPr="005242C1">
              <w:rPr>
                <w:sz w:val="18"/>
                <w:szCs w:val="18"/>
                <w:lang w:val="en-GB"/>
              </w:rPr>
              <w:fldChar w:fldCharType="begin" w:fldLock="1"/>
            </w:r>
            <w:r w:rsidR="00B056A6">
              <w:rPr>
                <w:sz w:val="18"/>
                <w:szCs w:val="18"/>
                <w:lang w:val="en-GB"/>
              </w:rPr>
              <w:instrText>ADDIN CSL_CITATION {"citationItems":[{"id":"ITEM-1","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1","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35952e3c-19be-4f7a-b4a5-c1d8300c74ce"]},{"id":"ITEM-3","itemData":{"DOI":"10.1016/j.ibiod.2012.03.011","ISSN":"09648305","author":[{"dropping-particle":"","family":"Montanari","given":"Matteo","non-dropping-particle":"","parse-names":false,"suffix":""},{"dropping-particle":"","family":"Melloni","given":"Valeria","non-dropping-particle":"","parse-names":false,"suffix":""},{"dropping-particle":"","family":"Pinzari","given":"Flavia","non-dropping-particle":"","parse-names":false,"suffix":""},{"dropping-particle":"","family":"Innocenti","given":"Gloria","non-dropping-particle":"","parse-names":false,"suffix":""}],"container-title":"International Biodeterioration &amp; Biodegradation","id":"ITEM-3","issued":{"date-parts":[["2012","11"]]},"page":"83-88","publisher":"Elsevier Ltd","title":"Fungal biodeterioration of historical library materials stored in Compactus movable shelves","type":"article-journal","volume":"75"},"uris":["http://www.mendeley.com/documents/?uuid=4be51913-c712-45a3-a3a6-dcb68f6e69e7","http://www.mendeley.com/documents/?uuid=49db3e19-3a70-42d5-ae67-06d3a428ecea","http://www.mendeley.com/documents/?uuid=960f13f6-75d4-4562-ab30-b5e620fa7450"]}],"mendeley":{"formattedCitation":"[4,46,64]","plainTextFormattedCitation":"[4,46,64]","previouslyFormattedCitation":"(Michaelsen et al. 2010; Montanari et al. 2012; 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46,64]</w:t>
            </w:r>
            <w:r w:rsidRPr="005242C1">
              <w:rPr>
                <w:sz w:val="18"/>
                <w:szCs w:val="18"/>
                <w:lang w:val="en-GB"/>
              </w:rPr>
              <w:fldChar w:fldCharType="end"/>
            </w:r>
            <w:r w:rsidRPr="005242C1">
              <w:rPr>
                <w:sz w:val="18"/>
                <w:szCs w:val="18"/>
              </w:rPr>
              <w:t xml:space="preserve"> </w:t>
            </w:r>
          </w:p>
        </w:tc>
      </w:tr>
      <w:tr w:rsidR="00674FB2" w:rsidRPr="00DD1D34" w14:paraId="73657380" w14:textId="77777777" w:rsidTr="0038188C">
        <w:trPr>
          <w:trHeight w:val="397"/>
        </w:trPr>
        <w:tc>
          <w:tcPr>
            <w:tcW w:w="4395" w:type="dxa"/>
            <w:shd w:val="clear" w:color="auto" w:fill="auto"/>
            <w:vAlign w:val="center"/>
            <w:hideMark/>
          </w:tcPr>
          <w:p w14:paraId="12FA0841" w14:textId="77777777" w:rsidR="00674FB2" w:rsidRPr="00081792" w:rsidRDefault="00674FB2" w:rsidP="00674FB2">
            <w:pPr>
              <w:spacing w:line="276" w:lineRule="auto"/>
              <w:rPr>
                <w:b/>
                <w:i/>
                <w:iCs/>
                <w:sz w:val="18"/>
                <w:szCs w:val="18"/>
              </w:rPr>
            </w:pPr>
            <w:r w:rsidRPr="00081792">
              <w:rPr>
                <w:b/>
                <w:i/>
                <w:iCs/>
                <w:sz w:val="18"/>
                <w:szCs w:val="18"/>
              </w:rPr>
              <w:t xml:space="preserve">Eurotium herbariorum </w:t>
            </w:r>
            <w:r w:rsidRPr="009512D2">
              <w:rPr>
                <w:sz w:val="18"/>
                <w:szCs w:val="18"/>
              </w:rPr>
              <w:t xml:space="preserve">(Weber ex F.H. Wigg.) </w:t>
            </w:r>
            <w:proofErr w:type="gramStart"/>
            <w:r w:rsidRPr="009512D2">
              <w:rPr>
                <w:sz w:val="18"/>
                <w:szCs w:val="18"/>
              </w:rPr>
              <w:t>Link</w:t>
            </w:r>
            <w:proofErr w:type="gramEnd"/>
          </w:p>
        </w:tc>
        <w:tc>
          <w:tcPr>
            <w:tcW w:w="3391" w:type="dxa"/>
            <w:vAlign w:val="center"/>
          </w:tcPr>
          <w:p w14:paraId="1D1B5FE9"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3E3B2D42" w14:textId="13473936"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11600336-fa69-48f1-a6ff-0a4413808bf0"]}],"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7F441EFB" w14:textId="5D7569AD" w:rsidR="00674FB2" w:rsidRPr="005242C1" w:rsidRDefault="00674FB2" w:rsidP="00D85868">
            <w:pPr>
              <w:spacing w:line="276" w:lineRule="auto"/>
              <w:jc w:val="center"/>
              <w:rPr>
                <w:sz w:val="18"/>
                <w:szCs w:val="18"/>
                <w:lang w:val="en-GB"/>
              </w:rPr>
            </w:pPr>
            <w:r w:rsidRPr="005242C1">
              <w:rPr>
                <w:sz w:val="18"/>
                <w:szCs w:val="18"/>
                <w:lang w:val="en-GB"/>
              </w:rPr>
              <w:t xml:space="preserve">Japan </w:t>
            </w:r>
            <w:r w:rsidRPr="005242C1">
              <w:rPr>
                <w:sz w:val="18"/>
                <w:szCs w:val="18"/>
                <w:lang w:val="en-GB"/>
              </w:rPr>
              <w:fldChar w:fldCharType="begin" w:fldLock="1"/>
            </w:r>
            <w:r w:rsidR="00B056A6">
              <w:rPr>
                <w:sz w:val="18"/>
                <w:szCs w:val="18"/>
                <w:lang w:val="en-GB"/>
              </w:rPr>
              <w:instrText>ADDIN CSL_CITATION {"citationItems":[{"id":"ITEM-1","itemData":{"ISBN":"0964-8305","abstract":"The author provides an overview of his many years of research investigating stains on paper, called \"foxing\". Foxing, in the author's experience is caused by fungi. The development of a specialized petri dish technique (A(w) 0.94 or 0.84, and 25 degreesC) as a culturing method for microorganisms has enabled the isolation and culturing of fungi that can produce the foxing effect. The foxing effect has also been found to occur on materials other than paper, e.g., silk. Therefore, it may be concluded that when the optimum environment exists, there is a possibility for foxing to appear on paper and other materials. (C) 2000 Elsevier Science Ltd. All rights reserved.","author":[{"dropping-particle":"","family":"Arai","given":"H","non-dropping-particle":"","parse-names":false,"suffix":""}],"container-title":"International Biodeterioration &amp; Biodegradation","id":"ITEM-1","issued":{"date-parts":[["2000"]]},"language":"English","page":"181-188","title":"Foxing caused by Fungi: twenty-five years of study","type":"article-journal","volume":"46"},"uris":["http://www.mendeley.com/documents/?uuid=11a60e8e-4b2a-4019-a03a-1b0f3ecff73d","http://www.mendeley.com/documents/?uuid=08242eb9-8ad3-49ae-991b-ffc70e89af0e"]}],"mendeley":{"formattedCitation":"[63]","plainTextFormattedCitation":"[63]","previouslyFormattedCitation":"(Arai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63]</w:t>
            </w:r>
            <w:r w:rsidRPr="005242C1">
              <w:rPr>
                <w:sz w:val="18"/>
                <w:szCs w:val="18"/>
                <w:lang w:val="en-GB"/>
              </w:rPr>
              <w:fldChar w:fldCharType="end"/>
            </w:r>
          </w:p>
        </w:tc>
      </w:tr>
      <w:tr w:rsidR="00674FB2" w:rsidRPr="00DD1D34" w14:paraId="445B0B10" w14:textId="77777777" w:rsidTr="0038188C">
        <w:trPr>
          <w:trHeight w:val="397"/>
        </w:trPr>
        <w:tc>
          <w:tcPr>
            <w:tcW w:w="4395" w:type="dxa"/>
            <w:shd w:val="clear" w:color="auto" w:fill="auto"/>
            <w:vAlign w:val="center"/>
            <w:hideMark/>
          </w:tcPr>
          <w:p w14:paraId="160CDA22" w14:textId="77777777" w:rsidR="00674FB2" w:rsidRPr="003E3E2A" w:rsidRDefault="00674FB2" w:rsidP="00674FB2">
            <w:pPr>
              <w:spacing w:line="276" w:lineRule="auto"/>
              <w:rPr>
                <w:b/>
                <w:i/>
                <w:iCs/>
                <w:sz w:val="18"/>
                <w:szCs w:val="18"/>
              </w:rPr>
            </w:pPr>
            <w:r w:rsidRPr="003E3E2A">
              <w:rPr>
                <w:b/>
                <w:i/>
                <w:iCs/>
                <w:sz w:val="18"/>
                <w:szCs w:val="18"/>
              </w:rPr>
              <w:t xml:space="preserve">Eurotium pseudoglaucum </w:t>
            </w:r>
            <w:r w:rsidRPr="009512D2">
              <w:rPr>
                <w:sz w:val="18"/>
                <w:szCs w:val="18"/>
              </w:rPr>
              <w:t>(Blochwitz) Malloch &amp; Cain</w:t>
            </w:r>
          </w:p>
        </w:tc>
        <w:tc>
          <w:tcPr>
            <w:tcW w:w="3391" w:type="dxa"/>
            <w:vAlign w:val="center"/>
          </w:tcPr>
          <w:p w14:paraId="0618FBB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77E035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851C764" w14:textId="21AC20B8" w:rsidR="00674FB2" w:rsidRPr="005242C1" w:rsidRDefault="0030132A" w:rsidP="00D85868">
            <w:pPr>
              <w:spacing w:line="276" w:lineRule="auto"/>
              <w:jc w:val="center"/>
              <w:rPr>
                <w:sz w:val="18"/>
                <w:szCs w:val="18"/>
                <w:lang w:val="en-GB"/>
              </w:rPr>
            </w:pPr>
            <w:hyperlink r:id="rId7" w:anchor="RANGE!_ENREF_5" w:tooltip="Corte, 2003 #107" w:history="1">
              <w:r w:rsidR="00674FB2" w:rsidRPr="005242C1">
                <w:rPr>
                  <w:sz w:val="18"/>
                  <w:szCs w:val="18"/>
                  <w:lang w:val="en-GB"/>
                </w:rPr>
                <w:t xml:space="preserve">Italy </w:t>
              </w:r>
            </w:hyperlink>
            <w:r w:rsidR="00674FB2" w:rsidRPr="005242C1">
              <w:rPr>
                <w:sz w:val="18"/>
                <w:szCs w:val="18"/>
                <w:lang w:val="en-GB"/>
              </w:rPr>
              <w:fldChar w:fldCharType="begin" w:fldLock="1"/>
            </w:r>
            <w:r w:rsidR="00B056A6">
              <w:rPr>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44]</w:t>
            </w:r>
            <w:r w:rsidR="00674FB2" w:rsidRPr="005242C1">
              <w:rPr>
                <w:sz w:val="18"/>
                <w:szCs w:val="18"/>
                <w:lang w:val="en-GB"/>
              </w:rPr>
              <w:fldChar w:fldCharType="end"/>
            </w:r>
          </w:p>
        </w:tc>
      </w:tr>
      <w:tr w:rsidR="00674FB2" w:rsidRPr="0030132A" w14:paraId="7704F857" w14:textId="77777777" w:rsidTr="005D7B64">
        <w:trPr>
          <w:trHeight w:val="397"/>
        </w:trPr>
        <w:tc>
          <w:tcPr>
            <w:tcW w:w="4395" w:type="dxa"/>
            <w:shd w:val="clear" w:color="auto" w:fill="auto"/>
            <w:vAlign w:val="center"/>
            <w:hideMark/>
          </w:tcPr>
          <w:p w14:paraId="73C44671" w14:textId="640E8AFA" w:rsidR="00674FB2" w:rsidRPr="00081792" w:rsidRDefault="00674FB2" w:rsidP="00674FB2">
            <w:pPr>
              <w:spacing w:line="276" w:lineRule="auto"/>
              <w:rPr>
                <w:b/>
                <w:i/>
                <w:iCs/>
                <w:sz w:val="18"/>
                <w:szCs w:val="18"/>
              </w:rPr>
            </w:pPr>
            <w:r w:rsidRPr="00081792">
              <w:rPr>
                <w:b/>
                <w:i/>
                <w:iCs/>
                <w:sz w:val="18"/>
                <w:szCs w:val="18"/>
              </w:rPr>
              <w:t xml:space="preserve">Eurotium repens </w:t>
            </w:r>
            <w:r>
              <w:rPr>
                <w:sz w:val="18"/>
                <w:szCs w:val="18"/>
              </w:rPr>
              <w:t>de Bary</w:t>
            </w:r>
          </w:p>
        </w:tc>
        <w:tc>
          <w:tcPr>
            <w:tcW w:w="10175" w:type="dxa"/>
            <w:gridSpan w:val="3"/>
            <w:vAlign w:val="center"/>
          </w:tcPr>
          <w:p w14:paraId="38A041B1" w14:textId="2AFECE5A" w:rsidR="00674FB2" w:rsidRPr="005242C1" w:rsidRDefault="00674FB2" w:rsidP="00674FB2">
            <w:pPr>
              <w:spacing w:line="276" w:lineRule="auto"/>
              <w:jc w:val="center"/>
              <w:rPr>
                <w:i/>
                <w:sz w:val="18"/>
                <w:szCs w:val="18"/>
                <w:lang w:val="en-GB"/>
              </w:rPr>
            </w:pPr>
            <w:r w:rsidRPr="005242C1">
              <w:rPr>
                <w:i/>
                <w:sz w:val="18"/>
                <w:szCs w:val="18"/>
                <w:lang w:val="en-GB"/>
              </w:rPr>
              <w:t>See current name: Eurotium rubrum</w:t>
            </w:r>
          </w:p>
        </w:tc>
      </w:tr>
      <w:tr w:rsidR="00674FB2" w:rsidRPr="00B056A6" w14:paraId="56666577" w14:textId="77777777" w:rsidTr="0038188C">
        <w:trPr>
          <w:trHeight w:val="397"/>
        </w:trPr>
        <w:tc>
          <w:tcPr>
            <w:tcW w:w="4395" w:type="dxa"/>
            <w:shd w:val="clear" w:color="auto" w:fill="auto"/>
            <w:vAlign w:val="center"/>
          </w:tcPr>
          <w:p w14:paraId="14B82808" w14:textId="32F13FB7" w:rsidR="00674FB2" w:rsidRPr="00081792" w:rsidRDefault="00674FB2" w:rsidP="00674FB2">
            <w:pPr>
              <w:spacing w:line="276" w:lineRule="auto"/>
              <w:rPr>
                <w:b/>
                <w:i/>
                <w:iCs/>
                <w:sz w:val="18"/>
                <w:szCs w:val="18"/>
              </w:rPr>
            </w:pPr>
            <w:r w:rsidRPr="00081792">
              <w:rPr>
                <w:b/>
                <w:i/>
                <w:iCs/>
                <w:sz w:val="18"/>
                <w:szCs w:val="18"/>
              </w:rPr>
              <w:t>Eurotium rubrum</w:t>
            </w:r>
            <w:r w:rsidRPr="00081792">
              <w:rPr>
                <w:b/>
              </w:rPr>
              <w:t xml:space="preserve"> </w:t>
            </w:r>
            <w:r w:rsidRPr="009512D2">
              <w:rPr>
                <w:iCs/>
                <w:sz w:val="18"/>
                <w:szCs w:val="18"/>
              </w:rPr>
              <w:t>Jos. König et al.</w:t>
            </w:r>
          </w:p>
        </w:tc>
        <w:tc>
          <w:tcPr>
            <w:tcW w:w="3391" w:type="dxa"/>
            <w:vAlign w:val="center"/>
          </w:tcPr>
          <w:p w14:paraId="77E46949" w14:textId="5AB411FA"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vAlign w:val="center"/>
          </w:tcPr>
          <w:p w14:paraId="10A80012" w14:textId="37F3DD6F"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8122c64e-2842-48c1-a4ef-41b40f4b7972"]}],"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18177168" w14:textId="77D20B34" w:rsidR="00674FB2" w:rsidRPr="005242C1" w:rsidRDefault="00674FB2" w:rsidP="00D85868">
            <w:pPr>
              <w:spacing w:line="276" w:lineRule="auto"/>
              <w:jc w:val="center"/>
              <w:rPr>
                <w:sz w:val="18"/>
                <w:szCs w:val="18"/>
                <w:lang w:val="en-GB"/>
              </w:rPr>
            </w:pPr>
            <w:r w:rsidRPr="005242C1">
              <w:rPr>
                <w:sz w:val="18"/>
                <w:szCs w:val="18"/>
              </w:rPr>
              <w:t xml:space="preserve">Indonesia, Portugal </w:t>
            </w:r>
            <w:r w:rsidRPr="005242C1">
              <w:rPr>
                <w:sz w:val="18"/>
                <w:szCs w:val="18"/>
                <w:lang w:val="en-GB"/>
              </w:rPr>
              <w:fldChar w:fldCharType="begin" w:fldLock="1"/>
            </w:r>
            <w:r w:rsidR="00B056A6">
              <w:rPr>
                <w:sz w:val="18"/>
                <w:szCs w:val="18"/>
              </w:rPr>
              <w:instrText>ADDIN CSL_CITATION {"citationItems":[{"id":"ITEM-1","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1","issued":{"date-parts":[["2016"]]},"page":"94-103","title":"Occurrence of fungi on deteriorated old dluwang manuscripts from Indonesia","type":"article-journal","volume":"114"},"uris":["http://www.mendeley.com/documents/?uuid=f2f40762-f6b2-4631-8d3f-4b13f34b8810"]},{"id":"ITEM-2","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2","issued":{"date-parts":[["0"]]},"title":"Fungal Stains on Paper: Is What You See What You Get?","type":"article-journal","volume":"in press"},"uris":["http://www.mendeley.com/documents/?uuid=8be45d95-9898-4bb8-9860-4d13adc2e7b9"]}],"mendeley":{"formattedCitation":"[41,49]","plainTextFormattedCitation":"[41,49]","previouslyFormattedCitation":"(Sequeira et al.; Oeta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1,49]</w:t>
            </w:r>
            <w:r w:rsidRPr="005242C1">
              <w:rPr>
                <w:sz w:val="18"/>
                <w:szCs w:val="18"/>
                <w:lang w:val="en-GB"/>
              </w:rPr>
              <w:fldChar w:fldCharType="end"/>
            </w:r>
          </w:p>
        </w:tc>
      </w:tr>
      <w:tr w:rsidR="00674FB2" w:rsidRPr="002F2D6D" w14:paraId="743FB6A3" w14:textId="77777777" w:rsidTr="0038188C">
        <w:trPr>
          <w:trHeight w:val="397"/>
        </w:trPr>
        <w:tc>
          <w:tcPr>
            <w:tcW w:w="4395" w:type="dxa"/>
            <w:shd w:val="clear" w:color="auto" w:fill="auto"/>
            <w:vAlign w:val="center"/>
          </w:tcPr>
          <w:p w14:paraId="40B02A99" w14:textId="56441B4D" w:rsidR="00674FB2" w:rsidRPr="00923880" w:rsidRDefault="00674FB2" w:rsidP="00674FB2">
            <w:pPr>
              <w:spacing w:line="276" w:lineRule="auto"/>
              <w:rPr>
                <w:b/>
                <w:i/>
                <w:iCs/>
                <w:sz w:val="18"/>
                <w:szCs w:val="18"/>
                <w:lang w:val="en-GB"/>
              </w:rPr>
            </w:pPr>
            <w:r w:rsidRPr="00923880">
              <w:rPr>
                <w:b/>
                <w:i/>
                <w:iCs/>
                <w:sz w:val="18"/>
                <w:szCs w:val="18"/>
                <w:lang w:val="en-GB"/>
              </w:rPr>
              <w:t xml:space="preserve">Eutypa </w:t>
            </w:r>
            <w:r w:rsidRPr="00923880">
              <w:rPr>
                <w:b/>
                <w:iCs/>
                <w:sz w:val="18"/>
                <w:szCs w:val="18"/>
                <w:lang w:val="en-GB"/>
              </w:rPr>
              <w:t xml:space="preserve">sp. </w:t>
            </w:r>
            <w:r w:rsidRPr="00923880">
              <w:rPr>
                <w:iCs/>
                <w:sz w:val="18"/>
                <w:szCs w:val="18"/>
                <w:lang w:val="en-GB"/>
              </w:rPr>
              <w:t>Tul. &amp; C. Tul.</w:t>
            </w:r>
          </w:p>
        </w:tc>
        <w:tc>
          <w:tcPr>
            <w:tcW w:w="3391" w:type="dxa"/>
            <w:vAlign w:val="center"/>
          </w:tcPr>
          <w:p w14:paraId="415F13B0" w14:textId="24E2F0C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783142F" w14:textId="313C92E2"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7AAA59B0" w14:textId="70F86989"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43A5740C" w14:textId="77777777" w:rsidTr="0038188C">
        <w:trPr>
          <w:trHeight w:val="794"/>
        </w:trPr>
        <w:tc>
          <w:tcPr>
            <w:tcW w:w="4395" w:type="dxa"/>
            <w:shd w:val="clear" w:color="auto" w:fill="auto"/>
            <w:vAlign w:val="center"/>
            <w:hideMark/>
          </w:tcPr>
          <w:p w14:paraId="314F7965" w14:textId="77777777" w:rsidR="00674FB2" w:rsidRPr="002536D5" w:rsidRDefault="00674FB2" w:rsidP="00674FB2">
            <w:pPr>
              <w:spacing w:line="276" w:lineRule="auto"/>
              <w:rPr>
                <w:b/>
                <w:i/>
                <w:iCs/>
                <w:sz w:val="18"/>
                <w:szCs w:val="18"/>
                <w:lang w:val="en-GB"/>
              </w:rPr>
            </w:pPr>
            <w:r w:rsidRPr="002536D5">
              <w:rPr>
                <w:b/>
                <w:i/>
                <w:iCs/>
                <w:sz w:val="18"/>
                <w:szCs w:val="18"/>
                <w:lang w:val="en-GB"/>
              </w:rPr>
              <w:t xml:space="preserve">Exophiala </w:t>
            </w:r>
            <w:r w:rsidRPr="002536D5">
              <w:rPr>
                <w:b/>
                <w:iCs/>
                <w:sz w:val="18"/>
                <w:szCs w:val="18"/>
                <w:lang w:val="en-GB"/>
              </w:rPr>
              <w:t>sp.</w:t>
            </w:r>
            <w:r w:rsidRPr="002536D5">
              <w:rPr>
                <w:b/>
                <w:sz w:val="18"/>
                <w:szCs w:val="18"/>
                <w:lang w:val="en-GB"/>
              </w:rPr>
              <w:t xml:space="preserve"> </w:t>
            </w:r>
            <w:r w:rsidRPr="002536D5">
              <w:rPr>
                <w:sz w:val="18"/>
                <w:szCs w:val="18"/>
                <w:lang w:val="en-GB"/>
              </w:rPr>
              <w:t>J.W. Carmich</w:t>
            </w:r>
          </w:p>
        </w:tc>
        <w:tc>
          <w:tcPr>
            <w:tcW w:w="3391" w:type="dxa"/>
            <w:vAlign w:val="center"/>
          </w:tcPr>
          <w:p w14:paraId="50F0F880"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477A140D" w14:textId="6FD35736" w:rsidR="00674FB2" w:rsidRPr="005242C1" w:rsidRDefault="00674FB2" w:rsidP="00D85868">
            <w:pPr>
              <w:jc w:val="center"/>
              <w:rPr>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7083b88-7d1e-454c-aabd-f58854199e54"]}],"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4D65561D" w14:textId="38BB714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Finland, Poland, Portugal </w:t>
            </w:r>
            <w:r w:rsidR="00674FB2" w:rsidRPr="005242C1">
              <w:rPr>
                <w:sz w:val="18"/>
                <w:szCs w:val="18"/>
                <w:lang w:val="en-GB"/>
              </w:rPr>
              <w:fldChar w:fldCharType="begin" w:fldLock="1"/>
            </w:r>
            <w:r w:rsidR="00B056A6">
              <w:rPr>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18fe9572-cedc-4794-ab68-cd854000a4f4"]},{"id":"ITEM-3","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3","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4,11,15]","plainTextFormattedCitation":"[4,11,15]","previouslyFormattedCitation":"(Hyvärinen et al. 2002; Pinheiro 2014; Kraková et al. 2018)"},"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4,11,15]</w:t>
            </w:r>
            <w:r w:rsidR="00674FB2" w:rsidRPr="005242C1">
              <w:rPr>
                <w:sz w:val="18"/>
                <w:szCs w:val="18"/>
                <w:lang w:val="en-GB"/>
              </w:rPr>
              <w:fldChar w:fldCharType="end"/>
            </w:r>
            <w:r w:rsidR="00674FB2" w:rsidRPr="005242C1">
              <w:rPr>
                <w:sz w:val="18"/>
                <w:szCs w:val="18"/>
                <w:lang w:val="en-GB"/>
              </w:rPr>
              <w:t xml:space="preserve"> </w:t>
            </w:r>
          </w:p>
        </w:tc>
      </w:tr>
      <w:tr w:rsidR="00674FB2" w:rsidRPr="00DD1D34" w14:paraId="340B9388" w14:textId="77777777" w:rsidTr="0038188C">
        <w:trPr>
          <w:trHeight w:val="190"/>
        </w:trPr>
        <w:tc>
          <w:tcPr>
            <w:tcW w:w="4395" w:type="dxa"/>
            <w:shd w:val="clear" w:color="auto" w:fill="auto"/>
            <w:vAlign w:val="center"/>
          </w:tcPr>
          <w:p w14:paraId="7D7B964D" w14:textId="0EAB6725" w:rsidR="00674FB2" w:rsidRPr="000A2D1C" w:rsidRDefault="00674FB2" w:rsidP="00674FB2">
            <w:pPr>
              <w:spacing w:line="276" w:lineRule="auto"/>
              <w:rPr>
                <w:b/>
                <w:i/>
                <w:iCs/>
                <w:sz w:val="18"/>
                <w:szCs w:val="18"/>
                <w:lang w:val="en-GB"/>
              </w:rPr>
            </w:pPr>
            <w:r w:rsidRPr="000A2D1C">
              <w:rPr>
                <w:b/>
                <w:i/>
                <w:iCs/>
                <w:sz w:val="18"/>
                <w:szCs w:val="18"/>
                <w:lang w:val="en-GB"/>
              </w:rPr>
              <w:t xml:space="preserve">Exophiala castellanii </w:t>
            </w:r>
            <w:r w:rsidRPr="000A2D1C">
              <w:rPr>
                <w:iCs/>
                <w:sz w:val="18"/>
                <w:szCs w:val="18"/>
                <w:lang w:val="en-GB"/>
              </w:rPr>
              <w:t>Iwatsu, Nishim. &amp; Miyaji,</w:t>
            </w:r>
          </w:p>
        </w:tc>
        <w:tc>
          <w:tcPr>
            <w:tcW w:w="3391" w:type="dxa"/>
            <w:vAlign w:val="center"/>
          </w:tcPr>
          <w:p w14:paraId="09420721" w14:textId="1E19184A" w:rsidR="00674FB2" w:rsidRPr="005242C1" w:rsidRDefault="00674FB2" w:rsidP="00D85868">
            <w:pPr>
              <w:spacing w:line="276" w:lineRule="auto"/>
              <w:jc w:val="center"/>
              <w:rPr>
                <w:sz w:val="18"/>
                <w:szCs w:val="18"/>
              </w:rPr>
            </w:pPr>
            <w:r w:rsidRPr="005242C1">
              <w:rPr>
                <w:sz w:val="18"/>
                <w:szCs w:val="18"/>
                <w:lang w:val="en-GB"/>
              </w:rPr>
              <w:t xml:space="preserve">Cuba </w:t>
            </w:r>
            <w:r w:rsidRPr="005242C1">
              <w:rPr>
                <w:sz w:val="18"/>
                <w:szCs w:val="18"/>
              </w:rPr>
              <w:fldChar w:fldCharType="begin" w:fldLock="1"/>
            </w:r>
            <w:r w:rsidR="00B056A6">
              <w:rPr>
                <w:sz w:val="18"/>
                <w:szCs w:val="18"/>
                <w:lang w:val="en-GB"/>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mendeley":{"formattedCitation":"[16]","plainTextFormattedCitation":"[16]","previouslyFormattedCitation":"(Anaya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16]</w:t>
            </w:r>
            <w:r w:rsidRPr="005242C1">
              <w:rPr>
                <w:sz w:val="18"/>
                <w:szCs w:val="18"/>
              </w:rPr>
              <w:fldChar w:fldCharType="end"/>
            </w:r>
          </w:p>
        </w:tc>
        <w:tc>
          <w:tcPr>
            <w:tcW w:w="3392" w:type="dxa"/>
            <w:vAlign w:val="center"/>
          </w:tcPr>
          <w:p w14:paraId="451839E8" w14:textId="704D4572" w:rsidR="00674FB2" w:rsidRPr="005242C1" w:rsidRDefault="00674FB2" w:rsidP="00674FB2">
            <w:pPr>
              <w:jc w:val="center"/>
              <w:rPr>
                <w:sz w:val="18"/>
                <w:szCs w:val="18"/>
              </w:rPr>
            </w:pPr>
            <w:r w:rsidRPr="005242C1">
              <w:rPr>
                <w:sz w:val="18"/>
                <w:szCs w:val="18"/>
              </w:rPr>
              <w:t>-</w:t>
            </w:r>
          </w:p>
        </w:tc>
        <w:tc>
          <w:tcPr>
            <w:tcW w:w="3392" w:type="dxa"/>
            <w:shd w:val="clear" w:color="auto" w:fill="auto"/>
            <w:vAlign w:val="center"/>
          </w:tcPr>
          <w:p w14:paraId="4D72469B" w14:textId="5F6E10D0" w:rsidR="00674FB2" w:rsidRPr="005242C1" w:rsidRDefault="00674FB2" w:rsidP="00674FB2">
            <w:pPr>
              <w:spacing w:line="276" w:lineRule="auto"/>
              <w:jc w:val="center"/>
              <w:rPr>
                <w:sz w:val="18"/>
                <w:szCs w:val="18"/>
              </w:rPr>
            </w:pPr>
            <w:r w:rsidRPr="005242C1">
              <w:rPr>
                <w:sz w:val="18"/>
                <w:szCs w:val="18"/>
              </w:rPr>
              <w:t>-</w:t>
            </w:r>
          </w:p>
        </w:tc>
      </w:tr>
      <w:tr w:rsidR="00674FB2" w:rsidRPr="0030132A" w14:paraId="18DE4C4C" w14:textId="77777777" w:rsidTr="005D7B64">
        <w:trPr>
          <w:trHeight w:val="397"/>
        </w:trPr>
        <w:tc>
          <w:tcPr>
            <w:tcW w:w="4395" w:type="dxa"/>
            <w:shd w:val="clear" w:color="auto" w:fill="auto"/>
            <w:vAlign w:val="center"/>
            <w:hideMark/>
          </w:tcPr>
          <w:p w14:paraId="3D61BE36" w14:textId="77777777" w:rsidR="00674FB2" w:rsidRPr="00DD1D34" w:rsidRDefault="00674FB2" w:rsidP="00674FB2">
            <w:pPr>
              <w:spacing w:line="276" w:lineRule="auto"/>
              <w:rPr>
                <w:b/>
                <w:i/>
                <w:iCs/>
                <w:sz w:val="18"/>
                <w:szCs w:val="18"/>
                <w:lang w:val="en-GB"/>
              </w:rPr>
            </w:pPr>
            <w:r w:rsidRPr="00DD1D34">
              <w:rPr>
                <w:b/>
                <w:i/>
                <w:iCs/>
                <w:sz w:val="18"/>
                <w:szCs w:val="18"/>
                <w:lang w:val="en-GB"/>
              </w:rPr>
              <w:t>Exophiala werneckii</w:t>
            </w:r>
            <w:r w:rsidRPr="00DD1D34">
              <w:rPr>
                <w:b/>
                <w:sz w:val="18"/>
                <w:szCs w:val="18"/>
                <w:lang w:val="en-GB"/>
              </w:rPr>
              <w:t xml:space="preserve"> </w:t>
            </w:r>
            <w:r w:rsidRPr="009512D2">
              <w:rPr>
                <w:sz w:val="18"/>
                <w:szCs w:val="18"/>
                <w:lang w:val="en-GB"/>
              </w:rPr>
              <w:t>(Horta) Arx</w:t>
            </w:r>
          </w:p>
        </w:tc>
        <w:tc>
          <w:tcPr>
            <w:tcW w:w="10175" w:type="dxa"/>
            <w:gridSpan w:val="3"/>
            <w:vAlign w:val="center"/>
          </w:tcPr>
          <w:p w14:paraId="6B64E627" w14:textId="1005F7B3" w:rsidR="00674FB2" w:rsidRPr="005242C1" w:rsidRDefault="00674FB2" w:rsidP="00674FB2">
            <w:pPr>
              <w:spacing w:line="276" w:lineRule="auto"/>
              <w:jc w:val="center"/>
              <w:rPr>
                <w:i/>
                <w:sz w:val="18"/>
                <w:szCs w:val="18"/>
                <w:lang w:val="en-GB"/>
              </w:rPr>
            </w:pPr>
            <w:r w:rsidRPr="005242C1">
              <w:rPr>
                <w:i/>
                <w:sz w:val="18"/>
                <w:szCs w:val="18"/>
                <w:lang w:val="en-GB"/>
              </w:rPr>
              <w:t>See current name: Hortaea werneckii</w:t>
            </w:r>
          </w:p>
        </w:tc>
      </w:tr>
      <w:tr w:rsidR="00674FB2" w:rsidRPr="00B056A6" w14:paraId="14A4B322" w14:textId="77777777" w:rsidTr="0038188C">
        <w:trPr>
          <w:trHeight w:val="397"/>
        </w:trPr>
        <w:tc>
          <w:tcPr>
            <w:tcW w:w="4395" w:type="dxa"/>
            <w:shd w:val="clear" w:color="auto" w:fill="auto"/>
            <w:vAlign w:val="center"/>
          </w:tcPr>
          <w:p w14:paraId="15B22057" w14:textId="56FC6C71" w:rsidR="00674FB2" w:rsidRPr="00662035" w:rsidRDefault="00674FB2" w:rsidP="00674FB2">
            <w:pPr>
              <w:spacing w:line="276" w:lineRule="auto"/>
              <w:rPr>
                <w:b/>
                <w:iCs/>
                <w:sz w:val="18"/>
                <w:szCs w:val="18"/>
              </w:rPr>
            </w:pPr>
            <w:r w:rsidRPr="00662035">
              <w:rPr>
                <w:b/>
                <w:i/>
                <w:iCs/>
                <w:sz w:val="18"/>
                <w:szCs w:val="18"/>
              </w:rPr>
              <w:t xml:space="preserve">Fayodia </w:t>
            </w:r>
            <w:r w:rsidRPr="00662035">
              <w:rPr>
                <w:b/>
                <w:iCs/>
                <w:sz w:val="18"/>
                <w:szCs w:val="18"/>
              </w:rPr>
              <w:t xml:space="preserve">sp. </w:t>
            </w:r>
            <w:r w:rsidRPr="00662035">
              <w:rPr>
                <w:iCs/>
                <w:sz w:val="18"/>
                <w:szCs w:val="18"/>
              </w:rPr>
              <w:t>Kühner</w:t>
            </w:r>
          </w:p>
        </w:tc>
        <w:tc>
          <w:tcPr>
            <w:tcW w:w="3391" w:type="dxa"/>
            <w:vAlign w:val="center"/>
          </w:tcPr>
          <w:p w14:paraId="6D8F5C7B" w14:textId="403ACE2B"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2FDBC156" w14:textId="2B041FD0" w:rsidR="00674FB2" w:rsidRPr="005242C1" w:rsidRDefault="00674FB2" w:rsidP="00674FB2">
            <w:pPr>
              <w:jc w:val="center"/>
              <w:rPr>
                <w:sz w:val="18"/>
                <w:szCs w:val="18"/>
              </w:rPr>
            </w:pPr>
            <w:r w:rsidRPr="005242C1">
              <w:rPr>
                <w:sz w:val="18"/>
                <w:szCs w:val="18"/>
                <w:lang w:val="en-GB"/>
              </w:rPr>
              <w:t>-</w:t>
            </w:r>
          </w:p>
        </w:tc>
        <w:tc>
          <w:tcPr>
            <w:tcW w:w="3392" w:type="dxa"/>
            <w:shd w:val="clear" w:color="auto" w:fill="auto"/>
            <w:vAlign w:val="center"/>
          </w:tcPr>
          <w:p w14:paraId="1C94D464" w14:textId="62FBCE76"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35402F13" w14:textId="77777777" w:rsidTr="0038188C">
        <w:trPr>
          <w:trHeight w:val="397"/>
        </w:trPr>
        <w:tc>
          <w:tcPr>
            <w:tcW w:w="4395" w:type="dxa"/>
            <w:shd w:val="clear" w:color="auto" w:fill="auto"/>
            <w:vAlign w:val="center"/>
          </w:tcPr>
          <w:p w14:paraId="4DC9E49E" w14:textId="7F673B3F" w:rsidR="00674FB2" w:rsidRPr="00E65DEE" w:rsidRDefault="00674FB2" w:rsidP="00674FB2">
            <w:pPr>
              <w:spacing w:line="276" w:lineRule="auto"/>
              <w:rPr>
                <w:iCs/>
                <w:sz w:val="18"/>
                <w:szCs w:val="18"/>
              </w:rPr>
            </w:pPr>
            <w:r>
              <w:rPr>
                <w:b/>
                <w:i/>
                <w:iCs/>
                <w:sz w:val="18"/>
                <w:szCs w:val="18"/>
              </w:rPr>
              <w:t xml:space="preserve">Fibroporia </w:t>
            </w:r>
            <w:r>
              <w:rPr>
                <w:b/>
                <w:iCs/>
                <w:sz w:val="18"/>
                <w:szCs w:val="18"/>
              </w:rPr>
              <w:t xml:space="preserve">sp. </w:t>
            </w:r>
            <w:r>
              <w:rPr>
                <w:iCs/>
                <w:sz w:val="18"/>
                <w:szCs w:val="18"/>
              </w:rPr>
              <w:t>Parmasto</w:t>
            </w:r>
          </w:p>
        </w:tc>
        <w:tc>
          <w:tcPr>
            <w:tcW w:w="3391" w:type="dxa"/>
            <w:vAlign w:val="center"/>
          </w:tcPr>
          <w:p w14:paraId="55546846" w14:textId="60D6633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2312E55" w14:textId="1BA88EFF"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53CB31BE" w14:textId="54FF627F"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2440DE2B" w14:textId="77777777" w:rsidTr="005D7B64">
        <w:trPr>
          <w:trHeight w:val="397"/>
        </w:trPr>
        <w:tc>
          <w:tcPr>
            <w:tcW w:w="4395" w:type="dxa"/>
            <w:shd w:val="clear" w:color="auto" w:fill="auto"/>
            <w:vAlign w:val="center"/>
          </w:tcPr>
          <w:p w14:paraId="7E4C0EA0" w14:textId="566282AD" w:rsidR="00674FB2" w:rsidRPr="00251623" w:rsidRDefault="00674FB2" w:rsidP="00674FB2">
            <w:pPr>
              <w:spacing w:line="276" w:lineRule="auto"/>
              <w:rPr>
                <w:b/>
                <w:iCs/>
                <w:sz w:val="18"/>
                <w:szCs w:val="18"/>
                <w:lang w:val="en-GB"/>
              </w:rPr>
            </w:pPr>
            <w:r w:rsidRPr="00251623">
              <w:rPr>
                <w:b/>
                <w:i/>
                <w:iCs/>
                <w:sz w:val="18"/>
                <w:szCs w:val="18"/>
                <w:lang w:val="en-GB"/>
              </w:rPr>
              <w:t xml:space="preserve">Filobasidiella </w:t>
            </w:r>
            <w:r w:rsidRPr="00251623">
              <w:rPr>
                <w:b/>
                <w:iCs/>
                <w:sz w:val="18"/>
                <w:szCs w:val="18"/>
                <w:lang w:val="en-GB"/>
              </w:rPr>
              <w:t xml:space="preserve">sp. </w:t>
            </w:r>
            <w:r w:rsidRPr="00251623">
              <w:rPr>
                <w:iCs/>
                <w:sz w:val="18"/>
                <w:szCs w:val="18"/>
                <w:lang w:val="en-GB"/>
              </w:rPr>
              <w:t>Kwon-Chung</w:t>
            </w:r>
          </w:p>
        </w:tc>
        <w:tc>
          <w:tcPr>
            <w:tcW w:w="10175" w:type="dxa"/>
            <w:gridSpan w:val="3"/>
            <w:vAlign w:val="center"/>
          </w:tcPr>
          <w:p w14:paraId="3836AABD" w14:textId="477D2F37" w:rsidR="00674FB2" w:rsidRPr="005242C1" w:rsidRDefault="00674FB2" w:rsidP="00674FB2">
            <w:pPr>
              <w:spacing w:line="276" w:lineRule="auto"/>
              <w:jc w:val="center"/>
              <w:rPr>
                <w:i/>
                <w:sz w:val="18"/>
                <w:szCs w:val="18"/>
                <w:lang w:val="en-GB"/>
              </w:rPr>
            </w:pPr>
            <w:r w:rsidRPr="005242C1">
              <w:rPr>
                <w:i/>
                <w:sz w:val="18"/>
                <w:szCs w:val="18"/>
                <w:lang w:val="en-GB"/>
              </w:rPr>
              <w:t xml:space="preserve">See current name: </w:t>
            </w:r>
            <w:r w:rsidRPr="005242C1">
              <w:rPr>
                <w:i/>
                <w:iCs/>
                <w:sz w:val="18"/>
                <w:szCs w:val="18"/>
                <w:lang w:val="en-GB"/>
              </w:rPr>
              <w:t>Cryptococcus sp.</w:t>
            </w:r>
          </w:p>
        </w:tc>
      </w:tr>
      <w:tr w:rsidR="00674FB2" w:rsidRPr="002F2D6D" w14:paraId="0E1EB7BB" w14:textId="77777777" w:rsidTr="0038188C">
        <w:trPr>
          <w:trHeight w:val="397"/>
        </w:trPr>
        <w:tc>
          <w:tcPr>
            <w:tcW w:w="4395" w:type="dxa"/>
            <w:shd w:val="clear" w:color="auto" w:fill="auto"/>
            <w:vAlign w:val="center"/>
          </w:tcPr>
          <w:p w14:paraId="3C3F142F" w14:textId="588B5CFC" w:rsidR="00674FB2" w:rsidRPr="00251623" w:rsidRDefault="00674FB2" w:rsidP="00674FB2">
            <w:pPr>
              <w:spacing w:line="276" w:lineRule="auto"/>
              <w:rPr>
                <w:iCs/>
                <w:sz w:val="18"/>
                <w:szCs w:val="18"/>
                <w:lang w:val="en-GB"/>
              </w:rPr>
            </w:pPr>
            <w:r w:rsidRPr="00251623">
              <w:rPr>
                <w:b/>
                <w:i/>
                <w:iCs/>
                <w:sz w:val="18"/>
                <w:szCs w:val="18"/>
                <w:lang w:val="en-GB"/>
              </w:rPr>
              <w:t xml:space="preserve">Fistulina </w:t>
            </w:r>
            <w:r w:rsidRPr="00251623">
              <w:rPr>
                <w:b/>
                <w:iCs/>
                <w:sz w:val="18"/>
                <w:szCs w:val="18"/>
                <w:lang w:val="en-GB"/>
              </w:rPr>
              <w:t xml:space="preserve">sp. </w:t>
            </w:r>
            <w:r w:rsidRPr="00251623">
              <w:rPr>
                <w:iCs/>
                <w:sz w:val="18"/>
                <w:szCs w:val="18"/>
                <w:lang w:val="en-GB"/>
              </w:rPr>
              <w:t>Bull.</w:t>
            </w:r>
          </w:p>
        </w:tc>
        <w:tc>
          <w:tcPr>
            <w:tcW w:w="3391" w:type="dxa"/>
            <w:vAlign w:val="center"/>
          </w:tcPr>
          <w:p w14:paraId="5AF61CEC" w14:textId="24F2904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EC07F60" w14:textId="08961BC9"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29E34019" w14:textId="7D3915C5"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10A3D290" w14:textId="77777777" w:rsidTr="0038188C">
        <w:trPr>
          <w:trHeight w:val="397"/>
        </w:trPr>
        <w:tc>
          <w:tcPr>
            <w:tcW w:w="4395" w:type="dxa"/>
            <w:shd w:val="clear" w:color="auto" w:fill="auto"/>
            <w:vAlign w:val="center"/>
          </w:tcPr>
          <w:p w14:paraId="5B58DE78" w14:textId="240961E9" w:rsidR="00674FB2" w:rsidRPr="00CD580A" w:rsidRDefault="00674FB2" w:rsidP="00674FB2">
            <w:pPr>
              <w:spacing w:line="276" w:lineRule="auto"/>
              <w:rPr>
                <w:iCs/>
                <w:sz w:val="18"/>
                <w:szCs w:val="18"/>
              </w:rPr>
            </w:pPr>
            <w:r w:rsidRPr="00EA353E">
              <w:rPr>
                <w:b/>
                <w:i/>
                <w:iCs/>
                <w:sz w:val="18"/>
                <w:szCs w:val="18"/>
              </w:rPr>
              <w:t>Flammulaster</w:t>
            </w:r>
            <w:r>
              <w:rPr>
                <w:b/>
                <w:i/>
                <w:iCs/>
                <w:sz w:val="18"/>
                <w:szCs w:val="18"/>
              </w:rPr>
              <w:t xml:space="preserve"> </w:t>
            </w:r>
            <w:r>
              <w:rPr>
                <w:b/>
                <w:iCs/>
                <w:sz w:val="18"/>
                <w:szCs w:val="18"/>
              </w:rPr>
              <w:t xml:space="preserve">sp. </w:t>
            </w:r>
            <w:r>
              <w:rPr>
                <w:iCs/>
                <w:sz w:val="18"/>
                <w:szCs w:val="18"/>
              </w:rPr>
              <w:t>Earle</w:t>
            </w:r>
          </w:p>
        </w:tc>
        <w:tc>
          <w:tcPr>
            <w:tcW w:w="3391" w:type="dxa"/>
            <w:vAlign w:val="center"/>
          </w:tcPr>
          <w:p w14:paraId="7B5B8971" w14:textId="7C4BEC1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1B4AAD1" w14:textId="07ADA27A"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0B09C3A9" w14:textId="185B7A66"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5228E741" w14:textId="77777777" w:rsidTr="0038188C">
        <w:trPr>
          <w:trHeight w:val="397"/>
        </w:trPr>
        <w:tc>
          <w:tcPr>
            <w:tcW w:w="4395" w:type="dxa"/>
            <w:shd w:val="clear" w:color="auto" w:fill="auto"/>
            <w:vAlign w:val="center"/>
          </w:tcPr>
          <w:p w14:paraId="1BC642A4" w14:textId="1CBA0D01" w:rsidR="00674FB2" w:rsidRPr="00EA353E" w:rsidRDefault="00674FB2" w:rsidP="00674FB2">
            <w:pPr>
              <w:spacing w:line="276" w:lineRule="auto"/>
              <w:rPr>
                <w:b/>
                <w:i/>
                <w:iCs/>
                <w:sz w:val="18"/>
                <w:szCs w:val="18"/>
                <w:lang w:val="en-GB"/>
              </w:rPr>
            </w:pPr>
            <w:r w:rsidRPr="00EA353E">
              <w:rPr>
                <w:b/>
                <w:i/>
                <w:iCs/>
                <w:sz w:val="18"/>
                <w:szCs w:val="18"/>
                <w:lang w:val="en-GB"/>
              </w:rPr>
              <w:t xml:space="preserve">Flammulina </w:t>
            </w:r>
            <w:r w:rsidRPr="00EA353E">
              <w:rPr>
                <w:b/>
                <w:iCs/>
                <w:sz w:val="18"/>
                <w:szCs w:val="18"/>
                <w:lang w:val="en-GB"/>
              </w:rPr>
              <w:t xml:space="preserve">sp. </w:t>
            </w:r>
            <w:r w:rsidRPr="00EA353E">
              <w:rPr>
                <w:iCs/>
                <w:sz w:val="18"/>
                <w:szCs w:val="18"/>
                <w:lang w:val="en-GB"/>
              </w:rPr>
              <w:t>P. Karst.</w:t>
            </w:r>
          </w:p>
        </w:tc>
        <w:tc>
          <w:tcPr>
            <w:tcW w:w="3391" w:type="dxa"/>
            <w:vAlign w:val="center"/>
          </w:tcPr>
          <w:p w14:paraId="1FF7494C" w14:textId="236652C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CC3B988" w14:textId="278159DB"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2BB176D7" w14:textId="43123E97"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059E62E3" w14:textId="77777777" w:rsidTr="0038188C">
        <w:trPr>
          <w:trHeight w:val="397"/>
        </w:trPr>
        <w:tc>
          <w:tcPr>
            <w:tcW w:w="4395" w:type="dxa"/>
            <w:shd w:val="clear" w:color="auto" w:fill="auto"/>
            <w:vAlign w:val="center"/>
          </w:tcPr>
          <w:p w14:paraId="2321C944" w14:textId="77777777" w:rsidR="00674FB2" w:rsidRPr="002A6D7A" w:rsidRDefault="00674FB2" w:rsidP="00674FB2">
            <w:pPr>
              <w:spacing w:line="276" w:lineRule="auto"/>
              <w:rPr>
                <w:b/>
                <w:i/>
                <w:iCs/>
                <w:sz w:val="18"/>
                <w:szCs w:val="18"/>
                <w:lang w:val="en-GB"/>
              </w:rPr>
            </w:pPr>
            <w:r w:rsidRPr="00B056A6">
              <w:rPr>
                <w:b/>
                <w:i/>
                <w:sz w:val="18"/>
                <w:szCs w:val="18"/>
                <w:lang w:val="en-GB"/>
              </w:rPr>
              <w:t>Flavomyces fulophazii</w:t>
            </w:r>
            <w:r w:rsidRPr="00B056A6">
              <w:rPr>
                <w:b/>
                <w:i/>
                <w:iCs/>
                <w:sz w:val="18"/>
                <w:szCs w:val="18"/>
                <w:lang w:val="en-GB"/>
              </w:rPr>
              <w:t> </w:t>
            </w:r>
            <w:r w:rsidRPr="00B056A6">
              <w:rPr>
                <w:iCs/>
                <w:sz w:val="18"/>
                <w:szCs w:val="18"/>
                <w:lang w:val="en-GB"/>
              </w:rPr>
              <w:t xml:space="preserve">D.G. Knapp, Kovács, J.Z. Groenew. </w:t>
            </w:r>
            <w:r w:rsidRPr="002A6D7A">
              <w:rPr>
                <w:iCs/>
                <w:sz w:val="18"/>
                <w:szCs w:val="18"/>
                <w:lang w:val="en-GB"/>
              </w:rPr>
              <w:t>&amp; Crous</w:t>
            </w:r>
          </w:p>
        </w:tc>
        <w:tc>
          <w:tcPr>
            <w:tcW w:w="3391" w:type="dxa"/>
            <w:vAlign w:val="center"/>
          </w:tcPr>
          <w:p w14:paraId="6232FE6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955D6C8" w14:textId="77777777"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4D1DA70C" w14:textId="6205F2F1" w:rsidR="00674FB2" w:rsidRPr="005242C1" w:rsidRDefault="00674FB2" w:rsidP="00D85868">
            <w:pPr>
              <w:spacing w:line="276" w:lineRule="auto"/>
              <w:jc w:val="center"/>
              <w:rPr>
                <w:sz w:val="18"/>
                <w:szCs w:val="18"/>
                <w:lang w:val="en-GB"/>
              </w:rPr>
            </w:pPr>
            <w:r w:rsidRPr="005242C1">
              <w:rPr>
                <w:sz w:val="18"/>
                <w:szCs w:val="18"/>
                <w:lang w:val="en-GB"/>
              </w:rPr>
              <w:t xml:space="preserve">Indonesia </w:t>
            </w:r>
            <w:r w:rsidRPr="005242C1">
              <w:rPr>
                <w:sz w:val="18"/>
                <w:szCs w:val="18"/>
              </w:rPr>
              <w:fldChar w:fldCharType="begin" w:fldLock="1"/>
            </w:r>
            <w:r w:rsidR="00B056A6">
              <w:rPr>
                <w:sz w:val="18"/>
                <w:szCs w:val="18"/>
                <w:lang w:val="en-GB"/>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42]</w:t>
            </w:r>
            <w:r w:rsidRPr="005242C1">
              <w:rPr>
                <w:sz w:val="18"/>
                <w:szCs w:val="18"/>
              </w:rPr>
              <w:fldChar w:fldCharType="end"/>
            </w:r>
          </w:p>
        </w:tc>
      </w:tr>
      <w:tr w:rsidR="00674FB2" w:rsidRPr="00B056A6" w14:paraId="3BF23902" w14:textId="77777777" w:rsidTr="0038188C">
        <w:trPr>
          <w:trHeight w:val="397"/>
        </w:trPr>
        <w:tc>
          <w:tcPr>
            <w:tcW w:w="4395" w:type="dxa"/>
            <w:shd w:val="clear" w:color="auto" w:fill="auto"/>
            <w:vAlign w:val="center"/>
          </w:tcPr>
          <w:p w14:paraId="627DCB6D" w14:textId="4EFB3A5B" w:rsidR="00674FB2" w:rsidRPr="002A6D7A" w:rsidRDefault="00674FB2" w:rsidP="00674FB2">
            <w:pPr>
              <w:spacing w:line="276" w:lineRule="auto"/>
              <w:rPr>
                <w:b/>
                <w:i/>
                <w:sz w:val="18"/>
                <w:szCs w:val="18"/>
                <w:lang w:val="en-GB"/>
              </w:rPr>
            </w:pPr>
            <w:r w:rsidRPr="002E1942">
              <w:rPr>
                <w:b/>
                <w:i/>
                <w:sz w:val="18"/>
                <w:szCs w:val="18"/>
                <w:lang w:val="en-GB"/>
              </w:rPr>
              <w:t xml:space="preserve">Fomes </w:t>
            </w:r>
            <w:r>
              <w:rPr>
                <w:b/>
                <w:sz w:val="18"/>
                <w:szCs w:val="18"/>
                <w:lang w:val="en-GB"/>
              </w:rPr>
              <w:t xml:space="preserve">sp. </w:t>
            </w:r>
            <w:r w:rsidRPr="002E1942">
              <w:rPr>
                <w:sz w:val="18"/>
                <w:szCs w:val="18"/>
                <w:lang w:val="en-GB"/>
              </w:rPr>
              <w:t>(Fr.) Fr.</w:t>
            </w:r>
          </w:p>
        </w:tc>
        <w:tc>
          <w:tcPr>
            <w:tcW w:w="3391" w:type="dxa"/>
            <w:vAlign w:val="center"/>
          </w:tcPr>
          <w:p w14:paraId="0EF1F050" w14:textId="5F67412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29CED20" w14:textId="173A4B9C"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0941CA15" w14:textId="053C8ABD"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4E36C1" w14:paraId="40AA84D2" w14:textId="77777777" w:rsidTr="0038188C">
        <w:trPr>
          <w:trHeight w:val="397"/>
        </w:trPr>
        <w:tc>
          <w:tcPr>
            <w:tcW w:w="4395" w:type="dxa"/>
            <w:shd w:val="clear" w:color="auto" w:fill="auto"/>
            <w:vAlign w:val="center"/>
          </w:tcPr>
          <w:p w14:paraId="5D6B2880" w14:textId="336834C4" w:rsidR="00674FB2" w:rsidRPr="00A83DDB" w:rsidRDefault="00674FB2" w:rsidP="00674FB2">
            <w:pPr>
              <w:spacing w:line="276" w:lineRule="auto"/>
              <w:rPr>
                <w:sz w:val="18"/>
                <w:szCs w:val="18"/>
                <w:lang w:val="en-GB"/>
              </w:rPr>
            </w:pPr>
            <w:r>
              <w:rPr>
                <w:b/>
                <w:i/>
                <w:sz w:val="18"/>
                <w:szCs w:val="18"/>
                <w:lang w:val="en-GB"/>
              </w:rPr>
              <w:t xml:space="preserve">Fulvia fulva </w:t>
            </w:r>
            <w:r>
              <w:rPr>
                <w:sz w:val="18"/>
                <w:szCs w:val="18"/>
                <w:lang w:val="en-GB"/>
              </w:rPr>
              <w:t>(Cooke) Cif.</w:t>
            </w:r>
          </w:p>
        </w:tc>
        <w:tc>
          <w:tcPr>
            <w:tcW w:w="3391" w:type="dxa"/>
            <w:vAlign w:val="center"/>
          </w:tcPr>
          <w:p w14:paraId="72FDA1F2" w14:textId="6DE6CB6D" w:rsidR="00674FB2" w:rsidRPr="005242C1" w:rsidRDefault="00674FB2" w:rsidP="00D85868">
            <w:pPr>
              <w:spacing w:line="276" w:lineRule="auto"/>
              <w:jc w:val="center"/>
              <w:rPr>
                <w:sz w:val="18"/>
                <w:szCs w:val="18"/>
                <w:lang w:val="en-GB"/>
              </w:rPr>
            </w:pPr>
            <w:r w:rsidRPr="005242C1">
              <w:rPr>
                <w:sz w:val="18"/>
                <w:szCs w:val="18"/>
                <w:lang w:val="en-GB"/>
              </w:rPr>
              <w:t xml:space="preserve">Spain </w:t>
            </w:r>
            <w:r w:rsidRPr="005242C1">
              <w:rPr>
                <w:sz w:val="18"/>
                <w:szCs w:val="18"/>
                <w:lang w:val="en-GB"/>
              </w:rPr>
              <w:fldChar w:fldCharType="begin" w:fldLock="1"/>
            </w:r>
            <w:r w:rsidR="00B056A6">
              <w:rPr>
                <w:sz w:val="18"/>
                <w:szCs w:val="18"/>
                <w:lang w:val="en-GB"/>
              </w:rPr>
              <w:instrText>ADDIN CSL_CITATION {"citationItems":[{"id":"ITEM-1","itemData":{"author":[{"dropping-particle":"","family":"Valentin","given":"Nieves","non-dropping-particle":"","parse-names":false,"suffix":""}],"container-title":"Experts’ Roundtable on Sustainable Climate Management Strategies","editor":[{"dropping-particle":"","family":"Boersma","given":"Foekje","non-dropping-particle":"","parse-names":false,"suffix":""}],"id":"ITEM-1","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mendeley":{"formattedCitation":"[24]","plainTextFormattedCitation":"[24]","previouslyFormattedCitation":"(Valentin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4]</w:t>
            </w:r>
            <w:r w:rsidRPr="005242C1">
              <w:rPr>
                <w:sz w:val="18"/>
                <w:szCs w:val="18"/>
                <w:lang w:val="en-GB"/>
              </w:rPr>
              <w:fldChar w:fldCharType="end"/>
            </w:r>
          </w:p>
        </w:tc>
        <w:tc>
          <w:tcPr>
            <w:tcW w:w="3392" w:type="dxa"/>
            <w:vAlign w:val="center"/>
          </w:tcPr>
          <w:p w14:paraId="073AACE4" w14:textId="7E275C23" w:rsidR="00674FB2" w:rsidRPr="005242C1" w:rsidRDefault="00674FB2" w:rsidP="00D85868">
            <w:pPr>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shd w:val="clear" w:color="auto" w:fill="auto"/>
            <w:vAlign w:val="center"/>
          </w:tcPr>
          <w:p w14:paraId="7107508F" w14:textId="0741B70A"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2CD91614" w14:textId="77777777" w:rsidTr="0038188C">
        <w:trPr>
          <w:trHeight w:val="397"/>
        </w:trPr>
        <w:tc>
          <w:tcPr>
            <w:tcW w:w="4395" w:type="dxa"/>
            <w:shd w:val="clear" w:color="auto" w:fill="auto"/>
            <w:vAlign w:val="center"/>
          </w:tcPr>
          <w:p w14:paraId="149FD09E" w14:textId="317C2B43" w:rsidR="00674FB2" w:rsidRPr="00EB0DC4" w:rsidRDefault="00674FB2" w:rsidP="00674FB2">
            <w:pPr>
              <w:spacing w:line="276" w:lineRule="auto"/>
              <w:rPr>
                <w:b/>
                <w:i/>
                <w:sz w:val="18"/>
                <w:szCs w:val="18"/>
                <w:lang w:val="en-GB"/>
              </w:rPr>
            </w:pPr>
            <w:r w:rsidRPr="00EB0DC4">
              <w:rPr>
                <w:b/>
                <w:i/>
                <w:sz w:val="18"/>
                <w:szCs w:val="18"/>
                <w:lang w:val="en-GB"/>
              </w:rPr>
              <w:t>Fumiglobus</w:t>
            </w:r>
            <w:r>
              <w:rPr>
                <w:b/>
                <w:i/>
                <w:sz w:val="18"/>
                <w:szCs w:val="18"/>
                <w:lang w:val="en-GB"/>
              </w:rPr>
              <w:t xml:space="preserve"> </w:t>
            </w:r>
            <w:r>
              <w:rPr>
                <w:b/>
                <w:sz w:val="18"/>
                <w:szCs w:val="18"/>
                <w:lang w:val="en-GB"/>
              </w:rPr>
              <w:t>sp.</w:t>
            </w:r>
            <w:r w:rsidRPr="00EB0DC4">
              <w:rPr>
                <w:b/>
                <w:i/>
                <w:sz w:val="18"/>
                <w:szCs w:val="18"/>
                <w:lang w:val="en-GB"/>
              </w:rPr>
              <w:t xml:space="preserve"> </w:t>
            </w:r>
            <w:r>
              <w:rPr>
                <w:sz w:val="18"/>
                <w:szCs w:val="18"/>
                <w:lang w:val="en-GB"/>
              </w:rPr>
              <w:t>D.R. Reynolds &amp; G.S. Gilbert</w:t>
            </w:r>
          </w:p>
        </w:tc>
        <w:tc>
          <w:tcPr>
            <w:tcW w:w="3391" w:type="dxa"/>
            <w:vAlign w:val="center"/>
          </w:tcPr>
          <w:p w14:paraId="5212F90A" w14:textId="404BEB3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CE8E4F3" w14:textId="3B8C69AA"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4DA422D5" w14:textId="4127F453"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6B58225B" w14:textId="77777777" w:rsidTr="005D7B64">
        <w:trPr>
          <w:trHeight w:val="397"/>
        </w:trPr>
        <w:tc>
          <w:tcPr>
            <w:tcW w:w="4395" w:type="dxa"/>
            <w:shd w:val="clear" w:color="auto" w:fill="auto"/>
            <w:vAlign w:val="center"/>
          </w:tcPr>
          <w:p w14:paraId="074FC48A" w14:textId="44B8ADA1" w:rsidR="00674FB2" w:rsidRPr="00F022D8" w:rsidRDefault="00674FB2" w:rsidP="00674FB2">
            <w:pPr>
              <w:spacing w:line="276" w:lineRule="auto"/>
              <w:rPr>
                <w:sz w:val="20"/>
                <w:szCs w:val="20"/>
                <w:lang w:val="en-GB"/>
              </w:rPr>
            </w:pPr>
            <w:r w:rsidRPr="00F022D8">
              <w:rPr>
                <w:b/>
                <w:i/>
                <w:sz w:val="18"/>
                <w:szCs w:val="18"/>
                <w:lang w:val="en-GB"/>
              </w:rPr>
              <w:lastRenderedPageBreak/>
              <w:t xml:space="preserve">Funalia trogii </w:t>
            </w:r>
            <w:r w:rsidRPr="00F022D8">
              <w:rPr>
                <w:sz w:val="18"/>
                <w:szCs w:val="18"/>
                <w:lang w:val="en-GB"/>
              </w:rPr>
              <w:t>(Berk.) Bondartsev &amp; Singer</w:t>
            </w:r>
            <w:r w:rsidRPr="00F022D8">
              <w:rPr>
                <w:sz w:val="20"/>
                <w:szCs w:val="20"/>
                <w:lang w:val="en-GB"/>
              </w:rPr>
              <w:t xml:space="preserve"> </w:t>
            </w:r>
          </w:p>
        </w:tc>
        <w:tc>
          <w:tcPr>
            <w:tcW w:w="10175" w:type="dxa"/>
            <w:gridSpan w:val="3"/>
            <w:vAlign w:val="center"/>
          </w:tcPr>
          <w:p w14:paraId="6E4BC1D6" w14:textId="6B3BDD0B" w:rsidR="00674FB2" w:rsidRPr="005242C1" w:rsidRDefault="00674FB2" w:rsidP="00674FB2">
            <w:pPr>
              <w:spacing w:line="276" w:lineRule="auto"/>
              <w:jc w:val="center"/>
              <w:rPr>
                <w:i/>
                <w:sz w:val="18"/>
                <w:szCs w:val="18"/>
                <w:lang w:val="en-GB"/>
              </w:rPr>
            </w:pPr>
            <w:r w:rsidRPr="005242C1">
              <w:rPr>
                <w:i/>
                <w:sz w:val="18"/>
                <w:szCs w:val="18"/>
                <w:lang w:val="en-GB"/>
              </w:rPr>
              <w:t>See current name: Coriolopsis trogii</w:t>
            </w:r>
          </w:p>
        </w:tc>
      </w:tr>
      <w:tr w:rsidR="00674FB2" w:rsidRPr="00081792" w14:paraId="367E4337" w14:textId="77777777" w:rsidTr="00930A33">
        <w:trPr>
          <w:trHeight w:val="758"/>
        </w:trPr>
        <w:tc>
          <w:tcPr>
            <w:tcW w:w="4395" w:type="dxa"/>
            <w:shd w:val="clear" w:color="auto" w:fill="auto"/>
            <w:vAlign w:val="center"/>
            <w:hideMark/>
          </w:tcPr>
          <w:p w14:paraId="284444AE" w14:textId="77777777" w:rsidR="00674FB2" w:rsidRPr="00081792" w:rsidRDefault="00674FB2" w:rsidP="00674FB2">
            <w:pPr>
              <w:spacing w:line="276" w:lineRule="auto"/>
              <w:rPr>
                <w:b/>
                <w:i/>
                <w:iCs/>
                <w:sz w:val="18"/>
                <w:szCs w:val="18"/>
              </w:rPr>
            </w:pPr>
            <w:r w:rsidRPr="00081792">
              <w:rPr>
                <w:b/>
                <w:i/>
                <w:iCs/>
                <w:sz w:val="18"/>
                <w:szCs w:val="18"/>
              </w:rPr>
              <w:t xml:space="preserve">Fusarium </w:t>
            </w:r>
            <w:r w:rsidRPr="00081792">
              <w:rPr>
                <w:b/>
                <w:iCs/>
                <w:sz w:val="18"/>
                <w:szCs w:val="18"/>
              </w:rPr>
              <w:t>sp.</w:t>
            </w:r>
            <w:r w:rsidRPr="00081792">
              <w:rPr>
                <w:b/>
                <w:i/>
                <w:iCs/>
                <w:sz w:val="18"/>
                <w:szCs w:val="18"/>
              </w:rPr>
              <w:t xml:space="preserve"> </w:t>
            </w:r>
            <w:proofErr w:type="gramStart"/>
            <w:r w:rsidRPr="009512D2">
              <w:rPr>
                <w:sz w:val="18"/>
                <w:szCs w:val="18"/>
              </w:rPr>
              <w:t>Link</w:t>
            </w:r>
            <w:proofErr w:type="gramEnd"/>
          </w:p>
        </w:tc>
        <w:tc>
          <w:tcPr>
            <w:tcW w:w="3391" w:type="dxa"/>
            <w:vAlign w:val="center"/>
          </w:tcPr>
          <w:p w14:paraId="5E0B931D" w14:textId="57B074AA" w:rsidR="00674FB2" w:rsidRPr="005242C1" w:rsidRDefault="00674FB2" w:rsidP="00D85868">
            <w:pPr>
              <w:spacing w:line="276" w:lineRule="auto"/>
              <w:jc w:val="center"/>
              <w:rPr>
                <w:noProof/>
                <w:sz w:val="18"/>
                <w:szCs w:val="18"/>
              </w:rPr>
            </w:pPr>
            <w:r w:rsidRPr="005242C1">
              <w:rPr>
                <w:sz w:val="18"/>
                <w:szCs w:val="18"/>
              </w:rPr>
              <w:t>Argentina, Brazil, Cuba,</w:t>
            </w:r>
            <w:r w:rsidRPr="005242C1">
              <w:rPr>
                <w:bCs/>
                <w:sz w:val="18"/>
                <w:szCs w:val="18"/>
              </w:rPr>
              <w:t xml:space="preserve"> India, </w:t>
            </w:r>
            <w:r w:rsidRPr="005242C1">
              <w:rPr>
                <w:sz w:val="18"/>
                <w:szCs w:val="18"/>
              </w:rPr>
              <w:t xml:space="preserve">Italy, Mexico, Poland, Portugal, Spain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2","issue":"051","issued":{"date-parts":[["2003"]]},"page":"27-34","title":"Hongos ambientales en una biblioteca: un año de estudio","type":"article-journal"},"uris":["http://www.mendeley.com/documents/?uuid=e47a8f41-e665-4013-aecd-1b47d19e3e78","http://www.mendeley.com/documents/?uuid=d73e2b1f-6a25-4f39-94a2-1d24234aab96","http://www.mendeley.com/documents/?uuid=362e6f2a-3316-4f35-bb0a-2c07956070ea"]},{"id":"ITEM-3","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3","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c0c52129-88e9-4cc3-975b-9ada7b2e9072"]},{"id":"ITEM-4","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4","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75b7f229-c40a-4c00-944f-6835e3ff733e"]},{"id":"ITEM-5","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5","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45d3c981-462b-4007-9563-3e2e1017a5b7"]},{"id":"ITEM-6","itemData":{"author":[{"dropping-particle":"","family":"Valentin","given":"Nieves","non-dropping-particle":"","parse-names":false,"suffix":""}],"container-title":"Experts’ Roundtable on Sustainable Climate Management Strategies","editor":[{"dropping-particle":"","family":"Boersma","given":"Foekje","non-dropping-particle":"","parse-names":false,"suffix":""}],"id":"ITEM-6","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a15aef6e-d809-488f-b422-df1bfcd92ca4"]},{"id":"ITEM-7","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7","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979c93c2-cdce-4384-ae10-78286c516201"]},{"id":"ITEM-8","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8","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1c47292-ccac-4ac3-9731-ca1a08956e81"]},{"id":"ITEM-9","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9","issued":{"date-parts":[["2013","4"]]},"page":"36-41","publisher":"Elsevier Ltd","title":"Characterization of an airborne microbial community: A case study in the archive of the University of Coimbra, Portugal","type":"article-journal","volume":"79"},"uris":["http://www.mendeley.com/documents/?uuid=072273d1-463f-4da5-8b82-54b0358ad20c"]},{"id":"ITEM-10","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10","issue":"1","issued":{"date-parts":[["2008"]]},"page":"60-69","title":"Analysis of the potential fungal biodeteriogen effects in the “Doctorate Library” of the University of Perugia, Italy","type":"article-journal","volume":"47"},"uris":["http://www.mendeley.com/documents/?uuid=7f3fbec3-36f2-4b48-9a37-94ab1f36b34c"]},{"id":"ITEM-1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1","issue":"NE-1","issued":{"date-parts":[["2015"]]},"page":"32-38","title":"Aislamiento de hongos alergenos en una biblioteca universitaria","type":"article-journal","volume":"25"},"uris":["http://www.mendeley.com/documents/?uuid=c3aba17e-d5ac-4a96-a574-2fd9f39e6a2b"]},{"id":"ITEM-12","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12","issue":"5","issued":{"date-parts":[["2011"]]},"page":"479-485","title":"Incidence of deteriorating fungi in the air inside the college libraries of Wardha city","type":"article-journal","volume":"3"},"uris":["http://www.mendeley.com/documents/?uuid=8692a84a-b597-4ca6-b771-54ecb781d600"]},{"id":"ITEM-13","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3","issue":"1","issued":{"date-parts":[["2017"]]},"page":"40-51","title":"Viable allergenic fungi in a documentary deposit of the National Archive of Cuba","type":"article-journal","volume":"64"},"uris":["http://www.mendeley.com/documents/?uuid=6fcc44b8-43ab-4861-9311-4bf20f85012b"]},{"id":"ITEM-14","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14","issue":"4","issued":{"date-parts":[["2016"]]},"page":"3747-3757","title":"Airborne microorganisms cultivable on naturally ventilated document repositories of the National Archive of Cuba","type":"article-journal","volume":"23"},"uris":["http://www.mendeley.com/documents/?uuid=8146f5bf-1759-418d-9d95-f4bb571d4b70"]},{"id":"ITEM-15","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5","issue":"4","issued":{"date-parts":[["2014"]]},"page":"42-47","title":"Comparative aeromycological study of three libraries in Kamptee","type":"article-journal","volume":"2"},"uris":["http://www.mendeley.com/documents/?uuid=29415398-1d36-4079-a66f-95d5e1a90882"]}],"mendeley":{"formattedCitation":"[2,4,27,29,31–33,5–7,17,18,23–25]","plainTextFormattedCitation":"[2,4,27,29,31–33,5–7,17,18,23–25]","previouslyFormattedCitation":"(Gambale et al. 1993; Bueno et al. 2003; Valentin 2007; Ruga et al. 2008; Wlazło et al. 2008; Zielińska-Jankiewicz et al. 2008; Dalal et al. 2011; Borrego et al. 2012; Nunes et al. 2013; Pinheiro 2014; Thaware et al. 2014; Pinheiro 2015; Zárate et al. 2015; Borrego &amp; Perdomo 2016;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4,27,29,31–33,5–7,17,18,23–25]</w:t>
            </w:r>
            <w:r w:rsidRPr="005242C1">
              <w:rPr>
                <w:sz w:val="18"/>
                <w:szCs w:val="18"/>
                <w:lang w:val="en-GB"/>
              </w:rPr>
              <w:fldChar w:fldCharType="end"/>
            </w:r>
          </w:p>
        </w:tc>
        <w:tc>
          <w:tcPr>
            <w:tcW w:w="3392" w:type="dxa"/>
            <w:vAlign w:val="center"/>
          </w:tcPr>
          <w:p w14:paraId="7D179972" w14:textId="2AD59668" w:rsidR="00674FB2" w:rsidRPr="005242C1" w:rsidRDefault="00674FB2" w:rsidP="00D85868">
            <w:pPr>
              <w:jc w:val="center"/>
              <w:rPr>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df6f8032-af01-46bc-b29d-fa2d5464486d"]}],"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0D66A96C" w14:textId="436603CB" w:rsidR="00674FB2" w:rsidRPr="005242C1" w:rsidRDefault="00674FB2" w:rsidP="00D85868">
            <w:pPr>
              <w:spacing w:line="276" w:lineRule="auto"/>
              <w:jc w:val="center"/>
              <w:rPr>
                <w:sz w:val="18"/>
                <w:szCs w:val="18"/>
              </w:rPr>
            </w:pPr>
            <w:r w:rsidRPr="005242C1">
              <w:rPr>
                <w:sz w:val="18"/>
                <w:szCs w:val="18"/>
                <w:lang w:val="en-GB"/>
              </w:rPr>
              <w:t xml:space="preserve">Brazil, Finland, Portugal </w:t>
            </w:r>
            <w:r w:rsidRPr="005242C1">
              <w:rPr>
                <w:sz w:val="18"/>
                <w:szCs w:val="18"/>
                <w:lang w:val="en-GB"/>
              </w:rPr>
              <w:fldChar w:fldCharType="begin" w:fldLock="1"/>
            </w:r>
            <w:r w:rsidR="00B056A6">
              <w:rPr>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2","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http://www.mendeley.com/documents/?uuid=f6b248c4-4062-46f7-a519-8433150da2c9"]},{"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8eb78dfe-254c-4b72-9fde-ee18998d11b1"]}],"mendeley":{"formattedCitation":"[4,11,14]","plainTextFormattedCitation":"[4,11,14]","previouslyFormattedCitation":"(Hyvärinen et al. 2002; da Silva et al. 2006; 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11,14]</w:t>
            </w:r>
            <w:r w:rsidRPr="005242C1">
              <w:rPr>
                <w:sz w:val="18"/>
                <w:szCs w:val="18"/>
                <w:lang w:val="en-GB"/>
              </w:rPr>
              <w:fldChar w:fldCharType="end"/>
            </w:r>
          </w:p>
        </w:tc>
      </w:tr>
      <w:tr w:rsidR="00674FB2" w:rsidRPr="00081792" w14:paraId="08AA5230" w14:textId="77777777" w:rsidTr="0038188C">
        <w:trPr>
          <w:trHeight w:val="253"/>
        </w:trPr>
        <w:tc>
          <w:tcPr>
            <w:tcW w:w="4395" w:type="dxa"/>
            <w:shd w:val="clear" w:color="auto" w:fill="auto"/>
            <w:vAlign w:val="center"/>
          </w:tcPr>
          <w:p w14:paraId="24E56A8D" w14:textId="77777777" w:rsidR="00674FB2" w:rsidRPr="009437F7" w:rsidRDefault="00674FB2" w:rsidP="00674FB2">
            <w:pPr>
              <w:spacing w:line="276" w:lineRule="auto"/>
              <w:rPr>
                <w:b/>
                <w:i/>
                <w:iCs/>
                <w:sz w:val="18"/>
                <w:szCs w:val="18"/>
              </w:rPr>
            </w:pPr>
            <w:r w:rsidRPr="009437F7">
              <w:rPr>
                <w:b/>
                <w:i/>
                <w:sz w:val="18"/>
                <w:szCs w:val="18"/>
              </w:rPr>
              <w:t>Fusarium equiseti</w:t>
            </w:r>
            <w:r w:rsidRPr="009437F7">
              <w:rPr>
                <w:b/>
                <w:i/>
                <w:iCs/>
                <w:sz w:val="18"/>
                <w:szCs w:val="18"/>
              </w:rPr>
              <w:t> </w:t>
            </w:r>
            <w:r w:rsidRPr="009437F7">
              <w:rPr>
                <w:iCs/>
                <w:sz w:val="18"/>
                <w:szCs w:val="18"/>
              </w:rPr>
              <w:t xml:space="preserve"> (Corda) Sacc.</w:t>
            </w:r>
          </w:p>
        </w:tc>
        <w:tc>
          <w:tcPr>
            <w:tcW w:w="3391" w:type="dxa"/>
            <w:vAlign w:val="center"/>
          </w:tcPr>
          <w:p w14:paraId="10356756" w14:textId="693AB4BD" w:rsidR="00674FB2" w:rsidRPr="005242C1" w:rsidRDefault="00674FB2" w:rsidP="00D85868">
            <w:pPr>
              <w:spacing w:line="276" w:lineRule="auto"/>
              <w:jc w:val="center"/>
              <w:rPr>
                <w:sz w:val="18"/>
                <w:szCs w:val="18"/>
              </w:rPr>
            </w:pPr>
            <w:r w:rsidRPr="005242C1">
              <w:rPr>
                <w:sz w:val="18"/>
                <w:szCs w:val="18"/>
              </w:rPr>
              <w:t xml:space="preserve">Colombia </w:t>
            </w:r>
            <w:r w:rsidRPr="005242C1">
              <w:rPr>
                <w:sz w:val="18"/>
                <w:szCs w:val="18"/>
              </w:rPr>
              <w:fldChar w:fldCharType="begin" w:fldLock="1"/>
            </w:r>
            <w:r w:rsidR="00B056A6">
              <w:rPr>
                <w:sz w:val="18"/>
                <w:szCs w:val="18"/>
              </w:rPr>
              <w:instrText>ADDIN CSL_CITATION {"citationItems":[{"id":"ITEM-1","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1","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mendeley":{"formattedCitation":"[53]","plainTextFormattedCitation":"[53]","previouslyFormattedCitation":"(Castillo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53]</w:t>
            </w:r>
            <w:r w:rsidRPr="005242C1">
              <w:rPr>
                <w:sz w:val="18"/>
                <w:szCs w:val="18"/>
              </w:rPr>
              <w:fldChar w:fldCharType="end"/>
            </w:r>
          </w:p>
        </w:tc>
        <w:tc>
          <w:tcPr>
            <w:tcW w:w="3392" w:type="dxa"/>
            <w:vAlign w:val="center"/>
          </w:tcPr>
          <w:p w14:paraId="6BCA05FD" w14:textId="561B8B0C" w:rsidR="00674FB2" w:rsidRPr="005242C1" w:rsidRDefault="00674FB2" w:rsidP="00674FB2">
            <w:pPr>
              <w:jc w:val="center"/>
              <w:rPr>
                <w:sz w:val="18"/>
                <w:szCs w:val="18"/>
              </w:rPr>
            </w:pPr>
            <w:r w:rsidRPr="005242C1">
              <w:rPr>
                <w:sz w:val="18"/>
                <w:szCs w:val="18"/>
              </w:rPr>
              <w:t>-</w:t>
            </w:r>
          </w:p>
        </w:tc>
        <w:tc>
          <w:tcPr>
            <w:tcW w:w="3392" w:type="dxa"/>
            <w:shd w:val="clear" w:color="auto" w:fill="auto"/>
            <w:vAlign w:val="center"/>
          </w:tcPr>
          <w:p w14:paraId="40549A25" w14:textId="0BAD7987" w:rsidR="00674FB2" w:rsidRPr="005242C1" w:rsidRDefault="00674FB2" w:rsidP="00D85868">
            <w:pPr>
              <w:spacing w:line="276" w:lineRule="auto"/>
              <w:jc w:val="center"/>
              <w:rPr>
                <w:sz w:val="18"/>
                <w:szCs w:val="18"/>
              </w:rPr>
            </w:pPr>
            <w:r w:rsidRPr="005242C1">
              <w:rPr>
                <w:sz w:val="18"/>
                <w:szCs w:val="18"/>
              </w:rPr>
              <w:t xml:space="preserve">Colombia, Indonesia </w:t>
            </w:r>
            <w:r w:rsidRPr="005242C1">
              <w:rPr>
                <w:sz w:val="18"/>
                <w:szCs w:val="18"/>
                <w:lang w:val="en-GB"/>
              </w:rPr>
              <w:fldChar w:fldCharType="begin" w:fldLock="1"/>
            </w:r>
            <w:r w:rsidR="00B056A6">
              <w:rPr>
                <w:sz w:val="18"/>
                <w:szCs w:val="18"/>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id":"ITEM-2","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2","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mendeley":{"formattedCitation":"[42,53]","plainTextFormattedCitation":"[42,53]","previouslyFormattedCitation":"(Castillo et al. 2016; 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2,53]</w:t>
            </w:r>
            <w:r w:rsidRPr="005242C1">
              <w:rPr>
                <w:sz w:val="18"/>
                <w:szCs w:val="18"/>
                <w:lang w:val="en-GB"/>
              </w:rPr>
              <w:fldChar w:fldCharType="end"/>
            </w:r>
          </w:p>
        </w:tc>
      </w:tr>
      <w:tr w:rsidR="00674FB2" w:rsidRPr="0030132A" w14:paraId="5AEDDD06" w14:textId="77777777" w:rsidTr="0038188C">
        <w:trPr>
          <w:trHeight w:val="391"/>
        </w:trPr>
        <w:tc>
          <w:tcPr>
            <w:tcW w:w="4395" w:type="dxa"/>
            <w:shd w:val="clear" w:color="auto" w:fill="auto"/>
            <w:vAlign w:val="center"/>
          </w:tcPr>
          <w:p w14:paraId="091FBFA0" w14:textId="77777777" w:rsidR="00674FB2" w:rsidRPr="009437F7" w:rsidRDefault="00674FB2" w:rsidP="00674FB2">
            <w:pPr>
              <w:spacing w:line="276" w:lineRule="auto"/>
              <w:rPr>
                <w:b/>
                <w:i/>
                <w:sz w:val="18"/>
                <w:szCs w:val="18"/>
              </w:rPr>
            </w:pPr>
            <w:r w:rsidRPr="009437F7">
              <w:rPr>
                <w:b/>
                <w:i/>
                <w:sz w:val="18"/>
                <w:szCs w:val="18"/>
              </w:rPr>
              <w:t>Fusarium fujikuroi </w:t>
            </w:r>
            <w:r w:rsidRPr="009437F7">
              <w:rPr>
                <w:sz w:val="18"/>
                <w:szCs w:val="18"/>
              </w:rPr>
              <w:t>Nirenberg</w:t>
            </w:r>
          </w:p>
        </w:tc>
        <w:tc>
          <w:tcPr>
            <w:tcW w:w="3391" w:type="dxa"/>
            <w:vAlign w:val="center"/>
          </w:tcPr>
          <w:p w14:paraId="22071BD8"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05C3E239" w14:textId="77777777" w:rsidR="00674FB2" w:rsidRPr="005242C1" w:rsidRDefault="00674FB2" w:rsidP="00674FB2">
            <w:pPr>
              <w:jc w:val="center"/>
              <w:rPr>
                <w:sz w:val="18"/>
                <w:szCs w:val="18"/>
              </w:rPr>
            </w:pPr>
            <w:r w:rsidRPr="005242C1">
              <w:rPr>
                <w:sz w:val="18"/>
                <w:szCs w:val="18"/>
              </w:rPr>
              <w:t>-</w:t>
            </w:r>
          </w:p>
        </w:tc>
        <w:tc>
          <w:tcPr>
            <w:tcW w:w="3392" w:type="dxa"/>
            <w:shd w:val="clear" w:color="auto" w:fill="auto"/>
            <w:vAlign w:val="center"/>
          </w:tcPr>
          <w:p w14:paraId="46CA5363" w14:textId="27DF2E6A" w:rsidR="00674FB2" w:rsidRPr="005242C1" w:rsidRDefault="00674FB2" w:rsidP="00D85868">
            <w:pPr>
              <w:spacing w:line="276" w:lineRule="auto"/>
              <w:jc w:val="center"/>
              <w:rPr>
                <w:sz w:val="18"/>
                <w:szCs w:val="18"/>
                <w:lang w:val="en-GB"/>
              </w:rPr>
            </w:pPr>
            <w:r w:rsidRPr="005242C1">
              <w:rPr>
                <w:sz w:val="18"/>
                <w:szCs w:val="18"/>
                <w:lang w:val="en-GB"/>
              </w:rPr>
              <w:t xml:space="preserve">Indonesia </w:t>
            </w:r>
            <w:r w:rsidRPr="005242C1">
              <w:rPr>
                <w:sz w:val="18"/>
                <w:szCs w:val="18"/>
                <w:lang w:val="en-GB"/>
              </w:rPr>
              <w:fldChar w:fldCharType="begin" w:fldLock="1"/>
            </w:r>
            <w:r w:rsidR="00B056A6">
              <w:rPr>
                <w:sz w:val="18"/>
                <w:szCs w:val="18"/>
                <w:lang w:val="en-GB"/>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2]</w:t>
            </w:r>
            <w:r w:rsidRPr="005242C1">
              <w:rPr>
                <w:sz w:val="18"/>
                <w:szCs w:val="18"/>
                <w:lang w:val="en-GB"/>
              </w:rPr>
              <w:fldChar w:fldCharType="end"/>
            </w:r>
          </w:p>
        </w:tc>
      </w:tr>
      <w:tr w:rsidR="00674FB2" w:rsidRPr="0030132A" w14:paraId="745EE00B" w14:textId="77777777" w:rsidTr="0038188C">
        <w:trPr>
          <w:trHeight w:val="137"/>
        </w:trPr>
        <w:tc>
          <w:tcPr>
            <w:tcW w:w="4395" w:type="dxa"/>
            <w:shd w:val="clear" w:color="auto" w:fill="auto"/>
            <w:vAlign w:val="center"/>
          </w:tcPr>
          <w:p w14:paraId="602E4190" w14:textId="3C43B764" w:rsidR="00674FB2" w:rsidRPr="00D7575B" w:rsidRDefault="00674FB2" w:rsidP="00674FB2">
            <w:pPr>
              <w:spacing w:line="276" w:lineRule="auto"/>
              <w:rPr>
                <w:b/>
                <w:i/>
                <w:sz w:val="18"/>
                <w:szCs w:val="18"/>
                <w:lang w:val="en-GB"/>
              </w:rPr>
            </w:pPr>
            <w:r w:rsidRPr="00D7575B">
              <w:rPr>
                <w:b/>
                <w:i/>
                <w:sz w:val="18"/>
                <w:szCs w:val="18"/>
                <w:lang w:val="en-GB"/>
              </w:rPr>
              <w:t xml:space="preserve">Fusarium incarnatum </w:t>
            </w:r>
            <w:r w:rsidRPr="00D7575B">
              <w:rPr>
                <w:sz w:val="18"/>
                <w:szCs w:val="18"/>
                <w:lang w:val="en-GB"/>
              </w:rPr>
              <w:t>(Roberge) Sacc.</w:t>
            </w:r>
          </w:p>
        </w:tc>
        <w:tc>
          <w:tcPr>
            <w:tcW w:w="3391" w:type="dxa"/>
            <w:vAlign w:val="center"/>
          </w:tcPr>
          <w:p w14:paraId="699612CB" w14:textId="33743028" w:rsidR="00674FB2" w:rsidRPr="005242C1" w:rsidRDefault="00674FB2" w:rsidP="00D85868">
            <w:pPr>
              <w:spacing w:line="276" w:lineRule="auto"/>
              <w:jc w:val="center"/>
              <w:rPr>
                <w:sz w:val="18"/>
                <w:szCs w:val="18"/>
                <w:lang w:val="en-GB"/>
              </w:rPr>
            </w:pPr>
            <w:r w:rsidRPr="005242C1">
              <w:rPr>
                <w:sz w:val="18"/>
                <w:szCs w:val="18"/>
                <w:lang w:val="en-GB"/>
              </w:rPr>
              <w:t xml:space="preserve">Spain </w:t>
            </w:r>
            <w:r w:rsidRPr="005242C1">
              <w:rPr>
                <w:sz w:val="18"/>
                <w:szCs w:val="18"/>
                <w:lang w:val="en-GB"/>
              </w:rPr>
              <w:fldChar w:fldCharType="begin" w:fldLock="1"/>
            </w:r>
            <w:r w:rsidR="00B056A6">
              <w:rPr>
                <w:sz w:val="18"/>
                <w:szCs w:val="18"/>
                <w:lang w:val="en-GB"/>
              </w:rPr>
              <w:instrText>ADDIN CSL_CITATION {"citationItems":[{"id":"ITEM-1","itemData":{"author":[{"dropping-particle":"","family":"Valentin","given":"Nieves","non-dropping-particle":"","parse-names":false,"suffix":""}],"container-title":"Experts’ Roundtable on Sustainable Climate Management Strategies","editor":[{"dropping-particle":"","family":"Boersma","given":"Foekje","non-dropping-particle":"","parse-names":false,"suffix":""}],"id":"ITEM-1","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mendeley":{"formattedCitation":"[24]","plainTextFormattedCitation":"[24]","previouslyFormattedCitation":"(Valentin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4]</w:t>
            </w:r>
            <w:r w:rsidRPr="005242C1">
              <w:rPr>
                <w:sz w:val="18"/>
                <w:szCs w:val="18"/>
                <w:lang w:val="en-GB"/>
              </w:rPr>
              <w:fldChar w:fldCharType="end"/>
            </w:r>
          </w:p>
        </w:tc>
        <w:tc>
          <w:tcPr>
            <w:tcW w:w="3392" w:type="dxa"/>
            <w:vAlign w:val="center"/>
          </w:tcPr>
          <w:p w14:paraId="3D5BDBA6" w14:textId="3DDD497D"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08064A59" w14:textId="6D591A79"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081792" w14:paraId="7454AF2E" w14:textId="77777777" w:rsidTr="0038188C">
        <w:trPr>
          <w:trHeight w:val="620"/>
        </w:trPr>
        <w:tc>
          <w:tcPr>
            <w:tcW w:w="4395" w:type="dxa"/>
            <w:shd w:val="clear" w:color="auto" w:fill="auto"/>
            <w:vAlign w:val="center"/>
            <w:hideMark/>
          </w:tcPr>
          <w:p w14:paraId="724503C5" w14:textId="77777777" w:rsidR="00674FB2" w:rsidRPr="00D7575B" w:rsidRDefault="00674FB2" w:rsidP="00674FB2">
            <w:pPr>
              <w:spacing w:line="276" w:lineRule="auto"/>
              <w:rPr>
                <w:b/>
                <w:i/>
                <w:iCs/>
                <w:sz w:val="18"/>
                <w:szCs w:val="18"/>
                <w:lang w:val="en-GB"/>
              </w:rPr>
            </w:pPr>
            <w:r w:rsidRPr="00D7575B">
              <w:rPr>
                <w:b/>
                <w:i/>
                <w:iCs/>
                <w:sz w:val="18"/>
                <w:szCs w:val="18"/>
                <w:lang w:val="en-GB"/>
              </w:rPr>
              <w:t>Fusarium oxysporum</w:t>
            </w:r>
            <w:r w:rsidRPr="00D7575B">
              <w:rPr>
                <w:b/>
                <w:sz w:val="18"/>
                <w:szCs w:val="18"/>
                <w:lang w:val="en-GB"/>
              </w:rPr>
              <w:t xml:space="preserve"> </w:t>
            </w:r>
            <w:r w:rsidRPr="00D7575B">
              <w:rPr>
                <w:sz w:val="18"/>
                <w:szCs w:val="18"/>
                <w:lang w:val="en-GB"/>
              </w:rPr>
              <w:t>Schltdl.</w:t>
            </w:r>
          </w:p>
        </w:tc>
        <w:tc>
          <w:tcPr>
            <w:tcW w:w="3391" w:type="dxa"/>
            <w:vAlign w:val="center"/>
          </w:tcPr>
          <w:p w14:paraId="5CAE9F8A" w14:textId="7184C492" w:rsidR="00674FB2" w:rsidRPr="005242C1" w:rsidRDefault="00674FB2" w:rsidP="00D85868">
            <w:pPr>
              <w:spacing w:line="276" w:lineRule="auto"/>
              <w:jc w:val="center"/>
              <w:rPr>
                <w:sz w:val="18"/>
                <w:szCs w:val="18"/>
              </w:rPr>
            </w:pPr>
            <w:r w:rsidRPr="005242C1">
              <w:rPr>
                <w:sz w:val="18"/>
                <w:szCs w:val="18"/>
                <w:lang w:val="en-GB"/>
              </w:rPr>
              <w:t xml:space="preserve">Cuba, Egypt, 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2","issue":"1","issued":{"date-parts":[["2017"]]},"page":"93-118","title":"Air microbial contamination and factors affecting its occurrence in certain book libraries in Egypt.","type":"article-journal","volume":"57"},"uris":["http://www.mendeley.com/documents/?uuid=58c940b7-4822-4c4f-b723-5f6de83978b0"]},{"id":"ITEM-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3","issue":"3","issued":{"date-parts":[["2016"]]},"page":"397-407","title":"Fungal secondary metabolite analysis applied to Cultural Heritage: the case of a contaminated library in Venice","type":"article-journal","volume":"9"},"uris":["http://www.mendeley.com/documents/?uuid=ac26feea-eae3-4c2d-b7c6-d722b65e9507"]},{"id":"ITEM-4","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4","issue":"3","issued":{"date-parts":[["2016"]]},"page":"513-527","title":"Viable fungi in the air of indoor environments of the National Archive of the Republic of Cuba","type":"article-journal","volume":"32"},"uris":["http://www.mendeley.com/documents/?uuid=a7c8a7a3-a481-4a0f-bb18-2010c7b315b4"]}],"mendeley":{"formattedCitation":"[16,20,36,39]","plainTextFormattedCitation":"[16,20,36,39]","previouslyFormattedCitation":"(Micheluz et al. 2015; Anaya et al. 2016; Micheluz et al. 2016;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6,20,36,39]</w:t>
            </w:r>
            <w:r w:rsidRPr="005242C1">
              <w:rPr>
                <w:sz w:val="18"/>
                <w:szCs w:val="18"/>
                <w:lang w:val="en-GB"/>
              </w:rPr>
              <w:fldChar w:fldCharType="end"/>
            </w:r>
          </w:p>
        </w:tc>
        <w:tc>
          <w:tcPr>
            <w:tcW w:w="3392" w:type="dxa"/>
            <w:vAlign w:val="center"/>
          </w:tcPr>
          <w:p w14:paraId="322B5E74"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44D36281" w14:textId="77777777" w:rsidR="00674FB2" w:rsidRPr="005242C1" w:rsidRDefault="00674FB2" w:rsidP="00674FB2">
            <w:pPr>
              <w:spacing w:line="276" w:lineRule="auto"/>
              <w:jc w:val="center"/>
              <w:rPr>
                <w:sz w:val="18"/>
                <w:szCs w:val="18"/>
              </w:rPr>
            </w:pPr>
            <w:r w:rsidRPr="005242C1">
              <w:rPr>
                <w:sz w:val="18"/>
                <w:szCs w:val="18"/>
              </w:rPr>
              <w:t>India, Portugal, USA</w:t>
            </w:r>
          </w:p>
          <w:p w14:paraId="7C76CAF2" w14:textId="2BF163DF" w:rsidR="00674FB2" w:rsidRPr="005242C1" w:rsidRDefault="00674FB2" w:rsidP="00D85868">
            <w:pPr>
              <w:spacing w:line="276" w:lineRule="auto"/>
              <w:jc w:val="center"/>
              <w:rPr>
                <w:sz w:val="18"/>
                <w:szCs w:val="18"/>
              </w:rPr>
            </w:pPr>
            <w:r w:rsidRPr="005242C1">
              <w:rPr>
                <w:sz w:val="18"/>
                <w:szCs w:val="18"/>
                <w:lang w:val="en-GB"/>
              </w:rPr>
              <w:fldChar w:fldCharType="begin" w:fldLock="1"/>
            </w:r>
            <w:r w:rsidR="00B056A6">
              <w:rPr>
                <w:sz w:val="18"/>
                <w:szCs w:val="18"/>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id":"ITEM-2","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2","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http://www.mendeley.com/documents/?uuid=ac1a80c0-43db-4374-8bd7-499d65ff1c17"]},{"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23f52170-5cb8-4891-be4c-8bee07350480"]}],"mendeley":{"formattedCitation":"[4,37,57]","plainTextFormattedCitation":"[4,37,57]","previouslyFormattedCitation":"(Das et al. 1997; Di Bonaventura et al. 2003; 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37,57]</w:t>
            </w:r>
            <w:r w:rsidRPr="005242C1">
              <w:rPr>
                <w:sz w:val="18"/>
                <w:szCs w:val="18"/>
                <w:lang w:val="en-GB"/>
              </w:rPr>
              <w:fldChar w:fldCharType="end"/>
            </w:r>
          </w:p>
        </w:tc>
      </w:tr>
      <w:tr w:rsidR="00674FB2" w:rsidRPr="00081792" w14:paraId="6A04208C" w14:textId="77777777" w:rsidTr="0038188C">
        <w:trPr>
          <w:trHeight w:val="397"/>
        </w:trPr>
        <w:tc>
          <w:tcPr>
            <w:tcW w:w="4395" w:type="dxa"/>
            <w:shd w:val="clear" w:color="auto" w:fill="auto"/>
            <w:vAlign w:val="center"/>
            <w:hideMark/>
          </w:tcPr>
          <w:p w14:paraId="6FD16EEB" w14:textId="77777777" w:rsidR="00674FB2" w:rsidRPr="00081792" w:rsidRDefault="00674FB2" w:rsidP="00674FB2">
            <w:pPr>
              <w:spacing w:line="276" w:lineRule="auto"/>
              <w:rPr>
                <w:b/>
                <w:i/>
                <w:iCs/>
                <w:sz w:val="18"/>
                <w:szCs w:val="18"/>
              </w:rPr>
            </w:pPr>
            <w:r w:rsidRPr="00081792">
              <w:rPr>
                <w:b/>
                <w:i/>
                <w:iCs/>
                <w:sz w:val="18"/>
                <w:szCs w:val="18"/>
              </w:rPr>
              <w:t xml:space="preserve">Fusarium proliferatum </w:t>
            </w:r>
            <w:r w:rsidRPr="009512D2">
              <w:rPr>
                <w:sz w:val="18"/>
                <w:szCs w:val="18"/>
              </w:rPr>
              <w:t>(Matsush.) Nirenberg</w:t>
            </w:r>
          </w:p>
        </w:tc>
        <w:tc>
          <w:tcPr>
            <w:tcW w:w="3391" w:type="dxa"/>
            <w:vAlign w:val="center"/>
          </w:tcPr>
          <w:p w14:paraId="50992D46" w14:textId="5388CE89" w:rsidR="00674FB2" w:rsidRPr="005242C1" w:rsidRDefault="00674FB2" w:rsidP="00D85868">
            <w:pPr>
              <w:spacing w:line="276" w:lineRule="auto"/>
              <w:jc w:val="center"/>
              <w:rPr>
                <w:bCs/>
                <w:sz w:val="18"/>
                <w:szCs w:val="18"/>
              </w:rPr>
            </w:pPr>
            <w:r w:rsidRPr="005242C1">
              <w:rPr>
                <w:bCs/>
                <w:sz w:val="18"/>
                <w:szCs w:val="18"/>
              </w:rPr>
              <w:t xml:space="preserve">Cuba, Portugal </w:t>
            </w:r>
            <w:r w:rsidRPr="005242C1">
              <w:rPr>
                <w:bCs/>
                <w:sz w:val="18"/>
                <w:szCs w:val="18"/>
                <w:lang w:val="en-GB"/>
              </w:rPr>
              <w:fldChar w:fldCharType="begin" w:fldLock="1"/>
            </w:r>
            <w:r w:rsidR="00B056A6">
              <w:rPr>
                <w:bCs/>
                <w:sz w:val="18"/>
                <w:szCs w:val="18"/>
              </w:rPr>
              <w:instrText>ADDIN CSL_CITATION {"citationItems":[{"id":"ITEM-1","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1","issued":{"date-parts":[["2013","4"]]},"page":"36-41","publisher":"Elsevier Ltd","title":"Characterization of an airborne microbial community: A case study in the archive of the University of Coimbra, Portugal","type":"article-journal","volume":"79"},"uris":["http://www.mendeley.com/documents/?uuid=072273d1-463f-4da5-8b82-54b0358ad20c"]},{"id":"ITEM-2","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2","issue":"3","issued":{"date-parts":[["2016"]]},"page":"513-527","title":"Viable fungi in the air of indoor environments of the National Archive of the Republic of Cuba","type":"article-journal","volume":"32"},"uris":["http://www.mendeley.com/documents/?uuid=a7c8a7a3-a481-4a0f-bb18-2010c7b315b4"]}],"mendeley":{"formattedCitation":"[6,16]","plainTextFormattedCitation":"[6,16]","previouslyFormattedCitation":"(Nunes et al. 2013; Anaya et al. 2016)"},"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rPr>
              <w:t>[6,16]</w:t>
            </w:r>
            <w:r w:rsidRPr="005242C1">
              <w:rPr>
                <w:bCs/>
                <w:sz w:val="18"/>
                <w:szCs w:val="18"/>
                <w:lang w:val="en-GB"/>
              </w:rPr>
              <w:fldChar w:fldCharType="end"/>
            </w:r>
          </w:p>
        </w:tc>
        <w:tc>
          <w:tcPr>
            <w:tcW w:w="3392" w:type="dxa"/>
            <w:vAlign w:val="center"/>
          </w:tcPr>
          <w:p w14:paraId="1F6AB2AB" w14:textId="77777777" w:rsidR="00674FB2" w:rsidRPr="005242C1" w:rsidRDefault="00674FB2" w:rsidP="00674FB2">
            <w:pPr>
              <w:spacing w:line="276" w:lineRule="auto"/>
              <w:jc w:val="center"/>
              <w:rPr>
                <w:bCs/>
                <w:sz w:val="18"/>
                <w:szCs w:val="18"/>
              </w:rPr>
            </w:pPr>
            <w:r w:rsidRPr="005242C1">
              <w:rPr>
                <w:bCs/>
                <w:sz w:val="18"/>
                <w:szCs w:val="18"/>
              </w:rPr>
              <w:t>-</w:t>
            </w:r>
          </w:p>
        </w:tc>
        <w:tc>
          <w:tcPr>
            <w:tcW w:w="3392" w:type="dxa"/>
            <w:shd w:val="clear" w:color="auto" w:fill="auto"/>
            <w:vAlign w:val="center"/>
            <w:hideMark/>
          </w:tcPr>
          <w:p w14:paraId="5B551499" w14:textId="77777777" w:rsidR="00674FB2" w:rsidRPr="005242C1" w:rsidRDefault="00674FB2" w:rsidP="00674FB2">
            <w:pPr>
              <w:spacing w:line="276" w:lineRule="auto"/>
              <w:jc w:val="center"/>
              <w:rPr>
                <w:sz w:val="18"/>
                <w:szCs w:val="18"/>
              </w:rPr>
            </w:pPr>
            <w:r w:rsidRPr="005242C1">
              <w:rPr>
                <w:sz w:val="18"/>
                <w:szCs w:val="18"/>
              </w:rPr>
              <w:t>-</w:t>
            </w:r>
          </w:p>
        </w:tc>
      </w:tr>
      <w:tr w:rsidR="00674FB2" w:rsidRPr="00B056A6" w14:paraId="6B8B8B9A" w14:textId="77777777" w:rsidTr="005D7B64">
        <w:trPr>
          <w:trHeight w:val="397"/>
        </w:trPr>
        <w:tc>
          <w:tcPr>
            <w:tcW w:w="4395" w:type="dxa"/>
            <w:shd w:val="clear" w:color="auto" w:fill="auto"/>
            <w:vAlign w:val="center"/>
            <w:hideMark/>
          </w:tcPr>
          <w:p w14:paraId="3B619B70" w14:textId="77777777" w:rsidR="00674FB2" w:rsidRPr="00081792" w:rsidRDefault="00674FB2" w:rsidP="00674FB2">
            <w:pPr>
              <w:spacing w:line="276" w:lineRule="auto"/>
              <w:rPr>
                <w:b/>
                <w:i/>
                <w:iCs/>
                <w:sz w:val="18"/>
                <w:szCs w:val="18"/>
              </w:rPr>
            </w:pPr>
            <w:r w:rsidRPr="00081792">
              <w:rPr>
                <w:b/>
                <w:i/>
                <w:iCs/>
                <w:sz w:val="18"/>
                <w:szCs w:val="18"/>
              </w:rPr>
              <w:t>Fusarium semitectum</w:t>
            </w:r>
            <w:r w:rsidRPr="00081792">
              <w:rPr>
                <w:b/>
                <w:sz w:val="18"/>
                <w:szCs w:val="18"/>
              </w:rPr>
              <w:t xml:space="preserve"> </w:t>
            </w:r>
            <w:r w:rsidRPr="009512D2">
              <w:rPr>
                <w:sz w:val="18"/>
                <w:szCs w:val="18"/>
              </w:rPr>
              <w:t>Berk. &amp; Ravenel</w:t>
            </w:r>
          </w:p>
        </w:tc>
        <w:tc>
          <w:tcPr>
            <w:tcW w:w="10175" w:type="dxa"/>
            <w:gridSpan w:val="3"/>
            <w:vAlign w:val="center"/>
          </w:tcPr>
          <w:p w14:paraId="5EE753ED" w14:textId="28197923" w:rsidR="00674FB2" w:rsidRPr="00B056A6" w:rsidRDefault="00674FB2" w:rsidP="00674FB2">
            <w:pPr>
              <w:spacing w:line="276" w:lineRule="auto"/>
              <w:jc w:val="center"/>
              <w:rPr>
                <w:i/>
                <w:sz w:val="18"/>
                <w:szCs w:val="18"/>
              </w:rPr>
            </w:pPr>
            <w:r w:rsidRPr="00B056A6">
              <w:rPr>
                <w:i/>
                <w:sz w:val="18"/>
                <w:szCs w:val="18"/>
              </w:rPr>
              <w:t>See current name</w:t>
            </w:r>
            <w:proofErr w:type="gramStart"/>
            <w:r w:rsidRPr="00B056A6">
              <w:rPr>
                <w:i/>
                <w:sz w:val="18"/>
                <w:szCs w:val="18"/>
              </w:rPr>
              <w:t xml:space="preserve">: </w:t>
            </w:r>
            <w:r w:rsidRPr="00B056A6">
              <w:t xml:space="preserve"> </w:t>
            </w:r>
            <w:r w:rsidRPr="00B056A6">
              <w:rPr>
                <w:i/>
                <w:sz w:val="18"/>
                <w:szCs w:val="18"/>
              </w:rPr>
              <w:t>Fusarium</w:t>
            </w:r>
            <w:proofErr w:type="gramEnd"/>
            <w:r w:rsidRPr="00B056A6">
              <w:rPr>
                <w:i/>
                <w:sz w:val="18"/>
                <w:szCs w:val="18"/>
              </w:rPr>
              <w:t xml:space="preserve"> incarnatum</w:t>
            </w:r>
          </w:p>
        </w:tc>
      </w:tr>
      <w:tr w:rsidR="00674FB2" w:rsidRPr="00DD1D34" w14:paraId="5D2599CF" w14:textId="77777777" w:rsidTr="0038188C">
        <w:trPr>
          <w:trHeight w:val="397"/>
        </w:trPr>
        <w:tc>
          <w:tcPr>
            <w:tcW w:w="4395" w:type="dxa"/>
            <w:shd w:val="clear" w:color="auto" w:fill="auto"/>
            <w:vAlign w:val="center"/>
            <w:hideMark/>
          </w:tcPr>
          <w:p w14:paraId="63779159" w14:textId="77777777" w:rsidR="00674FB2" w:rsidRPr="00D7575B" w:rsidRDefault="00674FB2" w:rsidP="00674FB2">
            <w:pPr>
              <w:spacing w:line="276" w:lineRule="auto"/>
              <w:rPr>
                <w:b/>
                <w:i/>
                <w:iCs/>
                <w:sz w:val="18"/>
                <w:szCs w:val="18"/>
              </w:rPr>
            </w:pPr>
            <w:r w:rsidRPr="00D7575B">
              <w:rPr>
                <w:b/>
                <w:i/>
                <w:iCs/>
                <w:sz w:val="18"/>
                <w:szCs w:val="18"/>
              </w:rPr>
              <w:t>Fusarium solani</w:t>
            </w:r>
            <w:r w:rsidRPr="00D7575B">
              <w:rPr>
                <w:i/>
                <w:iCs/>
                <w:sz w:val="18"/>
                <w:szCs w:val="18"/>
              </w:rPr>
              <w:t xml:space="preserve"> </w:t>
            </w:r>
            <w:r w:rsidRPr="00D7575B">
              <w:rPr>
                <w:sz w:val="18"/>
                <w:szCs w:val="18"/>
              </w:rPr>
              <w:t>(Mart.) Sacc</w:t>
            </w:r>
            <w:r w:rsidRPr="00D7575B">
              <w:rPr>
                <w:i/>
                <w:iCs/>
                <w:sz w:val="18"/>
                <w:szCs w:val="18"/>
              </w:rPr>
              <w:t>.</w:t>
            </w:r>
          </w:p>
        </w:tc>
        <w:tc>
          <w:tcPr>
            <w:tcW w:w="3391" w:type="dxa"/>
            <w:vAlign w:val="center"/>
          </w:tcPr>
          <w:p w14:paraId="7D0FEDA7" w14:textId="1F91704A" w:rsidR="00674FB2" w:rsidRPr="005242C1" w:rsidRDefault="00674FB2" w:rsidP="00D85868">
            <w:pPr>
              <w:spacing w:line="276" w:lineRule="auto"/>
              <w:jc w:val="center"/>
              <w:rPr>
                <w:sz w:val="18"/>
                <w:szCs w:val="18"/>
              </w:rPr>
            </w:pPr>
            <w:r w:rsidRPr="005242C1">
              <w:rPr>
                <w:sz w:val="18"/>
                <w:szCs w:val="18"/>
              </w:rPr>
              <w:t xml:space="preserve">Argentina, Cuba, Portugal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2","issued":{"date-parts":[["2013","4"]]},"page":"36-41","publisher":"Elsevier Ltd","title":"Characterization of an airborne microbial community: A case study in the archive of the University of Coimbra, Portugal","type":"article-journal","volume":"79"},"uris":["http://www.mendeley.com/documents/?uuid=072273d1-463f-4da5-8b82-54b0358ad20c"]}],"mendeley":{"formattedCitation":"[6,33]","plainTextFormattedCitation":"[6,33]","previouslyFormattedCitation":"(Borrego et al. 2012; Nunes et al. 201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6,33]</w:t>
            </w:r>
            <w:r w:rsidRPr="005242C1">
              <w:rPr>
                <w:sz w:val="18"/>
                <w:szCs w:val="18"/>
                <w:lang w:val="en-GB"/>
              </w:rPr>
              <w:fldChar w:fldCharType="end"/>
            </w:r>
          </w:p>
        </w:tc>
        <w:tc>
          <w:tcPr>
            <w:tcW w:w="3392" w:type="dxa"/>
            <w:vAlign w:val="center"/>
          </w:tcPr>
          <w:p w14:paraId="671D163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61E9B08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15ECF8EE" w14:textId="77777777" w:rsidTr="0038188C">
        <w:trPr>
          <w:trHeight w:val="397"/>
        </w:trPr>
        <w:tc>
          <w:tcPr>
            <w:tcW w:w="4395" w:type="dxa"/>
            <w:shd w:val="clear" w:color="auto" w:fill="auto"/>
            <w:vAlign w:val="center"/>
            <w:hideMark/>
          </w:tcPr>
          <w:p w14:paraId="068A7C95"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Fusicladium </w:t>
            </w:r>
            <w:r w:rsidRPr="00DD1D34">
              <w:rPr>
                <w:b/>
                <w:iCs/>
                <w:sz w:val="18"/>
                <w:szCs w:val="18"/>
                <w:lang w:val="en-GB"/>
              </w:rPr>
              <w:t>sp.</w:t>
            </w:r>
            <w:r w:rsidRPr="009512D2">
              <w:rPr>
                <w:iCs/>
                <w:sz w:val="18"/>
                <w:szCs w:val="18"/>
                <w:lang w:val="en-GB"/>
              </w:rPr>
              <w:t xml:space="preserve"> Bonord.</w:t>
            </w:r>
          </w:p>
        </w:tc>
        <w:tc>
          <w:tcPr>
            <w:tcW w:w="3391" w:type="dxa"/>
            <w:vAlign w:val="center"/>
          </w:tcPr>
          <w:p w14:paraId="09DA269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106324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5C306E9" w14:textId="10771696"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4]</w:t>
            </w:r>
            <w:r w:rsidRPr="005242C1">
              <w:rPr>
                <w:sz w:val="18"/>
                <w:szCs w:val="18"/>
                <w:lang w:val="en-GB"/>
              </w:rPr>
              <w:fldChar w:fldCharType="end"/>
            </w:r>
          </w:p>
        </w:tc>
      </w:tr>
      <w:tr w:rsidR="00674FB2" w:rsidRPr="00B056A6" w14:paraId="66BFED64" w14:textId="77777777" w:rsidTr="0038188C">
        <w:trPr>
          <w:trHeight w:val="397"/>
        </w:trPr>
        <w:tc>
          <w:tcPr>
            <w:tcW w:w="4395" w:type="dxa"/>
            <w:shd w:val="clear" w:color="auto" w:fill="auto"/>
            <w:vAlign w:val="center"/>
          </w:tcPr>
          <w:p w14:paraId="4A3AC8B6" w14:textId="19579B85" w:rsidR="00674FB2" w:rsidRPr="00DD1D34" w:rsidRDefault="00674FB2" w:rsidP="00674FB2">
            <w:pPr>
              <w:spacing w:line="276" w:lineRule="auto"/>
              <w:rPr>
                <w:b/>
                <w:i/>
                <w:iCs/>
                <w:sz w:val="18"/>
                <w:szCs w:val="18"/>
                <w:lang w:val="en-GB"/>
              </w:rPr>
            </w:pPr>
            <w:r w:rsidRPr="002E1942">
              <w:rPr>
                <w:b/>
                <w:i/>
                <w:iCs/>
                <w:sz w:val="18"/>
                <w:szCs w:val="18"/>
                <w:lang w:val="en-GB"/>
              </w:rPr>
              <w:t xml:space="preserve">Ganoderma </w:t>
            </w:r>
            <w:r>
              <w:rPr>
                <w:b/>
                <w:iCs/>
                <w:sz w:val="18"/>
                <w:szCs w:val="18"/>
                <w:lang w:val="en-GB"/>
              </w:rPr>
              <w:t xml:space="preserve">sp. </w:t>
            </w:r>
            <w:r w:rsidRPr="002E1942">
              <w:rPr>
                <w:iCs/>
                <w:sz w:val="18"/>
                <w:szCs w:val="18"/>
                <w:lang w:val="en-GB"/>
              </w:rPr>
              <w:t>P. Karst.</w:t>
            </w:r>
          </w:p>
        </w:tc>
        <w:tc>
          <w:tcPr>
            <w:tcW w:w="3391" w:type="dxa"/>
            <w:vAlign w:val="center"/>
          </w:tcPr>
          <w:p w14:paraId="4C32C2C9" w14:textId="40912A4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2677C99" w14:textId="1C0F11F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723E2C7" w14:textId="29A7902C"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4A6DFBC1" w14:textId="77777777" w:rsidTr="0038188C">
        <w:trPr>
          <w:trHeight w:val="397"/>
        </w:trPr>
        <w:tc>
          <w:tcPr>
            <w:tcW w:w="4395" w:type="dxa"/>
            <w:shd w:val="clear" w:color="auto" w:fill="auto"/>
            <w:vAlign w:val="center"/>
            <w:hideMark/>
          </w:tcPr>
          <w:p w14:paraId="3F168599"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Geomyces </w:t>
            </w:r>
            <w:r w:rsidRPr="00DD1D34">
              <w:rPr>
                <w:b/>
                <w:iCs/>
                <w:sz w:val="18"/>
                <w:szCs w:val="18"/>
                <w:lang w:val="en-GB"/>
              </w:rPr>
              <w:t>sp.</w:t>
            </w:r>
            <w:r w:rsidRPr="009512D2">
              <w:rPr>
                <w:iCs/>
                <w:sz w:val="18"/>
                <w:szCs w:val="18"/>
                <w:lang w:val="en-GB"/>
              </w:rPr>
              <w:t xml:space="preserve"> </w:t>
            </w:r>
            <w:r w:rsidRPr="009512D2">
              <w:rPr>
                <w:sz w:val="18"/>
                <w:szCs w:val="18"/>
                <w:lang w:val="en-GB"/>
              </w:rPr>
              <w:t>Traaen</w:t>
            </w:r>
          </w:p>
        </w:tc>
        <w:tc>
          <w:tcPr>
            <w:tcW w:w="3391" w:type="dxa"/>
            <w:vAlign w:val="center"/>
          </w:tcPr>
          <w:p w14:paraId="5E100ED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915C976" w14:textId="307A6FBB"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d593c99b-121e-4ee8-8cc1-4c4cd5f3db5a"]}],"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43DE83AA" w14:textId="5853B7CC" w:rsidR="00674FB2" w:rsidRPr="005242C1" w:rsidRDefault="00674FB2" w:rsidP="00D85868">
            <w:pPr>
              <w:spacing w:line="276" w:lineRule="auto"/>
              <w:jc w:val="center"/>
              <w:rPr>
                <w:sz w:val="18"/>
                <w:szCs w:val="18"/>
                <w:lang w:val="en-GB"/>
              </w:rPr>
            </w:pPr>
            <w:r w:rsidRPr="005242C1">
              <w:rPr>
                <w:sz w:val="18"/>
                <w:szCs w:val="18"/>
                <w:lang w:val="en-GB"/>
              </w:rPr>
              <w:t xml:space="preserve">Japan </w:t>
            </w:r>
            <w:r w:rsidRPr="005242C1">
              <w:rPr>
                <w:sz w:val="18"/>
                <w:szCs w:val="18"/>
                <w:lang w:val="en-GB"/>
              </w:rPr>
              <w:fldChar w:fldCharType="begin" w:fldLock="1"/>
            </w:r>
            <w:r w:rsidR="00B056A6">
              <w:rPr>
                <w:sz w:val="18"/>
                <w:szCs w:val="18"/>
                <w:lang w:val="en-GB"/>
              </w:rPr>
              <w:instrText>ADDIN CSL_CITATION {"citationItems":[{"id":"ITEM-1","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1","issued":{"date-parts":[["2014"]]},"page":"142-149","title":"Microbial deterioration of tsunami-affected paper-based objects: A case study","type":"article-journal","volume":"88"},"uris":["http://www.mendeley.com/documents/?uuid=b6bbdfcb-6122-4c0d-aba0-7b8133112a16","http://www.mendeley.com/documents/?uuid=3a755677-1849-4738-8682-a08485c51b76"]}],"mendeley":{"formattedCitation":"[67]","plainTextFormattedCitation":"[67]","previouslyFormattedCitation":"(Sato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67]</w:t>
            </w:r>
            <w:r w:rsidRPr="005242C1">
              <w:rPr>
                <w:sz w:val="18"/>
                <w:szCs w:val="18"/>
                <w:lang w:val="en-GB"/>
              </w:rPr>
              <w:fldChar w:fldCharType="end"/>
            </w:r>
          </w:p>
        </w:tc>
      </w:tr>
      <w:tr w:rsidR="00674FB2" w:rsidRPr="0030132A" w14:paraId="6A6B2E01" w14:textId="77777777" w:rsidTr="005D7B64">
        <w:trPr>
          <w:trHeight w:val="564"/>
        </w:trPr>
        <w:tc>
          <w:tcPr>
            <w:tcW w:w="4395" w:type="dxa"/>
            <w:shd w:val="clear" w:color="auto" w:fill="auto"/>
            <w:vAlign w:val="center"/>
            <w:hideMark/>
          </w:tcPr>
          <w:p w14:paraId="786003A3" w14:textId="77777777" w:rsidR="00674FB2" w:rsidRPr="00D7575B" w:rsidRDefault="00674FB2" w:rsidP="00674FB2">
            <w:pPr>
              <w:spacing w:line="276" w:lineRule="auto"/>
              <w:rPr>
                <w:b/>
                <w:i/>
                <w:iCs/>
                <w:sz w:val="18"/>
                <w:szCs w:val="18"/>
                <w:lang w:val="en-GB"/>
              </w:rPr>
            </w:pPr>
            <w:r w:rsidRPr="00D7575B">
              <w:rPr>
                <w:b/>
                <w:i/>
                <w:iCs/>
                <w:sz w:val="18"/>
                <w:szCs w:val="18"/>
                <w:lang w:val="en-GB"/>
              </w:rPr>
              <w:t>Geomyces pannorum</w:t>
            </w:r>
            <w:r w:rsidRPr="00D7575B">
              <w:rPr>
                <w:i/>
                <w:iCs/>
                <w:sz w:val="18"/>
                <w:szCs w:val="18"/>
                <w:lang w:val="en-GB"/>
              </w:rPr>
              <w:t xml:space="preserve"> </w:t>
            </w:r>
            <w:r w:rsidRPr="00D7575B">
              <w:rPr>
                <w:iCs/>
                <w:sz w:val="18"/>
                <w:szCs w:val="18"/>
                <w:lang w:val="en-GB"/>
              </w:rPr>
              <w:t>(</w:t>
            </w:r>
            <w:r w:rsidRPr="00D7575B">
              <w:rPr>
                <w:sz w:val="18"/>
                <w:szCs w:val="18"/>
                <w:lang w:val="en-GB"/>
              </w:rPr>
              <w:t>Link) Sigler &amp; J.W. Carmich</w:t>
            </w:r>
          </w:p>
        </w:tc>
        <w:tc>
          <w:tcPr>
            <w:tcW w:w="10175" w:type="dxa"/>
            <w:gridSpan w:val="3"/>
            <w:vAlign w:val="center"/>
          </w:tcPr>
          <w:p w14:paraId="02FACBDA" w14:textId="702C9D12" w:rsidR="00674FB2" w:rsidRPr="005242C1" w:rsidRDefault="00674FB2" w:rsidP="00674FB2">
            <w:pPr>
              <w:spacing w:line="276" w:lineRule="auto"/>
              <w:jc w:val="center"/>
              <w:rPr>
                <w:i/>
                <w:sz w:val="18"/>
                <w:szCs w:val="18"/>
                <w:lang w:val="en-GB"/>
              </w:rPr>
            </w:pPr>
            <w:r w:rsidRPr="005242C1">
              <w:rPr>
                <w:i/>
                <w:sz w:val="18"/>
                <w:szCs w:val="18"/>
                <w:lang w:val="en-GB"/>
              </w:rPr>
              <w:t>See current name: Pseudogymnoascus pannorum</w:t>
            </w:r>
          </w:p>
        </w:tc>
      </w:tr>
      <w:tr w:rsidR="00674FB2" w:rsidRPr="00DD1D34" w14:paraId="7ED1E517" w14:textId="77777777" w:rsidTr="00930A33">
        <w:trPr>
          <w:trHeight w:val="237"/>
        </w:trPr>
        <w:tc>
          <w:tcPr>
            <w:tcW w:w="4395" w:type="dxa"/>
            <w:shd w:val="clear" w:color="auto" w:fill="auto"/>
            <w:vAlign w:val="center"/>
            <w:hideMark/>
          </w:tcPr>
          <w:p w14:paraId="2CD0C4F8"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Geosmithia putterillii </w:t>
            </w:r>
            <w:r w:rsidRPr="009512D2">
              <w:rPr>
                <w:sz w:val="18"/>
                <w:szCs w:val="18"/>
                <w:lang w:val="en-GB"/>
              </w:rPr>
              <w:t>(Thom) Pitt</w:t>
            </w:r>
          </w:p>
        </w:tc>
        <w:tc>
          <w:tcPr>
            <w:tcW w:w="3391" w:type="dxa"/>
            <w:vAlign w:val="center"/>
          </w:tcPr>
          <w:p w14:paraId="6021181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0A5F47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9A01EFF" w14:textId="44487A77"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1","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5,51]","plainTextFormattedCitation":"[45,51]","previouslyFormattedCitation":"(Zotti et al. 2007; Zotti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51]</w:t>
            </w:r>
            <w:r w:rsidRPr="005242C1">
              <w:rPr>
                <w:sz w:val="18"/>
                <w:szCs w:val="18"/>
                <w:lang w:val="en-GB"/>
              </w:rPr>
              <w:fldChar w:fldCharType="end"/>
            </w:r>
          </w:p>
        </w:tc>
      </w:tr>
      <w:tr w:rsidR="00674FB2" w:rsidRPr="00DD1D34" w14:paraId="6196BA0F" w14:textId="77777777" w:rsidTr="0038188C">
        <w:trPr>
          <w:trHeight w:val="397"/>
        </w:trPr>
        <w:tc>
          <w:tcPr>
            <w:tcW w:w="4395" w:type="dxa"/>
            <w:shd w:val="clear" w:color="auto" w:fill="auto"/>
            <w:vAlign w:val="center"/>
            <w:hideMark/>
          </w:tcPr>
          <w:p w14:paraId="554E95FF"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Geotrichum </w:t>
            </w:r>
            <w:r w:rsidRPr="00DD1D34">
              <w:rPr>
                <w:b/>
                <w:iCs/>
                <w:sz w:val="18"/>
                <w:szCs w:val="18"/>
                <w:lang w:val="en-GB"/>
              </w:rPr>
              <w:t>sp.</w:t>
            </w:r>
            <w:r w:rsidRPr="00DD1D34">
              <w:rPr>
                <w:b/>
                <w:i/>
                <w:iCs/>
                <w:sz w:val="18"/>
                <w:szCs w:val="18"/>
                <w:lang w:val="en-GB"/>
              </w:rPr>
              <w:t xml:space="preserve"> </w:t>
            </w:r>
            <w:r w:rsidRPr="009512D2">
              <w:rPr>
                <w:sz w:val="18"/>
                <w:szCs w:val="18"/>
                <w:lang w:val="en-GB"/>
              </w:rPr>
              <w:t>Link</w:t>
            </w:r>
          </w:p>
        </w:tc>
        <w:tc>
          <w:tcPr>
            <w:tcW w:w="3391" w:type="dxa"/>
            <w:vAlign w:val="center"/>
          </w:tcPr>
          <w:p w14:paraId="42DD2E2E" w14:textId="4FD8075A" w:rsidR="00674FB2" w:rsidRPr="005242C1" w:rsidRDefault="00674FB2" w:rsidP="00D85868">
            <w:pPr>
              <w:spacing w:line="276" w:lineRule="auto"/>
              <w:jc w:val="center"/>
              <w:rPr>
                <w:sz w:val="18"/>
                <w:szCs w:val="18"/>
              </w:rPr>
            </w:pPr>
            <w:r w:rsidRPr="005242C1">
              <w:rPr>
                <w:sz w:val="18"/>
                <w:szCs w:val="18"/>
              </w:rPr>
              <w:t xml:space="preserve">Argentina, Brazil, Cuba, India, Italy, Portugal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2","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b0a7c37c-6178-4583-9f94-b58774ee2cde"]},{"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47f26c82-4a46-414f-9ff4-86442a5e20e3"]},{"id":"ITEM-4","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4","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3835211-1b59-47c2-88f7-736653396344"]},{"id":"ITEM-5","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5","issue":"1","issued":{"date-parts":[["2008"]]},"page":"60-69","title":"Analysis of the potential fungal biodeteriogen effects in the “Doctorate Library” of the University of Perugia, Italy","type":"article-journal","volume":"47"},"uris":["http://www.mendeley.com/documents/?uuid=7f3fbec3-36f2-4b48-9a37-94ab1f36b34c"]},{"id":"ITEM-6","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6","issue":"5","issued":{"date-parts":[["2011"]]},"page":"479-485","title":"Incidence of deteriorating fungi in the air inside the college libraries of Wardha city","type":"article-journal","volume":"3"},"uris":["http://www.mendeley.com/documents/?uuid=8692a84a-b597-4ca6-b771-54ecb781d600"]}],"mendeley":{"formattedCitation":"[4,5,23,25,27,33]","plainTextFormattedCitation":"[4,5,23,25,27,33]","previouslyFormattedCitation":"(Gambale et al. 1993; Ruga et al. 2008; Dalal et al. 2011; Borrego et al. 2012;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23,25,27,33]</w:t>
            </w:r>
            <w:r w:rsidRPr="005242C1">
              <w:rPr>
                <w:sz w:val="18"/>
                <w:szCs w:val="18"/>
                <w:lang w:val="en-GB"/>
              </w:rPr>
              <w:fldChar w:fldCharType="end"/>
            </w:r>
          </w:p>
        </w:tc>
        <w:tc>
          <w:tcPr>
            <w:tcW w:w="3392" w:type="dxa"/>
            <w:vAlign w:val="center"/>
          </w:tcPr>
          <w:p w14:paraId="3A416CAF" w14:textId="607033F1"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1af2634f-ff45-40ee-b6dc-bc95abcb7ef5"]}],"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7AF3447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42E526D4" w14:textId="77777777" w:rsidTr="0038188C">
        <w:trPr>
          <w:trHeight w:val="397"/>
        </w:trPr>
        <w:tc>
          <w:tcPr>
            <w:tcW w:w="4395" w:type="dxa"/>
            <w:shd w:val="clear" w:color="auto" w:fill="auto"/>
            <w:vAlign w:val="center"/>
            <w:hideMark/>
          </w:tcPr>
          <w:p w14:paraId="6E6CC510"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Geotrichum candidum </w:t>
            </w:r>
            <w:r w:rsidRPr="009512D2">
              <w:rPr>
                <w:sz w:val="18"/>
                <w:szCs w:val="18"/>
                <w:lang w:val="en-GB"/>
              </w:rPr>
              <w:t>Link</w:t>
            </w:r>
          </w:p>
        </w:tc>
        <w:tc>
          <w:tcPr>
            <w:tcW w:w="3391" w:type="dxa"/>
            <w:vAlign w:val="center"/>
          </w:tcPr>
          <w:p w14:paraId="5DD0DB11" w14:textId="3FAE84F9" w:rsidR="00674FB2" w:rsidRPr="005242C1" w:rsidRDefault="00674FB2" w:rsidP="00D85868">
            <w:pPr>
              <w:spacing w:line="276" w:lineRule="auto"/>
              <w:jc w:val="center"/>
              <w:rPr>
                <w:sz w:val="18"/>
                <w:szCs w:val="18"/>
                <w:lang w:val="en-GB"/>
              </w:rPr>
            </w:pPr>
            <w:r w:rsidRPr="005242C1">
              <w:rPr>
                <w:sz w:val="18"/>
                <w:szCs w:val="18"/>
                <w:lang w:val="en-GB"/>
              </w:rPr>
              <w:t xml:space="preserve">Argentina,  Lithuania, Poland, Spain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2","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http://www.mendeley.com/documents/?uuid=d048be38-4426-499e-ab7e-dc150e91b843"]},{"id":"ITEM-3","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3","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59a50f47-b353-4075-8370-ff23c06e417a"]},{"id":"ITEM-4","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4","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b09522ca-72db-4064-b9b0-03f200776d3f"]},{"id":"ITEM-5","itemData":{"author":[{"dropping-particle":"","family":"Valentin","given":"Nieves","non-dropping-particle":"","parse-names":false,"suffix":""}],"container-title":"Experts’ Roundtable on Sustainable Climate Management Strategies","editor":[{"dropping-particle":"","family":"Boersma","given":"Foekje","non-dropping-particle":"","parse-names":false,"suffix":""}],"id":"ITEM-5","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fcad3326-8706-44c3-89af-0d0ebb23b06c"]}],"mendeley":{"formattedCitation":"[2,3,17,21,24]","plainTextFormattedCitation":"[2,3,17,21,24]","previouslyFormattedCitation":"(Bueno et al. 2003; Lugauskas &amp; Krikstaponis 2004; Valentin 2007; Wlazło et al. 2008; Harkawy et al. 201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3,17,21,24]</w:t>
            </w:r>
            <w:r w:rsidRPr="005242C1">
              <w:rPr>
                <w:sz w:val="18"/>
                <w:szCs w:val="18"/>
                <w:lang w:val="en-GB"/>
              </w:rPr>
              <w:fldChar w:fldCharType="end"/>
            </w:r>
          </w:p>
        </w:tc>
        <w:tc>
          <w:tcPr>
            <w:tcW w:w="3392" w:type="dxa"/>
            <w:vAlign w:val="center"/>
          </w:tcPr>
          <w:p w14:paraId="3070F68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8ADE98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1673819E" w14:textId="77777777" w:rsidTr="0038188C">
        <w:trPr>
          <w:trHeight w:val="397"/>
        </w:trPr>
        <w:tc>
          <w:tcPr>
            <w:tcW w:w="4395" w:type="dxa"/>
            <w:shd w:val="clear" w:color="auto" w:fill="auto"/>
            <w:vAlign w:val="center"/>
          </w:tcPr>
          <w:p w14:paraId="16AD954C" w14:textId="6700E083" w:rsidR="00674FB2" w:rsidRPr="00DD1D34" w:rsidRDefault="00674FB2" w:rsidP="00674FB2">
            <w:pPr>
              <w:spacing w:line="276" w:lineRule="auto"/>
              <w:rPr>
                <w:b/>
                <w:i/>
                <w:iCs/>
                <w:sz w:val="18"/>
                <w:szCs w:val="18"/>
                <w:lang w:val="en-GB"/>
              </w:rPr>
            </w:pPr>
            <w:r w:rsidRPr="00E515D4">
              <w:rPr>
                <w:b/>
                <w:i/>
                <w:iCs/>
                <w:sz w:val="18"/>
                <w:szCs w:val="18"/>
                <w:lang w:val="en-GB"/>
              </w:rPr>
              <w:t xml:space="preserve">Gilmaniella </w:t>
            </w:r>
            <w:r w:rsidRPr="00E515D4">
              <w:rPr>
                <w:b/>
                <w:iCs/>
                <w:sz w:val="18"/>
                <w:szCs w:val="18"/>
                <w:lang w:val="en-GB"/>
              </w:rPr>
              <w:t>sp.</w:t>
            </w:r>
            <w:r>
              <w:rPr>
                <w:b/>
                <w:iCs/>
                <w:sz w:val="18"/>
                <w:szCs w:val="18"/>
                <w:lang w:val="en-GB"/>
              </w:rPr>
              <w:t xml:space="preserve"> </w:t>
            </w:r>
            <w:r w:rsidRPr="002C3CD0">
              <w:rPr>
                <w:iCs/>
                <w:sz w:val="18"/>
                <w:szCs w:val="18"/>
                <w:lang w:val="en-GB"/>
              </w:rPr>
              <w:t>G.L. Barron</w:t>
            </w:r>
          </w:p>
        </w:tc>
        <w:tc>
          <w:tcPr>
            <w:tcW w:w="3391" w:type="dxa"/>
            <w:vAlign w:val="center"/>
          </w:tcPr>
          <w:p w14:paraId="1C453D1C" w14:textId="3427721A" w:rsidR="00674FB2" w:rsidRPr="005242C1" w:rsidRDefault="00674FB2"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issue":"1","issued":{"date-parts":[["2017"]]},"page":"40-51","title":"Viable allergenic fungi in a documentary deposit of the National Archive of Cuba","type":"article-journal","volume":"64"},"uris":["http://www.mendeley.com/documents/?uuid=6fcc44b8-43ab-4861-9311-4bf20f85012b"]}],"mendeley":{"formattedCitation":"[29]","plainTextFormattedCitation":"[29]","previouslyFormattedCitation":"(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9]</w:t>
            </w:r>
            <w:r w:rsidRPr="005242C1">
              <w:rPr>
                <w:sz w:val="18"/>
                <w:szCs w:val="18"/>
                <w:lang w:val="en-GB"/>
              </w:rPr>
              <w:fldChar w:fldCharType="end"/>
            </w:r>
          </w:p>
        </w:tc>
        <w:tc>
          <w:tcPr>
            <w:tcW w:w="3392" w:type="dxa"/>
            <w:vAlign w:val="center"/>
          </w:tcPr>
          <w:p w14:paraId="27460D00" w14:textId="20004A7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56D8AD2" w14:textId="4634B89A"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38AADC91" w14:textId="77777777" w:rsidTr="0038188C">
        <w:trPr>
          <w:trHeight w:val="397"/>
        </w:trPr>
        <w:tc>
          <w:tcPr>
            <w:tcW w:w="4395" w:type="dxa"/>
            <w:shd w:val="clear" w:color="auto" w:fill="auto"/>
            <w:vAlign w:val="center"/>
            <w:hideMark/>
          </w:tcPr>
          <w:p w14:paraId="6C0F68CE"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Gliocladium </w:t>
            </w:r>
            <w:r w:rsidRPr="00DD1D34">
              <w:rPr>
                <w:b/>
                <w:iCs/>
                <w:sz w:val="18"/>
                <w:szCs w:val="18"/>
                <w:lang w:val="en-GB"/>
              </w:rPr>
              <w:t>sp.</w:t>
            </w:r>
            <w:r w:rsidRPr="00DD1D34">
              <w:rPr>
                <w:b/>
                <w:i/>
                <w:iCs/>
                <w:sz w:val="18"/>
                <w:szCs w:val="18"/>
                <w:lang w:val="en-GB"/>
              </w:rPr>
              <w:t xml:space="preserve"> </w:t>
            </w:r>
            <w:r w:rsidRPr="009512D2">
              <w:rPr>
                <w:sz w:val="18"/>
                <w:szCs w:val="18"/>
                <w:lang w:val="en-GB"/>
              </w:rPr>
              <w:t>Corda</w:t>
            </w:r>
          </w:p>
        </w:tc>
        <w:tc>
          <w:tcPr>
            <w:tcW w:w="3391" w:type="dxa"/>
            <w:vAlign w:val="center"/>
          </w:tcPr>
          <w:p w14:paraId="2634A637" w14:textId="37B8412D" w:rsidR="00674FB2" w:rsidRPr="005242C1" w:rsidRDefault="00674FB2" w:rsidP="00D85868">
            <w:pPr>
              <w:spacing w:line="276" w:lineRule="auto"/>
              <w:jc w:val="center"/>
              <w:rPr>
                <w:sz w:val="18"/>
                <w:szCs w:val="18"/>
              </w:rPr>
            </w:pPr>
            <w:r w:rsidRPr="005242C1">
              <w:rPr>
                <w:sz w:val="18"/>
                <w:szCs w:val="18"/>
                <w:lang w:val="en-GB"/>
              </w:rPr>
              <w:t xml:space="preserve">Colombia, Poland, Spain </w:t>
            </w:r>
            <w:r w:rsidRPr="005242C1">
              <w:rPr>
                <w:sz w:val="18"/>
                <w:szCs w:val="18"/>
                <w:lang w:val="en-GB"/>
              </w:rPr>
              <w:fldChar w:fldCharType="begin" w:fldLock="1"/>
            </w:r>
            <w:r w:rsidR="00B056A6">
              <w:rPr>
                <w:sz w:val="18"/>
                <w:szCs w:val="18"/>
                <w:lang w:val="en-GB"/>
              </w:rPr>
              <w:instrText>ADDIN CSL_CITATION {"citationItems":[{"id":"ITEM-1","itemData":{"author":[{"dropping-particle":"","family":"Valentin","given":"Nieves","non-dropping-particle":"","parse-names":false,"suffix":""}],"container-title":"Experts’ Roundtable on Sustainable Climate Management Strategies","editor":[{"dropping-particle":"","family":"Boersma","given":"Foekje","non-dropping-particle":"","parse-names":false,"suffix":""}],"id":"ITEM-1","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id":"ITEM-2","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2","issue":"3","issued":{"date-parts":[["2015"]]},"page":"537-547","title":"Determinación y comparación aerobiológica en tres archivos de la empresa de energía de Boyacá, Tunja (Colombia)","type":"article-journal","volume":"31"},"uris":["http://www.mendeley.com/documents/?uuid=fbe0ce50-63cf-4dfe-9366-1abb83378c6d"]},{"id":"ITEM-3","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3","issue":"3","issued":{"date-parts":[["2015"]]},"page":"389-401","title":"Assessment of microbiological contamination in the work environments of museums, archives and libraries","type":"article-journal","volume":"31"},"uris":["http://www.mendeley.com/documents/?uuid=787ec923-8449-41a1-926e-3abc447246d4"]}],"mendeley":{"formattedCitation":"[9,19,24]","plainTextFormattedCitation":"[9,19,24]","previouslyFormattedCitation":"(Valentin 2007; Hernández-Velandia &amp; Lizarazo-Forero 2015;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19,24]</w:t>
            </w:r>
            <w:r w:rsidRPr="005242C1">
              <w:rPr>
                <w:sz w:val="18"/>
                <w:szCs w:val="18"/>
                <w:lang w:val="en-GB"/>
              </w:rPr>
              <w:fldChar w:fldCharType="end"/>
            </w:r>
          </w:p>
        </w:tc>
        <w:tc>
          <w:tcPr>
            <w:tcW w:w="3392" w:type="dxa"/>
            <w:vAlign w:val="center"/>
          </w:tcPr>
          <w:p w14:paraId="4CD95DBA" w14:textId="227473C6" w:rsidR="00674FB2" w:rsidRPr="00B056A6"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w:instrText>
            </w:r>
            <w:r w:rsidR="00B056A6" w:rsidRPr="00B056A6">
              <w:rPr>
                <w:sz w:val="18"/>
                <w:szCs w:val="18"/>
                <w:lang w:val="en-GB"/>
              </w:rPr>
              <w:instrText>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95daf3f-55a7-4bd3-880a-de27b0dd8c23"]}],"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49ED88EE" w14:textId="77777777" w:rsidR="00674FB2" w:rsidRPr="00B056A6" w:rsidRDefault="00674FB2" w:rsidP="00674FB2">
            <w:pPr>
              <w:spacing w:line="276" w:lineRule="auto"/>
              <w:jc w:val="center"/>
              <w:rPr>
                <w:sz w:val="18"/>
                <w:szCs w:val="18"/>
                <w:lang w:val="en-GB"/>
              </w:rPr>
            </w:pPr>
            <w:r w:rsidRPr="00B056A6">
              <w:rPr>
                <w:sz w:val="18"/>
                <w:szCs w:val="18"/>
                <w:lang w:val="en-GB"/>
              </w:rPr>
              <w:t>-</w:t>
            </w:r>
          </w:p>
        </w:tc>
      </w:tr>
      <w:tr w:rsidR="00674FB2" w:rsidRPr="0030132A" w14:paraId="1E9461F1" w14:textId="77777777" w:rsidTr="005D7B64">
        <w:trPr>
          <w:trHeight w:val="397"/>
        </w:trPr>
        <w:tc>
          <w:tcPr>
            <w:tcW w:w="4395" w:type="dxa"/>
            <w:shd w:val="clear" w:color="auto" w:fill="auto"/>
            <w:vAlign w:val="center"/>
            <w:hideMark/>
          </w:tcPr>
          <w:p w14:paraId="0DDC72CE" w14:textId="7E814D59" w:rsidR="00674FB2" w:rsidRPr="00B056A6" w:rsidRDefault="00674FB2" w:rsidP="00674FB2">
            <w:pPr>
              <w:spacing w:line="276" w:lineRule="auto"/>
              <w:rPr>
                <w:b/>
                <w:i/>
                <w:iCs/>
                <w:sz w:val="18"/>
                <w:szCs w:val="18"/>
                <w:lang w:val="en-GB"/>
              </w:rPr>
            </w:pPr>
            <w:r w:rsidRPr="00B056A6">
              <w:rPr>
                <w:b/>
                <w:i/>
                <w:iCs/>
                <w:sz w:val="18"/>
                <w:szCs w:val="18"/>
                <w:lang w:val="en-GB"/>
              </w:rPr>
              <w:t>Gliocladium catenulatum</w:t>
            </w:r>
            <w:r w:rsidRPr="00B056A6">
              <w:rPr>
                <w:b/>
                <w:sz w:val="18"/>
                <w:szCs w:val="18"/>
                <w:lang w:val="en-GB"/>
              </w:rPr>
              <w:t xml:space="preserve"> </w:t>
            </w:r>
            <w:r w:rsidRPr="00B056A6">
              <w:rPr>
                <w:sz w:val="18"/>
                <w:szCs w:val="18"/>
                <w:lang w:val="en-GB"/>
              </w:rPr>
              <w:t>J.C. Gilman &amp; E.V. Abbott</w:t>
            </w:r>
          </w:p>
        </w:tc>
        <w:tc>
          <w:tcPr>
            <w:tcW w:w="10175" w:type="dxa"/>
            <w:gridSpan w:val="3"/>
            <w:vAlign w:val="center"/>
          </w:tcPr>
          <w:p w14:paraId="21218913" w14:textId="000FDA76" w:rsidR="00674FB2" w:rsidRPr="00B056A6" w:rsidRDefault="00674FB2" w:rsidP="00674FB2">
            <w:pPr>
              <w:spacing w:line="276" w:lineRule="auto"/>
              <w:jc w:val="center"/>
              <w:rPr>
                <w:i/>
                <w:sz w:val="18"/>
                <w:szCs w:val="18"/>
                <w:lang w:val="en-GB"/>
              </w:rPr>
            </w:pPr>
            <w:r w:rsidRPr="00B056A6">
              <w:rPr>
                <w:i/>
                <w:sz w:val="18"/>
                <w:szCs w:val="18"/>
                <w:lang w:val="en-GB"/>
              </w:rPr>
              <w:t>See current name: Clonostachys rosea f. catenulata</w:t>
            </w:r>
          </w:p>
        </w:tc>
      </w:tr>
      <w:tr w:rsidR="00674FB2" w:rsidRPr="00DD1D34" w14:paraId="09A44A22" w14:textId="77777777" w:rsidTr="0038188C">
        <w:trPr>
          <w:trHeight w:val="397"/>
        </w:trPr>
        <w:tc>
          <w:tcPr>
            <w:tcW w:w="4395" w:type="dxa"/>
            <w:shd w:val="clear" w:color="auto" w:fill="auto"/>
            <w:vAlign w:val="center"/>
            <w:hideMark/>
          </w:tcPr>
          <w:p w14:paraId="3D7E0B54" w14:textId="77777777" w:rsidR="00674FB2" w:rsidRPr="00B056A6" w:rsidRDefault="00674FB2" w:rsidP="00674FB2">
            <w:pPr>
              <w:spacing w:line="276" w:lineRule="auto"/>
              <w:rPr>
                <w:b/>
                <w:i/>
                <w:iCs/>
                <w:sz w:val="18"/>
                <w:szCs w:val="18"/>
                <w:lang w:val="en-GB"/>
              </w:rPr>
            </w:pPr>
            <w:r w:rsidRPr="00B056A6">
              <w:rPr>
                <w:b/>
                <w:i/>
                <w:iCs/>
                <w:sz w:val="18"/>
                <w:szCs w:val="18"/>
                <w:lang w:val="en-GB"/>
              </w:rPr>
              <w:t xml:space="preserve">Gliocladium roseum </w:t>
            </w:r>
            <w:r w:rsidRPr="00B056A6">
              <w:rPr>
                <w:sz w:val="18"/>
                <w:szCs w:val="18"/>
                <w:lang w:val="en-GB"/>
              </w:rPr>
              <w:t>Bainier</w:t>
            </w:r>
          </w:p>
        </w:tc>
        <w:tc>
          <w:tcPr>
            <w:tcW w:w="3391" w:type="dxa"/>
            <w:vAlign w:val="center"/>
          </w:tcPr>
          <w:p w14:paraId="278578DF" w14:textId="29758B50" w:rsidR="00674FB2" w:rsidRPr="005242C1" w:rsidRDefault="00674FB2" w:rsidP="00D85868">
            <w:pPr>
              <w:spacing w:line="276" w:lineRule="auto"/>
              <w:jc w:val="center"/>
              <w:rPr>
                <w:sz w:val="18"/>
                <w:szCs w:val="18"/>
                <w:lang w:val="en-GB"/>
              </w:rPr>
            </w:pPr>
            <w:r w:rsidRPr="00B056A6">
              <w:rPr>
                <w:sz w:val="18"/>
                <w:szCs w:val="18"/>
                <w:lang w:val="en-GB"/>
              </w:rPr>
              <w:t xml:space="preserve">Lithuania </w:t>
            </w:r>
            <w:r w:rsidRPr="005242C1">
              <w:rPr>
                <w:sz w:val="18"/>
                <w:szCs w:val="18"/>
                <w:lang w:val="en-GB"/>
              </w:rPr>
              <w:fldChar w:fldCharType="begin" w:fldLock="1"/>
            </w:r>
            <w:r w:rsidR="00B056A6" w:rsidRPr="00B056A6">
              <w:rPr>
                <w:sz w:val="18"/>
                <w:szCs w:val="18"/>
                <w:lang w:val="en-GB"/>
              </w:rPr>
              <w:instrText xml:space="preserve">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w:instrText>
            </w:r>
            <w:r w:rsidR="00B056A6">
              <w:rPr>
                <w:sz w:val="18"/>
                <w:szCs w:val="18"/>
              </w:rPr>
              <w:instrText>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467AD74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1A2B26F" w14:textId="76969067" w:rsidR="00674FB2" w:rsidRPr="005242C1" w:rsidRDefault="00674FB2" w:rsidP="00D85868">
            <w:pPr>
              <w:spacing w:line="276" w:lineRule="auto"/>
              <w:jc w:val="center"/>
              <w:rPr>
                <w:sz w:val="18"/>
                <w:szCs w:val="18"/>
                <w:lang w:val="en-GB"/>
              </w:rPr>
            </w:pPr>
            <w:r w:rsidRPr="005242C1">
              <w:rPr>
                <w:sz w:val="18"/>
                <w:szCs w:val="18"/>
                <w:lang w:val="en-GB"/>
              </w:rPr>
              <w:t xml:space="preserve">Israel </w:t>
            </w:r>
            <w:r w:rsidRPr="005242C1">
              <w:rPr>
                <w:sz w:val="18"/>
                <w:szCs w:val="18"/>
                <w:lang w:val="en-GB"/>
              </w:rPr>
              <w:fldChar w:fldCharType="begin" w:fldLock="1"/>
            </w:r>
            <w:r w:rsidR="00B056A6">
              <w:rPr>
                <w:sz w:val="18"/>
                <w:szCs w:val="18"/>
                <w:lang w:val="en-GB"/>
              </w:rPr>
              <w:instrText>ADDIN CSL_CITATION {"citationItems":[{"id":"ITEM-1","itemData":{"author":[{"dropping-particle":"","family":"Nol","given":"Lea","non-dropping-particle":"","parse-names":false,"suffix":""},{"dropping-particle":"","family":"Kenneth","given":"R. G.","non-dropping-particle":"","parse-names":false,"suffix":""}],"container-title":"International Biodeterioration &amp; Biodegradation","id":"ITEM-1","issued":{"date-parts":[["2001"]]},"page":"98-104","title":"Biological factors of foxing in postage stamp paper","type":"article-journal","volume":"48"},"uris":["http://www.mendeley.com/documents/?uuid=bf4ba301-a5b9-4c5e-9012-a6c347369c5b","http://www.mendeley.com/documents/?uuid=a21df589-0da9-4ae1-9f56-87b96f4ed743"]}],"mendeley":{"formattedCitation":"[52]","plainTextFormattedCitation":"[52]","previouslyFormattedCitation":"(Nol &amp; Kenneth 200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2]</w:t>
            </w:r>
            <w:r w:rsidRPr="005242C1">
              <w:rPr>
                <w:sz w:val="18"/>
                <w:szCs w:val="18"/>
                <w:lang w:val="en-GB"/>
              </w:rPr>
              <w:fldChar w:fldCharType="end"/>
            </w:r>
          </w:p>
        </w:tc>
      </w:tr>
      <w:tr w:rsidR="00674FB2" w:rsidRPr="0030132A" w14:paraId="13D14022" w14:textId="77777777" w:rsidTr="005D7B64">
        <w:trPr>
          <w:trHeight w:val="397"/>
        </w:trPr>
        <w:tc>
          <w:tcPr>
            <w:tcW w:w="4395" w:type="dxa"/>
            <w:shd w:val="clear" w:color="auto" w:fill="auto"/>
            <w:vAlign w:val="center"/>
            <w:hideMark/>
          </w:tcPr>
          <w:p w14:paraId="7EBCACED" w14:textId="0A759E19" w:rsidR="00674FB2" w:rsidRPr="00DD1D34" w:rsidRDefault="00674FB2" w:rsidP="00674FB2">
            <w:pPr>
              <w:spacing w:line="276" w:lineRule="auto"/>
              <w:rPr>
                <w:b/>
                <w:i/>
                <w:iCs/>
                <w:sz w:val="18"/>
                <w:szCs w:val="18"/>
                <w:lang w:val="en-GB"/>
              </w:rPr>
            </w:pPr>
            <w:r w:rsidRPr="00D55A60">
              <w:rPr>
                <w:b/>
                <w:i/>
                <w:iCs/>
                <w:sz w:val="18"/>
                <w:szCs w:val="18"/>
              </w:rPr>
              <w:lastRenderedPageBreak/>
              <w:t>Gliocladium virens</w:t>
            </w:r>
            <w:r w:rsidRPr="00D55A60">
              <w:rPr>
                <w:i/>
                <w:iCs/>
                <w:sz w:val="18"/>
                <w:szCs w:val="18"/>
              </w:rPr>
              <w:t xml:space="preserve"> </w:t>
            </w:r>
            <w:r w:rsidRPr="00D55A60">
              <w:rPr>
                <w:sz w:val="18"/>
                <w:szCs w:val="18"/>
              </w:rPr>
              <w:t xml:space="preserve">J. H. Mill. </w:t>
            </w:r>
            <w:r w:rsidRPr="009512D2">
              <w:rPr>
                <w:sz w:val="18"/>
                <w:szCs w:val="18"/>
                <w:lang w:val="en-GB"/>
              </w:rPr>
              <w:t>Giddens &amp; A.A. Foster</w:t>
            </w:r>
          </w:p>
        </w:tc>
        <w:tc>
          <w:tcPr>
            <w:tcW w:w="10175" w:type="dxa"/>
            <w:gridSpan w:val="3"/>
            <w:vAlign w:val="center"/>
          </w:tcPr>
          <w:p w14:paraId="45D83E0D" w14:textId="67E14201" w:rsidR="00674FB2" w:rsidRPr="005242C1" w:rsidRDefault="00674FB2" w:rsidP="00674FB2">
            <w:pPr>
              <w:spacing w:line="276" w:lineRule="auto"/>
              <w:jc w:val="center"/>
              <w:rPr>
                <w:i/>
                <w:sz w:val="18"/>
                <w:szCs w:val="18"/>
                <w:lang w:val="en-GB"/>
              </w:rPr>
            </w:pPr>
            <w:r w:rsidRPr="005242C1">
              <w:rPr>
                <w:i/>
                <w:sz w:val="18"/>
                <w:szCs w:val="18"/>
                <w:lang w:val="en-GB"/>
              </w:rPr>
              <w:t>See current name: Trichoderma virens</w:t>
            </w:r>
          </w:p>
        </w:tc>
      </w:tr>
      <w:tr w:rsidR="00674FB2" w:rsidRPr="00DD1D34" w14:paraId="5583E6BB" w14:textId="77777777" w:rsidTr="0038188C">
        <w:trPr>
          <w:trHeight w:val="397"/>
        </w:trPr>
        <w:tc>
          <w:tcPr>
            <w:tcW w:w="4395" w:type="dxa"/>
            <w:shd w:val="clear" w:color="auto" w:fill="auto"/>
            <w:vAlign w:val="center"/>
            <w:hideMark/>
          </w:tcPr>
          <w:p w14:paraId="00C8AF7B" w14:textId="624A4590" w:rsidR="00674FB2" w:rsidRPr="00AE733B" w:rsidRDefault="00674FB2" w:rsidP="00674FB2">
            <w:pPr>
              <w:spacing w:line="276" w:lineRule="auto"/>
              <w:rPr>
                <w:b/>
                <w:i/>
                <w:iCs/>
                <w:sz w:val="18"/>
                <w:szCs w:val="18"/>
                <w:lang w:val="en-GB"/>
              </w:rPr>
            </w:pPr>
            <w:r w:rsidRPr="00AE733B">
              <w:rPr>
                <w:b/>
                <w:i/>
                <w:iCs/>
                <w:sz w:val="18"/>
                <w:szCs w:val="18"/>
                <w:lang w:val="en-GB"/>
              </w:rPr>
              <w:t xml:space="preserve">Gliomastix murorum </w:t>
            </w:r>
            <w:r w:rsidRPr="00AE733B">
              <w:rPr>
                <w:iCs/>
                <w:sz w:val="18"/>
                <w:szCs w:val="18"/>
                <w:lang w:val="en-GB"/>
              </w:rPr>
              <w:t>(Corda) S. Hughes</w:t>
            </w:r>
          </w:p>
        </w:tc>
        <w:tc>
          <w:tcPr>
            <w:tcW w:w="3391" w:type="dxa"/>
            <w:vAlign w:val="center"/>
          </w:tcPr>
          <w:p w14:paraId="2E00AE31" w14:textId="36E030CB" w:rsidR="00674FB2" w:rsidRPr="005242C1" w:rsidRDefault="00674FB2" w:rsidP="00D85868">
            <w:pPr>
              <w:spacing w:line="276" w:lineRule="auto"/>
              <w:jc w:val="center"/>
              <w:rPr>
                <w:sz w:val="18"/>
                <w:szCs w:val="18"/>
              </w:rPr>
            </w:pPr>
            <w:r w:rsidRPr="005242C1">
              <w:rPr>
                <w:bCs/>
                <w:sz w:val="18"/>
                <w:szCs w:val="18"/>
              </w:rPr>
              <w:t>Lithuania</w:t>
            </w:r>
            <w:r w:rsidRPr="005242C1">
              <w:rPr>
                <w:sz w:val="18"/>
                <w:szCs w:val="18"/>
              </w:rPr>
              <w:t xml:space="preserve">, Poland </w:t>
            </w:r>
            <w:r w:rsidRPr="005242C1">
              <w:rPr>
                <w:sz w:val="18"/>
                <w:szCs w:val="18"/>
                <w:lang w:val="en-GB"/>
              </w:rPr>
              <w:fldChar w:fldCharType="begin" w:fldLock="1"/>
            </w:r>
            <w:r w:rsidR="00B056A6">
              <w:rPr>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cddb3a61-7915-434a-bc69-3dd0181cd509"]}],"mendeley":{"formattedCitation":"[3,18]","plainTextFormattedCitation":"[3,18]","previouslyFormattedCitation":"(Lugauskas &amp; Krikstaponis 2004; 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18]</w:t>
            </w:r>
            <w:r w:rsidRPr="005242C1">
              <w:rPr>
                <w:sz w:val="18"/>
                <w:szCs w:val="18"/>
                <w:lang w:val="en-GB"/>
              </w:rPr>
              <w:fldChar w:fldCharType="end"/>
            </w:r>
          </w:p>
        </w:tc>
        <w:tc>
          <w:tcPr>
            <w:tcW w:w="3392" w:type="dxa"/>
            <w:vAlign w:val="center"/>
          </w:tcPr>
          <w:p w14:paraId="6B276398" w14:textId="3271BFA8"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shd w:val="clear" w:color="000000" w:fill="FFFFFF"/>
            <w:vAlign w:val="center"/>
            <w:hideMark/>
          </w:tcPr>
          <w:p w14:paraId="6124A2B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0A62D956" w14:textId="77777777" w:rsidTr="0038188C">
        <w:trPr>
          <w:trHeight w:val="397"/>
        </w:trPr>
        <w:tc>
          <w:tcPr>
            <w:tcW w:w="4395" w:type="dxa"/>
            <w:shd w:val="clear" w:color="auto" w:fill="auto"/>
            <w:vAlign w:val="center"/>
          </w:tcPr>
          <w:p w14:paraId="5D960FCC" w14:textId="5554EB62" w:rsidR="00674FB2" w:rsidRPr="00DD1D34" w:rsidRDefault="00674FB2" w:rsidP="00674FB2">
            <w:pPr>
              <w:spacing w:line="276" w:lineRule="auto"/>
              <w:rPr>
                <w:b/>
                <w:i/>
                <w:iCs/>
                <w:sz w:val="18"/>
                <w:szCs w:val="18"/>
                <w:lang w:val="en-GB"/>
              </w:rPr>
            </w:pPr>
            <w:r w:rsidRPr="00DD1D34">
              <w:rPr>
                <w:b/>
                <w:i/>
                <w:iCs/>
                <w:sz w:val="18"/>
                <w:szCs w:val="18"/>
                <w:lang w:val="en-GB"/>
              </w:rPr>
              <w:t>Gloeoph</w:t>
            </w:r>
            <w:r>
              <w:rPr>
                <w:b/>
                <w:i/>
                <w:iCs/>
                <w:sz w:val="18"/>
                <w:szCs w:val="18"/>
                <w:lang w:val="en-GB"/>
              </w:rPr>
              <w:t>y</w:t>
            </w:r>
            <w:r w:rsidRPr="00DD1D34">
              <w:rPr>
                <w:b/>
                <w:i/>
                <w:iCs/>
                <w:sz w:val="18"/>
                <w:szCs w:val="18"/>
                <w:lang w:val="en-GB"/>
              </w:rPr>
              <w:t>llum abietinum</w:t>
            </w:r>
            <w:r w:rsidRPr="009512D2">
              <w:rPr>
                <w:i/>
                <w:iCs/>
                <w:sz w:val="18"/>
                <w:szCs w:val="18"/>
                <w:lang w:val="en-GB"/>
              </w:rPr>
              <w:t xml:space="preserve"> </w:t>
            </w:r>
            <w:r w:rsidRPr="009512D2">
              <w:rPr>
                <w:iCs/>
                <w:sz w:val="18"/>
                <w:szCs w:val="18"/>
                <w:lang w:val="en-GB"/>
              </w:rPr>
              <w:t>(Bull.) P. Karst.</w:t>
            </w:r>
          </w:p>
        </w:tc>
        <w:tc>
          <w:tcPr>
            <w:tcW w:w="3391" w:type="dxa"/>
            <w:vAlign w:val="center"/>
          </w:tcPr>
          <w:p w14:paraId="60E8EED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31F4688" w14:textId="72578AA8"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shd w:val="clear" w:color="auto" w:fill="auto"/>
            <w:vAlign w:val="center"/>
          </w:tcPr>
          <w:p w14:paraId="41E1B17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2F2D6D" w14:paraId="753FBE0B" w14:textId="77777777" w:rsidTr="0038188C">
        <w:trPr>
          <w:trHeight w:val="397"/>
        </w:trPr>
        <w:tc>
          <w:tcPr>
            <w:tcW w:w="4395" w:type="dxa"/>
            <w:shd w:val="clear" w:color="auto" w:fill="auto"/>
            <w:vAlign w:val="center"/>
          </w:tcPr>
          <w:p w14:paraId="66567908" w14:textId="5E75DD52" w:rsidR="00674FB2" w:rsidRPr="00DD1D34" w:rsidRDefault="00674FB2" w:rsidP="00674FB2">
            <w:pPr>
              <w:spacing w:line="276" w:lineRule="auto"/>
              <w:rPr>
                <w:b/>
                <w:i/>
                <w:iCs/>
                <w:sz w:val="18"/>
                <w:szCs w:val="18"/>
                <w:lang w:val="en-GB"/>
              </w:rPr>
            </w:pPr>
            <w:r w:rsidRPr="00902E5E">
              <w:rPr>
                <w:b/>
                <w:i/>
                <w:iCs/>
                <w:sz w:val="18"/>
                <w:szCs w:val="18"/>
                <w:lang w:val="en-GB"/>
              </w:rPr>
              <w:t xml:space="preserve">Gloeophyllum </w:t>
            </w:r>
            <w:r>
              <w:rPr>
                <w:b/>
                <w:iCs/>
                <w:sz w:val="18"/>
                <w:szCs w:val="18"/>
                <w:lang w:val="en-GB"/>
              </w:rPr>
              <w:t xml:space="preserve">sp. </w:t>
            </w:r>
            <w:r w:rsidRPr="00902E5E">
              <w:rPr>
                <w:iCs/>
                <w:sz w:val="18"/>
                <w:szCs w:val="18"/>
                <w:lang w:val="en-GB"/>
              </w:rPr>
              <w:t>P. Karst.</w:t>
            </w:r>
          </w:p>
        </w:tc>
        <w:tc>
          <w:tcPr>
            <w:tcW w:w="3391" w:type="dxa"/>
            <w:vAlign w:val="center"/>
          </w:tcPr>
          <w:p w14:paraId="1E6E1FF2" w14:textId="017A3DE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1CC39F2" w14:textId="49A4BE7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2D7A0C7" w14:textId="475FCE2A"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4B4C0E" w14:paraId="2378253E" w14:textId="77777777" w:rsidTr="0038188C">
        <w:trPr>
          <w:trHeight w:val="397"/>
        </w:trPr>
        <w:tc>
          <w:tcPr>
            <w:tcW w:w="4395" w:type="dxa"/>
            <w:shd w:val="clear" w:color="auto" w:fill="auto"/>
            <w:vAlign w:val="center"/>
          </w:tcPr>
          <w:p w14:paraId="60DC834F" w14:textId="634A5615" w:rsidR="00674FB2" w:rsidRPr="004B4C0E" w:rsidRDefault="00674FB2" w:rsidP="00674FB2">
            <w:pPr>
              <w:spacing w:line="276" w:lineRule="auto"/>
              <w:rPr>
                <w:sz w:val="20"/>
                <w:szCs w:val="20"/>
                <w:lang w:val="en-GB"/>
              </w:rPr>
            </w:pPr>
            <w:r w:rsidRPr="004B4C0E">
              <w:rPr>
                <w:b/>
                <w:i/>
                <w:iCs/>
                <w:sz w:val="18"/>
                <w:szCs w:val="18"/>
                <w:lang w:val="en-GB"/>
              </w:rPr>
              <w:t xml:space="preserve">Gloeophyllum sepiarium </w:t>
            </w:r>
            <w:r w:rsidRPr="004B4C0E">
              <w:rPr>
                <w:iCs/>
                <w:sz w:val="18"/>
                <w:szCs w:val="18"/>
                <w:lang w:val="en-GB"/>
              </w:rPr>
              <w:t>(Wulfen) P. Karst.</w:t>
            </w:r>
            <w:r w:rsidRPr="004B4C0E">
              <w:rPr>
                <w:sz w:val="20"/>
                <w:szCs w:val="20"/>
                <w:lang w:val="en-GB"/>
              </w:rPr>
              <w:t xml:space="preserve"> </w:t>
            </w:r>
          </w:p>
        </w:tc>
        <w:tc>
          <w:tcPr>
            <w:tcW w:w="3391" w:type="dxa"/>
            <w:vAlign w:val="center"/>
          </w:tcPr>
          <w:p w14:paraId="06A66690" w14:textId="5869CAB1"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38B95544" w14:textId="1727AA0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908D8F6" w14:textId="67B35F34"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CA748F" w14:paraId="4FF9F9E4" w14:textId="77777777" w:rsidTr="0038188C">
        <w:trPr>
          <w:trHeight w:val="397"/>
        </w:trPr>
        <w:tc>
          <w:tcPr>
            <w:tcW w:w="4395" w:type="dxa"/>
            <w:shd w:val="clear" w:color="auto" w:fill="auto"/>
            <w:vAlign w:val="center"/>
          </w:tcPr>
          <w:p w14:paraId="27A40839" w14:textId="33C976B5" w:rsidR="00674FB2" w:rsidRPr="003374B2" w:rsidRDefault="00674FB2" w:rsidP="00674FB2">
            <w:pPr>
              <w:spacing w:line="276" w:lineRule="auto"/>
              <w:rPr>
                <w:sz w:val="20"/>
                <w:szCs w:val="20"/>
                <w:lang w:val="en-GB"/>
              </w:rPr>
            </w:pPr>
            <w:r w:rsidRPr="003374B2">
              <w:rPr>
                <w:b/>
                <w:i/>
                <w:iCs/>
                <w:sz w:val="18"/>
                <w:szCs w:val="18"/>
                <w:lang w:val="en-GB"/>
              </w:rPr>
              <w:t xml:space="preserve">Gloeophyllum subferrugineum </w:t>
            </w:r>
            <w:r w:rsidRPr="003374B2">
              <w:rPr>
                <w:iCs/>
                <w:sz w:val="18"/>
                <w:szCs w:val="18"/>
                <w:lang w:val="en-GB"/>
              </w:rPr>
              <w:t>(Berk.) Bondartsev &amp; Singer</w:t>
            </w:r>
            <w:r w:rsidRPr="003374B2">
              <w:rPr>
                <w:sz w:val="20"/>
                <w:szCs w:val="20"/>
                <w:lang w:val="en-GB"/>
              </w:rPr>
              <w:t xml:space="preserve"> </w:t>
            </w:r>
          </w:p>
        </w:tc>
        <w:tc>
          <w:tcPr>
            <w:tcW w:w="3391" w:type="dxa"/>
            <w:vAlign w:val="center"/>
          </w:tcPr>
          <w:p w14:paraId="5ADC408E" w14:textId="59702291"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4EA57D39" w14:textId="09100D9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DC1D44A" w14:textId="47E505CF"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0BCB91AA" w14:textId="77777777" w:rsidTr="0038188C">
        <w:trPr>
          <w:trHeight w:val="397"/>
        </w:trPr>
        <w:tc>
          <w:tcPr>
            <w:tcW w:w="4395" w:type="dxa"/>
            <w:shd w:val="clear" w:color="auto" w:fill="auto"/>
            <w:vAlign w:val="center"/>
          </w:tcPr>
          <w:p w14:paraId="5624985E" w14:textId="6D1A06D2" w:rsidR="00674FB2" w:rsidRPr="004B6C05" w:rsidRDefault="00674FB2" w:rsidP="00674FB2">
            <w:pPr>
              <w:spacing w:line="276" w:lineRule="auto"/>
              <w:rPr>
                <w:b/>
                <w:i/>
                <w:iCs/>
                <w:sz w:val="18"/>
                <w:szCs w:val="18"/>
              </w:rPr>
            </w:pPr>
            <w:r w:rsidRPr="004B6C05">
              <w:rPr>
                <w:b/>
                <w:i/>
                <w:iCs/>
                <w:sz w:val="18"/>
                <w:szCs w:val="18"/>
              </w:rPr>
              <w:t xml:space="preserve">Gloeotinia granigena </w:t>
            </w:r>
            <w:r w:rsidRPr="004B6C05">
              <w:rPr>
                <w:iCs/>
                <w:sz w:val="18"/>
                <w:szCs w:val="18"/>
              </w:rPr>
              <w:t>(Quél.) T. Schumach.</w:t>
            </w:r>
          </w:p>
        </w:tc>
        <w:tc>
          <w:tcPr>
            <w:tcW w:w="3391" w:type="dxa"/>
            <w:vAlign w:val="center"/>
          </w:tcPr>
          <w:p w14:paraId="54F63613" w14:textId="155BED55"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04854E46" w14:textId="02AC8ADB"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09187EF7" w14:textId="2472D354" w:rsidR="00674FB2" w:rsidRPr="005242C1" w:rsidRDefault="00674FB2" w:rsidP="00D85868">
            <w:pPr>
              <w:spacing w:line="276" w:lineRule="auto"/>
              <w:jc w:val="center"/>
              <w:rPr>
                <w:sz w:val="18"/>
                <w:szCs w:val="18"/>
                <w:lang w:val="en-GB"/>
              </w:rPr>
            </w:pPr>
            <w:r w:rsidRPr="005242C1">
              <w:rPr>
                <w:sz w:val="18"/>
                <w:szCs w:val="18"/>
                <w:lang w:val="en-GB"/>
              </w:rPr>
              <w:t xml:space="preserve">France </w:t>
            </w:r>
            <w:r w:rsidRPr="005242C1">
              <w:rPr>
                <w:sz w:val="18"/>
                <w:szCs w:val="18"/>
                <w:lang w:val="en-GB"/>
              </w:rPr>
              <w:fldChar w:fldCharType="begin" w:fldLock="1"/>
            </w:r>
            <w:r w:rsidR="00B056A6">
              <w:rPr>
                <w:sz w:val="18"/>
                <w:szCs w:val="18"/>
                <w:lang w:val="en-GB"/>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6]</w:t>
            </w:r>
            <w:r w:rsidRPr="005242C1">
              <w:rPr>
                <w:sz w:val="18"/>
                <w:szCs w:val="18"/>
                <w:lang w:val="en-GB"/>
              </w:rPr>
              <w:fldChar w:fldCharType="end"/>
            </w:r>
          </w:p>
        </w:tc>
      </w:tr>
      <w:tr w:rsidR="00674FB2" w:rsidRPr="0030132A" w14:paraId="79055063" w14:textId="77777777" w:rsidTr="005D7B64">
        <w:trPr>
          <w:trHeight w:val="397"/>
        </w:trPr>
        <w:tc>
          <w:tcPr>
            <w:tcW w:w="4395" w:type="dxa"/>
            <w:shd w:val="clear" w:color="auto" w:fill="auto"/>
            <w:vAlign w:val="center"/>
            <w:hideMark/>
          </w:tcPr>
          <w:p w14:paraId="0D387251" w14:textId="65764866" w:rsidR="00674FB2" w:rsidRPr="004B6C05" w:rsidRDefault="00674FB2" w:rsidP="00674FB2">
            <w:pPr>
              <w:spacing w:line="276" w:lineRule="auto"/>
              <w:rPr>
                <w:b/>
                <w:i/>
                <w:iCs/>
                <w:sz w:val="18"/>
                <w:szCs w:val="18"/>
                <w:lang w:val="en-GB"/>
              </w:rPr>
            </w:pPr>
            <w:r w:rsidRPr="004B6C05">
              <w:rPr>
                <w:b/>
                <w:i/>
                <w:iCs/>
                <w:sz w:val="18"/>
                <w:szCs w:val="18"/>
                <w:lang w:val="en-GB"/>
              </w:rPr>
              <w:t xml:space="preserve">Gloeotinia temulenta </w:t>
            </w:r>
            <w:r w:rsidRPr="004B6C05">
              <w:rPr>
                <w:iCs/>
                <w:sz w:val="18"/>
                <w:szCs w:val="18"/>
                <w:lang w:val="en-GB"/>
              </w:rPr>
              <w:t>(Prill. &amp; Delacr.) M. Wilson, Noble &amp; E.G. Gray</w:t>
            </w:r>
          </w:p>
        </w:tc>
        <w:tc>
          <w:tcPr>
            <w:tcW w:w="10175" w:type="dxa"/>
            <w:gridSpan w:val="3"/>
            <w:vAlign w:val="center"/>
          </w:tcPr>
          <w:p w14:paraId="3752A80A" w14:textId="10A64494" w:rsidR="00674FB2" w:rsidRPr="005242C1" w:rsidRDefault="00674FB2" w:rsidP="00674FB2">
            <w:pPr>
              <w:spacing w:line="276" w:lineRule="auto"/>
              <w:jc w:val="center"/>
              <w:rPr>
                <w:i/>
                <w:sz w:val="18"/>
                <w:szCs w:val="18"/>
                <w:lang w:val="en-GB"/>
              </w:rPr>
            </w:pPr>
            <w:r w:rsidRPr="005242C1">
              <w:rPr>
                <w:i/>
                <w:sz w:val="18"/>
                <w:szCs w:val="18"/>
                <w:lang w:val="en-GB"/>
              </w:rPr>
              <w:t>See current name: Gloeotinia granigena</w:t>
            </w:r>
          </w:p>
        </w:tc>
      </w:tr>
      <w:tr w:rsidR="00674FB2" w:rsidRPr="0030132A" w14:paraId="035EA9D3" w14:textId="77777777" w:rsidTr="005D7B64">
        <w:trPr>
          <w:trHeight w:val="397"/>
        </w:trPr>
        <w:tc>
          <w:tcPr>
            <w:tcW w:w="4395" w:type="dxa"/>
            <w:shd w:val="clear" w:color="auto" w:fill="auto"/>
            <w:vAlign w:val="center"/>
          </w:tcPr>
          <w:p w14:paraId="3E1C2B29" w14:textId="4FB1DA29" w:rsidR="00674FB2" w:rsidRPr="00D7575B" w:rsidRDefault="00674FB2" w:rsidP="00674FB2">
            <w:pPr>
              <w:spacing w:line="276" w:lineRule="auto"/>
              <w:rPr>
                <w:sz w:val="20"/>
                <w:szCs w:val="20"/>
                <w:lang w:val="en-GB"/>
              </w:rPr>
            </w:pPr>
            <w:r w:rsidRPr="00BA1FF3">
              <w:rPr>
                <w:b/>
                <w:i/>
                <w:iCs/>
                <w:sz w:val="18"/>
                <w:szCs w:val="18"/>
                <w:lang w:val="en-GB"/>
              </w:rPr>
              <w:t xml:space="preserve">Gnomonia petiolorum </w:t>
            </w:r>
            <w:r w:rsidRPr="00BA1FF3">
              <w:rPr>
                <w:iCs/>
                <w:sz w:val="18"/>
                <w:szCs w:val="18"/>
                <w:lang w:val="en-GB"/>
              </w:rPr>
              <w:t>(Schwein.) Cooke</w:t>
            </w:r>
            <w:r w:rsidRPr="00D7575B">
              <w:rPr>
                <w:sz w:val="20"/>
                <w:szCs w:val="20"/>
                <w:lang w:val="en-GB"/>
              </w:rPr>
              <w:t xml:space="preserve"> </w:t>
            </w:r>
          </w:p>
        </w:tc>
        <w:tc>
          <w:tcPr>
            <w:tcW w:w="10175" w:type="dxa"/>
            <w:gridSpan w:val="3"/>
            <w:vAlign w:val="center"/>
          </w:tcPr>
          <w:p w14:paraId="47E04FB5" w14:textId="0405452C" w:rsidR="00674FB2" w:rsidRPr="005242C1" w:rsidRDefault="00674FB2" w:rsidP="00674FB2">
            <w:pPr>
              <w:spacing w:line="276" w:lineRule="auto"/>
              <w:jc w:val="center"/>
              <w:rPr>
                <w:sz w:val="18"/>
                <w:szCs w:val="18"/>
                <w:lang w:val="en-GB"/>
              </w:rPr>
            </w:pPr>
            <w:r w:rsidRPr="005242C1">
              <w:rPr>
                <w:i/>
                <w:sz w:val="18"/>
                <w:szCs w:val="18"/>
                <w:lang w:val="en-GB"/>
              </w:rPr>
              <w:t>See current name:</w:t>
            </w:r>
            <w:r w:rsidRPr="005242C1">
              <w:rPr>
                <w:lang w:val="en-GB"/>
              </w:rPr>
              <w:t xml:space="preserve"> </w:t>
            </w:r>
            <w:r w:rsidRPr="005242C1">
              <w:rPr>
                <w:i/>
                <w:sz w:val="18"/>
                <w:szCs w:val="18"/>
                <w:lang w:val="en-GB"/>
              </w:rPr>
              <w:t>Ambarignomonia petiolorum</w:t>
            </w:r>
          </w:p>
        </w:tc>
      </w:tr>
      <w:tr w:rsidR="00674FB2" w:rsidRPr="00DD1D34" w14:paraId="5FAF17D6" w14:textId="77777777" w:rsidTr="0038188C">
        <w:trPr>
          <w:trHeight w:val="397"/>
        </w:trPr>
        <w:tc>
          <w:tcPr>
            <w:tcW w:w="4395" w:type="dxa"/>
            <w:shd w:val="clear" w:color="auto" w:fill="auto"/>
            <w:vAlign w:val="center"/>
            <w:hideMark/>
          </w:tcPr>
          <w:p w14:paraId="5BE9CE1D" w14:textId="77777777" w:rsidR="00674FB2" w:rsidRPr="00DD1D34" w:rsidRDefault="00674FB2" w:rsidP="00674FB2">
            <w:pPr>
              <w:spacing w:line="276" w:lineRule="auto"/>
              <w:rPr>
                <w:b/>
                <w:sz w:val="18"/>
                <w:szCs w:val="18"/>
                <w:lang w:val="en-GB"/>
              </w:rPr>
            </w:pPr>
            <w:r w:rsidRPr="00DD1D34">
              <w:rPr>
                <w:b/>
                <w:i/>
                <w:iCs/>
                <w:sz w:val="18"/>
                <w:szCs w:val="18"/>
                <w:lang w:val="en-GB"/>
              </w:rPr>
              <w:t xml:space="preserve">Gonytrichum </w:t>
            </w:r>
            <w:r w:rsidRPr="00DD1D34">
              <w:rPr>
                <w:b/>
                <w:iCs/>
                <w:sz w:val="18"/>
                <w:szCs w:val="18"/>
                <w:lang w:val="en-GB"/>
              </w:rPr>
              <w:t>sp.</w:t>
            </w:r>
            <w:r w:rsidRPr="00DD1D34">
              <w:rPr>
                <w:b/>
                <w:i/>
                <w:iCs/>
                <w:sz w:val="18"/>
                <w:szCs w:val="18"/>
                <w:lang w:val="en-GB"/>
              </w:rPr>
              <w:t xml:space="preserve"> </w:t>
            </w:r>
            <w:r w:rsidRPr="009512D2">
              <w:rPr>
                <w:sz w:val="18"/>
                <w:szCs w:val="18"/>
                <w:lang w:val="en-GB"/>
              </w:rPr>
              <w:t>Nees &amp; T. Nees</w:t>
            </w:r>
          </w:p>
        </w:tc>
        <w:tc>
          <w:tcPr>
            <w:tcW w:w="3391" w:type="dxa"/>
            <w:vAlign w:val="center"/>
          </w:tcPr>
          <w:p w14:paraId="33951AF5" w14:textId="1AC87EB7" w:rsidR="00674FB2" w:rsidRPr="005242C1" w:rsidRDefault="00674FB2" w:rsidP="00D85868">
            <w:pPr>
              <w:spacing w:line="276" w:lineRule="auto"/>
              <w:jc w:val="center"/>
              <w:rPr>
                <w:sz w:val="18"/>
                <w:szCs w:val="18"/>
                <w:lang w:val="en-GB"/>
              </w:rPr>
            </w:pPr>
            <w:r w:rsidRPr="005242C1">
              <w:rPr>
                <w:sz w:val="18"/>
                <w:szCs w:val="18"/>
                <w:lang w:val="en-GB"/>
              </w:rPr>
              <w:t xml:space="preserve">Argentina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mendeley":{"formattedCitation":"[2]","plainTextFormattedCitation":"[2]","previouslyFormattedCitation":"(Bueno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w:t>
            </w:r>
            <w:r w:rsidRPr="005242C1">
              <w:rPr>
                <w:sz w:val="18"/>
                <w:szCs w:val="18"/>
                <w:lang w:val="en-GB"/>
              </w:rPr>
              <w:fldChar w:fldCharType="end"/>
            </w:r>
          </w:p>
        </w:tc>
        <w:tc>
          <w:tcPr>
            <w:tcW w:w="3392" w:type="dxa"/>
            <w:vAlign w:val="center"/>
          </w:tcPr>
          <w:p w14:paraId="7A37FC7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50DD952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5CE41878" w14:textId="77777777" w:rsidTr="0038188C">
        <w:trPr>
          <w:trHeight w:val="397"/>
        </w:trPr>
        <w:tc>
          <w:tcPr>
            <w:tcW w:w="4395" w:type="dxa"/>
            <w:shd w:val="clear" w:color="auto" w:fill="auto"/>
            <w:vAlign w:val="center"/>
          </w:tcPr>
          <w:p w14:paraId="465030B4" w14:textId="04531EF4" w:rsidR="00674FB2" w:rsidRPr="00DD1D34" w:rsidRDefault="00674FB2" w:rsidP="00674FB2">
            <w:pPr>
              <w:spacing w:line="276" w:lineRule="auto"/>
              <w:rPr>
                <w:b/>
                <w:i/>
                <w:iCs/>
                <w:sz w:val="18"/>
                <w:szCs w:val="18"/>
                <w:lang w:val="en-GB"/>
              </w:rPr>
            </w:pPr>
            <w:r w:rsidRPr="00CA1A7F">
              <w:rPr>
                <w:b/>
                <w:i/>
                <w:iCs/>
                <w:sz w:val="18"/>
                <w:szCs w:val="18"/>
                <w:lang w:val="en-GB"/>
              </w:rPr>
              <w:t xml:space="preserve">Graphiopsis </w:t>
            </w:r>
            <w:r>
              <w:rPr>
                <w:b/>
                <w:iCs/>
                <w:sz w:val="18"/>
                <w:szCs w:val="18"/>
                <w:lang w:val="en-GB"/>
              </w:rPr>
              <w:t xml:space="preserve">sp. </w:t>
            </w:r>
            <w:r w:rsidRPr="00CA1A7F">
              <w:rPr>
                <w:iCs/>
                <w:sz w:val="18"/>
                <w:szCs w:val="18"/>
                <w:lang w:val="en-GB"/>
              </w:rPr>
              <w:t>Trail</w:t>
            </w:r>
          </w:p>
        </w:tc>
        <w:tc>
          <w:tcPr>
            <w:tcW w:w="3391" w:type="dxa"/>
            <w:vAlign w:val="center"/>
          </w:tcPr>
          <w:p w14:paraId="0D6956B7" w14:textId="5FCB16F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D305E7C" w14:textId="0D3C70F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3A570C5" w14:textId="0468D0BD"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099AE992" w14:textId="77777777" w:rsidTr="0038188C">
        <w:trPr>
          <w:trHeight w:val="397"/>
        </w:trPr>
        <w:tc>
          <w:tcPr>
            <w:tcW w:w="4395" w:type="dxa"/>
            <w:shd w:val="clear" w:color="auto" w:fill="auto"/>
            <w:vAlign w:val="center"/>
            <w:hideMark/>
          </w:tcPr>
          <w:p w14:paraId="5B324874" w14:textId="77777777" w:rsidR="00674FB2" w:rsidRPr="00DD1D34" w:rsidRDefault="00674FB2" w:rsidP="00674FB2">
            <w:pPr>
              <w:spacing w:line="276" w:lineRule="auto"/>
              <w:rPr>
                <w:b/>
                <w:sz w:val="18"/>
                <w:szCs w:val="18"/>
                <w:lang w:val="en-GB"/>
              </w:rPr>
            </w:pPr>
            <w:r w:rsidRPr="00DD1D34">
              <w:rPr>
                <w:b/>
                <w:i/>
                <w:iCs/>
                <w:sz w:val="18"/>
                <w:szCs w:val="18"/>
                <w:lang w:val="en-GB"/>
              </w:rPr>
              <w:t xml:space="preserve">Graphium </w:t>
            </w:r>
            <w:r w:rsidRPr="00DD1D34">
              <w:rPr>
                <w:b/>
                <w:iCs/>
                <w:sz w:val="18"/>
                <w:szCs w:val="18"/>
                <w:lang w:val="en-GB"/>
              </w:rPr>
              <w:t>sp.</w:t>
            </w:r>
            <w:r w:rsidRPr="00DD1D34">
              <w:rPr>
                <w:b/>
                <w:i/>
                <w:iCs/>
                <w:sz w:val="18"/>
                <w:szCs w:val="18"/>
                <w:lang w:val="en-GB"/>
              </w:rPr>
              <w:t xml:space="preserve"> </w:t>
            </w:r>
            <w:r w:rsidRPr="009512D2">
              <w:rPr>
                <w:sz w:val="18"/>
                <w:szCs w:val="18"/>
                <w:lang w:val="en-GB"/>
              </w:rPr>
              <w:t>Corda</w:t>
            </w:r>
          </w:p>
        </w:tc>
        <w:tc>
          <w:tcPr>
            <w:tcW w:w="3391" w:type="dxa"/>
            <w:vAlign w:val="center"/>
          </w:tcPr>
          <w:p w14:paraId="33127092" w14:textId="49E86070"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c2375cc2-542a-49be-a07b-b5543824e5d0"]}],"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vAlign w:val="center"/>
          </w:tcPr>
          <w:p w14:paraId="65755020" w14:textId="71CD07D8"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0c4a0db2-cb66-4af0-8a91-92d81c24c5a0"]}],"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608FD99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35313B51" w14:textId="77777777" w:rsidTr="0038188C">
        <w:trPr>
          <w:trHeight w:val="397"/>
        </w:trPr>
        <w:tc>
          <w:tcPr>
            <w:tcW w:w="4395" w:type="dxa"/>
            <w:shd w:val="clear" w:color="auto" w:fill="auto"/>
            <w:vAlign w:val="center"/>
            <w:hideMark/>
          </w:tcPr>
          <w:p w14:paraId="16FF419C" w14:textId="4CE49BB2" w:rsidR="00674FB2" w:rsidRPr="00DD1D34" w:rsidRDefault="00674FB2" w:rsidP="00674FB2">
            <w:pPr>
              <w:spacing w:line="276" w:lineRule="auto"/>
              <w:rPr>
                <w:b/>
                <w:i/>
                <w:iCs/>
                <w:sz w:val="18"/>
                <w:szCs w:val="18"/>
                <w:lang w:val="en-GB"/>
              </w:rPr>
            </w:pPr>
            <w:r w:rsidRPr="00DD1D34">
              <w:rPr>
                <w:b/>
                <w:i/>
                <w:iCs/>
                <w:sz w:val="18"/>
                <w:szCs w:val="18"/>
                <w:lang w:val="en-GB"/>
              </w:rPr>
              <w:t xml:space="preserve">Gymnascella </w:t>
            </w:r>
            <w:r>
              <w:rPr>
                <w:b/>
                <w:iCs/>
                <w:sz w:val="18"/>
                <w:szCs w:val="18"/>
                <w:lang w:val="en-GB"/>
              </w:rPr>
              <w:t>sp.</w:t>
            </w:r>
            <w:r w:rsidRPr="00DD1D34">
              <w:rPr>
                <w:b/>
                <w:iCs/>
                <w:sz w:val="18"/>
                <w:szCs w:val="18"/>
                <w:lang w:val="en-GB"/>
              </w:rPr>
              <w:t xml:space="preserve"> </w:t>
            </w:r>
            <w:r w:rsidRPr="009512D2">
              <w:rPr>
                <w:iCs/>
                <w:sz w:val="18"/>
                <w:szCs w:val="18"/>
                <w:lang w:val="en-GB"/>
              </w:rPr>
              <w:t>Peck</w:t>
            </w:r>
          </w:p>
        </w:tc>
        <w:tc>
          <w:tcPr>
            <w:tcW w:w="3391" w:type="dxa"/>
            <w:vAlign w:val="center"/>
          </w:tcPr>
          <w:p w14:paraId="5984C0A8" w14:textId="4C65DBF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4DFD5B5" w14:textId="369DABD8"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31a6e1a-743c-475e-9963-d92d41f9b14f"]}],"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A165114" w14:textId="77777777" w:rsidR="00674FB2" w:rsidRPr="005242C1" w:rsidRDefault="00674FB2" w:rsidP="00674FB2">
            <w:pPr>
              <w:spacing w:line="276" w:lineRule="auto"/>
              <w:jc w:val="center"/>
              <w:rPr>
                <w:sz w:val="18"/>
                <w:szCs w:val="18"/>
                <w:highlight w:val="yellow"/>
                <w:lang w:val="en-GB"/>
              </w:rPr>
            </w:pPr>
            <w:r w:rsidRPr="005242C1">
              <w:rPr>
                <w:sz w:val="18"/>
                <w:szCs w:val="18"/>
                <w:lang w:val="en-GB"/>
              </w:rPr>
              <w:t>-</w:t>
            </w:r>
          </w:p>
        </w:tc>
      </w:tr>
      <w:tr w:rsidR="00674FB2" w:rsidRPr="002F2D6D" w14:paraId="496C64DD" w14:textId="77777777" w:rsidTr="0038188C">
        <w:trPr>
          <w:trHeight w:val="397"/>
        </w:trPr>
        <w:tc>
          <w:tcPr>
            <w:tcW w:w="4395" w:type="dxa"/>
            <w:shd w:val="clear" w:color="auto" w:fill="auto"/>
            <w:vAlign w:val="center"/>
          </w:tcPr>
          <w:p w14:paraId="0821B8EE" w14:textId="07FCDFE3" w:rsidR="00674FB2" w:rsidRPr="002215DA" w:rsidRDefault="00674FB2" w:rsidP="00674FB2">
            <w:pPr>
              <w:spacing w:line="276" w:lineRule="auto"/>
              <w:rPr>
                <w:b/>
                <w:iCs/>
                <w:sz w:val="18"/>
                <w:szCs w:val="18"/>
                <w:lang w:val="en-GB"/>
              </w:rPr>
            </w:pPr>
            <w:r w:rsidRPr="002215DA">
              <w:rPr>
                <w:b/>
                <w:i/>
                <w:iCs/>
                <w:sz w:val="18"/>
                <w:szCs w:val="18"/>
                <w:lang w:val="en-GB"/>
              </w:rPr>
              <w:t>Gymnopus</w:t>
            </w:r>
            <w:r>
              <w:rPr>
                <w:b/>
                <w:i/>
                <w:iCs/>
                <w:sz w:val="18"/>
                <w:szCs w:val="18"/>
                <w:lang w:val="en-GB"/>
              </w:rPr>
              <w:t xml:space="preserve"> </w:t>
            </w:r>
            <w:r>
              <w:rPr>
                <w:b/>
                <w:iCs/>
                <w:sz w:val="18"/>
                <w:szCs w:val="18"/>
                <w:lang w:val="en-GB"/>
              </w:rPr>
              <w:t xml:space="preserve">sp. </w:t>
            </w:r>
            <w:r w:rsidRPr="00CC4FC6">
              <w:rPr>
                <w:iCs/>
                <w:sz w:val="18"/>
                <w:szCs w:val="18"/>
                <w:lang w:val="en-GB"/>
              </w:rPr>
              <w:t>(Pers.) Roussel</w:t>
            </w:r>
          </w:p>
        </w:tc>
        <w:tc>
          <w:tcPr>
            <w:tcW w:w="3391" w:type="dxa"/>
            <w:vAlign w:val="center"/>
          </w:tcPr>
          <w:p w14:paraId="10C04021" w14:textId="53B902C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A68F846" w14:textId="7BAD0FEB"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68095770" w14:textId="7234CCDA"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5811DE" w:rsidRPr="005811DE" w14:paraId="20B19EE8" w14:textId="77777777" w:rsidTr="0038188C">
        <w:trPr>
          <w:trHeight w:val="397"/>
        </w:trPr>
        <w:tc>
          <w:tcPr>
            <w:tcW w:w="4395" w:type="dxa"/>
            <w:shd w:val="clear" w:color="auto" w:fill="auto"/>
            <w:vAlign w:val="center"/>
          </w:tcPr>
          <w:p w14:paraId="10659B0A" w14:textId="32F5B065" w:rsidR="005811DE" w:rsidRPr="002215DA" w:rsidRDefault="005811DE" w:rsidP="00674FB2">
            <w:pPr>
              <w:spacing w:line="276" w:lineRule="auto"/>
              <w:rPr>
                <w:b/>
                <w:i/>
                <w:iCs/>
                <w:sz w:val="18"/>
                <w:szCs w:val="18"/>
                <w:lang w:val="en-GB"/>
              </w:rPr>
            </w:pPr>
            <w:r w:rsidRPr="005811DE">
              <w:rPr>
                <w:b/>
                <w:i/>
                <w:iCs/>
                <w:sz w:val="18"/>
                <w:szCs w:val="18"/>
                <w:lang w:val="en-GB"/>
              </w:rPr>
              <w:t xml:space="preserve">Hansfordia </w:t>
            </w:r>
            <w:r>
              <w:rPr>
                <w:b/>
                <w:iCs/>
                <w:sz w:val="18"/>
                <w:szCs w:val="18"/>
                <w:lang w:val="en-GB"/>
              </w:rPr>
              <w:t xml:space="preserve">sp. </w:t>
            </w:r>
            <w:r w:rsidRPr="005811DE">
              <w:rPr>
                <w:iCs/>
                <w:sz w:val="18"/>
                <w:szCs w:val="18"/>
                <w:lang w:val="en-GB"/>
              </w:rPr>
              <w:t>S. Hughes</w:t>
            </w:r>
          </w:p>
        </w:tc>
        <w:tc>
          <w:tcPr>
            <w:tcW w:w="3391" w:type="dxa"/>
            <w:vAlign w:val="center"/>
          </w:tcPr>
          <w:p w14:paraId="24F9912C" w14:textId="167CCEB6" w:rsidR="005811DE" w:rsidRPr="005242C1" w:rsidRDefault="005811DE" w:rsidP="00674FB2">
            <w:pPr>
              <w:spacing w:line="276" w:lineRule="auto"/>
              <w:jc w:val="center"/>
              <w:rPr>
                <w:sz w:val="18"/>
                <w:szCs w:val="18"/>
                <w:lang w:val="en-GB"/>
              </w:rPr>
            </w:pPr>
            <w:r w:rsidRPr="005242C1">
              <w:rPr>
                <w:sz w:val="18"/>
                <w:szCs w:val="18"/>
                <w:lang w:val="en-GB"/>
              </w:rPr>
              <w:t>-</w:t>
            </w:r>
          </w:p>
        </w:tc>
        <w:tc>
          <w:tcPr>
            <w:tcW w:w="3392" w:type="dxa"/>
            <w:vAlign w:val="center"/>
          </w:tcPr>
          <w:p w14:paraId="154303DA" w14:textId="4D12E28D" w:rsidR="005811DE" w:rsidRPr="005242C1" w:rsidRDefault="005811DE" w:rsidP="00674FB2">
            <w:pPr>
              <w:jc w:val="center"/>
              <w:rPr>
                <w:sz w:val="18"/>
                <w:szCs w:val="18"/>
                <w:lang w:val="en-GB"/>
              </w:rPr>
            </w:pPr>
            <w:r w:rsidRPr="005242C1">
              <w:rPr>
                <w:sz w:val="18"/>
                <w:szCs w:val="18"/>
                <w:lang w:val="en-GB"/>
              </w:rPr>
              <w:t>-</w:t>
            </w:r>
          </w:p>
        </w:tc>
        <w:tc>
          <w:tcPr>
            <w:tcW w:w="3392" w:type="dxa"/>
            <w:shd w:val="clear" w:color="auto" w:fill="auto"/>
            <w:vAlign w:val="center"/>
          </w:tcPr>
          <w:p w14:paraId="46F784E2" w14:textId="294D20C0" w:rsidR="005811DE" w:rsidRPr="005242C1" w:rsidRDefault="005811DE" w:rsidP="00D85868">
            <w:pPr>
              <w:spacing w:line="276" w:lineRule="auto"/>
              <w:jc w:val="center"/>
              <w:rPr>
                <w:sz w:val="18"/>
                <w:szCs w:val="18"/>
                <w:lang w:val="en-GB"/>
              </w:rPr>
            </w:pPr>
            <w:r w:rsidRPr="005242C1">
              <w:rPr>
                <w:sz w:val="18"/>
                <w:szCs w:val="18"/>
                <w:lang w:val="en-GB"/>
              </w:rPr>
              <w:t xml:space="preserve">Nigeria </w:t>
            </w:r>
            <w:r w:rsidRPr="005242C1">
              <w:rPr>
                <w:sz w:val="18"/>
                <w:szCs w:val="18"/>
                <w:lang w:val="en-GB"/>
              </w:rPr>
              <w:fldChar w:fldCharType="begin" w:fldLock="1"/>
            </w:r>
            <w:r w:rsidR="00B056A6">
              <w:rPr>
                <w:sz w:val="18"/>
                <w:szCs w:val="18"/>
                <w:lang w:val="en-GB"/>
              </w:rPr>
              <w:instrText>ADDIN CSL_CITATION {"citationItems":[{"id":"ITEM-1","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plainTextFormattedCitation":"[47]","previouslyFormattedCitation":"(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7]</w:t>
            </w:r>
            <w:r w:rsidRPr="005242C1">
              <w:rPr>
                <w:sz w:val="18"/>
                <w:szCs w:val="18"/>
                <w:lang w:val="en-GB"/>
              </w:rPr>
              <w:fldChar w:fldCharType="end"/>
            </w:r>
          </w:p>
        </w:tc>
      </w:tr>
      <w:tr w:rsidR="00674FB2" w:rsidRPr="00DD1D34" w14:paraId="0AC76131" w14:textId="77777777" w:rsidTr="0038188C">
        <w:trPr>
          <w:trHeight w:val="397"/>
        </w:trPr>
        <w:tc>
          <w:tcPr>
            <w:tcW w:w="4395" w:type="dxa"/>
            <w:shd w:val="clear" w:color="auto" w:fill="auto"/>
            <w:vAlign w:val="center"/>
          </w:tcPr>
          <w:p w14:paraId="1246771B" w14:textId="6B1D2C76" w:rsidR="00674FB2" w:rsidRPr="001149BE" w:rsidRDefault="00674FB2" w:rsidP="00674FB2">
            <w:pPr>
              <w:spacing w:line="276" w:lineRule="auto"/>
              <w:rPr>
                <w:i/>
                <w:iCs/>
                <w:sz w:val="18"/>
                <w:szCs w:val="18"/>
                <w:lang w:val="en-GB"/>
              </w:rPr>
            </w:pPr>
            <w:r w:rsidRPr="00AF2B4F">
              <w:rPr>
                <w:b/>
                <w:i/>
                <w:iCs/>
                <w:sz w:val="18"/>
                <w:szCs w:val="18"/>
                <w:lang w:val="en-GB"/>
              </w:rPr>
              <w:t xml:space="preserve">Haplosporangium </w:t>
            </w:r>
            <w:r w:rsidRPr="00AF2B4F">
              <w:rPr>
                <w:b/>
                <w:iCs/>
                <w:sz w:val="18"/>
                <w:szCs w:val="18"/>
                <w:lang w:val="en-GB"/>
              </w:rPr>
              <w:t>sp.</w:t>
            </w:r>
            <w:r>
              <w:rPr>
                <w:b/>
                <w:iCs/>
                <w:sz w:val="18"/>
                <w:szCs w:val="18"/>
                <w:lang w:val="en-GB"/>
              </w:rPr>
              <w:t xml:space="preserve"> </w:t>
            </w:r>
            <w:r>
              <w:rPr>
                <w:iCs/>
                <w:sz w:val="18"/>
                <w:szCs w:val="18"/>
                <w:lang w:val="en-GB"/>
              </w:rPr>
              <w:t>Thaxt.</w:t>
            </w:r>
          </w:p>
        </w:tc>
        <w:tc>
          <w:tcPr>
            <w:tcW w:w="3391" w:type="dxa"/>
            <w:vAlign w:val="center"/>
          </w:tcPr>
          <w:p w14:paraId="3453F8CA" w14:textId="71E64CEC" w:rsidR="00674FB2" w:rsidRPr="005242C1" w:rsidRDefault="00674FB2" w:rsidP="00D85868">
            <w:pPr>
              <w:spacing w:line="276" w:lineRule="auto"/>
              <w:jc w:val="center"/>
              <w:rPr>
                <w:sz w:val="18"/>
                <w:szCs w:val="18"/>
              </w:rPr>
            </w:pPr>
            <w:r w:rsidRPr="005242C1">
              <w:rPr>
                <w:sz w:val="18"/>
                <w:szCs w:val="18"/>
              </w:rPr>
              <w:t xml:space="preserve">Colombia </w:t>
            </w:r>
            <w:r w:rsidRPr="005242C1">
              <w:rPr>
                <w:sz w:val="18"/>
                <w:szCs w:val="18"/>
                <w:lang w:val="en-GB"/>
              </w:rPr>
              <w:fldChar w:fldCharType="begin" w:fldLock="1"/>
            </w:r>
            <w:r w:rsidR="00B056A6">
              <w:rPr>
                <w:sz w:val="18"/>
                <w:szCs w:val="18"/>
              </w:rPr>
              <w:instrText>ADDIN CSL_CITATION {"citationItems":[{"id":"ITEM-1","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issue":"3","issued":{"date-parts":[["2015"]]},"page":"537-547","title":"Determinación y comparación aerobiológica en tres archivos de la empresa de energía de Boyacá, Tunja (Colombia)","type":"article-journal","volume":"31"},"uris":["http://www.mendeley.com/documents/?uuid=fbe0ce50-63cf-4dfe-9366-1abb83378c6d"]}],"mendeley":{"formattedCitation":"[9]","plainTextFormattedCitation":"[9]","previouslyFormattedCitation":"(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w:t>
            </w:r>
            <w:r w:rsidRPr="005242C1">
              <w:rPr>
                <w:sz w:val="18"/>
                <w:szCs w:val="18"/>
                <w:lang w:val="en-GB"/>
              </w:rPr>
              <w:fldChar w:fldCharType="end"/>
            </w:r>
          </w:p>
        </w:tc>
        <w:tc>
          <w:tcPr>
            <w:tcW w:w="3392" w:type="dxa"/>
            <w:vAlign w:val="center"/>
          </w:tcPr>
          <w:p w14:paraId="147C2248" w14:textId="6A614BA1"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793BEB86" w14:textId="15EE19D2"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134A0D7A" w14:textId="77777777" w:rsidTr="0038188C">
        <w:trPr>
          <w:trHeight w:val="397"/>
        </w:trPr>
        <w:tc>
          <w:tcPr>
            <w:tcW w:w="4395" w:type="dxa"/>
            <w:shd w:val="clear" w:color="auto" w:fill="auto"/>
            <w:vAlign w:val="center"/>
            <w:hideMark/>
          </w:tcPr>
          <w:p w14:paraId="3CBD5E1B"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Harpographium </w:t>
            </w:r>
            <w:r w:rsidRPr="00DD1D34">
              <w:rPr>
                <w:b/>
                <w:iCs/>
                <w:sz w:val="18"/>
                <w:szCs w:val="18"/>
                <w:lang w:val="en-GB"/>
              </w:rPr>
              <w:t xml:space="preserve">sp. </w:t>
            </w:r>
            <w:r w:rsidRPr="009512D2">
              <w:rPr>
                <w:sz w:val="18"/>
                <w:szCs w:val="18"/>
                <w:lang w:val="en-GB"/>
              </w:rPr>
              <w:t>Sacc.</w:t>
            </w:r>
          </w:p>
        </w:tc>
        <w:tc>
          <w:tcPr>
            <w:tcW w:w="3391" w:type="dxa"/>
            <w:vAlign w:val="center"/>
          </w:tcPr>
          <w:p w14:paraId="47CFF6D1" w14:textId="55037857" w:rsidR="00674FB2" w:rsidRPr="005242C1" w:rsidRDefault="00674FB2" w:rsidP="00D85868">
            <w:pPr>
              <w:spacing w:line="276" w:lineRule="auto"/>
              <w:jc w:val="center"/>
              <w:rPr>
                <w:sz w:val="18"/>
                <w:szCs w:val="18"/>
                <w:lang w:val="en-GB"/>
              </w:rPr>
            </w:pPr>
            <w:r w:rsidRPr="005242C1">
              <w:rPr>
                <w:sz w:val="18"/>
                <w:szCs w:val="18"/>
                <w:lang w:val="en-GB"/>
              </w:rPr>
              <w:t xml:space="preserve">Argentina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mendeley":{"formattedCitation":"[2]","plainTextFormattedCitation":"[2]","previouslyFormattedCitation":"(Bueno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w:t>
            </w:r>
            <w:r w:rsidRPr="005242C1">
              <w:rPr>
                <w:sz w:val="18"/>
                <w:szCs w:val="18"/>
                <w:lang w:val="en-GB"/>
              </w:rPr>
              <w:fldChar w:fldCharType="end"/>
            </w:r>
          </w:p>
        </w:tc>
        <w:tc>
          <w:tcPr>
            <w:tcW w:w="3392" w:type="dxa"/>
            <w:vAlign w:val="center"/>
          </w:tcPr>
          <w:p w14:paraId="103C94E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F2A429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60CC4AC3" w14:textId="77777777" w:rsidTr="0038188C">
        <w:trPr>
          <w:trHeight w:val="397"/>
        </w:trPr>
        <w:tc>
          <w:tcPr>
            <w:tcW w:w="4395" w:type="dxa"/>
            <w:shd w:val="clear" w:color="auto" w:fill="auto"/>
            <w:vAlign w:val="center"/>
            <w:hideMark/>
          </w:tcPr>
          <w:p w14:paraId="1AF3BACB"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Helminthosporium </w:t>
            </w:r>
            <w:r w:rsidRPr="00DD1D34">
              <w:rPr>
                <w:b/>
                <w:iCs/>
                <w:sz w:val="18"/>
                <w:szCs w:val="18"/>
                <w:lang w:val="en-GB"/>
              </w:rPr>
              <w:t xml:space="preserve">sp. </w:t>
            </w:r>
            <w:r w:rsidRPr="009512D2">
              <w:rPr>
                <w:sz w:val="18"/>
                <w:szCs w:val="18"/>
                <w:lang w:val="en-GB"/>
              </w:rPr>
              <w:t>Link</w:t>
            </w:r>
          </w:p>
        </w:tc>
        <w:tc>
          <w:tcPr>
            <w:tcW w:w="3391" w:type="dxa"/>
            <w:vAlign w:val="center"/>
          </w:tcPr>
          <w:p w14:paraId="1351BD70" w14:textId="24331A09" w:rsidR="00674FB2" w:rsidRPr="005242C1" w:rsidRDefault="00674FB2" w:rsidP="00D85868">
            <w:pPr>
              <w:spacing w:line="276" w:lineRule="auto"/>
              <w:jc w:val="center"/>
              <w:rPr>
                <w:sz w:val="18"/>
                <w:szCs w:val="18"/>
                <w:lang w:val="en-GB"/>
              </w:rPr>
            </w:pPr>
            <w:r w:rsidRPr="005242C1">
              <w:rPr>
                <w:sz w:val="18"/>
                <w:szCs w:val="18"/>
                <w:lang w:val="en-GB"/>
              </w:rPr>
              <w:t xml:space="preserve">Argentina, Brazil, India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DOI":"10.1023/A:1007638132658","ISSN":"03935965","author":[{"dropping-particle":"","family":"Jain","given":"Ashok K.","non-dropping-particle":"","parse-names":false,"suffix":""}],"container-title":"Aerobiologia","id":"ITEM-2","issue":"2","issued":{"date-parts":[["2000"]]},"page":"221-225","title":"Survey of bioaerosol in different indoor working environments in central India","type":"article-journal","volume":"16"},"uris":["http://www.mendeley.com/documents/?uuid=8aa9f367-293b-4496-9e3a-1631c24d7c79","http://www.mendeley.com/documents/?uuid=6b4fce0b-c69d-4865-9fd9-98c5567de8e4","http://www.mendeley.com/documents/?uuid=b9fe7bde-8311-4723-bb09-d32a44a4bea7"]},{"id":"ITEM-3","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3","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33e16368-7eac-4661-94ac-c346acd3a34b"]},{"id":"ITEM-4","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4","issue":"5","issued":{"date-parts":[["2011"]]},"page":"479-485","title":"Incidence of deteriorating fungi in the air inside the college libraries of Wardha city","type":"article-journal","volume":"3"},"uris":["http://www.mendeley.com/documents/?uuid=8692a84a-b597-4ca6-b771-54ecb781d600"]}],"mendeley":{"formattedCitation":"[2,25,27,68]","plainTextFormattedCitation":"[2,25,27,68]","previouslyFormattedCitation":"(Gambale et al. 1993; Jain 2000; Bueno et al. 2003; Dalal et al. 201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25,27,68]</w:t>
            </w:r>
            <w:r w:rsidRPr="005242C1">
              <w:rPr>
                <w:sz w:val="18"/>
                <w:szCs w:val="18"/>
                <w:lang w:val="en-GB"/>
              </w:rPr>
              <w:fldChar w:fldCharType="end"/>
            </w:r>
          </w:p>
        </w:tc>
        <w:tc>
          <w:tcPr>
            <w:tcW w:w="3392" w:type="dxa"/>
            <w:vAlign w:val="center"/>
          </w:tcPr>
          <w:p w14:paraId="41DD344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E2C33CE" w14:textId="40F82901" w:rsidR="00674FB2" w:rsidRPr="005242C1" w:rsidRDefault="00674FB2" w:rsidP="00D85868">
            <w:pPr>
              <w:spacing w:line="276" w:lineRule="auto"/>
              <w:jc w:val="center"/>
              <w:rPr>
                <w:sz w:val="18"/>
                <w:szCs w:val="18"/>
                <w:lang w:val="en-GB"/>
              </w:rPr>
            </w:pPr>
            <w:r w:rsidRPr="005242C1">
              <w:rPr>
                <w:sz w:val="18"/>
                <w:szCs w:val="18"/>
                <w:lang w:val="en-GB"/>
              </w:rPr>
              <w:t xml:space="preserve">Iran </w:t>
            </w:r>
            <w:r w:rsidRPr="005242C1">
              <w:rPr>
                <w:sz w:val="18"/>
                <w:szCs w:val="18"/>
                <w:lang w:val="en-GB"/>
              </w:rPr>
              <w:fldChar w:fldCharType="begin" w:fldLock="1"/>
            </w:r>
            <w:r w:rsidR="00B056A6">
              <w:rPr>
                <w:sz w:val="18"/>
                <w:szCs w:val="18"/>
                <w:lang w:val="en-GB"/>
              </w:rPr>
              <w:instrText>ADDIN CSL_CITATION {"citationItems":[{"id":"ITEM-1","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1","issue":"3","issued":{"date-parts":[["2006"]]},"page":"420-422","title":"Fungal Contaminations in Historical Manuscripts at Astan Quds Museum Library, Mashhad, Iran","type":"article-journal","volume":"8"},"uris":["http://www.mendeley.com/documents/?uuid=210cd74f-0afc-42a9-af25-58b85ee55591","http://www.mendeley.com/documents/?uuid=236143cc-941e-4d8f-acd0-7a1dfe91b03d"]}],"mendeley":{"formattedCitation":"[13]","plainTextFormattedCitation":"[13]","previouslyFormattedCitation":"(Shamsian et al. 200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3]</w:t>
            </w:r>
            <w:r w:rsidRPr="005242C1">
              <w:rPr>
                <w:sz w:val="18"/>
                <w:szCs w:val="18"/>
                <w:lang w:val="en-GB"/>
              </w:rPr>
              <w:fldChar w:fldCharType="end"/>
            </w:r>
          </w:p>
        </w:tc>
      </w:tr>
      <w:tr w:rsidR="00674FB2" w:rsidRPr="002F2D6D" w14:paraId="532CCCFE" w14:textId="77777777" w:rsidTr="0038188C">
        <w:trPr>
          <w:trHeight w:val="397"/>
        </w:trPr>
        <w:tc>
          <w:tcPr>
            <w:tcW w:w="4395" w:type="dxa"/>
            <w:shd w:val="clear" w:color="auto" w:fill="auto"/>
            <w:vAlign w:val="center"/>
          </w:tcPr>
          <w:p w14:paraId="068A20A2" w14:textId="71A5AEA8" w:rsidR="00674FB2" w:rsidRPr="001D5D3E" w:rsidRDefault="00674FB2" w:rsidP="00674FB2">
            <w:pPr>
              <w:spacing w:line="276" w:lineRule="auto"/>
              <w:rPr>
                <w:b/>
                <w:iCs/>
                <w:sz w:val="18"/>
                <w:szCs w:val="18"/>
                <w:lang w:val="en-GB"/>
              </w:rPr>
            </w:pPr>
            <w:r>
              <w:rPr>
                <w:b/>
                <w:i/>
                <w:iCs/>
                <w:sz w:val="18"/>
                <w:szCs w:val="18"/>
                <w:lang w:val="en-GB"/>
              </w:rPr>
              <w:t xml:space="preserve">Hebeloma </w:t>
            </w:r>
            <w:r>
              <w:rPr>
                <w:b/>
                <w:iCs/>
                <w:sz w:val="18"/>
                <w:szCs w:val="18"/>
                <w:lang w:val="en-GB"/>
              </w:rPr>
              <w:t xml:space="preserve">sp. </w:t>
            </w:r>
            <w:r w:rsidRPr="00534596">
              <w:rPr>
                <w:lang w:val="en-GB"/>
              </w:rPr>
              <w:t xml:space="preserve"> </w:t>
            </w:r>
            <w:r w:rsidRPr="00534596">
              <w:rPr>
                <w:iCs/>
                <w:sz w:val="18"/>
                <w:szCs w:val="18"/>
                <w:lang w:val="en-GB"/>
              </w:rPr>
              <w:t>(Fr.) P. Kumm.</w:t>
            </w:r>
          </w:p>
        </w:tc>
        <w:tc>
          <w:tcPr>
            <w:tcW w:w="3391" w:type="dxa"/>
            <w:vAlign w:val="center"/>
          </w:tcPr>
          <w:p w14:paraId="7C12A557" w14:textId="189F52C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25DE72C" w14:textId="3336D9C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77A8AD5" w14:textId="30F1DBDC"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4D7F88FC" w14:textId="77777777" w:rsidTr="0038188C">
        <w:trPr>
          <w:trHeight w:val="397"/>
        </w:trPr>
        <w:tc>
          <w:tcPr>
            <w:tcW w:w="4395" w:type="dxa"/>
            <w:shd w:val="clear" w:color="auto" w:fill="auto"/>
            <w:vAlign w:val="center"/>
          </w:tcPr>
          <w:p w14:paraId="50B31080" w14:textId="4C97A90B" w:rsidR="00674FB2" w:rsidRPr="00DD1D34" w:rsidRDefault="00674FB2" w:rsidP="00674FB2">
            <w:pPr>
              <w:spacing w:line="276" w:lineRule="auto"/>
              <w:rPr>
                <w:b/>
                <w:i/>
                <w:iCs/>
                <w:sz w:val="18"/>
                <w:szCs w:val="18"/>
                <w:lang w:val="en-GB"/>
              </w:rPr>
            </w:pPr>
            <w:r w:rsidRPr="003A49FD">
              <w:rPr>
                <w:b/>
                <w:i/>
                <w:iCs/>
                <w:sz w:val="18"/>
                <w:szCs w:val="18"/>
                <w:lang w:val="en-GB"/>
              </w:rPr>
              <w:t>Helotiales</w:t>
            </w:r>
            <w:r>
              <w:rPr>
                <w:b/>
                <w:i/>
                <w:iCs/>
                <w:sz w:val="18"/>
                <w:szCs w:val="18"/>
                <w:lang w:val="en-GB"/>
              </w:rPr>
              <w:t xml:space="preserve"> </w:t>
            </w:r>
            <w:r>
              <w:rPr>
                <w:b/>
                <w:iCs/>
                <w:sz w:val="18"/>
                <w:szCs w:val="18"/>
                <w:lang w:val="en-GB"/>
              </w:rPr>
              <w:t>sp.</w:t>
            </w:r>
            <w:r w:rsidRPr="003A49FD">
              <w:rPr>
                <w:b/>
                <w:i/>
                <w:iCs/>
                <w:sz w:val="18"/>
                <w:szCs w:val="18"/>
                <w:lang w:val="en-GB"/>
              </w:rPr>
              <w:t xml:space="preserve"> </w:t>
            </w:r>
            <w:r w:rsidRPr="003A49FD">
              <w:rPr>
                <w:iCs/>
                <w:sz w:val="18"/>
                <w:szCs w:val="18"/>
                <w:lang w:val="en-GB"/>
              </w:rPr>
              <w:t>Nannf</w:t>
            </w:r>
            <w:r w:rsidRPr="003A49FD">
              <w:rPr>
                <w:b/>
                <w:i/>
                <w:iCs/>
                <w:sz w:val="18"/>
                <w:szCs w:val="18"/>
                <w:lang w:val="en-GB"/>
              </w:rPr>
              <w:t>.</w:t>
            </w:r>
          </w:p>
        </w:tc>
        <w:tc>
          <w:tcPr>
            <w:tcW w:w="3391" w:type="dxa"/>
            <w:vAlign w:val="center"/>
          </w:tcPr>
          <w:p w14:paraId="008CDE56" w14:textId="3D81F20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73A48EF" w14:textId="3D2E0AB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20CBB70" w14:textId="3EA168F3"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0905911C" w14:textId="77777777" w:rsidTr="0038188C">
        <w:trPr>
          <w:trHeight w:val="397"/>
        </w:trPr>
        <w:tc>
          <w:tcPr>
            <w:tcW w:w="4395" w:type="dxa"/>
            <w:shd w:val="clear" w:color="auto" w:fill="auto"/>
            <w:vAlign w:val="center"/>
          </w:tcPr>
          <w:p w14:paraId="18DB8C74" w14:textId="329FB4ED" w:rsidR="00674FB2" w:rsidRPr="00DD1D34" w:rsidRDefault="00674FB2" w:rsidP="00674FB2">
            <w:pPr>
              <w:spacing w:line="276" w:lineRule="auto"/>
              <w:rPr>
                <w:b/>
                <w:i/>
                <w:iCs/>
                <w:sz w:val="18"/>
                <w:szCs w:val="18"/>
                <w:lang w:val="en-GB"/>
              </w:rPr>
            </w:pPr>
            <w:r w:rsidRPr="00675F09">
              <w:rPr>
                <w:b/>
                <w:i/>
                <w:iCs/>
                <w:sz w:val="18"/>
                <w:szCs w:val="18"/>
                <w:lang w:val="en-GB"/>
              </w:rPr>
              <w:lastRenderedPageBreak/>
              <w:t xml:space="preserve">Herpotrichiellaceae </w:t>
            </w:r>
            <w:r>
              <w:rPr>
                <w:b/>
                <w:iCs/>
                <w:sz w:val="18"/>
                <w:szCs w:val="18"/>
                <w:lang w:val="en-GB"/>
              </w:rPr>
              <w:t xml:space="preserve">sp. </w:t>
            </w:r>
            <w:r w:rsidRPr="00675F09">
              <w:rPr>
                <w:iCs/>
                <w:sz w:val="18"/>
                <w:szCs w:val="18"/>
                <w:lang w:val="en-GB"/>
              </w:rPr>
              <w:t>Munk</w:t>
            </w:r>
          </w:p>
        </w:tc>
        <w:tc>
          <w:tcPr>
            <w:tcW w:w="3391" w:type="dxa"/>
            <w:vAlign w:val="center"/>
          </w:tcPr>
          <w:p w14:paraId="39A7EAB9" w14:textId="2CCBEA5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9E497F7" w14:textId="25EA980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1A6D9FD" w14:textId="6525DF89"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08EAA252" w14:textId="77777777" w:rsidTr="0038188C">
        <w:trPr>
          <w:trHeight w:val="397"/>
        </w:trPr>
        <w:tc>
          <w:tcPr>
            <w:tcW w:w="4395" w:type="dxa"/>
            <w:shd w:val="clear" w:color="auto" w:fill="auto"/>
            <w:vAlign w:val="center"/>
            <w:hideMark/>
          </w:tcPr>
          <w:p w14:paraId="185D0E62" w14:textId="4AE4476F" w:rsidR="00674FB2" w:rsidRPr="00DD1D34" w:rsidRDefault="00674FB2" w:rsidP="00674FB2">
            <w:pPr>
              <w:spacing w:line="276" w:lineRule="auto"/>
              <w:rPr>
                <w:b/>
                <w:i/>
                <w:iCs/>
                <w:sz w:val="18"/>
                <w:szCs w:val="18"/>
                <w:lang w:val="en-GB"/>
              </w:rPr>
            </w:pPr>
            <w:r>
              <w:rPr>
                <w:b/>
                <w:i/>
                <w:iCs/>
                <w:sz w:val="18"/>
                <w:szCs w:val="18"/>
                <w:lang w:val="en-GB"/>
              </w:rPr>
              <w:t>Heter</w:t>
            </w:r>
            <w:r w:rsidRPr="00DD1D34">
              <w:rPr>
                <w:b/>
                <w:i/>
                <w:iCs/>
                <w:sz w:val="18"/>
                <w:szCs w:val="18"/>
                <w:lang w:val="en-GB"/>
              </w:rPr>
              <w:t xml:space="preserve">ocephalum </w:t>
            </w:r>
            <w:r w:rsidRPr="00DD1D34">
              <w:rPr>
                <w:b/>
                <w:iCs/>
                <w:sz w:val="18"/>
                <w:szCs w:val="18"/>
                <w:lang w:val="en-GB"/>
              </w:rPr>
              <w:t>sp.</w:t>
            </w:r>
            <w:r w:rsidRPr="00DD1D34">
              <w:rPr>
                <w:b/>
                <w:i/>
                <w:iCs/>
                <w:sz w:val="18"/>
                <w:szCs w:val="18"/>
                <w:lang w:val="en-GB"/>
              </w:rPr>
              <w:t xml:space="preserve"> </w:t>
            </w:r>
            <w:r w:rsidRPr="009512D2">
              <w:rPr>
                <w:sz w:val="18"/>
                <w:szCs w:val="18"/>
                <w:lang w:val="en-GB"/>
              </w:rPr>
              <w:t>Thaxt.</w:t>
            </w:r>
          </w:p>
        </w:tc>
        <w:tc>
          <w:tcPr>
            <w:tcW w:w="3391" w:type="dxa"/>
            <w:vAlign w:val="center"/>
          </w:tcPr>
          <w:p w14:paraId="44FD7C86" w14:textId="7655E8F8"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4B9EFFF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2DCF688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144214B5" w14:textId="77777777" w:rsidTr="0038188C">
        <w:trPr>
          <w:trHeight w:val="397"/>
        </w:trPr>
        <w:tc>
          <w:tcPr>
            <w:tcW w:w="4395" w:type="dxa"/>
            <w:shd w:val="clear" w:color="auto" w:fill="auto"/>
            <w:vAlign w:val="center"/>
            <w:hideMark/>
          </w:tcPr>
          <w:p w14:paraId="2C61E700"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Heterocephalum auranticum </w:t>
            </w:r>
            <w:r w:rsidRPr="009512D2">
              <w:rPr>
                <w:sz w:val="18"/>
                <w:szCs w:val="18"/>
                <w:lang w:val="en-GB"/>
              </w:rPr>
              <w:t>Thaxt.</w:t>
            </w:r>
          </w:p>
        </w:tc>
        <w:tc>
          <w:tcPr>
            <w:tcW w:w="3391" w:type="dxa"/>
            <w:vAlign w:val="center"/>
          </w:tcPr>
          <w:p w14:paraId="42E7C237" w14:textId="793F1674"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5012A24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5E95A8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726FA6B7" w14:textId="77777777" w:rsidTr="0038188C">
        <w:trPr>
          <w:trHeight w:val="397"/>
        </w:trPr>
        <w:tc>
          <w:tcPr>
            <w:tcW w:w="4395" w:type="dxa"/>
            <w:shd w:val="clear" w:color="auto" w:fill="auto"/>
            <w:vAlign w:val="center"/>
          </w:tcPr>
          <w:p w14:paraId="023C36ED" w14:textId="77777777" w:rsidR="00674FB2" w:rsidRPr="00DD1D34" w:rsidRDefault="00674FB2" w:rsidP="00674FB2">
            <w:pPr>
              <w:spacing w:line="276" w:lineRule="auto"/>
              <w:rPr>
                <w:b/>
                <w:i/>
                <w:iCs/>
                <w:sz w:val="18"/>
                <w:szCs w:val="18"/>
                <w:lang w:val="en-GB"/>
              </w:rPr>
            </w:pPr>
            <w:r w:rsidRPr="00A522AB">
              <w:rPr>
                <w:b/>
                <w:i/>
                <w:iCs/>
                <w:sz w:val="18"/>
                <w:szCs w:val="18"/>
                <w:lang w:val="en-GB"/>
              </w:rPr>
              <w:t xml:space="preserve">Hexagonia nitida </w:t>
            </w:r>
            <w:r w:rsidRPr="00A522AB">
              <w:rPr>
                <w:iCs/>
                <w:sz w:val="18"/>
                <w:szCs w:val="18"/>
                <w:lang w:val="en-GB"/>
              </w:rPr>
              <w:t>Durieu &amp; Mont.</w:t>
            </w:r>
          </w:p>
        </w:tc>
        <w:tc>
          <w:tcPr>
            <w:tcW w:w="3391" w:type="dxa"/>
            <w:vAlign w:val="center"/>
          </w:tcPr>
          <w:p w14:paraId="5B13C95C" w14:textId="1EE962E8"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2120AF29" w14:textId="4181571A" w:rsidR="00674FB2" w:rsidRPr="005242C1" w:rsidRDefault="00D57A5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DEC6F1D" w14:textId="19F75F62" w:rsidR="00674FB2" w:rsidRPr="005242C1" w:rsidRDefault="00D57A52" w:rsidP="00674FB2">
            <w:pPr>
              <w:spacing w:line="276" w:lineRule="auto"/>
              <w:jc w:val="center"/>
              <w:rPr>
                <w:sz w:val="18"/>
                <w:szCs w:val="18"/>
                <w:lang w:val="en-GB"/>
              </w:rPr>
            </w:pPr>
            <w:r w:rsidRPr="005242C1">
              <w:rPr>
                <w:sz w:val="18"/>
                <w:szCs w:val="18"/>
                <w:lang w:val="en-GB"/>
              </w:rPr>
              <w:t>-</w:t>
            </w:r>
          </w:p>
        </w:tc>
      </w:tr>
      <w:tr w:rsidR="00674FB2" w:rsidRPr="002F2D6D" w14:paraId="02A86352" w14:textId="77777777" w:rsidTr="0038188C">
        <w:trPr>
          <w:trHeight w:val="397"/>
        </w:trPr>
        <w:tc>
          <w:tcPr>
            <w:tcW w:w="4395" w:type="dxa"/>
            <w:shd w:val="clear" w:color="auto" w:fill="auto"/>
            <w:vAlign w:val="center"/>
          </w:tcPr>
          <w:p w14:paraId="32BFFF61" w14:textId="433C0201" w:rsidR="00674FB2" w:rsidRPr="00A522AB" w:rsidRDefault="00674FB2" w:rsidP="00674FB2">
            <w:pPr>
              <w:spacing w:line="276" w:lineRule="auto"/>
              <w:rPr>
                <w:b/>
                <w:i/>
                <w:iCs/>
                <w:sz w:val="18"/>
                <w:szCs w:val="18"/>
                <w:lang w:val="en-GB"/>
              </w:rPr>
            </w:pPr>
            <w:r w:rsidRPr="00D235E3">
              <w:rPr>
                <w:b/>
                <w:i/>
                <w:iCs/>
                <w:sz w:val="18"/>
                <w:szCs w:val="18"/>
                <w:lang w:val="en-GB"/>
              </w:rPr>
              <w:t xml:space="preserve">Hirsutella </w:t>
            </w:r>
            <w:r>
              <w:rPr>
                <w:b/>
                <w:iCs/>
                <w:sz w:val="18"/>
                <w:szCs w:val="18"/>
                <w:lang w:val="en-GB"/>
              </w:rPr>
              <w:t xml:space="preserve">sp. </w:t>
            </w:r>
            <w:r w:rsidRPr="00D235E3">
              <w:rPr>
                <w:iCs/>
                <w:sz w:val="18"/>
                <w:szCs w:val="18"/>
                <w:lang w:val="en-GB"/>
              </w:rPr>
              <w:t>Pat</w:t>
            </w:r>
            <w:r w:rsidRPr="00D235E3">
              <w:rPr>
                <w:b/>
                <w:i/>
                <w:iCs/>
                <w:sz w:val="18"/>
                <w:szCs w:val="18"/>
                <w:lang w:val="en-GB"/>
              </w:rPr>
              <w:t>.</w:t>
            </w:r>
          </w:p>
        </w:tc>
        <w:tc>
          <w:tcPr>
            <w:tcW w:w="3391" w:type="dxa"/>
            <w:vAlign w:val="center"/>
          </w:tcPr>
          <w:p w14:paraId="0AB50987" w14:textId="50B2552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E3B38FD" w14:textId="6479EC9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1061D8D" w14:textId="0486D4D0"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32A6CC5E" w14:textId="77777777" w:rsidTr="0038188C">
        <w:trPr>
          <w:trHeight w:val="397"/>
        </w:trPr>
        <w:tc>
          <w:tcPr>
            <w:tcW w:w="4395" w:type="dxa"/>
            <w:shd w:val="clear" w:color="auto" w:fill="auto"/>
            <w:vAlign w:val="center"/>
          </w:tcPr>
          <w:p w14:paraId="5A6DE233" w14:textId="0D003183" w:rsidR="00674FB2" w:rsidRPr="00D235E3" w:rsidRDefault="00674FB2" w:rsidP="00674FB2">
            <w:pPr>
              <w:spacing w:line="276" w:lineRule="auto"/>
              <w:rPr>
                <w:b/>
                <w:i/>
                <w:iCs/>
                <w:sz w:val="18"/>
                <w:szCs w:val="18"/>
                <w:lang w:val="en-GB"/>
              </w:rPr>
            </w:pPr>
            <w:r w:rsidRPr="001D5D3E">
              <w:rPr>
                <w:b/>
                <w:i/>
                <w:iCs/>
                <w:sz w:val="18"/>
                <w:szCs w:val="18"/>
                <w:lang w:val="en-GB"/>
              </w:rPr>
              <w:t xml:space="preserve">Hohenbuehelia </w:t>
            </w:r>
            <w:r>
              <w:rPr>
                <w:b/>
                <w:iCs/>
                <w:sz w:val="18"/>
                <w:szCs w:val="18"/>
                <w:lang w:val="en-GB"/>
              </w:rPr>
              <w:t xml:space="preserve">sp. </w:t>
            </w:r>
            <w:r w:rsidRPr="001D5D3E">
              <w:rPr>
                <w:iCs/>
                <w:sz w:val="18"/>
                <w:szCs w:val="18"/>
                <w:lang w:val="en-GB"/>
              </w:rPr>
              <w:t>Schulzer</w:t>
            </w:r>
          </w:p>
        </w:tc>
        <w:tc>
          <w:tcPr>
            <w:tcW w:w="3391" w:type="dxa"/>
            <w:vAlign w:val="center"/>
          </w:tcPr>
          <w:p w14:paraId="448BA6C1" w14:textId="4DB8AF3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C8906FE" w14:textId="4126A1A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FDDFFAF" w14:textId="0F26AFE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399243F5" w14:textId="77777777" w:rsidTr="0038188C">
        <w:trPr>
          <w:trHeight w:val="397"/>
        </w:trPr>
        <w:tc>
          <w:tcPr>
            <w:tcW w:w="4395" w:type="dxa"/>
            <w:shd w:val="clear" w:color="auto" w:fill="auto"/>
            <w:vAlign w:val="center"/>
            <w:hideMark/>
          </w:tcPr>
          <w:p w14:paraId="46211163" w14:textId="77777777" w:rsidR="00674FB2" w:rsidRPr="00DD1D34" w:rsidRDefault="00674FB2" w:rsidP="00674FB2">
            <w:pPr>
              <w:spacing w:line="276" w:lineRule="auto"/>
              <w:rPr>
                <w:b/>
                <w:i/>
                <w:iCs/>
                <w:sz w:val="18"/>
                <w:szCs w:val="18"/>
                <w:highlight w:val="yellow"/>
                <w:lang w:val="en-GB"/>
              </w:rPr>
            </w:pPr>
            <w:r w:rsidRPr="00DD1D34">
              <w:rPr>
                <w:b/>
                <w:i/>
                <w:iCs/>
                <w:sz w:val="18"/>
                <w:szCs w:val="18"/>
                <w:lang w:val="en-GB"/>
              </w:rPr>
              <w:t xml:space="preserve">Hormographiella </w:t>
            </w:r>
            <w:r w:rsidRPr="00DD1D34">
              <w:rPr>
                <w:b/>
                <w:iCs/>
                <w:sz w:val="18"/>
                <w:szCs w:val="18"/>
                <w:lang w:val="en-GB"/>
              </w:rPr>
              <w:t xml:space="preserve">sp. </w:t>
            </w:r>
            <w:r w:rsidRPr="009512D2">
              <w:rPr>
                <w:iCs/>
                <w:sz w:val="18"/>
                <w:szCs w:val="18"/>
                <w:lang w:val="en-GB"/>
              </w:rPr>
              <w:t>Guarro &amp; Gené</w:t>
            </w:r>
          </w:p>
        </w:tc>
        <w:tc>
          <w:tcPr>
            <w:tcW w:w="3391" w:type="dxa"/>
            <w:vAlign w:val="center"/>
          </w:tcPr>
          <w:p w14:paraId="7DA4CE3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68715BA" w14:textId="504FAA75"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10801a35-6e1d-4426-8779-1c81b3d99b9d"]}],"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7759580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3C38E1C2" w14:textId="77777777" w:rsidTr="0038188C">
        <w:trPr>
          <w:trHeight w:val="397"/>
        </w:trPr>
        <w:tc>
          <w:tcPr>
            <w:tcW w:w="4395" w:type="dxa"/>
            <w:shd w:val="clear" w:color="auto" w:fill="auto"/>
            <w:vAlign w:val="center"/>
            <w:hideMark/>
          </w:tcPr>
          <w:p w14:paraId="3B45D1F7" w14:textId="77777777" w:rsidR="00674FB2" w:rsidRPr="003D0AA1" w:rsidRDefault="00674FB2" w:rsidP="00674FB2">
            <w:pPr>
              <w:spacing w:line="276" w:lineRule="auto"/>
              <w:rPr>
                <w:b/>
                <w:i/>
                <w:iCs/>
                <w:sz w:val="18"/>
                <w:szCs w:val="18"/>
              </w:rPr>
            </w:pPr>
            <w:r w:rsidRPr="003D0AA1">
              <w:rPr>
                <w:b/>
                <w:i/>
                <w:iCs/>
                <w:sz w:val="18"/>
                <w:szCs w:val="18"/>
              </w:rPr>
              <w:t xml:space="preserve">Hormographiella aspergillata </w:t>
            </w:r>
            <w:r w:rsidRPr="009512D2">
              <w:rPr>
                <w:sz w:val="18"/>
                <w:szCs w:val="18"/>
              </w:rPr>
              <w:t>Guarro, Gené &amp; De Vroey</w:t>
            </w:r>
          </w:p>
        </w:tc>
        <w:tc>
          <w:tcPr>
            <w:tcW w:w="3391" w:type="dxa"/>
            <w:vAlign w:val="center"/>
          </w:tcPr>
          <w:p w14:paraId="0094C0E8" w14:textId="33695844"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31e8638-e46c-4127-ac9d-8aeb74eb099b"]}],"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vAlign w:val="center"/>
          </w:tcPr>
          <w:p w14:paraId="65B94564" w14:textId="40254AC5"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e2818b7-b334-49b4-abf3-a7339d6bb7cc"]}],"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0FA8079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1994F7E5" w14:textId="77777777" w:rsidTr="0038188C">
        <w:trPr>
          <w:trHeight w:val="397"/>
        </w:trPr>
        <w:tc>
          <w:tcPr>
            <w:tcW w:w="4395" w:type="dxa"/>
            <w:shd w:val="clear" w:color="auto" w:fill="auto"/>
            <w:vAlign w:val="center"/>
          </w:tcPr>
          <w:p w14:paraId="5576F669" w14:textId="3BBDC2B9" w:rsidR="00674FB2" w:rsidRPr="003D0AA1" w:rsidRDefault="00674FB2" w:rsidP="00674FB2">
            <w:pPr>
              <w:spacing w:line="276" w:lineRule="auto"/>
              <w:rPr>
                <w:b/>
                <w:i/>
                <w:iCs/>
                <w:sz w:val="18"/>
                <w:szCs w:val="18"/>
              </w:rPr>
            </w:pPr>
            <w:r w:rsidRPr="00862B29">
              <w:rPr>
                <w:b/>
                <w:i/>
                <w:iCs/>
                <w:sz w:val="18"/>
                <w:szCs w:val="18"/>
              </w:rPr>
              <w:t xml:space="preserve">Hortaea werneckii </w:t>
            </w:r>
            <w:r w:rsidRPr="00862B29">
              <w:rPr>
                <w:iCs/>
                <w:sz w:val="18"/>
                <w:szCs w:val="18"/>
              </w:rPr>
              <w:t>(Horta) Nishim. &amp; Miyaji</w:t>
            </w:r>
          </w:p>
        </w:tc>
        <w:tc>
          <w:tcPr>
            <w:tcW w:w="3391" w:type="dxa"/>
            <w:vAlign w:val="center"/>
          </w:tcPr>
          <w:p w14:paraId="4FD808D0" w14:textId="6B34670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DD6F844" w14:textId="611A22A7" w:rsidR="00674FB2" w:rsidRPr="005242C1" w:rsidRDefault="00674FB2" w:rsidP="00D85868">
            <w:pPr>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50d4f09-720c-442e-ab75-171d3382ae0d"]}],"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AFF2757" w14:textId="76671242"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4C265ECB" w14:textId="77777777" w:rsidTr="0038188C">
        <w:trPr>
          <w:trHeight w:val="599"/>
        </w:trPr>
        <w:tc>
          <w:tcPr>
            <w:tcW w:w="4395" w:type="dxa"/>
            <w:shd w:val="clear" w:color="auto" w:fill="auto"/>
            <w:vAlign w:val="center"/>
            <w:hideMark/>
          </w:tcPr>
          <w:p w14:paraId="6D39B381"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Humicola </w:t>
            </w:r>
            <w:r w:rsidRPr="00DD1D34">
              <w:rPr>
                <w:b/>
                <w:iCs/>
                <w:sz w:val="18"/>
                <w:szCs w:val="18"/>
                <w:lang w:val="en-GB"/>
              </w:rPr>
              <w:t>sp.</w:t>
            </w:r>
            <w:r w:rsidRPr="00DD1D34">
              <w:rPr>
                <w:b/>
                <w:i/>
                <w:iCs/>
                <w:sz w:val="18"/>
                <w:szCs w:val="18"/>
                <w:lang w:val="en-GB"/>
              </w:rPr>
              <w:t xml:space="preserve"> </w:t>
            </w:r>
            <w:r w:rsidRPr="009512D2">
              <w:rPr>
                <w:sz w:val="18"/>
                <w:szCs w:val="18"/>
                <w:lang w:val="en-GB"/>
              </w:rPr>
              <w:t>Traaen</w:t>
            </w:r>
          </w:p>
        </w:tc>
        <w:tc>
          <w:tcPr>
            <w:tcW w:w="3391" w:type="dxa"/>
            <w:vAlign w:val="center"/>
          </w:tcPr>
          <w:p w14:paraId="59A84882" w14:textId="1F0EA19E" w:rsidR="00674FB2" w:rsidRPr="005242C1" w:rsidRDefault="00674FB2" w:rsidP="00D85868">
            <w:pPr>
              <w:spacing w:line="276" w:lineRule="auto"/>
              <w:jc w:val="center"/>
              <w:rPr>
                <w:sz w:val="18"/>
                <w:szCs w:val="18"/>
                <w:lang w:val="en-GB"/>
              </w:rPr>
            </w:pPr>
            <w:r w:rsidRPr="005242C1">
              <w:rPr>
                <w:sz w:val="18"/>
                <w:szCs w:val="18"/>
                <w:lang w:val="en-GB"/>
              </w:rPr>
              <w:t xml:space="preserve">Argentina, Italy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2","issue":"1","issued":{"date-parts":[["2008"]]},"page":"60-69","title":"Analysis of the potential fungal biodeteriogen effects in the “Doctorate Library” of the University of Perugia, Italy","type":"article-journal","volume":"47"},"uris":["http://www.mendeley.com/documents/?uuid=7f3fbec3-36f2-4b48-9a37-94ab1f36b34c"]}],"mendeley":{"formattedCitation":"[2,23]","plainTextFormattedCitation":"[2,23]","previouslyFormattedCitation":"(Bueno et al. 2003; Ruga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23]</w:t>
            </w:r>
            <w:r w:rsidRPr="005242C1">
              <w:rPr>
                <w:sz w:val="18"/>
                <w:szCs w:val="18"/>
                <w:lang w:val="en-GB"/>
              </w:rPr>
              <w:fldChar w:fldCharType="end"/>
            </w:r>
          </w:p>
        </w:tc>
        <w:tc>
          <w:tcPr>
            <w:tcW w:w="3392" w:type="dxa"/>
            <w:vAlign w:val="center"/>
          </w:tcPr>
          <w:p w14:paraId="27F28BC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EE82D81" w14:textId="7B05CAB0" w:rsidR="00674FB2" w:rsidRPr="005242C1" w:rsidRDefault="00674FB2" w:rsidP="00D85868">
            <w:pPr>
              <w:spacing w:line="276" w:lineRule="auto"/>
              <w:jc w:val="center"/>
              <w:rPr>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w:t>
            </w:r>
            <w:r w:rsidRPr="005242C1">
              <w:rPr>
                <w:noProof/>
                <w:sz w:val="18"/>
                <w:szCs w:val="18"/>
                <w:lang w:val="en-GB"/>
              </w:rPr>
              <w:fldChar w:fldCharType="end"/>
            </w:r>
          </w:p>
        </w:tc>
      </w:tr>
      <w:tr w:rsidR="00674FB2" w:rsidRPr="00DD1D34" w14:paraId="1D337D9F" w14:textId="77777777" w:rsidTr="0038188C">
        <w:trPr>
          <w:trHeight w:val="397"/>
        </w:trPr>
        <w:tc>
          <w:tcPr>
            <w:tcW w:w="4395" w:type="dxa"/>
            <w:shd w:val="clear" w:color="auto" w:fill="auto"/>
            <w:vAlign w:val="center"/>
            <w:hideMark/>
          </w:tcPr>
          <w:p w14:paraId="770F5CAC"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Humicola fuscoatra </w:t>
            </w:r>
            <w:r w:rsidRPr="009512D2">
              <w:rPr>
                <w:sz w:val="18"/>
                <w:szCs w:val="18"/>
                <w:lang w:val="en-GB"/>
              </w:rPr>
              <w:t>Traaen</w:t>
            </w:r>
          </w:p>
        </w:tc>
        <w:tc>
          <w:tcPr>
            <w:tcW w:w="3391" w:type="dxa"/>
            <w:vAlign w:val="center"/>
          </w:tcPr>
          <w:p w14:paraId="236324E7" w14:textId="21EEFDE5"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vAlign w:val="center"/>
          </w:tcPr>
          <w:p w14:paraId="2D8B737B"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9DA0D0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19ACA73D" w14:textId="77777777" w:rsidTr="005D7B64">
        <w:trPr>
          <w:trHeight w:val="397"/>
        </w:trPr>
        <w:tc>
          <w:tcPr>
            <w:tcW w:w="4395" w:type="dxa"/>
            <w:shd w:val="clear" w:color="auto" w:fill="auto"/>
            <w:vAlign w:val="center"/>
            <w:hideMark/>
          </w:tcPr>
          <w:p w14:paraId="5B6704B1"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Humicola grisea </w:t>
            </w:r>
            <w:r w:rsidRPr="009512D2">
              <w:rPr>
                <w:iCs/>
                <w:sz w:val="18"/>
                <w:szCs w:val="18"/>
                <w:lang w:val="en-GB"/>
              </w:rPr>
              <w:t>Traaen</w:t>
            </w:r>
          </w:p>
        </w:tc>
        <w:tc>
          <w:tcPr>
            <w:tcW w:w="10175" w:type="dxa"/>
            <w:gridSpan w:val="3"/>
            <w:vAlign w:val="center"/>
          </w:tcPr>
          <w:p w14:paraId="6D881C25" w14:textId="00F369E7" w:rsidR="00674FB2" w:rsidRPr="005242C1" w:rsidRDefault="00674FB2" w:rsidP="00674FB2">
            <w:pPr>
              <w:spacing w:line="276" w:lineRule="auto"/>
              <w:jc w:val="center"/>
              <w:rPr>
                <w:i/>
                <w:sz w:val="18"/>
                <w:szCs w:val="18"/>
                <w:lang w:val="en-GB"/>
              </w:rPr>
            </w:pPr>
            <w:r w:rsidRPr="005242C1">
              <w:rPr>
                <w:i/>
                <w:sz w:val="18"/>
                <w:szCs w:val="18"/>
                <w:lang w:val="en-GB"/>
              </w:rPr>
              <w:t>See current name: Trichocladium griseum</w:t>
            </w:r>
          </w:p>
        </w:tc>
      </w:tr>
      <w:tr w:rsidR="00674FB2" w:rsidRPr="00DD1D34" w14:paraId="13BB5BA9" w14:textId="77777777" w:rsidTr="0038188C">
        <w:trPr>
          <w:trHeight w:val="397"/>
        </w:trPr>
        <w:tc>
          <w:tcPr>
            <w:tcW w:w="4395" w:type="dxa"/>
            <w:shd w:val="clear" w:color="auto" w:fill="auto"/>
            <w:vAlign w:val="center"/>
          </w:tcPr>
          <w:p w14:paraId="2FB12033" w14:textId="77777777" w:rsidR="00674FB2" w:rsidRPr="00DD1D34" w:rsidRDefault="00674FB2" w:rsidP="00674FB2">
            <w:pPr>
              <w:spacing w:line="276" w:lineRule="auto"/>
              <w:rPr>
                <w:b/>
                <w:i/>
                <w:iCs/>
                <w:sz w:val="18"/>
                <w:szCs w:val="18"/>
                <w:lang w:val="en-GB"/>
              </w:rPr>
            </w:pPr>
            <w:r w:rsidRPr="00B70DA7">
              <w:rPr>
                <w:b/>
                <w:i/>
                <w:iCs/>
                <w:sz w:val="18"/>
                <w:szCs w:val="18"/>
                <w:lang w:val="en-GB"/>
              </w:rPr>
              <w:t xml:space="preserve">Hyalocylindrophora rosea </w:t>
            </w:r>
            <w:r w:rsidRPr="00B70DA7">
              <w:rPr>
                <w:iCs/>
                <w:sz w:val="18"/>
                <w:szCs w:val="18"/>
                <w:lang w:val="en-GB"/>
              </w:rPr>
              <w:t>(Petch) Réblová &amp; W. Gams</w:t>
            </w:r>
          </w:p>
        </w:tc>
        <w:tc>
          <w:tcPr>
            <w:tcW w:w="3391" w:type="dxa"/>
            <w:vAlign w:val="center"/>
          </w:tcPr>
          <w:p w14:paraId="392D03D8" w14:textId="22D9CAE9" w:rsidR="00674FB2" w:rsidRPr="005242C1" w:rsidRDefault="00674FB2" w:rsidP="00D85868">
            <w:pPr>
              <w:spacing w:line="276" w:lineRule="auto"/>
              <w:jc w:val="center"/>
              <w:rPr>
                <w:sz w:val="18"/>
                <w:szCs w:val="18"/>
                <w:lang w:val="en-GB"/>
              </w:rPr>
            </w:pPr>
            <w:r w:rsidRPr="005242C1">
              <w:rPr>
                <w:bCs/>
                <w:sz w:val="18"/>
                <w:szCs w:val="18"/>
                <w:lang w:val="en-GB"/>
              </w:rPr>
              <w:t>Lithuania</w:t>
            </w:r>
            <w:r w:rsidRPr="005242C1">
              <w:rPr>
                <w:sz w:val="18"/>
                <w:szCs w:val="18"/>
                <w:lang w:val="en-GB"/>
              </w:rPr>
              <w:t xml:space="preserve">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0EF93B9B"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A705D6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33A6C0F7" w14:textId="77777777" w:rsidTr="0038188C">
        <w:trPr>
          <w:trHeight w:val="397"/>
        </w:trPr>
        <w:tc>
          <w:tcPr>
            <w:tcW w:w="4395" w:type="dxa"/>
            <w:shd w:val="clear" w:color="auto" w:fill="auto"/>
            <w:vAlign w:val="center"/>
          </w:tcPr>
          <w:p w14:paraId="1341DF29" w14:textId="24AE4D60" w:rsidR="00674FB2" w:rsidRPr="0060210C" w:rsidRDefault="00674FB2" w:rsidP="00674FB2">
            <w:pPr>
              <w:spacing w:line="276" w:lineRule="auto"/>
              <w:rPr>
                <w:iCs/>
                <w:sz w:val="18"/>
                <w:szCs w:val="18"/>
                <w:lang w:val="en-GB"/>
              </w:rPr>
            </w:pPr>
            <w:r w:rsidRPr="001D5D3E">
              <w:rPr>
                <w:b/>
                <w:i/>
                <w:iCs/>
                <w:sz w:val="18"/>
                <w:szCs w:val="18"/>
                <w:lang w:val="en-GB"/>
              </w:rPr>
              <w:t>Hygrophorus</w:t>
            </w:r>
            <w:r>
              <w:rPr>
                <w:b/>
                <w:i/>
                <w:iCs/>
                <w:sz w:val="18"/>
                <w:szCs w:val="18"/>
                <w:lang w:val="en-GB"/>
              </w:rPr>
              <w:t xml:space="preserve"> </w:t>
            </w:r>
            <w:r>
              <w:rPr>
                <w:b/>
                <w:iCs/>
                <w:sz w:val="18"/>
                <w:szCs w:val="18"/>
                <w:lang w:val="en-GB"/>
              </w:rPr>
              <w:t xml:space="preserve">sp. </w:t>
            </w:r>
            <w:r>
              <w:rPr>
                <w:iCs/>
                <w:sz w:val="18"/>
                <w:szCs w:val="18"/>
                <w:lang w:val="en-GB"/>
              </w:rPr>
              <w:t>Fr.</w:t>
            </w:r>
          </w:p>
        </w:tc>
        <w:tc>
          <w:tcPr>
            <w:tcW w:w="3391" w:type="dxa"/>
            <w:vAlign w:val="center"/>
          </w:tcPr>
          <w:p w14:paraId="611AD288" w14:textId="4BFD24B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D0B8372" w14:textId="497770C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DBE96AA" w14:textId="53B1B2C1"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537D2204" w14:textId="77777777" w:rsidTr="0038188C">
        <w:trPr>
          <w:trHeight w:val="397"/>
        </w:trPr>
        <w:tc>
          <w:tcPr>
            <w:tcW w:w="4395" w:type="dxa"/>
            <w:shd w:val="clear" w:color="auto" w:fill="auto"/>
            <w:vAlign w:val="center"/>
          </w:tcPr>
          <w:p w14:paraId="4FC73847" w14:textId="1D170726" w:rsidR="00674FB2" w:rsidRPr="001D5D3E" w:rsidRDefault="00674FB2" w:rsidP="00674FB2">
            <w:pPr>
              <w:spacing w:line="276" w:lineRule="auto"/>
              <w:rPr>
                <w:b/>
                <w:i/>
                <w:iCs/>
                <w:sz w:val="18"/>
                <w:szCs w:val="18"/>
                <w:lang w:val="en-GB"/>
              </w:rPr>
            </w:pPr>
            <w:r w:rsidRPr="00416C60">
              <w:rPr>
                <w:b/>
                <w:i/>
                <w:iCs/>
                <w:sz w:val="18"/>
                <w:szCs w:val="18"/>
                <w:lang w:val="en-GB"/>
              </w:rPr>
              <w:t>Hymenopellis</w:t>
            </w:r>
            <w:r>
              <w:rPr>
                <w:b/>
                <w:i/>
                <w:iCs/>
                <w:sz w:val="18"/>
                <w:szCs w:val="18"/>
                <w:lang w:val="en-GB"/>
              </w:rPr>
              <w:t xml:space="preserve"> </w:t>
            </w:r>
            <w:r w:rsidRPr="0060210C">
              <w:rPr>
                <w:b/>
                <w:iCs/>
                <w:sz w:val="18"/>
                <w:szCs w:val="18"/>
                <w:lang w:val="en-GB"/>
              </w:rPr>
              <w:t>sp</w:t>
            </w:r>
            <w:r>
              <w:rPr>
                <w:b/>
                <w:i/>
                <w:iCs/>
                <w:sz w:val="18"/>
                <w:szCs w:val="18"/>
                <w:lang w:val="en-GB"/>
              </w:rPr>
              <w:t>.</w:t>
            </w:r>
            <w:r w:rsidRPr="0060210C">
              <w:rPr>
                <w:lang w:val="en-GB"/>
              </w:rPr>
              <w:t xml:space="preserve"> </w:t>
            </w:r>
            <w:r w:rsidRPr="0060210C">
              <w:rPr>
                <w:iCs/>
                <w:sz w:val="18"/>
                <w:szCs w:val="18"/>
                <w:lang w:val="en-GB"/>
              </w:rPr>
              <w:t>R.H. Petersen</w:t>
            </w:r>
          </w:p>
        </w:tc>
        <w:tc>
          <w:tcPr>
            <w:tcW w:w="3391" w:type="dxa"/>
            <w:vAlign w:val="center"/>
          </w:tcPr>
          <w:p w14:paraId="28C6E538" w14:textId="3ABC7F5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1545E9F" w14:textId="6C6EA80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CBEEC54" w14:textId="226F4823"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6ACE9B19" w14:textId="77777777" w:rsidTr="0038188C">
        <w:trPr>
          <w:trHeight w:val="397"/>
        </w:trPr>
        <w:tc>
          <w:tcPr>
            <w:tcW w:w="4395" w:type="dxa"/>
            <w:shd w:val="clear" w:color="auto" w:fill="auto"/>
            <w:vAlign w:val="center"/>
          </w:tcPr>
          <w:p w14:paraId="133C6651" w14:textId="6E10117C" w:rsidR="00674FB2" w:rsidRPr="00B70DA7" w:rsidRDefault="00674FB2" w:rsidP="00674FB2">
            <w:pPr>
              <w:spacing w:line="276" w:lineRule="auto"/>
              <w:rPr>
                <w:b/>
                <w:i/>
                <w:iCs/>
                <w:sz w:val="18"/>
                <w:szCs w:val="18"/>
                <w:lang w:val="en-GB"/>
              </w:rPr>
            </w:pPr>
            <w:r w:rsidRPr="008D2EC0">
              <w:rPr>
                <w:b/>
                <w:i/>
                <w:iCs/>
                <w:sz w:val="18"/>
                <w:szCs w:val="18"/>
                <w:lang w:val="en-GB"/>
              </w:rPr>
              <w:t>Hyphodiscus</w:t>
            </w:r>
            <w:r>
              <w:rPr>
                <w:b/>
                <w:i/>
                <w:iCs/>
                <w:sz w:val="18"/>
                <w:szCs w:val="18"/>
                <w:lang w:val="en-GB"/>
              </w:rPr>
              <w:t xml:space="preserve"> </w:t>
            </w:r>
            <w:r>
              <w:rPr>
                <w:b/>
                <w:iCs/>
                <w:sz w:val="18"/>
                <w:szCs w:val="18"/>
                <w:lang w:val="en-GB"/>
              </w:rPr>
              <w:t>sp.</w:t>
            </w:r>
            <w:r w:rsidRPr="008D2EC0">
              <w:rPr>
                <w:b/>
                <w:i/>
                <w:iCs/>
                <w:sz w:val="18"/>
                <w:szCs w:val="18"/>
                <w:lang w:val="en-GB"/>
              </w:rPr>
              <w:t xml:space="preserve"> </w:t>
            </w:r>
            <w:r w:rsidRPr="008D2EC0">
              <w:rPr>
                <w:iCs/>
                <w:sz w:val="18"/>
                <w:szCs w:val="18"/>
                <w:lang w:val="en-GB"/>
              </w:rPr>
              <w:t>Kirschst</w:t>
            </w:r>
            <w:r>
              <w:rPr>
                <w:b/>
                <w:i/>
                <w:iCs/>
                <w:sz w:val="18"/>
                <w:szCs w:val="18"/>
                <w:lang w:val="en-GB"/>
              </w:rPr>
              <w:t>.</w:t>
            </w:r>
          </w:p>
        </w:tc>
        <w:tc>
          <w:tcPr>
            <w:tcW w:w="3391" w:type="dxa"/>
            <w:vAlign w:val="center"/>
          </w:tcPr>
          <w:p w14:paraId="0F2DE488" w14:textId="52A7EA68" w:rsidR="00674FB2" w:rsidRPr="005242C1" w:rsidRDefault="00674FB2" w:rsidP="00674FB2">
            <w:pPr>
              <w:spacing w:line="276" w:lineRule="auto"/>
              <w:jc w:val="center"/>
              <w:rPr>
                <w:bCs/>
                <w:sz w:val="18"/>
                <w:szCs w:val="18"/>
                <w:lang w:val="en-GB"/>
              </w:rPr>
            </w:pPr>
            <w:r w:rsidRPr="005242C1">
              <w:rPr>
                <w:sz w:val="18"/>
                <w:szCs w:val="18"/>
                <w:lang w:val="en-GB"/>
              </w:rPr>
              <w:t>-</w:t>
            </w:r>
          </w:p>
        </w:tc>
        <w:tc>
          <w:tcPr>
            <w:tcW w:w="3392" w:type="dxa"/>
            <w:vAlign w:val="center"/>
          </w:tcPr>
          <w:p w14:paraId="6EA4E43C" w14:textId="0ED8857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6D4BFCB" w14:textId="58B4DE84"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2900DE28" w14:textId="77777777" w:rsidTr="0038188C">
        <w:trPr>
          <w:trHeight w:val="397"/>
        </w:trPr>
        <w:tc>
          <w:tcPr>
            <w:tcW w:w="4395" w:type="dxa"/>
            <w:shd w:val="clear" w:color="auto" w:fill="auto"/>
            <w:vAlign w:val="center"/>
          </w:tcPr>
          <w:p w14:paraId="69EEF1CF" w14:textId="017E2588" w:rsidR="00674FB2" w:rsidRPr="00412BD3" w:rsidRDefault="00674FB2" w:rsidP="00674FB2">
            <w:pPr>
              <w:spacing w:line="276" w:lineRule="auto"/>
              <w:rPr>
                <w:b/>
                <w:iCs/>
                <w:sz w:val="18"/>
                <w:szCs w:val="18"/>
                <w:lang w:val="en-GB"/>
              </w:rPr>
            </w:pPr>
            <w:r w:rsidRPr="00412BD3">
              <w:rPr>
                <w:b/>
                <w:i/>
                <w:iCs/>
                <w:sz w:val="18"/>
                <w:szCs w:val="18"/>
                <w:lang w:val="en-GB"/>
              </w:rPr>
              <w:t>Hypholoma</w:t>
            </w:r>
            <w:r>
              <w:rPr>
                <w:b/>
                <w:i/>
                <w:iCs/>
                <w:sz w:val="18"/>
                <w:szCs w:val="18"/>
                <w:lang w:val="en-GB"/>
              </w:rPr>
              <w:t xml:space="preserve"> </w:t>
            </w:r>
            <w:r>
              <w:rPr>
                <w:b/>
                <w:iCs/>
                <w:sz w:val="18"/>
                <w:szCs w:val="18"/>
                <w:lang w:val="en-GB"/>
              </w:rPr>
              <w:t>sp.</w:t>
            </w:r>
            <w:r w:rsidRPr="003C106E">
              <w:rPr>
                <w:b/>
                <w:iCs/>
                <w:sz w:val="18"/>
                <w:szCs w:val="18"/>
                <w:lang w:val="en-GB"/>
              </w:rPr>
              <w:t xml:space="preserve"> </w:t>
            </w:r>
            <w:r w:rsidRPr="003C106E">
              <w:rPr>
                <w:iCs/>
                <w:sz w:val="18"/>
                <w:szCs w:val="18"/>
                <w:lang w:val="en-GB"/>
              </w:rPr>
              <w:t>(Fr.) P. Kumm.</w:t>
            </w:r>
          </w:p>
        </w:tc>
        <w:tc>
          <w:tcPr>
            <w:tcW w:w="3391" w:type="dxa"/>
            <w:vAlign w:val="center"/>
          </w:tcPr>
          <w:p w14:paraId="0EBF860B" w14:textId="0E887DE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486006D" w14:textId="2553944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3CB4ACA" w14:textId="7E475F55"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40C9E840" w14:textId="77777777" w:rsidTr="0038188C">
        <w:trPr>
          <w:trHeight w:val="397"/>
        </w:trPr>
        <w:tc>
          <w:tcPr>
            <w:tcW w:w="4395" w:type="dxa"/>
            <w:shd w:val="clear" w:color="auto" w:fill="auto"/>
            <w:vAlign w:val="center"/>
            <w:hideMark/>
          </w:tcPr>
          <w:p w14:paraId="0F9882F0"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Hypocrea lixii </w:t>
            </w:r>
            <w:r w:rsidRPr="009512D2">
              <w:rPr>
                <w:sz w:val="18"/>
                <w:szCs w:val="18"/>
                <w:lang w:val="en-GB"/>
              </w:rPr>
              <w:t>Pat.</w:t>
            </w:r>
          </w:p>
        </w:tc>
        <w:tc>
          <w:tcPr>
            <w:tcW w:w="3391" w:type="dxa"/>
            <w:vAlign w:val="center"/>
          </w:tcPr>
          <w:p w14:paraId="68E3F85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CBC1D6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7C16199" w14:textId="4AE325B5" w:rsidR="00674FB2" w:rsidRPr="005242C1" w:rsidRDefault="00674FB2" w:rsidP="00D85868">
            <w:pPr>
              <w:spacing w:line="276" w:lineRule="auto"/>
              <w:jc w:val="center"/>
              <w:rPr>
                <w:sz w:val="18"/>
                <w:szCs w:val="18"/>
                <w:lang w:val="en-GB"/>
              </w:rPr>
            </w:pPr>
            <w:r w:rsidRPr="005242C1">
              <w:rPr>
                <w:sz w:val="18"/>
                <w:szCs w:val="18"/>
                <w:lang w:val="en-GB"/>
              </w:rPr>
              <w:t xml:space="preserve">Morocco </w:t>
            </w:r>
            <w:r w:rsidRPr="005242C1">
              <w:rPr>
                <w:sz w:val="18"/>
                <w:szCs w:val="18"/>
                <w:lang w:val="en-GB"/>
              </w:rPr>
              <w:fldChar w:fldCharType="begin" w:fldLock="1"/>
            </w:r>
            <w:r w:rsidR="00B056A6">
              <w:rPr>
                <w:sz w:val="18"/>
                <w:szCs w:val="18"/>
                <w:lang w:val="en-GB"/>
              </w:rPr>
              <w:instrText>ADDIN CSL_CITATION {"citationItems":[{"id":"ITEM-1","itemData":{"DOI":"10.1007/s13213-013-0718-6","ISBN":"1321301307186","ISSN":"1590-4261","author":[{"dropping-particle":"","family":"Bergadi","given":"Fatimazahra","non-dropping-particle":"","parse-names":false,"suffix":""},{"dropping-particle":"","family":"Laachari","given":"Faouzi","non-dropping-particle":"","parse-names":false,"suffix":""},{"dropping-particle":"","family":"Elabed","given":"Soumya","non-dropping-particle":"","parse-names":false,"suffix":""},{"dropping-particle":"","family":"Mohammed","given":"Iraqui Houssaini","non-dropping-particle":"","parse-names":false,"suffix":""},{"dropping-particle":"","family":"Ibnsouda","given":"Saad Koraichi","non-dropping-particle":"","parse-names":false,"suffix":""}],"container-title":"Annals of Microbiology","id":"ITEM-1","issued":{"date-parts":[["2014","10","18"]]},"page":"815-822","title":"Cellulolytic potential and filter paper activity of fungi isolated from ancients manuscripts from the Medina of Fez","type":"article-journal","volume":"64"},"uris":["http://www.mendeley.com/documents/?uuid=92ab2bf5-62fd-42b5-b551-4fdeb37b6215","http://www.mendeley.com/documents/?uuid=7d41df63-d568-424e-b51b-75901ceaa6e4"]}],"mendeley":{"formattedCitation":"[55]","plainTextFormattedCitation":"[55]","previouslyFormattedCitation":"(Bergadi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5]</w:t>
            </w:r>
            <w:r w:rsidRPr="005242C1">
              <w:rPr>
                <w:sz w:val="18"/>
                <w:szCs w:val="18"/>
                <w:lang w:val="en-GB"/>
              </w:rPr>
              <w:fldChar w:fldCharType="end"/>
            </w:r>
          </w:p>
        </w:tc>
      </w:tr>
      <w:tr w:rsidR="00674FB2" w:rsidRPr="00B056A6" w14:paraId="2B678AF8" w14:textId="77777777" w:rsidTr="0038188C">
        <w:trPr>
          <w:trHeight w:val="397"/>
        </w:trPr>
        <w:tc>
          <w:tcPr>
            <w:tcW w:w="4395" w:type="dxa"/>
            <w:shd w:val="clear" w:color="auto" w:fill="auto"/>
            <w:vAlign w:val="center"/>
          </w:tcPr>
          <w:p w14:paraId="4C903DE7" w14:textId="59EC202F" w:rsidR="00674FB2" w:rsidRPr="00DD1D34" w:rsidRDefault="00674FB2" w:rsidP="00674FB2">
            <w:pPr>
              <w:spacing w:line="276" w:lineRule="auto"/>
              <w:rPr>
                <w:b/>
                <w:i/>
                <w:iCs/>
                <w:sz w:val="18"/>
                <w:szCs w:val="18"/>
                <w:lang w:val="en-GB"/>
              </w:rPr>
            </w:pPr>
            <w:r w:rsidRPr="006954FA">
              <w:rPr>
                <w:b/>
                <w:i/>
                <w:iCs/>
                <w:sz w:val="18"/>
                <w:szCs w:val="18"/>
                <w:lang w:val="en-GB"/>
              </w:rPr>
              <w:t xml:space="preserve">Hypocrella </w:t>
            </w:r>
            <w:r>
              <w:rPr>
                <w:b/>
                <w:iCs/>
                <w:sz w:val="18"/>
                <w:szCs w:val="18"/>
                <w:lang w:val="en-GB"/>
              </w:rPr>
              <w:t xml:space="preserve">sp. </w:t>
            </w:r>
            <w:r w:rsidRPr="006954FA">
              <w:rPr>
                <w:iCs/>
                <w:sz w:val="18"/>
                <w:szCs w:val="18"/>
                <w:lang w:val="en-GB"/>
              </w:rPr>
              <w:t>Sacc</w:t>
            </w:r>
            <w:r w:rsidRPr="006954FA">
              <w:rPr>
                <w:b/>
                <w:i/>
                <w:iCs/>
                <w:sz w:val="18"/>
                <w:szCs w:val="18"/>
                <w:lang w:val="en-GB"/>
              </w:rPr>
              <w:t>.</w:t>
            </w:r>
          </w:p>
        </w:tc>
        <w:tc>
          <w:tcPr>
            <w:tcW w:w="3391" w:type="dxa"/>
            <w:vAlign w:val="center"/>
          </w:tcPr>
          <w:p w14:paraId="54A3AAF2" w14:textId="13DCBFD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5E1F290" w14:textId="16B7A8D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8234052" w14:textId="7D217427"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7575B" w14:paraId="334824D7" w14:textId="77777777" w:rsidTr="0038188C">
        <w:trPr>
          <w:trHeight w:val="397"/>
        </w:trPr>
        <w:tc>
          <w:tcPr>
            <w:tcW w:w="4395" w:type="dxa"/>
            <w:shd w:val="clear" w:color="auto" w:fill="auto"/>
            <w:vAlign w:val="center"/>
          </w:tcPr>
          <w:p w14:paraId="1D885785" w14:textId="57A1853C" w:rsidR="00674FB2" w:rsidRPr="006954FA" w:rsidRDefault="00674FB2" w:rsidP="00674FB2">
            <w:pPr>
              <w:spacing w:line="276" w:lineRule="auto"/>
              <w:rPr>
                <w:b/>
                <w:i/>
                <w:iCs/>
                <w:sz w:val="18"/>
                <w:szCs w:val="18"/>
                <w:lang w:val="en-GB"/>
              </w:rPr>
            </w:pPr>
            <w:r w:rsidRPr="00A24554">
              <w:rPr>
                <w:b/>
                <w:i/>
                <w:iCs/>
                <w:sz w:val="18"/>
                <w:szCs w:val="18"/>
                <w:lang w:val="en-GB"/>
              </w:rPr>
              <w:t xml:space="preserve">Hypoxylon </w:t>
            </w:r>
            <w:r>
              <w:rPr>
                <w:b/>
                <w:iCs/>
                <w:sz w:val="18"/>
                <w:szCs w:val="18"/>
                <w:lang w:val="en-GB"/>
              </w:rPr>
              <w:t xml:space="preserve">sp. </w:t>
            </w:r>
            <w:r w:rsidRPr="00A24554">
              <w:rPr>
                <w:iCs/>
                <w:sz w:val="18"/>
                <w:szCs w:val="18"/>
                <w:lang w:val="en-GB"/>
              </w:rPr>
              <w:t>Bull</w:t>
            </w:r>
            <w:r w:rsidRPr="00A24554">
              <w:rPr>
                <w:b/>
                <w:i/>
                <w:iCs/>
                <w:sz w:val="18"/>
                <w:szCs w:val="18"/>
                <w:lang w:val="en-GB"/>
              </w:rPr>
              <w:t>.</w:t>
            </w:r>
          </w:p>
        </w:tc>
        <w:tc>
          <w:tcPr>
            <w:tcW w:w="3391" w:type="dxa"/>
            <w:vAlign w:val="center"/>
          </w:tcPr>
          <w:p w14:paraId="12924F01" w14:textId="5481EA72" w:rsidR="00674FB2" w:rsidRPr="005242C1" w:rsidRDefault="00674FB2" w:rsidP="00D85868">
            <w:pPr>
              <w:spacing w:line="276" w:lineRule="auto"/>
              <w:jc w:val="center"/>
              <w:rPr>
                <w:sz w:val="18"/>
                <w:szCs w:val="18"/>
              </w:rPr>
            </w:pPr>
            <w:r w:rsidRPr="005242C1">
              <w:rPr>
                <w:sz w:val="18"/>
                <w:szCs w:val="18"/>
              </w:rPr>
              <w:t xml:space="preserve">Cuba </w:t>
            </w:r>
            <w:r w:rsidRPr="005242C1">
              <w:rPr>
                <w:sz w:val="18"/>
                <w:szCs w:val="18"/>
              </w:rPr>
              <w:fldChar w:fldCharType="begin" w:fldLock="1"/>
            </w:r>
            <w:r w:rsidR="00B056A6">
              <w:rPr>
                <w:sz w:val="18"/>
                <w:szCs w:val="18"/>
              </w:rPr>
              <w:instrText>ADDIN CSL_CITATION {"citationItems":[{"id":"ITEM-1","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issue":"1","issued":{"date-parts":[["2017"]]},"page":"40-51","title":"Viable allergenic fungi in a documentary deposit of the National Archive of Cuba","type":"article-journal","volume":"64"},"uris":["http://www.mendeley.com/documents/?uuid=6fcc44b8-43ab-4861-9311-4bf20f85012b"]}],"mendeley":{"formattedCitation":"[29]","plainTextFormattedCitation":"[29]","previouslyFormattedCitation":"(Molina-Veloso et al. 2017)"},"properties":{"noteIndex":0},"schema":"https://github.com/citation-style-language/schema/raw/master/csl-citation.json"}</w:instrText>
            </w:r>
            <w:r w:rsidRPr="005242C1">
              <w:rPr>
                <w:sz w:val="18"/>
                <w:szCs w:val="18"/>
              </w:rPr>
              <w:fldChar w:fldCharType="separate"/>
            </w:r>
            <w:r w:rsidR="00B056A6" w:rsidRPr="00B056A6">
              <w:rPr>
                <w:noProof/>
                <w:sz w:val="18"/>
                <w:szCs w:val="18"/>
              </w:rPr>
              <w:t>[29]</w:t>
            </w:r>
            <w:r w:rsidRPr="005242C1">
              <w:rPr>
                <w:sz w:val="18"/>
                <w:szCs w:val="18"/>
              </w:rPr>
              <w:fldChar w:fldCharType="end"/>
            </w:r>
          </w:p>
        </w:tc>
        <w:tc>
          <w:tcPr>
            <w:tcW w:w="3392" w:type="dxa"/>
            <w:vAlign w:val="center"/>
          </w:tcPr>
          <w:p w14:paraId="11ED89FF" w14:textId="5125CD4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0D3AAB1" w14:textId="3240305F"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2DEF6DC0" w14:textId="77777777" w:rsidTr="0038188C">
        <w:trPr>
          <w:trHeight w:val="397"/>
        </w:trPr>
        <w:tc>
          <w:tcPr>
            <w:tcW w:w="4395" w:type="dxa"/>
            <w:shd w:val="clear" w:color="auto" w:fill="auto"/>
            <w:vAlign w:val="center"/>
          </w:tcPr>
          <w:p w14:paraId="149DE35E" w14:textId="290A50D8" w:rsidR="00674FB2" w:rsidRPr="006954FA" w:rsidRDefault="00674FB2" w:rsidP="00674FB2">
            <w:pPr>
              <w:spacing w:line="276" w:lineRule="auto"/>
              <w:rPr>
                <w:b/>
                <w:i/>
                <w:iCs/>
                <w:sz w:val="18"/>
                <w:szCs w:val="18"/>
                <w:lang w:val="en-GB"/>
              </w:rPr>
            </w:pPr>
            <w:r w:rsidRPr="00C56A5D">
              <w:rPr>
                <w:b/>
                <w:i/>
                <w:iCs/>
                <w:sz w:val="18"/>
                <w:szCs w:val="18"/>
                <w:lang w:val="en-GB"/>
              </w:rPr>
              <w:lastRenderedPageBreak/>
              <w:t xml:space="preserve">Isaria </w:t>
            </w:r>
            <w:r>
              <w:rPr>
                <w:b/>
                <w:iCs/>
                <w:sz w:val="18"/>
                <w:szCs w:val="18"/>
                <w:lang w:val="en-GB"/>
              </w:rPr>
              <w:t xml:space="preserve">sp. </w:t>
            </w:r>
            <w:r w:rsidRPr="00C56A5D">
              <w:rPr>
                <w:iCs/>
                <w:sz w:val="18"/>
                <w:szCs w:val="18"/>
                <w:lang w:val="en-GB"/>
              </w:rPr>
              <w:t>Pers</w:t>
            </w:r>
            <w:r w:rsidRPr="00C56A5D">
              <w:rPr>
                <w:b/>
                <w:i/>
                <w:iCs/>
                <w:sz w:val="18"/>
                <w:szCs w:val="18"/>
                <w:lang w:val="en-GB"/>
              </w:rPr>
              <w:t>.</w:t>
            </w:r>
          </w:p>
        </w:tc>
        <w:tc>
          <w:tcPr>
            <w:tcW w:w="3391" w:type="dxa"/>
            <w:vAlign w:val="center"/>
          </w:tcPr>
          <w:p w14:paraId="08284C18" w14:textId="7F336E9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CFBD803" w14:textId="7326B28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49AB3C5" w14:textId="4416053C"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24385128" w14:textId="77777777" w:rsidTr="0038188C">
        <w:trPr>
          <w:trHeight w:val="397"/>
        </w:trPr>
        <w:tc>
          <w:tcPr>
            <w:tcW w:w="4395" w:type="dxa"/>
            <w:shd w:val="clear" w:color="auto" w:fill="auto"/>
            <w:vAlign w:val="center"/>
          </w:tcPr>
          <w:p w14:paraId="55AF6DF6" w14:textId="3C820161" w:rsidR="00674FB2" w:rsidRPr="00F63676" w:rsidRDefault="00674FB2" w:rsidP="00674FB2">
            <w:pPr>
              <w:spacing w:line="276" w:lineRule="auto"/>
              <w:rPr>
                <w:i/>
                <w:iCs/>
                <w:sz w:val="18"/>
                <w:szCs w:val="18"/>
                <w:lang w:val="en-GB"/>
              </w:rPr>
            </w:pPr>
            <w:r w:rsidRPr="00E515D4">
              <w:rPr>
                <w:b/>
                <w:i/>
                <w:iCs/>
                <w:sz w:val="18"/>
                <w:szCs w:val="18"/>
                <w:lang w:val="en-GB"/>
              </w:rPr>
              <w:t xml:space="preserve">Itersonilia </w:t>
            </w:r>
            <w:r w:rsidRPr="00E515D4">
              <w:rPr>
                <w:b/>
                <w:iCs/>
                <w:sz w:val="18"/>
                <w:szCs w:val="18"/>
                <w:lang w:val="en-GB"/>
              </w:rPr>
              <w:t>sp.</w:t>
            </w:r>
            <w:r>
              <w:rPr>
                <w:b/>
                <w:iCs/>
                <w:sz w:val="18"/>
                <w:szCs w:val="18"/>
                <w:lang w:val="en-GB"/>
              </w:rPr>
              <w:t xml:space="preserve"> </w:t>
            </w:r>
            <w:r>
              <w:rPr>
                <w:iCs/>
                <w:sz w:val="18"/>
                <w:szCs w:val="18"/>
                <w:lang w:val="en-GB"/>
              </w:rPr>
              <w:t>Derx</w:t>
            </w:r>
          </w:p>
        </w:tc>
        <w:tc>
          <w:tcPr>
            <w:tcW w:w="3391" w:type="dxa"/>
            <w:vAlign w:val="center"/>
          </w:tcPr>
          <w:p w14:paraId="461A54C7" w14:textId="0F5ED919" w:rsidR="00674FB2" w:rsidRPr="005242C1" w:rsidRDefault="00674FB2"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issue":"1","issued":{"date-parts":[["2017"]]},"page":"40-51","title":"Viable allergenic fungi in a documentary deposit of the National Archive of Cuba","type":"article-journal","volume":"64"},"uris":["http://www.mendeley.com/documents/?uuid=6fcc44b8-43ab-4861-9311-4bf20f85012b"]}],"mendeley":{"formattedCitation":"[29]","plainTextFormattedCitation":"[29]","previouslyFormattedCitation":"(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9]</w:t>
            </w:r>
            <w:r w:rsidRPr="005242C1">
              <w:rPr>
                <w:sz w:val="18"/>
                <w:szCs w:val="18"/>
                <w:lang w:val="en-GB"/>
              </w:rPr>
              <w:fldChar w:fldCharType="end"/>
            </w:r>
          </w:p>
        </w:tc>
        <w:tc>
          <w:tcPr>
            <w:tcW w:w="3392" w:type="dxa"/>
            <w:vAlign w:val="center"/>
          </w:tcPr>
          <w:p w14:paraId="7B332B09" w14:textId="2C8FFD9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506E2D1" w14:textId="2B003FCE"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1727B974" w14:textId="77777777" w:rsidTr="0038188C">
        <w:trPr>
          <w:trHeight w:val="397"/>
        </w:trPr>
        <w:tc>
          <w:tcPr>
            <w:tcW w:w="4395" w:type="dxa"/>
            <w:shd w:val="clear" w:color="auto" w:fill="auto"/>
            <w:vAlign w:val="center"/>
          </w:tcPr>
          <w:p w14:paraId="352C45AE" w14:textId="77343F49" w:rsidR="00674FB2" w:rsidRPr="00B056A6" w:rsidRDefault="00674FB2" w:rsidP="00674FB2">
            <w:pPr>
              <w:spacing w:line="276" w:lineRule="auto"/>
              <w:rPr>
                <w:b/>
                <w:i/>
                <w:iCs/>
                <w:sz w:val="18"/>
                <w:szCs w:val="18"/>
                <w:lang w:val="en-GB"/>
              </w:rPr>
            </w:pPr>
            <w:r w:rsidRPr="00B056A6">
              <w:rPr>
                <w:b/>
                <w:i/>
                <w:iCs/>
                <w:sz w:val="18"/>
                <w:szCs w:val="18"/>
                <w:lang w:val="en-GB"/>
              </w:rPr>
              <w:t>Juncaceicola typharum</w:t>
            </w:r>
            <w:r w:rsidRPr="00B056A6">
              <w:rPr>
                <w:iCs/>
                <w:sz w:val="18"/>
                <w:szCs w:val="18"/>
                <w:lang w:val="en-GB"/>
              </w:rPr>
              <w:t xml:space="preserve"> (Desm.) Tennakoon, Phook. &amp; K.D. Hyde</w:t>
            </w:r>
          </w:p>
        </w:tc>
        <w:tc>
          <w:tcPr>
            <w:tcW w:w="3391" w:type="dxa"/>
            <w:vAlign w:val="center"/>
          </w:tcPr>
          <w:p w14:paraId="7E79FDE6" w14:textId="6EB9CE9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90E4AA8" w14:textId="0A7C52B8"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shd w:val="clear" w:color="auto" w:fill="auto"/>
            <w:vAlign w:val="center"/>
          </w:tcPr>
          <w:p w14:paraId="2452CA4D" w14:textId="0E751C7F" w:rsidR="00674FB2" w:rsidRPr="005242C1" w:rsidRDefault="00674FB2" w:rsidP="00674FB2">
            <w:pPr>
              <w:spacing w:line="276" w:lineRule="auto"/>
              <w:jc w:val="center"/>
              <w:rPr>
                <w:sz w:val="18"/>
                <w:szCs w:val="18"/>
                <w:lang w:val="en-GB"/>
              </w:rPr>
            </w:pPr>
            <w:r w:rsidRPr="005242C1">
              <w:rPr>
                <w:noProof/>
                <w:sz w:val="18"/>
                <w:szCs w:val="18"/>
                <w:lang w:val="en-GB"/>
              </w:rPr>
              <w:t>-</w:t>
            </w:r>
          </w:p>
        </w:tc>
      </w:tr>
      <w:tr w:rsidR="00674FB2" w:rsidRPr="00B056A6" w14:paraId="4AD7182B" w14:textId="77777777" w:rsidTr="0038188C">
        <w:trPr>
          <w:trHeight w:val="397"/>
        </w:trPr>
        <w:tc>
          <w:tcPr>
            <w:tcW w:w="4395" w:type="dxa"/>
            <w:shd w:val="clear" w:color="auto" w:fill="auto"/>
            <w:vAlign w:val="center"/>
            <w:hideMark/>
          </w:tcPr>
          <w:p w14:paraId="1CDFA589" w14:textId="77777777" w:rsidR="00674FB2" w:rsidRPr="00CA748F" w:rsidRDefault="00674FB2" w:rsidP="00674FB2">
            <w:pPr>
              <w:spacing w:line="276" w:lineRule="auto"/>
              <w:rPr>
                <w:b/>
                <w:i/>
                <w:iCs/>
                <w:sz w:val="18"/>
                <w:szCs w:val="18"/>
                <w:lang w:val="en-GB"/>
              </w:rPr>
            </w:pPr>
            <w:r w:rsidRPr="00CA748F">
              <w:rPr>
                <w:b/>
                <w:i/>
                <w:iCs/>
                <w:sz w:val="18"/>
                <w:szCs w:val="18"/>
                <w:lang w:val="en-GB"/>
              </w:rPr>
              <w:t xml:space="preserve">Kockovaella </w:t>
            </w:r>
            <w:r w:rsidRPr="00CA748F">
              <w:rPr>
                <w:b/>
                <w:iCs/>
                <w:sz w:val="18"/>
                <w:szCs w:val="18"/>
                <w:lang w:val="en-GB"/>
              </w:rPr>
              <w:t>sp.</w:t>
            </w:r>
            <w:r w:rsidRPr="00CA748F">
              <w:rPr>
                <w:b/>
                <w:lang w:val="en-GB"/>
              </w:rPr>
              <w:t xml:space="preserve"> </w:t>
            </w:r>
            <w:r w:rsidRPr="00CA748F">
              <w:rPr>
                <w:iCs/>
                <w:sz w:val="18"/>
                <w:szCs w:val="18"/>
                <w:lang w:val="en-GB"/>
              </w:rPr>
              <w:t>Nakase, I. Banno &amp; Y. Yamada</w:t>
            </w:r>
          </w:p>
        </w:tc>
        <w:tc>
          <w:tcPr>
            <w:tcW w:w="3391" w:type="dxa"/>
            <w:vAlign w:val="center"/>
          </w:tcPr>
          <w:p w14:paraId="4ADE3AC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A81E57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44D0C20" w14:textId="24DA71FB" w:rsidR="00674FB2" w:rsidRPr="005242C1" w:rsidRDefault="00674FB2" w:rsidP="00D85868">
            <w:pPr>
              <w:spacing w:line="276" w:lineRule="auto"/>
              <w:jc w:val="center"/>
              <w:rPr>
                <w:sz w:val="18"/>
                <w:szCs w:val="18"/>
                <w:lang w:val="en-GB"/>
              </w:rPr>
            </w:pPr>
            <w:r w:rsidRPr="005242C1">
              <w:rPr>
                <w:sz w:val="18"/>
                <w:szCs w:val="18"/>
                <w:lang w:val="en-GB"/>
              </w:rPr>
              <w:t xml:space="preserve">USA </w:t>
            </w:r>
            <w:r w:rsidRPr="005242C1">
              <w:rPr>
                <w:sz w:val="18"/>
                <w:szCs w:val="18"/>
                <w:lang w:val="en-GB"/>
              </w:rPr>
              <w:fldChar w:fldCharType="begin" w:fldLock="1"/>
            </w:r>
            <w:r w:rsidR="00B056A6">
              <w:rPr>
                <w:sz w:val="18"/>
                <w:szCs w:val="18"/>
                <w:lang w:val="en-GB"/>
              </w:rPr>
              <w:instrText>ADDIN CSL_CITATION {"citationItems":[{"id":"ITEM-1","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1","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mendeley":{"formattedCitation":"[57]","plainTextFormattedCitation":"[57]","previouslyFormattedCitation":"(Di Bonaventura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7]</w:t>
            </w:r>
            <w:r w:rsidRPr="005242C1">
              <w:rPr>
                <w:sz w:val="18"/>
                <w:szCs w:val="18"/>
                <w:lang w:val="en-GB"/>
              </w:rPr>
              <w:fldChar w:fldCharType="end"/>
            </w:r>
          </w:p>
        </w:tc>
      </w:tr>
      <w:tr w:rsidR="00674FB2" w:rsidRPr="002F2D6D" w14:paraId="00B3D01D" w14:textId="77777777" w:rsidTr="0038188C">
        <w:trPr>
          <w:trHeight w:val="397"/>
        </w:trPr>
        <w:tc>
          <w:tcPr>
            <w:tcW w:w="4395" w:type="dxa"/>
            <w:shd w:val="clear" w:color="auto" w:fill="auto"/>
            <w:vAlign w:val="center"/>
          </w:tcPr>
          <w:p w14:paraId="5F7D18A2" w14:textId="3E6801D3" w:rsidR="00674FB2" w:rsidRPr="004E36C1" w:rsidRDefault="00674FB2" w:rsidP="00674FB2">
            <w:pPr>
              <w:spacing w:line="276" w:lineRule="auto"/>
              <w:rPr>
                <w:b/>
                <w:i/>
                <w:iCs/>
                <w:sz w:val="18"/>
                <w:szCs w:val="18"/>
                <w:lang w:val="en-GB"/>
              </w:rPr>
            </w:pPr>
            <w:r w:rsidRPr="004E36C1">
              <w:rPr>
                <w:b/>
                <w:i/>
                <w:iCs/>
                <w:sz w:val="18"/>
                <w:szCs w:val="18"/>
                <w:lang w:val="en-GB"/>
              </w:rPr>
              <w:t xml:space="preserve">Laccaria </w:t>
            </w:r>
            <w:r w:rsidRPr="004E36C1">
              <w:rPr>
                <w:b/>
                <w:iCs/>
                <w:sz w:val="18"/>
                <w:szCs w:val="18"/>
                <w:lang w:val="en-GB"/>
              </w:rPr>
              <w:t xml:space="preserve">sp. </w:t>
            </w:r>
            <w:r w:rsidRPr="004E36C1">
              <w:rPr>
                <w:iCs/>
                <w:sz w:val="18"/>
                <w:szCs w:val="18"/>
                <w:lang w:val="en-GB"/>
              </w:rPr>
              <w:t>Berk. &amp; Broome</w:t>
            </w:r>
          </w:p>
        </w:tc>
        <w:tc>
          <w:tcPr>
            <w:tcW w:w="3391" w:type="dxa"/>
            <w:vAlign w:val="center"/>
          </w:tcPr>
          <w:p w14:paraId="5D26E4E7" w14:textId="05FB6FA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8285AE5" w14:textId="19F7085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F33C905" w14:textId="6974E016"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3DBFAB07" w14:textId="77777777" w:rsidTr="0038188C">
        <w:trPr>
          <w:trHeight w:val="397"/>
        </w:trPr>
        <w:tc>
          <w:tcPr>
            <w:tcW w:w="4395" w:type="dxa"/>
            <w:shd w:val="clear" w:color="auto" w:fill="auto"/>
            <w:vAlign w:val="center"/>
          </w:tcPr>
          <w:p w14:paraId="357674DD" w14:textId="180998E6" w:rsidR="00674FB2" w:rsidRPr="002369F0" w:rsidRDefault="00674FB2" w:rsidP="00674FB2">
            <w:pPr>
              <w:spacing w:line="276" w:lineRule="auto"/>
              <w:rPr>
                <w:iCs/>
                <w:sz w:val="18"/>
                <w:szCs w:val="18"/>
              </w:rPr>
            </w:pPr>
            <w:r w:rsidRPr="002369F0">
              <w:rPr>
                <w:b/>
                <w:i/>
                <w:iCs/>
                <w:sz w:val="18"/>
                <w:szCs w:val="18"/>
              </w:rPr>
              <w:t>Lasiosphaeriaceae</w:t>
            </w:r>
            <w:r>
              <w:rPr>
                <w:b/>
                <w:i/>
                <w:iCs/>
                <w:sz w:val="18"/>
                <w:szCs w:val="18"/>
              </w:rPr>
              <w:t xml:space="preserve"> </w:t>
            </w:r>
            <w:r>
              <w:rPr>
                <w:b/>
                <w:iCs/>
                <w:sz w:val="18"/>
                <w:szCs w:val="18"/>
              </w:rPr>
              <w:t xml:space="preserve">sp. </w:t>
            </w:r>
            <w:r w:rsidRPr="002369F0">
              <w:rPr>
                <w:iCs/>
                <w:sz w:val="18"/>
                <w:szCs w:val="18"/>
              </w:rPr>
              <w:t>Na</w:t>
            </w:r>
            <w:r>
              <w:rPr>
                <w:iCs/>
                <w:sz w:val="18"/>
                <w:szCs w:val="18"/>
              </w:rPr>
              <w:t>n</w:t>
            </w:r>
            <w:r w:rsidRPr="002369F0">
              <w:rPr>
                <w:iCs/>
                <w:sz w:val="18"/>
                <w:szCs w:val="18"/>
              </w:rPr>
              <w:t>nf</w:t>
            </w:r>
            <w:r>
              <w:rPr>
                <w:b/>
                <w:iCs/>
                <w:sz w:val="18"/>
                <w:szCs w:val="18"/>
              </w:rPr>
              <w:t>.</w:t>
            </w:r>
          </w:p>
        </w:tc>
        <w:tc>
          <w:tcPr>
            <w:tcW w:w="3391" w:type="dxa"/>
            <w:vAlign w:val="center"/>
          </w:tcPr>
          <w:p w14:paraId="1C6E1156" w14:textId="136C48CB"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459BDBEB" w14:textId="3C314D71"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0750B1BF" w14:textId="3695F300"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7FA8938F" w14:textId="77777777" w:rsidTr="0038188C">
        <w:trPr>
          <w:trHeight w:val="397"/>
        </w:trPr>
        <w:tc>
          <w:tcPr>
            <w:tcW w:w="4395" w:type="dxa"/>
            <w:shd w:val="clear" w:color="auto" w:fill="auto"/>
            <w:vAlign w:val="center"/>
          </w:tcPr>
          <w:p w14:paraId="38C6FCDE" w14:textId="77777777" w:rsidR="00674FB2" w:rsidRPr="002369F0" w:rsidRDefault="00674FB2" w:rsidP="00674FB2">
            <w:pPr>
              <w:spacing w:line="276" w:lineRule="auto"/>
              <w:rPr>
                <w:b/>
                <w:i/>
                <w:iCs/>
                <w:sz w:val="18"/>
                <w:szCs w:val="18"/>
              </w:rPr>
            </w:pPr>
            <w:r w:rsidRPr="002369F0">
              <w:rPr>
                <w:b/>
                <w:i/>
                <w:iCs/>
                <w:sz w:val="18"/>
                <w:szCs w:val="18"/>
              </w:rPr>
              <w:t xml:space="preserve">Lecanicillium kalimantanense </w:t>
            </w:r>
            <w:r w:rsidRPr="002369F0">
              <w:rPr>
                <w:iCs/>
                <w:sz w:val="18"/>
                <w:szCs w:val="18"/>
              </w:rPr>
              <w:t>Kurihara &amp; Sukarno</w:t>
            </w:r>
          </w:p>
        </w:tc>
        <w:tc>
          <w:tcPr>
            <w:tcW w:w="3391" w:type="dxa"/>
            <w:vAlign w:val="center"/>
          </w:tcPr>
          <w:p w14:paraId="44DFA2EB"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5279FC25" w14:textId="7121BAE0" w:rsidR="00674FB2" w:rsidRPr="005242C1" w:rsidRDefault="00674FB2"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shd w:val="clear" w:color="auto" w:fill="auto"/>
            <w:vAlign w:val="center"/>
          </w:tcPr>
          <w:p w14:paraId="2CCAEB1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2F2D6D" w14:paraId="649ECB35" w14:textId="77777777" w:rsidTr="0038188C">
        <w:trPr>
          <w:trHeight w:val="397"/>
        </w:trPr>
        <w:tc>
          <w:tcPr>
            <w:tcW w:w="4395" w:type="dxa"/>
            <w:shd w:val="clear" w:color="auto" w:fill="auto"/>
            <w:vAlign w:val="center"/>
          </w:tcPr>
          <w:p w14:paraId="7ED5E64D" w14:textId="31BAA8CC" w:rsidR="00674FB2" w:rsidRPr="00DD1D34" w:rsidRDefault="00674FB2" w:rsidP="00674FB2">
            <w:pPr>
              <w:spacing w:line="276" w:lineRule="auto"/>
              <w:rPr>
                <w:b/>
                <w:i/>
                <w:iCs/>
                <w:sz w:val="18"/>
                <w:szCs w:val="18"/>
                <w:lang w:val="en-GB"/>
              </w:rPr>
            </w:pPr>
            <w:r w:rsidRPr="00A07D61">
              <w:rPr>
                <w:b/>
                <w:i/>
                <w:iCs/>
                <w:sz w:val="18"/>
                <w:szCs w:val="18"/>
                <w:lang w:val="en-GB"/>
              </w:rPr>
              <w:t xml:space="preserve">Lecophagus </w:t>
            </w:r>
            <w:r w:rsidRPr="00A07D61">
              <w:rPr>
                <w:b/>
                <w:iCs/>
                <w:sz w:val="18"/>
                <w:szCs w:val="18"/>
                <w:lang w:val="en-GB"/>
              </w:rPr>
              <w:t>sp</w:t>
            </w:r>
            <w:r>
              <w:rPr>
                <w:b/>
                <w:i/>
                <w:iCs/>
                <w:sz w:val="18"/>
                <w:szCs w:val="18"/>
                <w:lang w:val="en-GB"/>
              </w:rPr>
              <w:t xml:space="preserve">. </w:t>
            </w:r>
            <w:r w:rsidRPr="00A07D61">
              <w:rPr>
                <w:iCs/>
                <w:sz w:val="18"/>
                <w:szCs w:val="18"/>
                <w:lang w:val="en-GB"/>
              </w:rPr>
              <w:t>M.W. Dick</w:t>
            </w:r>
          </w:p>
        </w:tc>
        <w:tc>
          <w:tcPr>
            <w:tcW w:w="3391" w:type="dxa"/>
            <w:vAlign w:val="center"/>
          </w:tcPr>
          <w:p w14:paraId="6EF1049E" w14:textId="533BEC4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F4B09ED" w14:textId="3CE4DDF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CC88B8F" w14:textId="3360EDC3"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56E09822" w14:textId="77777777" w:rsidTr="0038188C">
        <w:trPr>
          <w:trHeight w:val="397"/>
        </w:trPr>
        <w:tc>
          <w:tcPr>
            <w:tcW w:w="4395" w:type="dxa"/>
            <w:shd w:val="clear" w:color="auto" w:fill="auto"/>
            <w:vAlign w:val="center"/>
          </w:tcPr>
          <w:p w14:paraId="78966D7D" w14:textId="6B81F820" w:rsidR="00674FB2" w:rsidRPr="00390F4F" w:rsidRDefault="00674FB2" w:rsidP="00674FB2">
            <w:pPr>
              <w:spacing w:line="276" w:lineRule="auto"/>
              <w:rPr>
                <w:iCs/>
                <w:sz w:val="18"/>
                <w:szCs w:val="18"/>
                <w:lang w:val="en-GB"/>
              </w:rPr>
            </w:pPr>
            <w:r w:rsidRPr="00390F4F">
              <w:rPr>
                <w:b/>
                <w:i/>
                <w:iCs/>
                <w:sz w:val="18"/>
                <w:szCs w:val="18"/>
                <w:lang w:val="en-GB"/>
              </w:rPr>
              <w:t>Lentaria</w:t>
            </w:r>
            <w:r>
              <w:rPr>
                <w:b/>
                <w:i/>
                <w:iCs/>
                <w:sz w:val="18"/>
                <w:szCs w:val="18"/>
                <w:lang w:val="en-GB"/>
              </w:rPr>
              <w:t xml:space="preserve"> </w:t>
            </w:r>
            <w:r>
              <w:rPr>
                <w:b/>
                <w:iCs/>
                <w:sz w:val="18"/>
                <w:szCs w:val="18"/>
                <w:lang w:val="en-GB"/>
              </w:rPr>
              <w:t xml:space="preserve">sp. </w:t>
            </w:r>
            <w:r>
              <w:rPr>
                <w:iCs/>
                <w:sz w:val="18"/>
                <w:szCs w:val="18"/>
                <w:lang w:val="en-GB"/>
              </w:rPr>
              <w:t>Corner</w:t>
            </w:r>
          </w:p>
        </w:tc>
        <w:tc>
          <w:tcPr>
            <w:tcW w:w="3391" w:type="dxa"/>
            <w:vAlign w:val="center"/>
          </w:tcPr>
          <w:p w14:paraId="3DF33E49" w14:textId="01152F3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7A94352" w14:textId="24C134C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3888198" w14:textId="220A887E"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7649763E" w14:textId="77777777" w:rsidTr="0038188C">
        <w:trPr>
          <w:trHeight w:val="397"/>
        </w:trPr>
        <w:tc>
          <w:tcPr>
            <w:tcW w:w="4395" w:type="dxa"/>
            <w:shd w:val="clear" w:color="auto" w:fill="auto"/>
            <w:vAlign w:val="center"/>
          </w:tcPr>
          <w:p w14:paraId="0C385538" w14:textId="350B482F" w:rsidR="00674FB2" w:rsidRPr="00390F4F" w:rsidRDefault="00674FB2" w:rsidP="00674FB2">
            <w:pPr>
              <w:spacing w:line="276" w:lineRule="auto"/>
              <w:rPr>
                <w:b/>
                <w:i/>
                <w:iCs/>
                <w:sz w:val="18"/>
                <w:szCs w:val="18"/>
                <w:lang w:val="en-GB"/>
              </w:rPr>
            </w:pPr>
            <w:r w:rsidRPr="00390F4F">
              <w:rPr>
                <w:b/>
                <w:i/>
                <w:iCs/>
                <w:sz w:val="18"/>
                <w:szCs w:val="18"/>
                <w:lang w:val="en-GB"/>
              </w:rPr>
              <w:t xml:space="preserve">Lentinula </w:t>
            </w:r>
            <w:r>
              <w:rPr>
                <w:b/>
                <w:iCs/>
                <w:sz w:val="18"/>
                <w:szCs w:val="18"/>
                <w:lang w:val="en-GB"/>
              </w:rPr>
              <w:t xml:space="preserve">sp. </w:t>
            </w:r>
            <w:r w:rsidRPr="00390F4F">
              <w:rPr>
                <w:iCs/>
                <w:sz w:val="18"/>
                <w:szCs w:val="18"/>
                <w:lang w:val="en-GB"/>
              </w:rPr>
              <w:t>Earle</w:t>
            </w:r>
          </w:p>
        </w:tc>
        <w:tc>
          <w:tcPr>
            <w:tcW w:w="3391" w:type="dxa"/>
            <w:vAlign w:val="center"/>
          </w:tcPr>
          <w:p w14:paraId="6829EC74" w14:textId="38869BE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B61174D" w14:textId="1F16FD9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6C7B3CC" w14:textId="2B31EAC5"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55EF38F4" w14:textId="77777777" w:rsidTr="0038188C">
        <w:trPr>
          <w:trHeight w:val="397"/>
        </w:trPr>
        <w:tc>
          <w:tcPr>
            <w:tcW w:w="4395" w:type="dxa"/>
            <w:shd w:val="clear" w:color="auto" w:fill="auto"/>
            <w:vAlign w:val="center"/>
          </w:tcPr>
          <w:p w14:paraId="0F9319FC" w14:textId="46F76304" w:rsidR="00674FB2" w:rsidRPr="00DD1D34" w:rsidRDefault="00674FB2" w:rsidP="00674FB2">
            <w:pPr>
              <w:spacing w:line="276" w:lineRule="auto"/>
              <w:rPr>
                <w:b/>
                <w:i/>
                <w:iCs/>
                <w:sz w:val="18"/>
                <w:szCs w:val="18"/>
                <w:lang w:val="en-GB"/>
              </w:rPr>
            </w:pPr>
            <w:r w:rsidRPr="00B46D2E">
              <w:rPr>
                <w:b/>
                <w:i/>
                <w:iCs/>
                <w:sz w:val="18"/>
                <w:szCs w:val="18"/>
                <w:lang w:val="en-GB"/>
              </w:rPr>
              <w:t xml:space="preserve">Leotiomycetes </w:t>
            </w:r>
            <w:r w:rsidRPr="00DB3F13">
              <w:rPr>
                <w:b/>
                <w:iCs/>
                <w:sz w:val="18"/>
                <w:szCs w:val="18"/>
                <w:lang w:val="en-GB"/>
              </w:rPr>
              <w:t>sp</w:t>
            </w:r>
            <w:r>
              <w:rPr>
                <w:b/>
                <w:i/>
                <w:iCs/>
                <w:sz w:val="18"/>
                <w:szCs w:val="18"/>
                <w:lang w:val="en-GB"/>
              </w:rPr>
              <w:t xml:space="preserve">. </w:t>
            </w:r>
            <w:r w:rsidRPr="00DB3F13">
              <w:rPr>
                <w:iCs/>
                <w:sz w:val="18"/>
                <w:szCs w:val="18"/>
                <w:lang w:val="en-GB"/>
              </w:rPr>
              <w:t>O.E. Erikss. &amp; Winka</w:t>
            </w:r>
          </w:p>
        </w:tc>
        <w:tc>
          <w:tcPr>
            <w:tcW w:w="3391" w:type="dxa"/>
            <w:vAlign w:val="center"/>
          </w:tcPr>
          <w:p w14:paraId="1958A414" w14:textId="573EFE8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89B4A56" w14:textId="26B7526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87FB27C" w14:textId="12B52B15"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4C53F29E" w14:textId="77777777" w:rsidTr="0038188C">
        <w:trPr>
          <w:trHeight w:val="397"/>
        </w:trPr>
        <w:tc>
          <w:tcPr>
            <w:tcW w:w="4395" w:type="dxa"/>
            <w:shd w:val="clear" w:color="auto" w:fill="auto"/>
            <w:vAlign w:val="center"/>
          </w:tcPr>
          <w:p w14:paraId="41552828" w14:textId="0543CE91" w:rsidR="00674FB2" w:rsidRPr="00B46D2E" w:rsidRDefault="00674FB2" w:rsidP="00674FB2">
            <w:pPr>
              <w:spacing w:line="276" w:lineRule="auto"/>
              <w:rPr>
                <w:b/>
                <w:i/>
                <w:iCs/>
                <w:sz w:val="18"/>
                <w:szCs w:val="18"/>
                <w:lang w:val="en-GB"/>
              </w:rPr>
            </w:pPr>
            <w:r>
              <w:rPr>
                <w:b/>
                <w:i/>
                <w:iCs/>
                <w:sz w:val="18"/>
                <w:szCs w:val="18"/>
                <w:lang w:val="en-GB"/>
              </w:rPr>
              <w:t xml:space="preserve">Lepiota </w:t>
            </w:r>
            <w:r>
              <w:rPr>
                <w:b/>
                <w:iCs/>
                <w:sz w:val="18"/>
                <w:szCs w:val="18"/>
                <w:lang w:val="en-GB"/>
              </w:rPr>
              <w:t xml:space="preserve">sp. </w:t>
            </w:r>
            <w:r w:rsidRPr="00011DA5">
              <w:rPr>
                <w:iCs/>
                <w:sz w:val="18"/>
                <w:szCs w:val="18"/>
                <w:lang w:val="en-GB"/>
              </w:rPr>
              <w:t>(Pers.) Gray</w:t>
            </w:r>
          </w:p>
        </w:tc>
        <w:tc>
          <w:tcPr>
            <w:tcW w:w="3391" w:type="dxa"/>
            <w:vAlign w:val="center"/>
          </w:tcPr>
          <w:p w14:paraId="7AF25F51" w14:textId="62179F5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F3FAFFF" w14:textId="3F48AF9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94F9000" w14:textId="5DB89859"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0FFC7341" w14:textId="77777777" w:rsidTr="0038188C">
        <w:trPr>
          <w:trHeight w:val="397"/>
        </w:trPr>
        <w:tc>
          <w:tcPr>
            <w:tcW w:w="4395" w:type="dxa"/>
            <w:shd w:val="clear" w:color="auto" w:fill="auto"/>
            <w:vAlign w:val="center"/>
          </w:tcPr>
          <w:p w14:paraId="5A485C17" w14:textId="55D64476" w:rsidR="00674FB2" w:rsidRPr="00C448C3" w:rsidRDefault="00674FB2" w:rsidP="00674FB2">
            <w:pPr>
              <w:spacing w:line="276" w:lineRule="auto"/>
              <w:rPr>
                <w:iCs/>
                <w:sz w:val="18"/>
                <w:szCs w:val="18"/>
                <w:lang w:val="en-GB"/>
              </w:rPr>
            </w:pPr>
            <w:r>
              <w:rPr>
                <w:b/>
                <w:i/>
                <w:iCs/>
                <w:sz w:val="18"/>
                <w:szCs w:val="18"/>
                <w:lang w:val="en-GB"/>
              </w:rPr>
              <w:t xml:space="preserve">Lepista </w:t>
            </w:r>
            <w:r>
              <w:rPr>
                <w:b/>
                <w:iCs/>
                <w:sz w:val="18"/>
                <w:szCs w:val="18"/>
                <w:lang w:val="en-GB"/>
              </w:rPr>
              <w:t>sp.</w:t>
            </w:r>
            <w:r w:rsidRPr="00C448C3">
              <w:rPr>
                <w:lang w:val="en-GB"/>
              </w:rPr>
              <w:t xml:space="preserve"> </w:t>
            </w:r>
            <w:r w:rsidRPr="00C448C3">
              <w:rPr>
                <w:iCs/>
                <w:sz w:val="18"/>
                <w:szCs w:val="18"/>
                <w:lang w:val="en-GB"/>
              </w:rPr>
              <w:t>(Fr.) W.G. Sm.</w:t>
            </w:r>
          </w:p>
        </w:tc>
        <w:tc>
          <w:tcPr>
            <w:tcW w:w="3391" w:type="dxa"/>
            <w:vAlign w:val="center"/>
          </w:tcPr>
          <w:p w14:paraId="2501D545" w14:textId="2BB82C6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25F75A8" w14:textId="538D55D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33193B6" w14:textId="1A01A931"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3AD6442C" w14:textId="77777777" w:rsidTr="0038188C">
        <w:trPr>
          <w:trHeight w:val="397"/>
        </w:trPr>
        <w:tc>
          <w:tcPr>
            <w:tcW w:w="4395" w:type="dxa"/>
            <w:shd w:val="clear" w:color="auto" w:fill="auto"/>
            <w:vAlign w:val="center"/>
          </w:tcPr>
          <w:p w14:paraId="1AD2F4AE" w14:textId="70956454" w:rsidR="00674FB2" w:rsidRPr="00B056A6" w:rsidRDefault="00674FB2" w:rsidP="00674FB2">
            <w:pPr>
              <w:spacing w:line="276" w:lineRule="auto"/>
              <w:rPr>
                <w:b/>
                <w:i/>
                <w:iCs/>
                <w:sz w:val="18"/>
                <w:szCs w:val="18"/>
                <w:lang w:val="en-GB"/>
              </w:rPr>
            </w:pPr>
            <w:r w:rsidRPr="00B056A6">
              <w:rPr>
                <w:b/>
                <w:i/>
                <w:iCs/>
                <w:sz w:val="18"/>
                <w:szCs w:val="18"/>
                <w:lang w:val="en-GB"/>
              </w:rPr>
              <w:t xml:space="preserve">Leptosphaeria </w:t>
            </w:r>
            <w:r w:rsidRPr="00B056A6">
              <w:rPr>
                <w:b/>
                <w:iCs/>
                <w:sz w:val="18"/>
                <w:szCs w:val="18"/>
                <w:lang w:val="en-GB"/>
              </w:rPr>
              <w:t>sp.</w:t>
            </w:r>
            <w:r w:rsidRPr="00B056A6">
              <w:rPr>
                <w:b/>
                <w:i/>
                <w:iCs/>
                <w:sz w:val="18"/>
                <w:szCs w:val="18"/>
                <w:lang w:val="en-GB"/>
              </w:rPr>
              <w:t xml:space="preserve"> </w:t>
            </w:r>
            <w:r w:rsidRPr="00B056A6">
              <w:rPr>
                <w:iCs/>
                <w:sz w:val="18"/>
                <w:szCs w:val="18"/>
                <w:lang w:val="en-GB"/>
              </w:rPr>
              <w:t>Ces. &amp; De Not.</w:t>
            </w:r>
          </w:p>
        </w:tc>
        <w:tc>
          <w:tcPr>
            <w:tcW w:w="3391" w:type="dxa"/>
            <w:vAlign w:val="center"/>
          </w:tcPr>
          <w:p w14:paraId="2A018969" w14:textId="6C03355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8013E97" w14:textId="522146F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2CAD83D" w14:textId="048AF784"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573BE861" w14:textId="77777777" w:rsidTr="005D7B64">
        <w:trPr>
          <w:trHeight w:val="397"/>
        </w:trPr>
        <w:tc>
          <w:tcPr>
            <w:tcW w:w="4395" w:type="dxa"/>
            <w:shd w:val="clear" w:color="auto" w:fill="auto"/>
            <w:vAlign w:val="center"/>
          </w:tcPr>
          <w:p w14:paraId="767C4516" w14:textId="28AE6365" w:rsidR="00674FB2" w:rsidRPr="00D7575B" w:rsidRDefault="00674FB2" w:rsidP="00674FB2">
            <w:pPr>
              <w:spacing w:line="276" w:lineRule="auto"/>
              <w:rPr>
                <w:b/>
                <w:i/>
                <w:iCs/>
                <w:sz w:val="18"/>
                <w:szCs w:val="18"/>
                <w:lang w:val="en-GB"/>
              </w:rPr>
            </w:pPr>
            <w:r w:rsidRPr="00D7575B">
              <w:rPr>
                <w:b/>
                <w:i/>
                <w:iCs/>
                <w:sz w:val="18"/>
                <w:szCs w:val="18"/>
                <w:lang w:val="en-GB"/>
              </w:rPr>
              <w:t>Leptosphaeria microscopica</w:t>
            </w:r>
            <w:r w:rsidRPr="00D7575B">
              <w:rPr>
                <w:iCs/>
                <w:sz w:val="18"/>
                <w:szCs w:val="18"/>
                <w:lang w:val="en-GB"/>
              </w:rPr>
              <w:t xml:space="preserve"> P. Karst.</w:t>
            </w:r>
          </w:p>
        </w:tc>
        <w:tc>
          <w:tcPr>
            <w:tcW w:w="10175" w:type="dxa"/>
            <w:gridSpan w:val="3"/>
            <w:vAlign w:val="center"/>
          </w:tcPr>
          <w:p w14:paraId="2B402799" w14:textId="04440B25" w:rsidR="00674FB2" w:rsidRPr="005242C1" w:rsidRDefault="00674FB2" w:rsidP="00674FB2">
            <w:pPr>
              <w:spacing w:line="276" w:lineRule="auto"/>
              <w:jc w:val="center"/>
              <w:rPr>
                <w:i/>
                <w:sz w:val="18"/>
                <w:szCs w:val="18"/>
                <w:lang w:val="en-GB"/>
              </w:rPr>
            </w:pPr>
            <w:r w:rsidRPr="005242C1">
              <w:rPr>
                <w:i/>
                <w:sz w:val="18"/>
                <w:szCs w:val="18"/>
                <w:lang w:val="en-GB"/>
              </w:rPr>
              <w:t>See current name: Phaeosphaeria microscopica</w:t>
            </w:r>
          </w:p>
        </w:tc>
      </w:tr>
      <w:tr w:rsidR="00674FB2" w:rsidRPr="00B056A6" w14:paraId="797CB98A" w14:textId="77777777" w:rsidTr="0038188C">
        <w:trPr>
          <w:trHeight w:val="397"/>
        </w:trPr>
        <w:tc>
          <w:tcPr>
            <w:tcW w:w="4395" w:type="dxa"/>
            <w:shd w:val="clear" w:color="auto" w:fill="auto"/>
            <w:vAlign w:val="center"/>
          </w:tcPr>
          <w:p w14:paraId="7C446DE1" w14:textId="77450B9E" w:rsidR="00674FB2" w:rsidRPr="00B056A6" w:rsidRDefault="00674FB2" w:rsidP="00674FB2">
            <w:pPr>
              <w:spacing w:line="276" w:lineRule="auto"/>
              <w:rPr>
                <w:b/>
                <w:i/>
                <w:iCs/>
                <w:sz w:val="18"/>
                <w:szCs w:val="18"/>
                <w:lang w:val="en-GB"/>
              </w:rPr>
            </w:pPr>
            <w:r w:rsidRPr="00B056A6">
              <w:rPr>
                <w:b/>
                <w:i/>
                <w:iCs/>
                <w:sz w:val="18"/>
                <w:szCs w:val="18"/>
                <w:lang w:val="en-GB"/>
              </w:rPr>
              <w:t xml:space="preserve">Leucoagaricus </w:t>
            </w:r>
            <w:r w:rsidRPr="00B056A6">
              <w:rPr>
                <w:b/>
                <w:iCs/>
                <w:sz w:val="18"/>
                <w:szCs w:val="18"/>
                <w:lang w:val="en-GB"/>
              </w:rPr>
              <w:t>sp</w:t>
            </w:r>
            <w:r w:rsidRPr="00B056A6">
              <w:rPr>
                <w:b/>
                <w:i/>
                <w:iCs/>
                <w:sz w:val="18"/>
                <w:szCs w:val="18"/>
                <w:lang w:val="en-GB"/>
              </w:rPr>
              <w:t xml:space="preserve">. </w:t>
            </w:r>
            <w:r w:rsidRPr="00B056A6">
              <w:rPr>
                <w:iCs/>
                <w:sz w:val="18"/>
                <w:szCs w:val="18"/>
                <w:lang w:val="en-GB"/>
              </w:rPr>
              <w:t>Locq. Ex Singer</w:t>
            </w:r>
          </w:p>
        </w:tc>
        <w:tc>
          <w:tcPr>
            <w:tcW w:w="3391" w:type="dxa"/>
            <w:vAlign w:val="center"/>
          </w:tcPr>
          <w:p w14:paraId="6838574F" w14:textId="714F786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47A543B" w14:textId="10C9FC8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3FE2FCD" w14:textId="21BCA76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9E6BCD" w14:paraId="0B5E5D48" w14:textId="77777777" w:rsidTr="0038188C">
        <w:trPr>
          <w:trHeight w:val="397"/>
        </w:trPr>
        <w:tc>
          <w:tcPr>
            <w:tcW w:w="4395" w:type="dxa"/>
            <w:shd w:val="clear" w:color="auto" w:fill="auto"/>
            <w:vAlign w:val="center"/>
          </w:tcPr>
          <w:p w14:paraId="004795F3" w14:textId="4A711F39" w:rsidR="00674FB2" w:rsidRPr="00C448C3" w:rsidRDefault="00674FB2" w:rsidP="00674FB2">
            <w:pPr>
              <w:spacing w:line="276" w:lineRule="auto"/>
              <w:rPr>
                <w:b/>
                <w:iCs/>
                <w:sz w:val="18"/>
                <w:szCs w:val="18"/>
                <w:lang w:val="en-GB"/>
              </w:rPr>
            </w:pPr>
            <w:r w:rsidRPr="00C448C3">
              <w:rPr>
                <w:b/>
                <w:i/>
                <w:iCs/>
                <w:sz w:val="18"/>
                <w:szCs w:val="18"/>
                <w:lang w:val="en-GB"/>
              </w:rPr>
              <w:t xml:space="preserve">Leucocortinarius </w:t>
            </w:r>
            <w:r w:rsidRPr="00C448C3">
              <w:rPr>
                <w:b/>
                <w:iCs/>
                <w:sz w:val="18"/>
                <w:szCs w:val="18"/>
                <w:lang w:val="en-GB"/>
              </w:rPr>
              <w:t>sp.</w:t>
            </w:r>
            <w:r w:rsidRPr="00C448C3">
              <w:rPr>
                <w:iCs/>
                <w:sz w:val="18"/>
                <w:szCs w:val="18"/>
                <w:lang w:val="en-GB"/>
              </w:rPr>
              <w:t xml:space="preserve"> (J.E. Lange) Singer</w:t>
            </w:r>
          </w:p>
        </w:tc>
        <w:tc>
          <w:tcPr>
            <w:tcW w:w="3391" w:type="dxa"/>
            <w:vAlign w:val="center"/>
          </w:tcPr>
          <w:p w14:paraId="555047E5" w14:textId="5334730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3E2F403" w14:textId="1E2E9E8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4B7D475" w14:textId="5711AF71" w:rsidR="00674FB2" w:rsidRPr="005242C1" w:rsidRDefault="00D57A52" w:rsidP="00D85868">
            <w:pPr>
              <w:spacing w:line="276" w:lineRule="auto"/>
              <w:jc w:val="center"/>
              <w:rPr>
                <w:sz w:val="18"/>
                <w:szCs w:val="18"/>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w:instrText>
            </w:r>
            <w:r w:rsidR="00B056A6" w:rsidRPr="00B056A6">
              <w:rPr>
                <w:sz w:val="18"/>
                <w:szCs w:val="18"/>
              </w:rPr>
              <w:instrText>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rPr>
              <w:t>[15]</w:t>
            </w:r>
            <w:r w:rsidR="00674FB2" w:rsidRPr="005242C1">
              <w:rPr>
                <w:sz w:val="18"/>
                <w:szCs w:val="18"/>
              </w:rPr>
              <w:fldChar w:fldCharType="end"/>
            </w:r>
          </w:p>
        </w:tc>
      </w:tr>
      <w:tr w:rsidR="00674FB2" w:rsidRPr="00B056A6" w14:paraId="182B3853" w14:textId="77777777" w:rsidTr="0038188C">
        <w:trPr>
          <w:trHeight w:val="397"/>
        </w:trPr>
        <w:tc>
          <w:tcPr>
            <w:tcW w:w="4395" w:type="dxa"/>
            <w:shd w:val="clear" w:color="auto" w:fill="auto"/>
            <w:vAlign w:val="center"/>
          </w:tcPr>
          <w:p w14:paraId="6663B4CB" w14:textId="76931E38" w:rsidR="00674FB2" w:rsidRPr="005242C1" w:rsidRDefault="00674FB2" w:rsidP="00674FB2">
            <w:pPr>
              <w:spacing w:line="276" w:lineRule="auto"/>
              <w:rPr>
                <w:b/>
                <w:iCs/>
                <w:sz w:val="18"/>
                <w:szCs w:val="18"/>
              </w:rPr>
            </w:pPr>
            <w:r w:rsidRPr="005242C1">
              <w:rPr>
                <w:b/>
                <w:i/>
                <w:iCs/>
                <w:sz w:val="18"/>
                <w:szCs w:val="18"/>
              </w:rPr>
              <w:t xml:space="preserve">Leucocybe </w:t>
            </w:r>
            <w:r w:rsidRPr="005242C1">
              <w:rPr>
                <w:b/>
                <w:iCs/>
                <w:sz w:val="18"/>
                <w:szCs w:val="18"/>
              </w:rPr>
              <w:t xml:space="preserve">sp. </w:t>
            </w:r>
            <w:r w:rsidRPr="005242C1">
              <w:rPr>
                <w:iCs/>
                <w:sz w:val="18"/>
                <w:szCs w:val="18"/>
              </w:rPr>
              <w:t>Vizzini, P. Alvarado, G. Moreno &amp; Consiglio</w:t>
            </w:r>
          </w:p>
        </w:tc>
        <w:tc>
          <w:tcPr>
            <w:tcW w:w="3391" w:type="dxa"/>
            <w:vAlign w:val="center"/>
          </w:tcPr>
          <w:p w14:paraId="1A1BB43A" w14:textId="37F01CF9"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33DDDECD" w14:textId="11945B18"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61B92E1F" w14:textId="25C11B83" w:rsidR="00674FB2" w:rsidRPr="005242C1" w:rsidRDefault="00D57A52" w:rsidP="00D85868">
            <w:pPr>
              <w:spacing w:line="276" w:lineRule="auto"/>
              <w:jc w:val="center"/>
              <w:rPr>
                <w:sz w:val="18"/>
                <w:szCs w:val="18"/>
                <w:lang w:val="en-GB"/>
              </w:rPr>
            </w:pPr>
            <w:r w:rsidRPr="005242C1">
              <w:rPr>
                <w:sz w:val="18"/>
                <w:szCs w:val="18"/>
              </w:rPr>
              <w:t>Czech</w:t>
            </w:r>
            <w:r w:rsidR="00674FB2" w:rsidRPr="005242C1">
              <w:rPr>
                <w:sz w:val="18"/>
                <w:szCs w:val="18"/>
              </w:rPr>
              <w:t xml:space="preserve"> Republic, Poland </w:t>
            </w:r>
            <w:r w:rsidR="00674FB2" w:rsidRPr="005242C1">
              <w:rPr>
                <w:sz w:val="18"/>
                <w:szCs w:val="18"/>
              </w:rPr>
              <w:fldChar w:fldCharType="begin" w:fldLock="1"/>
            </w:r>
            <w:r w:rsidR="00B056A6">
              <w:rPr>
                <w:sz w:val="18"/>
                <w:szCs w:val="18"/>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0F93833F" w14:textId="77777777" w:rsidTr="0038188C">
        <w:trPr>
          <w:trHeight w:val="397"/>
        </w:trPr>
        <w:tc>
          <w:tcPr>
            <w:tcW w:w="4395" w:type="dxa"/>
            <w:shd w:val="clear" w:color="auto" w:fill="auto"/>
            <w:vAlign w:val="center"/>
          </w:tcPr>
          <w:p w14:paraId="6E5E65D7" w14:textId="29E4F74C" w:rsidR="00674FB2" w:rsidRPr="00186A37" w:rsidRDefault="00674FB2" w:rsidP="00674FB2">
            <w:pPr>
              <w:spacing w:line="276" w:lineRule="auto"/>
              <w:rPr>
                <w:b/>
                <w:i/>
                <w:iCs/>
                <w:sz w:val="18"/>
                <w:szCs w:val="18"/>
                <w:lang w:val="en-GB"/>
              </w:rPr>
            </w:pPr>
            <w:r w:rsidRPr="00186A37">
              <w:rPr>
                <w:b/>
                <w:i/>
                <w:iCs/>
                <w:sz w:val="18"/>
                <w:szCs w:val="18"/>
                <w:lang w:val="en-GB"/>
              </w:rPr>
              <w:t xml:space="preserve">Lignosus </w:t>
            </w:r>
            <w:r w:rsidRPr="00186A37">
              <w:rPr>
                <w:b/>
                <w:iCs/>
                <w:sz w:val="18"/>
                <w:szCs w:val="18"/>
                <w:lang w:val="en-GB"/>
              </w:rPr>
              <w:t xml:space="preserve">sp. </w:t>
            </w:r>
            <w:r w:rsidRPr="00186A37">
              <w:rPr>
                <w:iCs/>
                <w:sz w:val="18"/>
                <w:szCs w:val="18"/>
                <w:lang w:val="en-GB"/>
              </w:rPr>
              <w:t>Lloyd ex Torrend</w:t>
            </w:r>
          </w:p>
        </w:tc>
        <w:tc>
          <w:tcPr>
            <w:tcW w:w="3391" w:type="dxa"/>
            <w:vAlign w:val="center"/>
          </w:tcPr>
          <w:p w14:paraId="3675D980" w14:textId="0D0D5D9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225D672" w14:textId="54CC2965"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0A0B02C" w14:textId="7092474E"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760D21E0" w14:textId="77777777" w:rsidTr="0038188C">
        <w:trPr>
          <w:trHeight w:val="397"/>
        </w:trPr>
        <w:tc>
          <w:tcPr>
            <w:tcW w:w="4395" w:type="dxa"/>
            <w:shd w:val="clear" w:color="auto" w:fill="auto"/>
            <w:vAlign w:val="center"/>
          </w:tcPr>
          <w:p w14:paraId="3C08D24A" w14:textId="3DF0B22F" w:rsidR="00674FB2" w:rsidRPr="00501536" w:rsidRDefault="00674FB2" w:rsidP="00674FB2">
            <w:pPr>
              <w:spacing w:line="276" w:lineRule="auto"/>
              <w:rPr>
                <w:b/>
                <w:i/>
                <w:iCs/>
                <w:sz w:val="18"/>
                <w:szCs w:val="18"/>
                <w:lang w:val="en-GB"/>
              </w:rPr>
            </w:pPr>
            <w:r w:rsidRPr="00501536">
              <w:rPr>
                <w:b/>
                <w:i/>
                <w:iCs/>
                <w:sz w:val="18"/>
                <w:szCs w:val="18"/>
                <w:lang w:val="en-GB"/>
              </w:rPr>
              <w:t xml:space="preserve">Limacella </w:t>
            </w:r>
            <w:r>
              <w:rPr>
                <w:b/>
                <w:iCs/>
                <w:sz w:val="18"/>
                <w:szCs w:val="18"/>
                <w:lang w:val="en-GB"/>
              </w:rPr>
              <w:t xml:space="preserve">sp. </w:t>
            </w:r>
            <w:r w:rsidRPr="00501536">
              <w:rPr>
                <w:iCs/>
                <w:sz w:val="18"/>
                <w:szCs w:val="18"/>
                <w:lang w:val="en-GB"/>
              </w:rPr>
              <w:t>Earle</w:t>
            </w:r>
          </w:p>
        </w:tc>
        <w:tc>
          <w:tcPr>
            <w:tcW w:w="3391" w:type="dxa"/>
            <w:vAlign w:val="center"/>
          </w:tcPr>
          <w:p w14:paraId="39782C30" w14:textId="0172EE0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243F5F8" w14:textId="3121A6E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43FFE58" w14:textId="7F1840F1"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1060315E" w14:textId="77777777" w:rsidTr="0038188C">
        <w:trPr>
          <w:trHeight w:val="397"/>
        </w:trPr>
        <w:tc>
          <w:tcPr>
            <w:tcW w:w="4395" w:type="dxa"/>
            <w:shd w:val="clear" w:color="auto" w:fill="auto"/>
            <w:vAlign w:val="center"/>
          </w:tcPr>
          <w:p w14:paraId="3FF76331" w14:textId="11A49BD9" w:rsidR="00674FB2" w:rsidRPr="0075158A" w:rsidRDefault="00674FB2" w:rsidP="00674FB2">
            <w:pPr>
              <w:spacing w:line="276" w:lineRule="auto"/>
              <w:rPr>
                <w:b/>
                <w:iCs/>
                <w:sz w:val="18"/>
                <w:szCs w:val="18"/>
                <w:lang w:val="en-GB"/>
              </w:rPr>
            </w:pPr>
            <w:r w:rsidRPr="00501536">
              <w:rPr>
                <w:b/>
                <w:i/>
                <w:iCs/>
                <w:sz w:val="18"/>
                <w:szCs w:val="18"/>
                <w:lang w:val="en-GB"/>
              </w:rPr>
              <w:lastRenderedPageBreak/>
              <w:t>Macrotyphula</w:t>
            </w:r>
            <w:r>
              <w:rPr>
                <w:b/>
                <w:i/>
                <w:iCs/>
                <w:sz w:val="18"/>
                <w:szCs w:val="18"/>
                <w:lang w:val="en-GB"/>
              </w:rPr>
              <w:t xml:space="preserve"> </w:t>
            </w:r>
            <w:r>
              <w:rPr>
                <w:b/>
                <w:iCs/>
                <w:sz w:val="18"/>
                <w:szCs w:val="18"/>
                <w:lang w:val="en-GB"/>
              </w:rPr>
              <w:t xml:space="preserve">sp. </w:t>
            </w:r>
            <w:r w:rsidRPr="0075158A">
              <w:rPr>
                <w:iCs/>
                <w:sz w:val="18"/>
                <w:szCs w:val="18"/>
                <w:lang w:val="en-GB"/>
              </w:rPr>
              <w:t>R.H. Petersen</w:t>
            </w:r>
          </w:p>
        </w:tc>
        <w:tc>
          <w:tcPr>
            <w:tcW w:w="3391" w:type="dxa"/>
            <w:vAlign w:val="center"/>
          </w:tcPr>
          <w:p w14:paraId="10A53275" w14:textId="50F3A82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C8D7C4F" w14:textId="2E860AA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AE6B951" w14:textId="5CA2920C"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4AB017F2" w14:textId="77777777" w:rsidTr="0038188C">
        <w:trPr>
          <w:trHeight w:val="397"/>
        </w:trPr>
        <w:tc>
          <w:tcPr>
            <w:tcW w:w="4395" w:type="dxa"/>
            <w:shd w:val="clear" w:color="auto" w:fill="auto"/>
            <w:vAlign w:val="center"/>
            <w:hideMark/>
          </w:tcPr>
          <w:p w14:paraId="0131D17C"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Madurella mycetomatis </w:t>
            </w:r>
            <w:r w:rsidRPr="009512D2">
              <w:rPr>
                <w:sz w:val="18"/>
                <w:szCs w:val="18"/>
                <w:lang w:val="en-GB"/>
              </w:rPr>
              <w:t>(Laveran) Brumpt</w:t>
            </w:r>
          </w:p>
        </w:tc>
        <w:tc>
          <w:tcPr>
            <w:tcW w:w="3391" w:type="dxa"/>
            <w:vAlign w:val="center"/>
          </w:tcPr>
          <w:p w14:paraId="6F3E315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FF72E9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8C362C0" w14:textId="0724BA09" w:rsidR="00674FB2" w:rsidRPr="005242C1" w:rsidRDefault="00674FB2" w:rsidP="00D85868">
            <w:pPr>
              <w:spacing w:line="276" w:lineRule="auto"/>
              <w:jc w:val="center"/>
              <w:rPr>
                <w:sz w:val="18"/>
                <w:szCs w:val="18"/>
                <w:lang w:val="en-GB"/>
              </w:rPr>
            </w:pPr>
            <w:r w:rsidRPr="005242C1">
              <w:rPr>
                <w:sz w:val="18"/>
                <w:szCs w:val="18"/>
              </w:rPr>
              <w:t xml:space="preserve">USA </w:t>
            </w:r>
            <w:r w:rsidRPr="005242C1">
              <w:rPr>
                <w:sz w:val="18"/>
                <w:szCs w:val="18"/>
                <w:lang w:val="en-GB"/>
              </w:rPr>
              <w:fldChar w:fldCharType="begin" w:fldLock="1"/>
            </w:r>
            <w:r w:rsidR="00B056A6">
              <w:rPr>
                <w:sz w:val="18"/>
                <w:szCs w:val="18"/>
              </w:rPr>
              <w:instrText>ADDIN CSL_CITATION {"citationItems":[{"id":"ITEM-1","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w:instrText>
            </w:r>
            <w:r w:rsidR="00B056A6" w:rsidRPr="00B056A6">
              <w:rPr>
                <w:sz w:val="18"/>
                <w:szCs w:val="18"/>
                <w:lang w:val="en-GB"/>
              </w:rPr>
              <w:instrText>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1","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mendeley":{"formattedCitation":"[57]","plainTextFormattedCitation":"[57]","previouslyFormattedCitation":"(Di Bonaventura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7]</w:t>
            </w:r>
            <w:r w:rsidRPr="005242C1">
              <w:rPr>
                <w:sz w:val="18"/>
                <w:szCs w:val="18"/>
                <w:lang w:val="en-GB"/>
              </w:rPr>
              <w:fldChar w:fldCharType="end"/>
            </w:r>
          </w:p>
        </w:tc>
      </w:tr>
      <w:tr w:rsidR="00674FB2" w:rsidRPr="002F2D6D" w14:paraId="0485F236" w14:textId="77777777" w:rsidTr="0038188C">
        <w:trPr>
          <w:trHeight w:val="397"/>
        </w:trPr>
        <w:tc>
          <w:tcPr>
            <w:tcW w:w="4395" w:type="dxa"/>
            <w:shd w:val="clear" w:color="auto" w:fill="auto"/>
            <w:vAlign w:val="center"/>
          </w:tcPr>
          <w:p w14:paraId="556D7ADC" w14:textId="24926148" w:rsidR="00674FB2" w:rsidRPr="00186A37" w:rsidRDefault="00674FB2" w:rsidP="00674FB2">
            <w:pPr>
              <w:spacing w:line="276" w:lineRule="auto"/>
              <w:rPr>
                <w:b/>
                <w:i/>
                <w:iCs/>
                <w:sz w:val="18"/>
                <w:szCs w:val="18"/>
                <w:lang w:val="en-GB"/>
              </w:rPr>
            </w:pPr>
            <w:r w:rsidRPr="00186A37">
              <w:rPr>
                <w:b/>
                <w:i/>
                <w:iCs/>
                <w:sz w:val="18"/>
                <w:szCs w:val="18"/>
                <w:lang w:val="en-GB"/>
              </w:rPr>
              <w:t xml:space="preserve">Magnaporthe </w:t>
            </w:r>
            <w:r w:rsidRPr="00186A37">
              <w:rPr>
                <w:b/>
                <w:iCs/>
                <w:sz w:val="18"/>
                <w:szCs w:val="18"/>
                <w:lang w:val="en-GB"/>
              </w:rPr>
              <w:t>sp</w:t>
            </w:r>
            <w:r w:rsidRPr="00186A37">
              <w:rPr>
                <w:b/>
                <w:i/>
                <w:iCs/>
                <w:sz w:val="18"/>
                <w:szCs w:val="18"/>
                <w:lang w:val="en-GB"/>
              </w:rPr>
              <w:t xml:space="preserve">. </w:t>
            </w:r>
            <w:r w:rsidRPr="00186A37">
              <w:rPr>
                <w:iCs/>
                <w:sz w:val="18"/>
                <w:szCs w:val="18"/>
                <w:lang w:val="en-GB"/>
              </w:rPr>
              <w:t>R.A. Krause &amp; R.K. Webster</w:t>
            </w:r>
          </w:p>
        </w:tc>
        <w:tc>
          <w:tcPr>
            <w:tcW w:w="3391" w:type="dxa"/>
            <w:vAlign w:val="center"/>
          </w:tcPr>
          <w:p w14:paraId="640F33F2" w14:textId="578AA1D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648A594" w14:textId="7C6F711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C04F05D" w14:textId="226F2D30"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6E0E7290" w14:textId="77777777" w:rsidTr="0038188C">
        <w:trPr>
          <w:trHeight w:val="397"/>
        </w:trPr>
        <w:tc>
          <w:tcPr>
            <w:tcW w:w="4395" w:type="dxa"/>
            <w:shd w:val="clear" w:color="auto" w:fill="auto"/>
            <w:vAlign w:val="center"/>
          </w:tcPr>
          <w:p w14:paraId="5E7AC890" w14:textId="47D676A5" w:rsidR="00674FB2" w:rsidRPr="00285A15" w:rsidRDefault="00674FB2" w:rsidP="00674FB2">
            <w:pPr>
              <w:spacing w:line="276" w:lineRule="auto"/>
              <w:rPr>
                <w:iCs/>
                <w:sz w:val="18"/>
                <w:szCs w:val="18"/>
                <w:lang w:val="en-GB"/>
              </w:rPr>
            </w:pPr>
            <w:r w:rsidRPr="00285A15">
              <w:rPr>
                <w:b/>
                <w:i/>
                <w:iCs/>
                <w:sz w:val="18"/>
                <w:szCs w:val="18"/>
                <w:lang w:val="en-GB"/>
              </w:rPr>
              <w:t>Malassezia</w:t>
            </w:r>
            <w:r>
              <w:rPr>
                <w:b/>
                <w:i/>
                <w:iCs/>
                <w:sz w:val="18"/>
                <w:szCs w:val="18"/>
                <w:lang w:val="en-GB"/>
              </w:rPr>
              <w:t xml:space="preserve"> </w:t>
            </w:r>
            <w:r>
              <w:rPr>
                <w:b/>
                <w:iCs/>
                <w:sz w:val="18"/>
                <w:szCs w:val="18"/>
                <w:lang w:val="en-GB"/>
              </w:rPr>
              <w:t xml:space="preserve">sp. </w:t>
            </w:r>
            <w:r>
              <w:rPr>
                <w:iCs/>
                <w:sz w:val="18"/>
                <w:szCs w:val="18"/>
                <w:lang w:val="en-GB"/>
              </w:rPr>
              <w:t>Baill.</w:t>
            </w:r>
          </w:p>
        </w:tc>
        <w:tc>
          <w:tcPr>
            <w:tcW w:w="3391" w:type="dxa"/>
            <w:vAlign w:val="center"/>
          </w:tcPr>
          <w:p w14:paraId="276D163A" w14:textId="43C3BED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EFA87B6" w14:textId="477D0D4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C352664" w14:textId="14866B03"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13226060" w14:textId="77777777" w:rsidTr="0038188C">
        <w:trPr>
          <w:trHeight w:val="397"/>
        </w:trPr>
        <w:tc>
          <w:tcPr>
            <w:tcW w:w="4395" w:type="dxa"/>
            <w:shd w:val="clear" w:color="auto" w:fill="auto"/>
            <w:vAlign w:val="center"/>
          </w:tcPr>
          <w:p w14:paraId="624EC927" w14:textId="23AE4057" w:rsidR="00674FB2" w:rsidRPr="00FD2231" w:rsidRDefault="00674FB2" w:rsidP="00674FB2">
            <w:pPr>
              <w:spacing w:line="276" w:lineRule="auto"/>
              <w:rPr>
                <w:b/>
                <w:i/>
                <w:iCs/>
                <w:sz w:val="18"/>
                <w:szCs w:val="18"/>
                <w:lang w:val="en-GB"/>
              </w:rPr>
            </w:pPr>
            <w:r w:rsidRPr="0038094F">
              <w:rPr>
                <w:b/>
                <w:i/>
                <w:iCs/>
                <w:sz w:val="18"/>
                <w:szCs w:val="18"/>
                <w:lang w:val="en-GB"/>
              </w:rPr>
              <w:t xml:space="preserve">Melanoleuca </w:t>
            </w:r>
            <w:r>
              <w:rPr>
                <w:b/>
                <w:iCs/>
                <w:sz w:val="18"/>
                <w:szCs w:val="18"/>
                <w:lang w:val="en-GB"/>
              </w:rPr>
              <w:t xml:space="preserve">sp. </w:t>
            </w:r>
            <w:r w:rsidRPr="0038094F">
              <w:rPr>
                <w:iCs/>
                <w:sz w:val="18"/>
                <w:szCs w:val="18"/>
                <w:lang w:val="en-GB"/>
              </w:rPr>
              <w:t>Pat</w:t>
            </w:r>
            <w:r w:rsidRPr="0038094F">
              <w:rPr>
                <w:b/>
                <w:i/>
                <w:iCs/>
                <w:sz w:val="18"/>
                <w:szCs w:val="18"/>
                <w:lang w:val="en-GB"/>
              </w:rPr>
              <w:t>.</w:t>
            </w:r>
          </w:p>
        </w:tc>
        <w:tc>
          <w:tcPr>
            <w:tcW w:w="3391" w:type="dxa"/>
            <w:vAlign w:val="center"/>
          </w:tcPr>
          <w:p w14:paraId="0387DB20" w14:textId="58A54C1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DEE1B11" w14:textId="5864C60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29116BF" w14:textId="2D4219E9"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6D12D0CE" w14:textId="77777777" w:rsidTr="0038188C">
        <w:trPr>
          <w:trHeight w:val="497"/>
        </w:trPr>
        <w:tc>
          <w:tcPr>
            <w:tcW w:w="4395" w:type="dxa"/>
            <w:shd w:val="clear" w:color="auto" w:fill="auto"/>
            <w:vAlign w:val="center"/>
            <w:hideMark/>
          </w:tcPr>
          <w:p w14:paraId="60938198" w14:textId="77777777" w:rsidR="00674FB2" w:rsidRPr="00DD1D34" w:rsidRDefault="00674FB2" w:rsidP="00674FB2">
            <w:pPr>
              <w:spacing w:line="276" w:lineRule="auto"/>
              <w:rPr>
                <w:b/>
                <w:i/>
                <w:iCs/>
                <w:sz w:val="18"/>
                <w:szCs w:val="18"/>
                <w:lang w:val="en-GB"/>
              </w:rPr>
            </w:pPr>
            <w:r w:rsidRPr="00DD1D34">
              <w:rPr>
                <w:b/>
                <w:i/>
                <w:iCs/>
                <w:sz w:val="18"/>
                <w:szCs w:val="18"/>
                <w:lang w:val="en-GB"/>
              </w:rPr>
              <w:t>Memnoniella echinata</w:t>
            </w:r>
            <w:r w:rsidRPr="00DD1D34">
              <w:rPr>
                <w:b/>
                <w:sz w:val="18"/>
                <w:szCs w:val="18"/>
                <w:lang w:val="en-GB"/>
              </w:rPr>
              <w:t xml:space="preserve"> </w:t>
            </w:r>
            <w:r w:rsidRPr="009512D2">
              <w:rPr>
                <w:sz w:val="18"/>
                <w:szCs w:val="18"/>
                <w:lang w:val="en-GB"/>
              </w:rPr>
              <w:t>(Rivolta) Galloway</w:t>
            </w:r>
          </w:p>
        </w:tc>
        <w:tc>
          <w:tcPr>
            <w:tcW w:w="3391" w:type="dxa"/>
            <w:vAlign w:val="center"/>
          </w:tcPr>
          <w:p w14:paraId="15DF8687"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B38A88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7A5574D" w14:textId="1024F3DD" w:rsidR="00674FB2" w:rsidRPr="005242C1" w:rsidRDefault="00674FB2" w:rsidP="00D85868">
            <w:pPr>
              <w:spacing w:line="276" w:lineRule="auto"/>
              <w:jc w:val="center"/>
              <w:rPr>
                <w:sz w:val="18"/>
                <w:szCs w:val="18"/>
                <w:lang w:val="en-GB"/>
              </w:rPr>
            </w:pPr>
            <w:r w:rsidRPr="005242C1">
              <w:rPr>
                <w:sz w:val="18"/>
                <w:szCs w:val="18"/>
                <w:lang w:val="en-GB"/>
              </w:rPr>
              <w:t xml:space="preserve">India </w:t>
            </w:r>
            <w:r w:rsidRPr="005242C1">
              <w:rPr>
                <w:sz w:val="18"/>
                <w:szCs w:val="18"/>
                <w:lang w:val="en-GB"/>
              </w:rPr>
              <w:fldChar w:fldCharType="begin" w:fldLock="1"/>
            </w:r>
            <w:r w:rsidR="00B056A6">
              <w:rPr>
                <w:sz w:val="18"/>
                <w:szCs w:val="18"/>
                <w:lang w:val="en-GB"/>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mendeley":{"formattedCitation":"[37]","plainTextFormattedCitation":"[37]","previouslyFormattedCitation":"(Das et al. 199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7]</w:t>
            </w:r>
            <w:r w:rsidRPr="005242C1">
              <w:rPr>
                <w:sz w:val="18"/>
                <w:szCs w:val="18"/>
                <w:lang w:val="en-GB"/>
              </w:rPr>
              <w:fldChar w:fldCharType="end"/>
            </w:r>
          </w:p>
        </w:tc>
      </w:tr>
      <w:tr w:rsidR="00674FB2" w:rsidRPr="00DD1D34" w14:paraId="17C88D07" w14:textId="77777777" w:rsidTr="0038188C">
        <w:trPr>
          <w:trHeight w:val="497"/>
        </w:trPr>
        <w:tc>
          <w:tcPr>
            <w:tcW w:w="4395" w:type="dxa"/>
            <w:shd w:val="clear" w:color="auto" w:fill="auto"/>
            <w:vAlign w:val="center"/>
          </w:tcPr>
          <w:p w14:paraId="687D1E45" w14:textId="238D2258" w:rsidR="00674FB2" w:rsidRPr="000B7DFF" w:rsidRDefault="00674FB2" w:rsidP="00674FB2">
            <w:pPr>
              <w:spacing w:line="276" w:lineRule="auto"/>
              <w:rPr>
                <w:sz w:val="20"/>
                <w:szCs w:val="20"/>
              </w:rPr>
            </w:pPr>
            <w:r w:rsidRPr="000B7DFF">
              <w:rPr>
                <w:b/>
                <w:i/>
                <w:iCs/>
                <w:sz w:val="18"/>
                <w:szCs w:val="18"/>
                <w:lang w:val="en-GB"/>
              </w:rPr>
              <w:t xml:space="preserve">Meruliopsis corium </w:t>
            </w:r>
            <w:r w:rsidRPr="000B7DFF">
              <w:rPr>
                <w:iCs/>
                <w:sz w:val="18"/>
                <w:szCs w:val="18"/>
                <w:lang w:val="en-GB"/>
              </w:rPr>
              <w:t>(Pers.) Ginns</w:t>
            </w:r>
            <w:r w:rsidRPr="000B7DFF">
              <w:rPr>
                <w:sz w:val="20"/>
                <w:szCs w:val="20"/>
              </w:rPr>
              <w:t xml:space="preserve"> </w:t>
            </w:r>
          </w:p>
        </w:tc>
        <w:tc>
          <w:tcPr>
            <w:tcW w:w="3391" w:type="dxa"/>
            <w:vAlign w:val="center"/>
          </w:tcPr>
          <w:p w14:paraId="22FF39F9" w14:textId="109322DE"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345FD76E" w14:textId="0DFEB0B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BD865DC" w14:textId="7ECDDDFA"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2F2D6D" w14:paraId="0CD7B177" w14:textId="77777777" w:rsidTr="0038188C">
        <w:trPr>
          <w:trHeight w:val="497"/>
        </w:trPr>
        <w:tc>
          <w:tcPr>
            <w:tcW w:w="4395" w:type="dxa"/>
            <w:shd w:val="clear" w:color="auto" w:fill="auto"/>
            <w:vAlign w:val="center"/>
          </w:tcPr>
          <w:p w14:paraId="5511DF67" w14:textId="65A5EF48" w:rsidR="00674FB2" w:rsidRPr="000B7DFF" w:rsidRDefault="00674FB2" w:rsidP="00674FB2">
            <w:pPr>
              <w:spacing w:line="276" w:lineRule="auto"/>
              <w:rPr>
                <w:b/>
                <w:i/>
                <w:iCs/>
                <w:sz w:val="18"/>
                <w:szCs w:val="18"/>
                <w:lang w:val="en-GB"/>
              </w:rPr>
            </w:pPr>
            <w:r w:rsidRPr="00ED6421">
              <w:rPr>
                <w:b/>
                <w:i/>
                <w:iCs/>
                <w:sz w:val="18"/>
                <w:szCs w:val="18"/>
                <w:lang w:val="en-GB"/>
              </w:rPr>
              <w:t xml:space="preserve">Metarhizium </w:t>
            </w:r>
            <w:r>
              <w:rPr>
                <w:b/>
                <w:iCs/>
                <w:sz w:val="18"/>
                <w:szCs w:val="18"/>
                <w:lang w:val="en-GB"/>
              </w:rPr>
              <w:t xml:space="preserve">sp. </w:t>
            </w:r>
            <w:r w:rsidRPr="00ED6421">
              <w:rPr>
                <w:iCs/>
                <w:sz w:val="18"/>
                <w:szCs w:val="18"/>
                <w:lang w:val="en-GB"/>
              </w:rPr>
              <w:t>Sorokin</w:t>
            </w:r>
          </w:p>
        </w:tc>
        <w:tc>
          <w:tcPr>
            <w:tcW w:w="3391" w:type="dxa"/>
            <w:vAlign w:val="center"/>
          </w:tcPr>
          <w:p w14:paraId="29B4612A" w14:textId="7B8F1E0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8004D92" w14:textId="2B72682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EAC8E31" w14:textId="11FD0CB2" w:rsidR="00674FB2" w:rsidRPr="005242C1" w:rsidRDefault="00D57A52" w:rsidP="00D85868">
            <w:pPr>
              <w:spacing w:line="276" w:lineRule="auto"/>
              <w:jc w:val="center"/>
              <w:rPr>
                <w:sz w:val="18"/>
                <w:szCs w:val="18"/>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rPr>
              <w:t>[15]</w:t>
            </w:r>
            <w:r w:rsidR="00674FB2" w:rsidRPr="005242C1">
              <w:rPr>
                <w:sz w:val="18"/>
                <w:szCs w:val="18"/>
              </w:rPr>
              <w:fldChar w:fldCharType="end"/>
            </w:r>
          </w:p>
        </w:tc>
      </w:tr>
      <w:tr w:rsidR="00674FB2" w:rsidRPr="00DD1D34" w14:paraId="272E2304" w14:textId="77777777" w:rsidTr="0038188C">
        <w:trPr>
          <w:trHeight w:val="397"/>
        </w:trPr>
        <w:tc>
          <w:tcPr>
            <w:tcW w:w="4395" w:type="dxa"/>
            <w:shd w:val="clear" w:color="auto" w:fill="auto"/>
            <w:vAlign w:val="center"/>
            <w:hideMark/>
          </w:tcPr>
          <w:p w14:paraId="05E152A5" w14:textId="77777777" w:rsidR="00674FB2" w:rsidRPr="00081792" w:rsidRDefault="00674FB2" w:rsidP="00674FB2">
            <w:pPr>
              <w:spacing w:line="276" w:lineRule="auto"/>
              <w:rPr>
                <w:b/>
                <w:i/>
                <w:iCs/>
                <w:sz w:val="18"/>
                <w:szCs w:val="18"/>
              </w:rPr>
            </w:pPr>
            <w:r w:rsidRPr="00081792">
              <w:rPr>
                <w:b/>
                <w:i/>
                <w:iCs/>
                <w:sz w:val="18"/>
                <w:szCs w:val="18"/>
              </w:rPr>
              <w:t xml:space="preserve">Microsporum canis </w:t>
            </w:r>
            <w:r w:rsidRPr="009512D2">
              <w:rPr>
                <w:sz w:val="18"/>
                <w:szCs w:val="18"/>
              </w:rPr>
              <w:t>E. Bodin ex Guég.</w:t>
            </w:r>
          </w:p>
        </w:tc>
        <w:tc>
          <w:tcPr>
            <w:tcW w:w="3391" w:type="dxa"/>
            <w:vAlign w:val="center"/>
          </w:tcPr>
          <w:p w14:paraId="302C3552" w14:textId="165F49F7" w:rsidR="00674FB2" w:rsidRPr="005242C1" w:rsidRDefault="00674FB2" w:rsidP="00D85868">
            <w:pPr>
              <w:spacing w:line="276" w:lineRule="auto"/>
              <w:jc w:val="center"/>
              <w:rPr>
                <w:sz w:val="18"/>
                <w:szCs w:val="18"/>
                <w:lang w:val="en-GB"/>
              </w:rPr>
            </w:pPr>
            <w:r w:rsidRPr="005242C1">
              <w:rPr>
                <w:sz w:val="18"/>
                <w:szCs w:val="18"/>
              </w:rPr>
              <w:t xml:space="preserve">Lithuania </w:t>
            </w:r>
            <w:r w:rsidRPr="005242C1">
              <w:rPr>
                <w:sz w:val="18"/>
                <w:szCs w:val="18"/>
                <w:lang w:val="en-GB"/>
              </w:rPr>
              <w:fldChar w:fldCharType="begin" w:fldLock="1"/>
            </w:r>
            <w:r w:rsidR="00B056A6">
              <w:rPr>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2B06592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2D9779F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17A5C461" w14:textId="77777777" w:rsidTr="0038188C">
        <w:trPr>
          <w:trHeight w:val="397"/>
        </w:trPr>
        <w:tc>
          <w:tcPr>
            <w:tcW w:w="4395" w:type="dxa"/>
            <w:shd w:val="clear" w:color="auto" w:fill="auto"/>
            <w:vAlign w:val="center"/>
            <w:hideMark/>
          </w:tcPr>
          <w:p w14:paraId="30020BB9" w14:textId="77777777" w:rsidR="00674FB2" w:rsidRPr="00081792" w:rsidRDefault="00674FB2" w:rsidP="00674FB2">
            <w:pPr>
              <w:spacing w:line="276" w:lineRule="auto"/>
              <w:rPr>
                <w:b/>
                <w:i/>
                <w:iCs/>
                <w:sz w:val="18"/>
                <w:szCs w:val="18"/>
              </w:rPr>
            </w:pPr>
            <w:r w:rsidRPr="00081792">
              <w:rPr>
                <w:b/>
                <w:i/>
                <w:iCs/>
                <w:sz w:val="18"/>
                <w:szCs w:val="18"/>
              </w:rPr>
              <w:t xml:space="preserve">Microsporum gypseum </w:t>
            </w:r>
            <w:r w:rsidRPr="009512D2">
              <w:rPr>
                <w:sz w:val="18"/>
                <w:szCs w:val="18"/>
              </w:rPr>
              <w:t>(E. Bodin) Guiart &amp; Grigoraki</w:t>
            </w:r>
          </w:p>
        </w:tc>
        <w:tc>
          <w:tcPr>
            <w:tcW w:w="3391" w:type="dxa"/>
            <w:vAlign w:val="center"/>
          </w:tcPr>
          <w:p w14:paraId="598885AF" w14:textId="79F637A9"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657D5D5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1573D457"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081792" w14:paraId="7E74A167" w14:textId="77777777" w:rsidTr="0038188C">
        <w:trPr>
          <w:trHeight w:val="397"/>
        </w:trPr>
        <w:tc>
          <w:tcPr>
            <w:tcW w:w="4395" w:type="dxa"/>
            <w:shd w:val="clear" w:color="auto" w:fill="auto"/>
            <w:vAlign w:val="center"/>
          </w:tcPr>
          <w:p w14:paraId="4D6B8E9C" w14:textId="4691820B" w:rsidR="00674FB2" w:rsidRPr="002D4C84" w:rsidRDefault="00674FB2" w:rsidP="00674FB2">
            <w:pPr>
              <w:spacing w:line="276" w:lineRule="auto"/>
              <w:rPr>
                <w:b/>
                <w:i/>
                <w:iCs/>
                <w:sz w:val="18"/>
                <w:szCs w:val="18"/>
              </w:rPr>
            </w:pPr>
            <w:r w:rsidRPr="00AA33FF">
              <w:rPr>
                <w:b/>
                <w:i/>
                <w:sz w:val="18"/>
                <w:szCs w:val="18"/>
              </w:rPr>
              <w:t xml:space="preserve">Moesziomyces </w:t>
            </w:r>
            <w:proofErr w:type="gramStart"/>
            <w:r w:rsidRPr="00AA33FF">
              <w:rPr>
                <w:b/>
                <w:i/>
                <w:sz w:val="18"/>
                <w:szCs w:val="18"/>
              </w:rPr>
              <w:t>parantarcticus</w:t>
            </w:r>
            <w:r w:rsidRPr="00AA33FF">
              <w:rPr>
                <w:b/>
                <w:i/>
                <w:iCs/>
                <w:sz w:val="18"/>
                <w:szCs w:val="18"/>
              </w:rPr>
              <w:t> </w:t>
            </w:r>
            <w:r w:rsidRPr="00425D47">
              <w:rPr>
                <w:iCs/>
                <w:sz w:val="18"/>
                <w:szCs w:val="18"/>
              </w:rPr>
              <w:t>(Sugita</w:t>
            </w:r>
            <w:proofErr w:type="gramEnd"/>
            <w:r w:rsidRPr="00425D47">
              <w:rPr>
                <w:iCs/>
                <w:sz w:val="18"/>
                <w:szCs w:val="18"/>
              </w:rPr>
              <w:t>, M. Takashima, Mekha &amp; Poonwan) Q.M. Wang, Begerow, F.Y. Bai &amp; Boekhout</w:t>
            </w:r>
          </w:p>
        </w:tc>
        <w:tc>
          <w:tcPr>
            <w:tcW w:w="3391" w:type="dxa"/>
            <w:vAlign w:val="center"/>
          </w:tcPr>
          <w:p w14:paraId="324ADA8D"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7CAF31EE"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681B6813" w14:textId="25EB9351" w:rsidR="00674FB2" w:rsidRPr="005242C1" w:rsidRDefault="00F02F6F" w:rsidP="00D85868">
            <w:pPr>
              <w:spacing w:line="276" w:lineRule="auto"/>
              <w:jc w:val="center"/>
              <w:rPr>
                <w:noProof/>
                <w:sz w:val="18"/>
                <w:szCs w:val="18"/>
              </w:rPr>
            </w:pPr>
            <w:r w:rsidRPr="005242C1">
              <w:rPr>
                <w:noProof/>
                <w:sz w:val="18"/>
                <w:szCs w:val="18"/>
              </w:rPr>
              <w:t xml:space="preserve">Indonesia </w:t>
            </w:r>
            <w:r w:rsidR="00674FB2" w:rsidRPr="005242C1">
              <w:rPr>
                <w:noProof/>
                <w:sz w:val="18"/>
                <w:szCs w:val="18"/>
              </w:rPr>
              <w:fldChar w:fldCharType="begin" w:fldLock="1"/>
            </w:r>
            <w:r w:rsidR="00B056A6">
              <w:rPr>
                <w:noProof/>
                <w:sz w:val="18"/>
                <w:szCs w:val="18"/>
              </w:rPr>
              <w:instrText>ADDIN CSL_CITATION {"citationItems":[{"id":"ITEM-1","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1","issued":{"date-parts":[["2016"]]},"page":"2-6","title":"Detection of fungi from old Chinese manuscripts in Central Library Universitas Indonesia","type":"article-journal","volume":"1729"},"uris":["http://www.mendeley.com/documents/?uuid=ef257e90-aa77-4d8f-84b2-a5788e99d54b"]}],"mendeley":{"formattedCitation":"[42]","plainTextFormattedCitation":"[42]","previouslyFormattedCitation":"(Fitri et al. 2016)"},"properties":{"noteIndex":0},"schema":"https://github.com/citation-style-language/schema/raw/master/csl-citation.json"}</w:instrText>
            </w:r>
            <w:r w:rsidR="00674FB2" w:rsidRPr="005242C1">
              <w:rPr>
                <w:noProof/>
                <w:sz w:val="18"/>
                <w:szCs w:val="18"/>
              </w:rPr>
              <w:fldChar w:fldCharType="separate"/>
            </w:r>
            <w:r w:rsidR="00B056A6" w:rsidRPr="00B056A6">
              <w:rPr>
                <w:noProof/>
                <w:sz w:val="18"/>
                <w:szCs w:val="18"/>
              </w:rPr>
              <w:t>[42]</w:t>
            </w:r>
            <w:r w:rsidR="00674FB2" w:rsidRPr="005242C1">
              <w:rPr>
                <w:noProof/>
                <w:sz w:val="18"/>
                <w:szCs w:val="18"/>
              </w:rPr>
              <w:fldChar w:fldCharType="end"/>
            </w:r>
          </w:p>
        </w:tc>
      </w:tr>
      <w:tr w:rsidR="00674FB2" w:rsidRPr="00081792" w14:paraId="4A093B36" w14:textId="77777777" w:rsidTr="0038188C">
        <w:trPr>
          <w:trHeight w:val="397"/>
        </w:trPr>
        <w:tc>
          <w:tcPr>
            <w:tcW w:w="4395" w:type="dxa"/>
            <w:shd w:val="clear" w:color="auto" w:fill="auto"/>
            <w:vAlign w:val="center"/>
          </w:tcPr>
          <w:p w14:paraId="6AC131A6" w14:textId="3734A4CD" w:rsidR="00674FB2" w:rsidRPr="00425D47" w:rsidRDefault="00674FB2" w:rsidP="00674FB2">
            <w:pPr>
              <w:spacing w:line="276" w:lineRule="auto"/>
              <w:rPr>
                <w:i/>
                <w:sz w:val="18"/>
                <w:szCs w:val="18"/>
              </w:rPr>
            </w:pPr>
            <w:r>
              <w:rPr>
                <w:b/>
                <w:i/>
                <w:sz w:val="18"/>
                <w:szCs w:val="18"/>
              </w:rPr>
              <w:t xml:space="preserve">Monacrosporium </w:t>
            </w:r>
            <w:r>
              <w:rPr>
                <w:b/>
                <w:sz w:val="18"/>
                <w:szCs w:val="18"/>
              </w:rPr>
              <w:t xml:space="preserve">sp. </w:t>
            </w:r>
            <w:r w:rsidRPr="00425D47">
              <w:rPr>
                <w:sz w:val="18"/>
                <w:szCs w:val="18"/>
              </w:rPr>
              <w:t>Oudem</w:t>
            </w:r>
            <w:r>
              <w:rPr>
                <w:sz w:val="18"/>
                <w:szCs w:val="18"/>
              </w:rPr>
              <w:t>.</w:t>
            </w:r>
          </w:p>
        </w:tc>
        <w:tc>
          <w:tcPr>
            <w:tcW w:w="3391" w:type="dxa"/>
            <w:vAlign w:val="center"/>
          </w:tcPr>
          <w:p w14:paraId="109A9469" w14:textId="1B1C66F7" w:rsidR="00674FB2" w:rsidRPr="005242C1" w:rsidRDefault="00674FB2" w:rsidP="00D85868">
            <w:pPr>
              <w:spacing w:line="276" w:lineRule="auto"/>
              <w:jc w:val="center"/>
              <w:rPr>
                <w:sz w:val="18"/>
                <w:szCs w:val="18"/>
              </w:rPr>
            </w:pPr>
            <w:r w:rsidRPr="005242C1">
              <w:rPr>
                <w:sz w:val="18"/>
                <w:szCs w:val="18"/>
              </w:rPr>
              <w:t xml:space="preserve">Colombia </w:t>
            </w:r>
            <w:r w:rsidRPr="005242C1">
              <w:rPr>
                <w:sz w:val="18"/>
                <w:szCs w:val="18"/>
                <w:lang w:val="en-GB"/>
              </w:rPr>
              <w:fldChar w:fldCharType="begin" w:fldLock="1"/>
            </w:r>
            <w:r w:rsidR="00B056A6">
              <w:rPr>
                <w:sz w:val="18"/>
                <w:szCs w:val="18"/>
              </w:rPr>
              <w:instrText>ADDIN CSL_CITATION {"citationItems":[{"id":"ITEM-1","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issue":"3","issued":{"date-parts":[["2015"]]},"page":"537-547","title":"Determinación y comparación aerobiológica en tres archivos de la empresa de energía de Boyacá, Tunja (Colombia)","type":"article-journal","volume":"31"},"uris":["http://www.mendeley.com/documents/?uuid=fbe0ce50-63cf-4dfe-9366-1abb83378c6d"]}],"mendeley":{"formattedCitation":"[9]","plainTextFormattedCitation":"[9]","previouslyFormattedCitation":"(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w:t>
            </w:r>
            <w:r w:rsidRPr="005242C1">
              <w:rPr>
                <w:sz w:val="18"/>
                <w:szCs w:val="18"/>
                <w:lang w:val="en-GB"/>
              </w:rPr>
              <w:fldChar w:fldCharType="end"/>
            </w:r>
          </w:p>
        </w:tc>
        <w:tc>
          <w:tcPr>
            <w:tcW w:w="3392" w:type="dxa"/>
            <w:vAlign w:val="center"/>
          </w:tcPr>
          <w:p w14:paraId="153C313A" w14:textId="3C1FA9E4"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41393092" w14:textId="25C5621A" w:rsidR="00674FB2" w:rsidRPr="005242C1" w:rsidRDefault="00674FB2" w:rsidP="00674FB2">
            <w:pPr>
              <w:spacing w:line="276" w:lineRule="auto"/>
              <w:jc w:val="center"/>
              <w:rPr>
                <w:noProof/>
                <w:sz w:val="18"/>
                <w:szCs w:val="18"/>
              </w:rPr>
            </w:pPr>
            <w:r w:rsidRPr="005242C1">
              <w:rPr>
                <w:noProof/>
                <w:sz w:val="18"/>
                <w:szCs w:val="18"/>
              </w:rPr>
              <w:t>-</w:t>
            </w:r>
          </w:p>
        </w:tc>
      </w:tr>
      <w:tr w:rsidR="00674FB2" w:rsidRPr="00DD1D34" w14:paraId="19309B09" w14:textId="77777777" w:rsidTr="0038188C">
        <w:trPr>
          <w:trHeight w:val="397"/>
        </w:trPr>
        <w:tc>
          <w:tcPr>
            <w:tcW w:w="4395" w:type="dxa"/>
            <w:shd w:val="clear" w:color="auto" w:fill="auto"/>
            <w:vAlign w:val="center"/>
            <w:hideMark/>
          </w:tcPr>
          <w:p w14:paraId="5B60D9F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Monascus </w:t>
            </w:r>
            <w:r w:rsidRPr="00DD1D34">
              <w:rPr>
                <w:b/>
                <w:iCs/>
                <w:sz w:val="18"/>
                <w:szCs w:val="18"/>
                <w:lang w:val="en-GB"/>
              </w:rPr>
              <w:t>sp.</w:t>
            </w:r>
            <w:r w:rsidRPr="00DD1D34">
              <w:rPr>
                <w:b/>
                <w:i/>
                <w:iCs/>
                <w:sz w:val="18"/>
                <w:szCs w:val="18"/>
                <w:lang w:val="en-GB"/>
              </w:rPr>
              <w:t xml:space="preserve"> </w:t>
            </w:r>
            <w:r w:rsidRPr="009512D2">
              <w:rPr>
                <w:sz w:val="18"/>
                <w:szCs w:val="18"/>
                <w:lang w:val="en-GB"/>
              </w:rPr>
              <w:t>Tiegh.</w:t>
            </w:r>
          </w:p>
        </w:tc>
        <w:tc>
          <w:tcPr>
            <w:tcW w:w="3391" w:type="dxa"/>
            <w:vAlign w:val="center"/>
          </w:tcPr>
          <w:p w14:paraId="2D96A1C9" w14:textId="5811E37A" w:rsidR="00674FB2" w:rsidRPr="005242C1" w:rsidRDefault="00674FB2" w:rsidP="00D85868">
            <w:pPr>
              <w:spacing w:line="276" w:lineRule="auto"/>
              <w:jc w:val="center"/>
              <w:rPr>
                <w:sz w:val="18"/>
                <w:szCs w:val="18"/>
                <w:lang w:val="en-GB"/>
              </w:rPr>
            </w:pPr>
            <w:r w:rsidRPr="005242C1">
              <w:rPr>
                <w:sz w:val="18"/>
                <w:szCs w:val="18"/>
                <w:lang w:val="en-GB"/>
              </w:rPr>
              <w:t xml:space="preserve">Brazil </w:t>
            </w:r>
            <w:r w:rsidRPr="005242C1">
              <w:rPr>
                <w:sz w:val="18"/>
                <w:szCs w:val="18"/>
                <w:lang w:val="en-GB"/>
              </w:rPr>
              <w:fldChar w:fldCharType="begin" w:fldLock="1"/>
            </w:r>
            <w:r w:rsidR="00B056A6">
              <w:rPr>
                <w:sz w:val="18"/>
                <w:szCs w:val="18"/>
                <w:lang w:val="en-GB"/>
              </w:rPr>
              <w:instrText>ADDIN CSL_CITATION {"citationItems":[{"id":"ITEM-1","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1","issued":{"date-parts":[["1993"]]},"page":"45.50","title":"Library fungi at the University of Sao Paulo and their relationship with respiratory allergy","type":"article-journal","volume":"3"},"uris":["http://www.mendeley.com/documents/?uuid=a4465862-ff4f-49b7-b749-386789654952","http://www.mendeley.com/documents/?uuid=82aa745d-5bd6-4baf-b92d-649582df87bf"]}],"mendeley":{"formattedCitation":"[25]","plainTextFormattedCitation":"[25]","previouslyFormattedCitation":"(Gambale et al. 199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5]</w:t>
            </w:r>
            <w:r w:rsidRPr="005242C1">
              <w:rPr>
                <w:sz w:val="18"/>
                <w:szCs w:val="18"/>
                <w:lang w:val="en-GB"/>
              </w:rPr>
              <w:fldChar w:fldCharType="end"/>
            </w:r>
          </w:p>
        </w:tc>
        <w:tc>
          <w:tcPr>
            <w:tcW w:w="3392" w:type="dxa"/>
            <w:vAlign w:val="center"/>
          </w:tcPr>
          <w:p w14:paraId="06C979A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A4DE3F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24CDD402" w14:textId="77777777" w:rsidTr="0038188C">
        <w:trPr>
          <w:trHeight w:val="397"/>
        </w:trPr>
        <w:tc>
          <w:tcPr>
            <w:tcW w:w="4395" w:type="dxa"/>
            <w:shd w:val="clear" w:color="auto" w:fill="auto"/>
            <w:vAlign w:val="center"/>
          </w:tcPr>
          <w:p w14:paraId="00AA34C5" w14:textId="2764146A" w:rsidR="00674FB2" w:rsidRPr="00DD1D34" w:rsidRDefault="00674FB2" w:rsidP="00674FB2">
            <w:pPr>
              <w:spacing w:line="276" w:lineRule="auto"/>
              <w:rPr>
                <w:b/>
                <w:i/>
                <w:iCs/>
                <w:sz w:val="18"/>
                <w:szCs w:val="18"/>
                <w:lang w:val="en-GB"/>
              </w:rPr>
            </w:pPr>
            <w:r w:rsidRPr="00361C90">
              <w:rPr>
                <w:b/>
                <w:i/>
                <w:iCs/>
                <w:sz w:val="18"/>
                <w:szCs w:val="18"/>
                <w:lang w:val="en-GB"/>
              </w:rPr>
              <w:t xml:space="preserve">Monascus ruber </w:t>
            </w:r>
            <w:r w:rsidRPr="00361C90">
              <w:rPr>
                <w:iCs/>
                <w:sz w:val="18"/>
                <w:szCs w:val="18"/>
                <w:lang w:val="en-GB"/>
              </w:rPr>
              <w:t>Tiegh</w:t>
            </w:r>
            <w:r w:rsidRPr="00361C90">
              <w:rPr>
                <w:b/>
                <w:i/>
                <w:iCs/>
                <w:sz w:val="18"/>
                <w:szCs w:val="18"/>
                <w:lang w:val="en-GB"/>
              </w:rPr>
              <w:t>.</w:t>
            </w:r>
          </w:p>
        </w:tc>
        <w:tc>
          <w:tcPr>
            <w:tcW w:w="3391" w:type="dxa"/>
            <w:vAlign w:val="center"/>
          </w:tcPr>
          <w:p w14:paraId="1CB72A02" w14:textId="2ED80E06" w:rsidR="00674FB2" w:rsidRPr="005242C1" w:rsidRDefault="00674FB2" w:rsidP="00D85868">
            <w:pPr>
              <w:spacing w:line="276" w:lineRule="auto"/>
              <w:jc w:val="center"/>
              <w:rPr>
                <w:sz w:val="18"/>
                <w:szCs w:val="18"/>
                <w:lang w:val="en-GB"/>
              </w:rPr>
            </w:pPr>
            <w:r w:rsidRPr="005242C1">
              <w:rPr>
                <w:bCs/>
                <w:sz w:val="18"/>
                <w:szCs w:val="18"/>
                <w:lang w:val="en-GB"/>
              </w:rPr>
              <w:t xml:space="preserve">India </w:t>
            </w:r>
            <w:r w:rsidRPr="005242C1">
              <w:rPr>
                <w:bCs/>
                <w:sz w:val="18"/>
                <w:szCs w:val="18"/>
                <w:lang w:val="en-GB"/>
              </w:rPr>
              <w:fldChar w:fldCharType="begin" w:fldLock="1"/>
            </w:r>
            <w:r w:rsidR="00B056A6">
              <w:rPr>
                <w:bCs/>
                <w:sz w:val="18"/>
                <w:szCs w:val="18"/>
                <w:lang w:val="en-GB"/>
              </w:rPr>
              <w:instrText>ADDIN CSL_CITATION {"citationItems":[{"id":"ITEM-1","itemData":{"author":[{"dropping-particle":"","family":"Nayak","given":"Bijaya Kumar","non-dropping-particle":"","parse-names":false,"suffix":""}],"container-title":"International Journal of PharmTech Research","id":"ITEM-1","issue":"6","issued":{"date-parts":[["2015"]]},"page":"306-312","title":"Volumetric samplings of airborne fungal spores in different college libraries : A Preliminary study","type":"article-journal","volume":"8"},"uris":["http://www.mendeley.com/documents/?uuid=f531f956-953c-4c93-bc5a-1f3a4b7845db"]}],"mendeley":{"formattedCitation":"[1]","plainTextFormattedCitation":"[1]","previouslyFormattedCitation":"(Nayak 2015)"},"properties":{"noteIndex":0},"schema":"https://github.com/citation-style-language/schema/raw/master/csl-citation.json"}</w:instrText>
            </w:r>
            <w:r w:rsidRPr="005242C1">
              <w:rPr>
                <w:bCs/>
                <w:sz w:val="18"/>
                <w:szCs w:val="18"/>
                <w:lang w:val="en-GB"/>
              </w:rPr>
              <w:fldChar w:fldCharType="separate"/>
            </w:r>
            <w:r w:rsidR="00B056A6" w:rsidRPr="00B056A6">
              <w:rPr>
                <w:bCs/>
                <w:noProof/>
                <w:sz w:val="18"/>
                <w:szCs w:val="18"/>
                <w:lang w:val="en-GB"/>
              </w:rPr>
              <w:t>[1]</w:t>
            </w:r>
            <w:r w:rsidRPr="005242C1">
              <w:rPr>
                <w:bCs/>
                <w:sz w:val="18"/>
                <w:szCs w:val="18"/>
                <w:lang w:val="en-GB"/>
              </w:rPr>
              <w:fldChar w:fldCharType="end"/>
            </w:r>
          </w:p>
        </w:tc>
        <w:tc>
          <w:tcPr>
            <w:tcW w:w="3392" w:type="dxa"/>
            <w:vAlign w:val="center"/>
          </w:tcPr>
          <w:p w14:paraId="39D34A4C" w14:textId="7E783F4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9D61418" w14:textId="661FA1A3"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ED3E61" w14:paraId="0E820377" w14:textId="77777777" w:rsidTr="0038188C">
        <w:trPr>
          <w:trHeight w:val="397"/>
        </w:trPr>
        <w:tc>
          <w:tcPr>
            <w:tcW w:w="4395" w:type="dxa"/>
            <w:shd w:val="clear" w:color="auto" w:fill="auto"/>
            <w:vAlign w:val="center"/>
          </w:tcPr>
          <w:p w14:paraId="78B8633C" w14:textId="4449C74A" w:rsidR="00674FB2" w:rsidRPr="00D07FC8" w:rsidRDefault="00674FB2" w:rsidP="00674FB2">
            <w:pPr>
              <w:spacing w:line="276" w:lineRule="auto"/>
              <w:rPr>
                <w:iCs/>
                <w:sz w:val="18"/>
                <w:szCs w:val="18"/>
                <w:lang w:val="en-GB"/>
              </w:rPr>
            </w:pPr>
            <w:r w:rsidRPr="00DD1D34">
              <w:rPr>
                <w:b/>
                <w:i/>
                <w:iCs/>
                <w:sz w:val="18"/>
                <w:szCs w:val="18"/>
                <w:lang w:val="en-GB"/>
              </w:rPr>
              <w:t xml:space="preserve">Monilia </w:t>
            </w:r>
            <w:r w:rsidRPr="00DD1D34">
              <w:rPr>
                <w:b/>
                <w:iCs/>
                <w:sz w:val="18"/>
                <w:szCs w:val="18"/>
                <w:lang w:val="en-GB"/>
              </w:rPr>
              <w:t>sp.</w:t>
            </w:r>
            <w:r>
              <w:rPr>
                <w:b/>
                <w:iCs/>
                <w:sz w:val="18"/>
                <w:szCs w:val="18"/>
                <w:lang w:val="en-GB"/>
              </w:rPr>
              <w:t xml:space="preserve"> </w:t>
            </w:r>
            <w:r>
              <w:rPr>
                <w:iCs/>
                <w:sz w:val="18"/>
                <w:szCs w:val="18"/>
                <w:lang w:val="en-GB"/>
              </w:rPr>
              <w:t>Pers.</w:t>
            </w:r>
          </w:p>
        </w:tc>
        <w:tc>
          <w:tcPr>
            <w:tcW w:w="3391" w:type="dxa"/>
            <w:vAlign w:val="center"/>
          </w:tcPr>
          <w:p w14:paraId="54C3F320" w14:textId="600CA060" w:rsidR="00674FB2" w:rsidRPr="005242C1" w:rsidRDefault="00674FB2" w:rsidP="00D85868">
            <w:pPr>
              <w:spacing w:line="276" w:lineRule="auto"/>
              <w:jc w:val="center"/>
              <w:rPr>
                <w:sz w:val="18"/>
                <w:szCs w:val="18"/>
              </w:rPr>
            </w:pPr>
            <w:r w:rsidRPr="005242C1">
              <w:rPr>
                <w:sz w:val="18"/>
                <w:szCs w:val="18"/>
              </w:rPr>
              <w:t xml:space="preserve">India, Mexico </w:t>
            </w:r>
            <w:r w:rsidRPr="005242C1">
              <w:rPr>
                <w:sz w:val="18"/>
                <w:szCs w:val="18"/>
                <w:lang w:val="en-GB"/>
              </w:rPr>
              <w:fldChar w:fldCharType="begin" w:fldLock="1"/>
            </w:r>
            <w:r w:rsidR="00B056A6">
              <w:rPr>
                <w:sz w:val="18"/>
                <w:szCs w:val="18"/>
              </w:rPr>
              <w:instrText>ADDIN CSL_CITATION {"citationItems":[{"id":"ITEM-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issue":"NE-1","issued":{"date-parts":[["2015"]]},"page":"32-38","title":"Aislamiento de hongos alergenos en una biblioteca universitaria","type":"article-journal","volume":"25"},"uris":["http://www.mendeley.com/documents/?uuid=c3aba17e-d5ac-4a96-a574-2fd9f39e6a2b"]},{"id":"ITEM-2","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2","issue":"4","issued":{"date-parts":[["2014"]]},"page":"42-47","title":"Comparative aeromycological study of three libraries in Kamptee","type":"article-journal","volume":"2"},"uris":["http://www.mendeley.com/documents/?uuid=29415398-1d36-4079-a66f-95d5e1a90882"]}],"mendeley":{"formattedCitation":"[7,32]","plainTextFormattedCitation":"[7,32]","previouslyFormattedCitation":"(Thaware et al. 2014; 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7,32]</w:t>
            </w:r>
            <w:r w:rsidRPr="005242C1">
              <w:rPr>
                <w:sz w:val="18"/>
                <w:szCs w:val="18"/>
                <w:lang w:val="en-GB"/>
              </w:rPr>
              <w:fldChar w:fldCharType="end"/>
            </w:r>
          </w:p>
        </w:tc>
        <w:tc>
          <w:tcPr>
            <w:tcW w:w="3392" w:type="dxa"/>
            <w:vAlign w:val="center"/>
          </w:tcPr>
          <w:p w14:paraId="7C52F60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5B6525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2F2D6D" w14:paraId="699889C2" w14:textId="77777777" w:rsidTr="00930A33">
        <w:trPr>
          <w:trHeight w:val="370"/>
        </w:trPr>
        <w:tc>
          <w:tcPr>
            <w:tcW w:w="4395" w:type="dxa"/>
            <w:shd w:val="clear" w:color="auto" w:fill="auto"/>
            <w:vAlign w:val="center"/>
          </w:tcPr>
          <w:p w14:paraId="2EA7728C" w14:textId="08217E85" w:rsidR="00674FB2" w:rsidRPr="004E36C1" w:rsidRDefault="00674FB2" w:rsidP="00674FB2">
            <w:pPr>
              <w:spacing w:line="276" w:lineRule="auto"/>
              <w:rPr>
                <w:b/>
                <w:i/>
                <w:iCs/>
                <w:sz w:val="18"/>
                <w:szCs w:val="18"/>
                <w:lang w:val="en-GB"/>
              </w:rPr>
            </w:pPr>
            <w:r w:rsidRPr="004E36C1">
              <w:rPr>
                <w:b/>
                <w:i/>
                <w:iCs/>
                <w:sz w:val="18"/>
                <w:szCs w:val="18"/>
                <w:lang w:val="en-GB"/>
              </w:rPr>
              <w:t xml:space="preserve">Moniliophthora </w:t>
            </w:r>
            <w:r w:rsidRPr="004E36C1">
              <w:rPr>
                <w:b/>
                <w:iCs/>
                <w:sz w:val="18"/>
                <w:szCs w:val="18"/>
                <w:lang w:val="en-GB"/>
              </w:rPr>
              <w:t xml:space="preserve">sp. </w:t>
            </w:r>
            <w:r w:rsidRPr="004E36C1">
              <w:rPr>
                <w:iCs/>
                <w:sz w:val="18"/>
                <w:szCs w:val="18"/>
                <w:lang w:val="en-GB"/>
              </w:rPr>
              <w:t>H.C. Evans</w:t>
            </w:r>
          </w:p>
        </w:tc>
        <w:tc>
          <w:tcPr>
            <w:tcW w:w="3391" w:type="dxa"/>
            <w:vAlign w:val="center"/>
          </w:tcPr>
          <w:p w14:paraId="68E21FE7" w14:textId="32C2541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5EEBFDA" w14:textId="6420DAD5"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342ED5A" w14:textId="3DEB960A"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06D94824" w14:textId="77777777" w:rsidTr="0038188C">
        <w:trPr>
          <w:trHeight w:val="397"/>
        </w:trPr>
        <w:tc>
          <w:tcPr>
            <w:tcW w:w="4395" w:type="dxa"/>
            <w:shd w:val="clear" w:color="auto" w:fill="auto"/>
            <w:vAlign w:val="center"/>
            <w:hideMark/>
          </w:tcPr>
          <w:p w14:paraId="2CCBAB9F" w14:textId="77777777" w:rsidR="00674FB2" w:rsidRPr="00E15B1F" w:rsidRDefault="00674FB2" w:rsidP="00674FB2">
            <w:pPr>
              <w:spacing w:line="276" w:lineRule="auto"/>
              <w:rPr>
                <w:b/>
                <w:sz w:val="18"/>
                <w:szCs w:val="18"/>
              </w:rPr>
            </w:pPr>
            <w:r w:rsidRPr="00E15B1F">
              <w:rPr>
                <w:b/>
                <w:i/>
                <w:iCs/>
                <w:sz w:val="18"/>
                <w:szCs w:val="18"/>
              </w:rPr>
              <w:t>Monosporium silvaticum</w:t>
            </w:r>
            <w:r w:rsidRPr="00E15B1F">
              <w:rPr>
                <w:b/>
                <w:bCs/>
                <w:i/>
                <w:iCs/>
                <w:sz w:val="18"/>
                <w:szCs w:val="18"/>
              </w:rPr>
              <w:t xml:space="preserve"> </w:t>
            </w:r>
            <w:r w:rsidRPr="00E15B1F">
              <w:rPr>
                <w:sz w:val="18"/>
                <w:szCs w:val="18"/>
              </w:rPr>
              <w:t>Oudem.</w:t>
            </w:r>
          </w:p>
        </w:tc>
        <w:tc>
          <w:tcPr>
            <w:tcW w:w="3391" w:type="dxa"/>
            <w:vAlign w:val="center"/>
          </w:tcPr>
          <w:p w14:paraId="1C83BFDE" w14:textId="4847E51A" w:rsidR="00674FB2" w:rsidRPr="005242C1" w:rsidRDefault="00674FB2" w:rsidP="00D85868">
            <w:pPr>
              <w:spacing w:line="276" w:lineRule="auto"/>
              <w:jc w:val="center"/>
              <w:rPr>
                <w:sz w:val="18"/>
                <w:szCs w:val="18"/>
                <w:lang w:val="en-GB"/>
              </w:rPr>
            </w:pPr>
            <w:r w:rsidRPr="005242C1">
              <w:rPr>
                <w:sz w:val="18"/>
                <w:szCs w:val="18"/>
              </w:rPr>
              <w:t xml:space="preserve">Poland </w:t>
            </w:r>
            <w:r w:rsidRPr="005242C1">
              <w:rPr>
                <w:sz w:val="18"/>
                <w:szCs w:val="18"/>
                <w:lang w:val="en-GB"/>
              </w:rPr>
              <w:fldChar w:fldCharType="begin" w:fldLock="1"/>
            </w:r>
            <w:r w:rsidR="00B056A6">
              <w:rPr>
                <w:sz w:val="18"/>
                <w:szCs w:val="18"/>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w:t>
            </w:r>
            <w:r w:rsidRPr="005242C1">
              <w:rPr>
                <w:sz w:val="18"/>
                <w:szCs w:val="18"/>
                <w:lang w:val="en-GB"/>
              </w:rPr>
              <w:fldChar w:fldCharType="end"/>
            </w:r>
          </w:p>
        </w:tc>
        <w:tc>
          <w:tcPr>
            <w:tcW w:w="3392" w:type="dxa"/>
            <w:vAlign w:val="center"/>
          </w:tcPr>
          <w:p w14:paraId="0564579B"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581925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194898CE" w14:textId="77777777" w:rsidTr="0038188C">
        <w:trPr>
          <w:trHeight w:val="397"/>
        </w:trPr>
        <w:tc>
          <w:tcPr>
            <w:tcW w:w="4395" w:type="dxa"/>
            <w:shd w:val="clear" w:color="auto" w:fill="auto"/>
            <w:vAlign w:val="center"/>
          </w:tcPr>
          <w:p w14:paraId="7A0E6432" w14:textId="7622F395" w:rsidR="00674FB2" w:rsidRPr="00630A87" w:rsidRDefault="00674FB2" w:rsidP="00674FB2">
            <w:pPr>
              <w:spacing w:line="276" w:lineRule="auto"/>
              <w:rPr>
                <w:i/>
                <w:iCs/>
                <w:sz w:val="18"/>
                <w:szCs w:val="18"/>
                <w:lang w:val="en-GB"/>
              </w:rPr>
            </w:pPr>
            <w:r w:rsidRPr="005168A4">
              <w:rPr>
                <w:b/>
                <w:i/>
                <w:iCs/>
                <w:sz w:val="18"/>
                <w:szCs w:val="18"/>
                <w:lang w:val="en-GB"/>
              </w:rPr>
              <w:t xml:space="preserve">Monotospora </w:t>
            </w:r>
            <w:r w:rsidRPr="005168A4">
              <w:rPr>
                <w:b/>
                <w:iCs/>
                <w:sz w:val="18"/>
                <w:szCs w:val="18"/>
                <w:lang w:val="en-GB"/>
              </w:rPr>
              <w:t>sp.</w:t>
            </w:r>
            <w:r>
              <w:rPr>
                <w:b/>
                <w:iCs/>
                <w:sz w:val="18"/>
                <w:szCs w:val="18"/>
                <w:lang w:val="en-GB"/>
              </w:rPr>
              <w:t xml:space="preserve"> </w:t>
            </w:r>
            <w:r>
              <w:rPr>
                <w:iCs/>
                <w:sz w:val="18"/>
                <w:szCs w:val="18"/>
                <w:lang w:val="en-GB"/>
              </w:rPr>
              <w:t>Corda</w:t>
            </w:r>
          </w:p>
        </w:tc>
        <w:tc>
          <w:tcPr>
            <w:tcW w:w="3391" w:type="dxa"/>
            <w:vAlign w:val="center"/>
          </w:tcPr>
          <w:p w14:paraId="1526D764" w14:textId="3CFFADDE" w:rsidR="00674FB2" w:rsidRPr="005242C1" w:rsidRDefault="00674FB2" w:rsidP="00D85868">
            <w:pPr>
              <w:spacing w:line="276" w:lineRule="auto"/>
              <w:jc w:val="center"/>
              <w:rPr>
                <w:sz w:val="18"/>
                <w:szCs w:val="18"/>
              </w:rPr>
            </w:pPr>
            <w:r w:rsidRPr="005242C1">
              <w:rPr>
                <w:sz w:val="18"/>
                <w:szCs w:val="18"/>
              </w:rPr>
              <w:t xml:space="preserve">Colombia </w:t>
            </w:r>
            <w:r w:rsidRPr="005242C1">
              <w:rPr>
                <w:sz w:val="18"/>
                <w:szCs w:val="18"/>
                <w:lang w:val="en-GB"/>
              </w:rPr>
              <w:fldChar w:fldCharType="begin" w:fldLock="1"/>
            </w:r>
            <w:r w:rsidR="00B056A6">
              <w:rPr>
                <w:sz w:val="18"/>
                <w:szCs w:val="18"/>
              </w:rPr>
              <w:instrText>ADDIN CSL_CITATION {"citationItems":[{"id":"ITEM-1","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issue":"3","issued":{"date-parts":[["2015"]]},"page":"537-547","title":"Determinación y comparación aerobiológica en tres archivos de la empresa de energía de Boyacá, Tunja (Colombia)","type":"article-journal","volume":"31"},"uris":["http://www.mendeley.com/documents/?uuid=fbe0ce50-63cf-4dfe-9366-1abb83378c6d"]}],"mendeley":{"formattedCitation":"[9]","plainTextFormattedCitation":"[9]","previouslyFormattedCitation":"(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w:t>
            </w:r>
            <w:r w:rsidRPr="005242C1">
              <w:rPr>
                <w:sz w:val="18"/>
                <w:szCs w:val="18"/>
                <w:lang w:val="en-GB"/>
              </w:rPr>
              <w:fldChar w:fldCharType="end"/>
            </w:r>
          </w:p>
        </w:tc>
        <w:tc>
          <w:tcPr>
            <w:tcW w:w="3392" w:type="dxa"/>
            <w:vAlign w:val="center"/>
          </w:tcPr>
          <w:p w14:paraId="0E21C94F" w14:textId="0736B1D5"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41349518" w14:textId="5850EF13" w:rsidR="00674FB2" w:rsidRPr="005242C1" w:rsidRDefault="00674FB2" w:rsidP="00674FB2">
            <w:pPr>
              <w:spacing w:line="276" w:lineRule="auto"/>
              <w:jc w:val="center"/>
              <w:rPr>
                <w:sz w:val="18"/>
                <w:szCs w:val="18"/>
              </w:rPr>
            </w:pPr>
            <w:r w:rsidRPr="005242C1">
              <w:rPr>
                <w:sz w:val="18"/>
                <w:szCs w:val="18"/>
              </w:rPr>
              <w:t>-</w:t>
            </w:r>
          </w:p>
        </w:tc>
      </w:tr>
      <w:tr w:rsidR="00674FB2" w:rsidRPr="00DD1D34" w14:paraId="38AB7662" w14:textId="77777777" w:rsidTr="0038188C">
        <w:trPr>
          <w:trHeight w:val="397"/>
        </w:trPr>
        <w:tc>
          <w:tcPr>
            <w:tcW w:w="4395" w:type="dxa"/>
            <w:shd w:val="clear" w:color="auto" w:fill="auto"/>
            <w:vAlign w:val="center"/>
            <w:hideMark/>
          </w:tcPr>
          <w:p w14:paraId="58B149D8" w14:textId="50468DC5" w:rsidR="00674FB2" w:rsidRPr="00DD1D34" w:rsidRDefault="00674FB2" w:rsidP="00674FB2">
            <w:pPr>
              <w:spacing w:line="276" w:lineRule="auto"/>
              <w:rPr>
                <w:b/>
                <w:i/>
                <w:iCs/>
                <w:sz w:val="18"/>
                <w:szCs w:val="18"/>
                <w:lang w:val="en-GB"/>
              </w:rPr>
            </w:pPr>
            <w:r w:rsidRPr="00DD1D34">
              <w:rPr>
                <w:b/>
                <w:i/>
                <w:iCs/>
                <w:sz w:val="18"/>
                <w:szCs w:val="18"/>
                <w:lang w:val="en-GB"/>
              </w:rPr>
              <w:t>Mortie</w:t>
            </w:r>
            <w:r>
              <w:rPr>
                <w:b/>
                <w:i/>
                <w:iCs/>
                <w:sz w:val="18"/>
                <w:szCs w:val="18"/>
                <w:lang w:val="en-GB"/>
              </w:rPr>
              <w:t>re</w:t>
            </w:r>
            <w:r w:rsidRPr="00DD1D34">
              <w:rPr>
                <w:b/>
                <w:i/>
                <w:iCs/>
                <w:sz w:val="18"/>
                <w:szCs w:val="18"/>
                <w:lang w:val="en-GB"/>
              </w:rPr>
              <w:t xml:space="preserve">lla exigua </w:t>
            </w:r>
            <w:r w:rsidRPr="009512D2">
              <w:rPr>
                <w:sz w:val="18"/>
                <w:szCs w:val="18"/>
                <w:lang w:val="en-GB"/>
              </w:rPr>
              <w:t>Linnem.</w:t>
            </w:r>
          </w:p>
        </w:tc>
        <w:tc>
          <w:tcPr>
            <w:tcW w:w="3391" w:type="dxa"/>
            <w:vAlign w:val="center"/>
          </w:tcPr>
          <w:p w14:paraId="246AC939" w14:textId="70176326"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2FB65CC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0213478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5C946336" w14:textId="77777777" w:rsidTr="0038188C">
        <w:trPr>
          <w:trHeight w:val="397"/>
        </w:trPr>
        <w:tc>
          <w:tcPr>
            <w:tcW w:w="4395" w:type="dxa"/>
            <w:shd w:val="clear" w:color="auto" w:fill="auto"/>
            <w:vAlign w:val="center"/>
            <w:hideMark/>
          </w:tcPr>
          <w:p w14:paraId="24E968DE" w14:textId="1B85430B" w:rsidR="00674FB2" w:rsidRPr="00DD1D34" w:rsidRDefault="00674FB2" w:rsidP="00674FB2">
            <w:pPr>
              <w:spacing w:line="276" w:lineRule="auto"/>
              <w:rPr>
                <w:b/>
                <w:i/>
                <w:iCs/>
                <w:sz w:val="18"/>
                <w:szCs w:val="18"/>
                <w:lang w:val="en-GB"/>
              </w:rPr>
            </w:pPr>
            <w:r>
              <w:rPr>
                <w:b/>
                <w:i/>
                <w:iCs/>
                <w:sz w:val="18"/>
                <w:szCs w:val="18"/>
                <w:lang w:val="en-GB"/>
              </w:rPr>
              <w:lastRenderedPageBreak/>
              <w:t xml:space="preserve">Mortierella </w:t>
            </w:r>
            <w:r>
              <w:rPr>
                <w:b/>
                <w:i/>
                <w:iCs/>
                <w:sz w:val="18"/>
                <w:szCs w:val="18"/>
                <w:lang w:val="en-GB"/>
              </w:rPr>
              <w:pgNum/>
            </w:r>
            <w:r>
              <w:rPr>
                <w:b/>
                <w:i/>
                <w:iCs/>
                <w:sz w:val="18"/>
                <w:szCs w:val="18"/>
                <w:lang w:val="en-GB"/>
              </w:rPr>
              <w:t>ereal</w:t>
            </w:r>
            <w:r>
              <w:rPr>
                <w:b/>
                <w:i/>
                <w:iCs/>
                <w:sz w:val="18"/>
                <w:szCs w:val="18"/>
                <w:lang w:val="en-GB"/>
              </w:rPr>
              <w:pgNum/>
            </w:r>
            <w:r w:rsidRPr="00DD1D34">
              <w:rPr>
                <w:b/>
                <w:i/>
                <w:iCs/>
                <w:sz w:val="18"/>
                <w:szCs w:val="18"/>
                <w:lang w:val="en-GB"/>
              </w:rPr>
              <w:t xml:space="preserve"> </w:t>
            </w:r>
            <w:r w:rsidRPr="009512D2">
              <w:rPr>
                <w:sz w:val="18"/>
                <w:szCs w:val="18"/>
                <w:lang w:val="en-GB"/>
              </w:rPr>
              <w:t>(Harz) W. Gams</w:t>
            </w:r>
          </w:p>
        </w:tc>
        <w:tc>
          <w:tcPr>
            <w:tcW w:w="3391" w:type="dxa"/>
            <w:vAlign w:val="center"/>
          </w:tcPr>
          <w:p w14:paraId="2968E045" w14:textId="1D7A89EB" w:rsidR="00674FB2" w:rsidRPr="005242C1" w:rsidRDefault="00674FB2" w:rsidP="00D85868">
            <w:pPr>
              <w:jc w:val="center"/>
              <w:rPr>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377085D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2CA7917"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6074872F" w14:textId="77777777" w:rsidTr="0038188C">
        <w:trPr>
          <w:trHeight w:val="397"/>
        </w:trPr>
        <w:tc>
          <w:tcPr>
            <w:tcW w:w="4395" w:type="dxa"/>
            <w:shd w:val="clear" w:color="auto" w:fill="auto"/>
            <w:vAlign w:val="center"/>
            <w:hideMark/>
          </w:tcPr>
          <w:p w14:paraId="43AEF232"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Mortierella polycephala </w:t>
            </w:r>
            <w:r w:rsidRPr="009512D2">
              <w:rPr>
                <w:sz w:val="18"/>
                <w:szCs w:val="18"/>
                <w:lang w:val="en-GB"/>
              </w:rPr>
              <w:t>Coem.</w:t>
            </w:r>
          </w:p>
        </w:tc>
        <w:tc>
          <w:tcPr>
            <w:tcW w:w="3391" w:type="dxa"/>
            <w:vAlign w:val="center"/>
          </w:tcPr>
          <w:p w14:paraId="298E515D" w14:textId="5D8A329E" w:rsidR="00674FB2" w:rsidRPr="005242C1" w:rsidRDefault="00674FB2" w:rsidP="00D85868">
            <w:pPr>
              <w:jc w:val="center"/>
              <w:rPr>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53D4378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0F62E84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1A368DA7" w14:textId="77777777" w:rsidTr="0038188C">
        <w:trPr>
          <w:trHeight w:val="397"/>
        </w:trPr>
        <w:tc>
          <w:tcPr>
            <w:tcW w:w="4395" w:type="dxa"/>
            <w:shd w:val="clear" w:color="auto" w:fill="auto"/>
            <w:vAlign w:val="center"/>
            <w:hideMark/>
          </w:tcPr>
          <w:p w14:paraId="71730F28" w14:textId="77777777" w:rsidR="00674FB2" w:rsidRPr="00DD1D34" w:rsidRDefault="00674FB2" w:rsidP="00674FB2">
            <w:pPr>
              <w:spacing w:line="276" w:lineRule="auto"/>
              <w:rPr>
                <w:b/>
                <w:i/>
                <w:iCs/>
                <w:sz w:val="18"/>
                <w:szCs w:val="18"/>
                <w:lang w:val="en-GB"/>
              </w:rPr>
            </w:pPr>
            <w:r w:rsidRPr="00DD1D34">
              <w:rPr>
                <w:b/>
                <w:i/>
                <w:iCs/>
                <w:sz w:val="18"/>
                <w:szCs w:val="18"/>
                <w:lang w:val="en-GB"/>
              </w:rPr>
              <w:t>Mortierella pusilla</w:t>
            </w:r>
            <w:r w:rsidRPr="00DD1D34">
              <w:rPr>
                <w:b/>
                <w:bCs/>
                <w:i/>
                <w:iCs/>
                <w:sz w:val="18"/>
                <w:szCs w:val="18"/>
                <w:lang w:val="en-GB"/>
              </w:rPr>
              <w:t xml:space="preserve"> </w:t>
            </w:r>
            <w:r w:rsidRPr="009512D2">
              <w:rPr>
                <w:sz w:val="18"/>
                <w:szCs w:val="18"/>
                <w:lang w:val="en-GB"/>
              </w:rPr>
              <w:t>Oudem.</w:t>
            </w:r>
          </w:p>
        </w:tc>
        <w:tc>
          <w:tcPr>
            <w:tcW w:w="3391" w:type="dxa"/>
            <w:vAlign w:val="center"/>
          </w:tcPr>
          <w:p w14:paraId="66195FC0" w14:textId="7456AA98" w:rsidR="00674FB2" w:rsidRPr="005242C1" w:rsidRDefault="00674FB2" w:rsidP="00D85868">
            <w:pPr>
              <w:jc w:val="center"/>
              <w:rPr>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767B2A1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6E0A3F9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75C38648" w14:textId="77777777" w:rsidTr="0038188C">
        <w:trPr>
          <w:trHeight w:val="430"/>
        </w:trPr>
        <w:tc>
          <w:tcPr>
            <w:tcW w:w="4395" w:type="dxa"/>
            <w:shd w:val="clear" w:color="auto" w:fill="auto"/>
            <w:vAlign w:val="center"/>
            <w:hideMark/>
          </w:tcPr>
          <w:p w14:paraId="39E4F4A5" w14:textId="77777777" w:rsidR="00674FB2" w:rsidRPr="00D936B1" w:rsidRDefault="00674FB2" w:rsidP="00674FB2">
            <w:pPr>
              <w:spacing w:line="276" w:lineRule="auto"/>
              <w:rPr>
                <w:b/>
                <w:i/>
                <w:iCs/>
                <w:sz w:val="18"/>
                <w:szCs w:val="18"/>
                <w:lang w:val="en-GB"/>
              </w:rPr>
            </w:pPr>
            <w:r w:rsidRPr="00D936B1">
              <w:rPr>
                <w:b/>
                <w:i/>
                <w:iCs/>
                <w:sz w:val="18"/>
                <w:szCs w:val="18"/>
                <w:lang w:val="en-GB"/>
              </w:rPr>
              <w:t xml:space="preserve">Mucor </w:t>
            </w:r>
            <w:r w:rsidRPr="00D936B1">
              <w:rPr>
                <w:b/>
                <w:iCs/>
                <w:sz w:val="18"/>
                <w:szCs w:val="18"/>
                <w:lang w:val="en-GB"/>
              </w:rPr>
              <w:t>sp.</w:t>
            </w:r>
            <w:r w:rsidRPr="00D936B1">
              <w:rPr>
                <w:b/>
                <w:i/>
                <w:iCs/>
                <w:sz w:val="18"/>
                <w:szCs w:val="18"/>
                <w:lang w:val="en-GB"/>
              </w:rPr>
              <w:t xml:space="preserve"> </w:t>
            </w:r>
            <w:r w:rsidRPr="00D936B1">
              <w:rPr>
                <w:sz w:val="18"/>
                <w:szCs w:val="18"/>
                <w:lang w:val="en-GB"/>
              </w:rPr>
              <w:t>Fresen</w:t>
            </w:r>
          </w:p>
        </w:tc>
        <w:tc>
          <w:tcPr>
            <w:tcW w:w="3391" w:type="dxa"/>
            <w:shd w:val="clear" w:color="auto" w:fill="auto"/>
            <w:vAlign w:val="center"/>
          </w:tcPr>
          <w:p w14:paraId="1F8A2187" w14:textId="6E473A73" w:rsidR="00674FB2" w:rsidRPr="005242C1" w:rsidRDefault="00674FB2" w:rsidP="00D85868">
            <w:pPr>
              <w:spacing w:line="276" w:lineRule="auto"/>
              <w:jc w:val="center"/>
              <w:rPr>
                <w:sz w:val="18"/>
                <w:szCs w:val="18"/>
              </w:rPr>
            </w:pPr>
            <w:r w:rsidRPr="005242C1">
              <w:rPr>
                <w:sz w:val="18"/>
                <w:szCs w:val="18"/>
              </w:rPr>
              <w:t xml:space="preserve">Colombia, Egypt, India, Lithuania, Mexico, Poland, Portugal, Spain </w:t>
            </w:r>
            <w:r w:rsidRPr="005242C1">
              <w:rPr>
                <w:sz w:val="18"/>
                <w:szCs w:val="18"/>
                <w:lang w:val="en-GB"/>
              </w:rPr>
              <w:fldChar w:fldCharType="begin" w:fldLock="1"/>
            </w:r>
            <w:r w:rsidR="00B056A6">
              <w:rPr>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93faa415-dbbc-4ed9-8529-8793818c3a23"]},{"id":"ITEM-3","itemData":{"author":[{"dropping-particle":"","family":"Valentin","given":"Nieves","non-dropping-particle":"","parse-names":false,"suffix":""}],"container-title":"Experts’ Roundtable on Sustainable Climate Management Strategies","editor":[{"dropping-particle":"","family":"Boersma","given":"Foekje","non-dropping-particle":"","parse-names":false,"suffix":""}],"id":"ITEM-3","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f2418a89-f998-4790-a5ec-84e1952f01cd"]},{"id":"ITEM-4","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4","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14a4a8d-93a2-4dd3-a74c-9e9e09c3d597"]},{"id":"ITEM-5","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5","issue":"NE-1","issued":{"date-parts":[["2015"]]},"page":"32-38","title":"Aislamiento de hongos alergenos en una biblioteca universitaria","type":"article-journal","volume":"25"},"uris":["http://www.mendeley.com/documents/?uuid=c3aba17e-d5ac-4a96-a574-2fd9f39e6a2b"]},{"id":"ITEM-6","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6","issue":"1","issued":{"date-parts":[["2017"]]},"page":"93-118","title":"Air microbial contamination and factors affecting its occurrence in certain book libraries in Egypt.","type":"article-journal","volume":"57"},"uris":["http://www.mendeley.com/documents/?uuid=58c940b7-4822-4c4f-b723-5f6de83978b0"]},{"id":"ITEM-7","itemData":{"author":[{"dropping-particle":"","family":"Nayak","given":"Bijaya Kumar","non-dropping-particle":"","parse-names":false,"suffix":""}],"container-title":"International Journal of PharmTech Research","id":"ITEM-7","issue":"6","issued":{"date-parts":[["2015"]]},"page":"306-312","title":"Volumetric samplings of airborne fungal spores in different college libraries : A Preliminary study","type":"article-journal","volume":"8"},"uris":["http://www.mendeley.com/documents/?uuid=f531f956-953c-4c93-bc5a-1f3a4b7845db"]},{"id":"ITEM-8","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8","issue":"3","issued":{"date-parts":[["2015"]]},"page":"537-547","title":"Determinación y comparación aerobiológica en tres archivos de la empresa de energía de Boyacá, Tunja (Colombia)","type":"article-journal","volume":"31"},"uris":["http://www.mendeley.com/documents/?uuid=fbe0ce50-63cf-4dfe-9366-1abb83378c6d"]},{"id":"ITEM-9","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9","issue":"4","issued":{"date-parts":[["2016"]]},"page":"3747-3757","title":"Airborne microorganisms cultivable on naturally ventilated document repositories of the National Archive of Cuba","type":"article-journal","volume":"23"},"uris":["http://www.mendeley.com/documents/?uuid=8146f5bf-1759-418d-9d95-f4bb571d4b70"]},{"id":"ITEM-10","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0","issue":"3","issued":{"date-parts":[["2015"]]},"page":"389-401","title":"Assessment of microbiological contamination in the work environments of museums, archives and libraries","type":"article-journal","volume":"31"},"uris":["http://www.mendeley.com/documents/?uuid=787ec923-8449-41a1-926e-3abc447246d4"]},{"id":"ITEM-11","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1","issue":"4","issued":{"date-parts":[["2014"]]},"page":"42-47","title":"Comparative aeromycological study of three libraries in Kamptee","type":"article-journal","volume":"2"},"uris":["http://www.mendeley.com/documents/?uuid=29415398-1d36-4079-a66f-95d5e1a90882"]}],"mendeley":{"formattedCitation":"[1,3,36,4,5,7,9,19,24,31,32]","plainTextFormattedCitation":"[1,3,36,4,5,7,9,19,24,31,32]","previouslyFormattedCitation":"(Lugauskas &amp; Krikstaponis 2004; Valentin 2007; Pinheiro 2014; Thaware et al. 2014; Hernández-Velandia &amp; Lizarazo-Forero 2015; Nayak 2015; Pinheiro 2015; Skóra et al. 2015; Zárate et al. 2015; Borrego &amp; Perdomo 2016;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3,36,4,5,7,9,19,24,31,32]</w:t>
            </w:r>
            <w:r w:rsidRPr="005242C1">
              <w:rPr>
                <w:sz w:val="18"/>
                <w:szCs w:val="18"/>
                <w:lang w:val="en-GB"/>
              </w:rPr>
              <w:fldChar w:fldCharType="end"/>
            </w:r>
          </w:p>
        </w:tc>
        <w:tc>
          <w:tcPr>
            <w:tcW w:w="3392" w:type="dxa"/>
            <w:shd w:val="clear" w:color="auto" w:fill="auto"/>
            <w:vAlign w:val="center"/>
          </w:tcPr>
          <w:p w14:paraId="11350BBE" w14:textId="57D35D1E"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5504e545-7e40-4fc3-9c1a-138ea44fec84"]}],"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3B102761" w14:textId="25E5732D" w:rsidR="00674FB2" w:rsidRPr="005242C1" w:rsidRDefault="00674FB2" w:rsidP="00D85868">
            <w:pPr>
              <w:spacing w:line="276" w:lineRule="auto"/>
              <w:jc w:val="center"/>
              <w:rPr>
                <w:sz w:val="18"/>
                <w:szCs w:val="18"/>
                <w:lang w:val="en-GB"/>
              </w:rPr>
            </w:pPr>
            <w:r w:rsidRPr="005242C1">
              <w:rPr>
                <w:sz w:val="18"/>
                <w:szCs w:val="18"/>
                <w:lang w:val="en-GB"/>
              </w:rPr>
              <w:t xml:space="preserve">Finland, Iran, Portugal </w:t>
            </w:r>
            <w:r w:rsidRPr="005242C1">
              <w:rPr>
                <w:sz w:val="18"/>
                <w:szCs w:val="18"/>
                <w:lang w:val="en-GB"/>
              </w:rPr>
              <w:fldChar w:fldCharType="begin" w:fldLock="1"/>
            </w:r>
            <w:r w:rsidR="00B056A6">
              <w:rPr>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2eb09afa-3a52-469f-b0af-3cb4ed97c70f"]},{"id":"ITEM-3","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3","issue":"3","issued":{"date-parts":[["2006"]]},"page":"420-422","title":"Fungal Contaminations in Historical Manuscripts at Astan Quds Museum Library, Mashhad, Iran","type":"article-journal","volume":"8"},"uris":["http://www.mendeley.com/documents/?uuid=210cd74f-0afc-42a9-af25-58b85ee55591","http://www.mendeley.com/documents/?uuid=236143cc-941e-4d8f-acd0-7a1dfe91b03d","http://www.mendeley.com/documents/?uuid=b4876a98-98d6-476e-933a-588b6d419723"]}],"mendeley":{"formattedCitation":"[11–13]","plainTextFormattedCitation":"[11–13]","previouslyFormattedCitation":"(Hyvärinen et al. 2002; Lourenço et al. 2005; Shamsian et al. 200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1–13]</w:t>
            </w:r>
            <w:r w:rsidRPr="005242C1">
              <w:rPr>
                <w:sz w:val="18"/>
                <w:szCs w:val="18"/>
                <w:lang w:val="en-GB"/>
              </w:rPr>
              <w:fldChar w:fldCharType="end"/>
            </w:r>
          </w:p>
        </w:tc>
      </w:tr>
      <w:tr w:rsidR="00674FB2" w:rsidRPr="004156D4" w14:paraId="72C721D7" w14:textId="77777777" w:rsidTr="0038188C">
        <w:trPr>
          <w:trHeight w:val="430"/>
        </w:trPr>
        <w:tc>
          <w:tcPr>
            <w:tcW w:w="4395" w:type="dxa"/>
            <w:shd w:val="clear" w:color="auto" w:fill="auto"/>
            <w:vAlign w:val="center"/>
          </w:tcPr>
          <w:p w14:paraId="5CF66B16" w14:textId="4A131232" w:rsidR="00674FB2" w:rsidRPr="00D7575B" w:rsidRDefault="00674FB2" w:rsidP="00674FB2">
            <w:pPr>
              <w:spacing w:line="276" w:lineRule="auto"/>
              <w:ind w:left="720" w:hanging="720"/>
              <w:rPr>
                <w:b/>
                <w:iCs/>
                <w:sz w:val="18"/>
                <w:szCs w:val="18"/>
                <w:lang w:val="en-GB"/>
              </w:rPr>
            </w:pPr>
            <w:r w:rsidRPr="00310D25">
              <w:rPr>
                <w:b/>
                <w:i/>
                <w:iCs/>
                <w:sz w:val="18"/>
                <w:szCs w:val="18"/>
                <w:lang w:val="en-GB"/>
              </w:rPr>
              <w:t xml:space="preserve">Mucor circinelloides </w:t>
            </w:r>
            <w:r>
              <w:rPr>
                <w:iCs/>
                <w:sz w:val="18"/>
                <w:szCs w:val="18"/>
                <w:lang w:val="en-GB"/>
              </w:rPr>
              <w:t>Tiegh.</w:t>
            </w:r>
          </w:p>
        </w:tc>
        <w:tc>
          <w:tcPr>
            <w:tcW w:w="3391" w:type="dxa"/>
            <w:vAlign w:val="center"/>
          </w:tcPr>
          <w:p w14:paraId="74770714" w14:textId="1BD656D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5576D2D" w14:textId="334977E5" w:rsidR="00674FB2" w:rsidRPr="005242C1" w:rsidRDefault="00674FB2" w:rsidP="00D85868">
            <w:pPr>
              <w:spacing w:line="276" w:lineRule="auto"/>
              <w:jc w:val="center"/>
              <w:rPr>
                <w:sz w:val="18"/>
                <w:szCs w:val="18"/>
              </w:rPr>
            </w:pPr>
            <w:r w:rsidRPr="005242C1">
              <w:rPr>
                <w:sz w:val="18"/>
                <w:szCs w:val="18"/>
                <w:lang w:val="en-GB"/>
              </w:rPr>
              <w:t xml:space="preserve">Poland </w:t>
            </w:r>
            <w:r w:rsidRPr="005242C1">
              <w:rPr>
                <w:sz w:val="18"/>
                <w:szCs w:val="18"/>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rPr>
              <w:fldChar w:fldCharType="separate"/>
            </w:r>
            <w:r w:rsidR="00B056A6" w:rsidRPr="00B056A6">
              <w:rPr>
                <w:noProof/>
                <w:sz w:val="18"/>
                <w:szCs w:val="18"/>
              </w:rPr>
              <w:t>[19]</w:t>
            </w:r>
            <w:r w:rsidRPr="005242C1">
              <w:rPr>
                <w:sz w:val="18"/>
                <w:szCs w:val="18"/>
              </w:rPr>
              <w:fldChar w:fldCharType="end"/>
            </w:r>
          </w:p>
        </w:tc>
        <w:tc>
          <w:tcPr>
            <w:tcW w:w="3392" w:type="dxa"/>
            <w:shd w:val="clear" w:color="auto" w:fill="auto"/>
            <w:vAlign w:val="center"/>
          </w:tcPr>
          <w:p w14:paraId="560401D5" w14:textId="5A52F896"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4156D4" w14:paraId="2B4D6FE6" w14:textId="77777777" w:rsidTr="0038188C">
        <w:trPr>
          <w:trHeight w:val="430"/>
        </w:trPr>
        <w:tc>
          <w:tcPr>
            <w:tcW w:w="4395" w:type="dxa"/>
            <w:shd w:val="clear" w:color="auto" w:fill="auto"/>
            <w:vAlign w:val="center"/>
          </w:tcPr>
          <w:p w14:paraId="6491C751" w14:textId="583DD72A" w:rsidR="00674FB2" w:rsidRPr="00310D25" w:rsidRDefault="00674FB2" w:rsidP="00674FB2">
            <w:pPr>
              <w:spacing w:line="276" w:lineRule="auto"/>
              <w:rPr>
                <w:b/>
                <w:i/>
                <w:iCs/>
                <w:sz w:val="18"/>
                <w:szCs w:val="18"/>
                <w:lang w:val="en-GB"/>
              </w:rPr>
            </w:pPr>
            <w:r w:rsidRPr="00310D25">
              <w:rPr>
                <w:b/>
                <w:i/>
                <w:iCs/>
                <w:sz w:val="18"/>
                <w:szCs w:val="18"/>
                <w:lang w:val="en-GB"/>
              </w:rPr>
              <w:t xml:space="preserve">Mucor globosus </w:t>
            </w:r>
            <w:r w:rsidRPr="00310D25">
              <w:rPr>
                <w:iCs/>
                <w:sz w:val="18"/>
                <w:szCs w:val="18"/>
                <w:lang w:val="en-GB"/>
              </w:rPr>
              <w:t>Schreb.</w:t>
            </w:r>
          </w:p>
        </w:tc>
        <w:tc>
          <w:tcPr>
            <w:tcW w:w="3391" w:type="dxa"/>
            <w:vAlign w:val="center"/>
          </w:tcPr>
          <w:p w14:paraId="4798523B" w14:textId="73457419" w:rsidR="00674FB2" w:rsidRPr="005242C1" w:rsidRDefault="00674FB2" w:rsidP="00D85868">
            <w:pPr>
              <w:spacing w:line="276" w:lineRule="auto"/>
              <w:jc w:val="center"/>
              <w:rPr>
                <w:sz w:val="18"/>
                <w:szCs w:val="18"/>
              </w:rPr>
            </w:pPr>
            <w:r w:rsidRPr="005242C1">
              <w:rPr>
                <w:sz w:val="18"/>
                <w:szCs w:val="18"/>
              </w:rPr>
              <w:t xml:space="preserve">Poland </w:t>
            </w:r>
            <w:r w:rsidRPr="005242C1">
              <w:rPr>
                <w:sz w:val="18"/>
                <w:szCs w:val="18"/>
              </w:rPr>
              <w:fldChar w:fldCharType="begin" w:fldLock="1"/>
            </w:r>
            <w:r w:rsidR="00B056A6">
              <w:rPr>
                <w:sz w:val="18"/>
                <w:szCs w:val="18"/>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rPr>
              <w:fldChar w:fldCharType="separate"/>
            </w:r>
            <w:r w:rsidR="00B056A6" w:rsidRPr="00B056A6">
              <w:rPr>
                <w:noProof/>
                <w:sz w:val="18"/>
                <w:szCs w:val="18"/>
              </w:rPr>
              <w:t>[19]</w:t>
            </w:r>
            <w:r w:rsidRPr="005242C1">
              <w:rPr>
                <w:sz w:val="18"/>
                <w:szCs w:val="18"/>
              </w:rPr>
              <w:fldChar w:fldCharType="end"/>
            </w:r>
          </w:p>
        </w:tc>
        <w:tc>
          <w:tcPr>
            <w:tcW w:w="3392" w:type="dxa"/>
            <w:vAlign w:val="center"/>
          </w:tcPr>
          <w:p w14:paraId="3997792D" w14:textId="6E1FD73E"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031081BA" w14:textId="56914AAD"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42629FA8" w14:textId="77777777" w:rsidTr="0038188C">
        <w:trPr>
          <w:trHeight w:val="397"/>
        </w:trPr>
        <w:tc>
          <w:tcPr>
            <w:tcW w:w="4395" w:type="dxa"/>
            <w:shd w:val="clear" w:color="auto" w:fill="auto"/>
            <w:vAlign w:val="center"/>
            <w:hideMark/>
          </w:tcPr>
          <w:p w14:paraId="69037463"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Mucor mucedo </w:t>
            </w:r>
            <w:r w:rsidRPr="00361C90">
              <w:rPr>
                <w:sz w:val="18"/>
                <w:szCs w:val="18"/>
                <w:lang w:val="en-GB"/>
              </w:rPr>
              <w:t>L.</w:t>
            </w:r>
          </w:p>
        </w:tc>
        <w:tc>
          <w:tcPr>
            <w:tcW w:w="3391" w:type="dxa"/>
            <w:vAlign w:val="center"/>
          </w:tcPr>
          <w:p w14:paraId="4494DA19" w14:textId="59E85016" w:rsidR="00674FB2" w:rsidRPr="005242C1" w:rsidRDefault="00674FB2" w:rsidP="00D85868">
            <w:pPr>
              <w:jc w:val="center"/>
              <w:rPr>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1D7FCCA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4ADAAE6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35732FFF" w14:textId="77777777" w:rsidTr="0038188C">
        <w:trPr>
          <w:trHeight w:val="397"/>
        </w:trPr>
        <w:tc>
          <w:tcPr>
            <w:tcW w:w="4395" w:type="dxa"/>
            <w:shd w:val="clear" w:color="auto" w:fill="auto"/>
            <w:vAlign w:val="center"/>
            <w:hideMark/>
          </w:tcPr>
          <w:p w14:paraId="5C93C6DF" w14:textId="77777777" w:rsidR="00674FB2" w:rsidRPr="00DD1D34" w:rsidRDefault="00674FB2" w:rsidP="00674FB2">
            <w:pPr>
              <w:spacing w:line="276" w:lineRule="auto"/>
              <w:rPr>
                <w:b/>
                <w:i/>
                <w:iCs/>
                <w:sz w:val="18"/>
                <w:szCs w:val="18"/>
                <w:lang w:val="en-GB"/>
              </w:rPr>
            </w:pPr>
            <w:r w:rsidRPr="00DD1D34">
              <w:rPr>
                <w:b/>
                <w:i/>
                <w:iCs/>
                <w:sz w:val="18"/>
                <w:szCs w:val="18"/>
                <w:lang w:val="en-GB"/>
              </w:rPr>
              <w:t>Mucor piriformis</w:t>
            </w:r>
            <w:r w:rsidRPr="00DD1D34">
              <w:rPr>
                <w:b/>
                <w:sz w:val="18"/>
                <w:szCs w:val="18"/>
                <w:lang w:val="en-GB"/>
              </w:rPr>
              <w:t xml:space="preserve"> </w:t>
            </w:r>
            <w:r w:rsidRPr="00361C90">
              <w:rPr>
                <w:sz w:val="18"/>
                <w:szCs w:val="18"/>
                <w:lang w:val="en-GB"/>
              </w:rPr>
              <w:t>A. Fisch.</w:t>
            </w:r>
          </w:p>
        </w:tc>
        <w:tc>
          <w:tcPr>
            <w:tcW w:w="3391" w:type="dxa"/>
            <w:vAlign w:val="center"/>
          </w:tcPr>
          <w:p w14:paraId="2C4146DC" w14:textId="779B2CA6" w:rsidR="00674FB2" w:rsidRPr="005242C1" w:rsidRDefault="00674FB2" w:rsidP="00D85868">
            <w:pPr>
              <w:jc w:val="center"/>
              <w:rPr>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5F48245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6DA6DCD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494232EA" w14:textId="77777777" w:rsidTr="0038188C">
        <w:trPr>
          <w:trHeight w:val="397"/>
        </w:trPr>
        <w:tc>
          <w:tcPr>
            <w:tcW w:w="4395" w:type="dxa"/>
            <w:shd w:val="clear" w:color="auto" w:fill="auto"/>
            <w:vAlign w:val="center"/>
            <w:hideMark/>
          </w:tcPr>
          <w:p w14:paraId="1F052846" w14:textId="6D9C34C4" w:rsidR="00674FB2" w:rsidRPr="00DD1D34" w:rsidRDefault="00674FB2" w:rsidP="00674FB2">
            <w:pPr>
              <w:spacing w:line="276" w:lineRule="auto"/>
              <w:rPr>
                <w:b/>
                <w:sz w:val="18"/>
                <w:szCs w:val="18"/>
                <w:lang w:val="en-GB"/>
              </w:rPr>
            </w:pPr>
            <w:r w:rsidRPr="00DD1D34">
              <w:rPr>
                <w:b/>
                <w:i/>
                <w:iCs/>
                <w:sz w:val="18"/>
                <w:szCs w:val="18"/>
                <w:lang w:val="en-GB"/>
              </w:rPr>
              <w:t>Mucor plumbeus</w:t>
            </w:r>
            <w:r w:rsidRPr="00DD1D34">
              <w:rPr>
                <w:b/>
                <w:bCs/>
                <w:i/>
                <w:iCs/>
                <w:sz w:val="18"/>
                <w:szCs w:val="18"/>
                <w:lang w:val="en-GB"/>
              </w:rPr>
              <w:t xml:space="preserve"> </w:t>
            </w:r>
            <w:r>
              <w:rPr>
                <w:sz w:val="18"/>
                <w:szCs w:val="18"/>
                <w:lang w:val="en-GB"/>
              </w:rPr>
              <w:t>Bonord.</w:t>
            </w:r>
          </w:p>
        </w:tc>
        <w:tc>
          <w:tcPr>
            <w:tcW w:w="3391" w:type="dxa"/>
            <w:vAlign w:val="center"/>
          </w:tcPr>
          <w:p w14:paraId="23E6C8B8" w14:textId="62C4798B"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w:t>
            </w:r>
            <w:r w:rsidRPr="005242C1">
              <w:rPr>
                <w:sz w:val="18"/>
                <w:szCs w:val="18"/>
                <w:lang w:val="en-GB"/>
              </w:rPr>
              <w:fldChar w:fldCharType="end"/>
            </w:r>
          </w:p>
        </w:tc>
        <w:tc>
          <w:tcPr>
            <w:tcW w:w="3392" w:type="dxa"/>
            <w:vAlign w:val="center"/>
          </w:tcPr>
          <w:p w14:paraId="67AEF2A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3DA049F6" w14:textId="43C86F18" w:rsidR="00674FB2" w:rsidRPr="005242C1" w:rsidRDefault="00674FB2" w:rsidP="00D85868">
            <w:pPr>
              <w:spacing w:line="276" w:lineRule="auto"/>
              <w:jc w:val="center"/>
              <w:rPr>
                <w:sz w:val="18"/>
                <w:szCs w:val="18"/>
                <w:lang w:val="en-GB"/>
              </w:rPr>
            </w:pPr>
            <w:r w:rsidRPr="005242C1">
              <w:rPr>
                <w:sz w:val="18"/>
                <w:szCs w:val="18"/>
                <w:lang w:val="en-GB"/>
              </w:rPr>
              <w:t xml:space="preserve">Slovakia </w:t>
            </w:r>
            <w:r w:rsidRPr="005242C1">
              <w:rPr>
                <w:sz w:val="18"/>
                <w:szCs w:val="18"/>
                <w:lang w:val="en-GB"/>
              </w:rPr>
              <w:fldChar w:fldCharType="begin" w:fldLock="1"/>
            </w:r>
            <w:r w:rsidR="00B056A6">
              <w:rPr>
                <w:sz w:val="18"/>
                <w:szCs w:val="18"/>
                <w:lang w:val="en-GB"/>
              </w:rPr>
              <w:instrText>ADDIN CSL_CITATION {"citationItems":[{"id":"ITEM-1","itemData":{"DOI":"10.1016/j.ibiod.2012.01.011","ISSN":"09648305","author":[{"dropping-particle":"","family":"Kraková","given":"Lucia","non-dropping-particle":"","parse-names":false,"suffix":""},{"dropping-particle":"","family":"Chovanová","given":"Katarína","non-dropping-particle":"","parse-names":false,"suffix":""},{"dropping-particle":"","family":"Selim","given":"Samy a.","non-dropping-particle":"","parse-names":false,"suffix":""},{"dropping-particle":"","family":"Šimonovičová","given":"Alexandra","non-dropping-particle":"","parse-names":false,"suffix":""},{"dropping-particle":"","family":"Puškarová","given":"Andrea","non-dropping-particle":"","parse-names":false,"suffix":""},{"dropping-particle":"","family":"Maková","given":"Alena","non-dropping-particle":"","parse-names":false,"suffix":""},{"dropping-particle":"","family":"Pangallo","given":"Domenico","non-dropping-particle":"","parse-names":false,"suffix":""}],"container-title":"International Biodeterioration &amp; Biodegradation","id":"ITEM-1","issued":{"date-parts":[["2012"]]},"page":"117-125","title":"A multiphasic approach for investigation of the microbial diversity and its biodegradative abilities in historical paper and parchment documents","type":"article-journal","volume":"70"},"uris":["http://www.mendeley.com/documents/?uuid=20597d0d-83ff-43c8-a985-b71f49676501","http://www.mendeley.com/documents/?uuid=4da91d3a-b671-4cf0-bf60-38373f59af25"]}],"mendeley":{"formattedCitation":"[58]","plainTextFormattedCitation":"[58]","previouslyFormattedCitation":"(Kraková et al. 2012)"},"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8]</w:t>
            </w:r>
            <w:r w:rsidRPr="005242C1">
              <w:rPr>
                <w:sz w:val="18"/>
                <w:szCs w:val="18"/>
                <w:lang w:val="en-GB"/>
              </w:rPr>
              <w:fldChar w:fldCharType="end"/>
            </w:r>
          </w:p>
        </w:tc>
      </w:tr>
      <w:tr w:rsidR="00674FB2" w:rsidRPr="00DD1D34" w14:paraId="236235AD" w14:textId="77777777" w:rsidTr="0038188C">
        <w:trPr>
          <w:trHeight w:val="397"/>
        </w:trPr>
        <w:tc>
          <w:tcPr>
            <w:tcW w:w="4395" w:type="dxa"/>
            <w:shd w:val="clear" w:color="auto" w:fill="auto"/>
            <w:vAlign w:val="center"/>
            <w:hideMark/>
          </w:tcPr>
          <w:p w14:paraId="0BA81EF7" w14:textId="1CA12403" w:rsidR="00674FB2" w:rsidRPr="00DD1D34" w:rsidRDefault="00674FB2" w:rsidP="00674FB2">
            <w:pPr>
              <w:spacing w:line="276" w:lineRule="auto"/>
              <w:rPr>
                <w:b/>
                <w:i/>
                <w:iCs/>
                <w:sz w:val="18"/>
                <w:szCs w:val="18"/>
                <w:lang w:val="en-GB"/>
              </w:rPr>
            </w:pPr>
            <w:r w:rsidRPr="00DD1D34">
              <w:rPr>
                <w:b/>
                <w:i/>
                <w:iCs/>
                <w:sz w:val="18"/>
                <w:szCs w:val="18"/>
                <w:lang w:val="en-GB"/>
              </w:rPr>
              <w:t xml:space="preserve">Mucor racemosus </w:t>
            </w:r>
            <w:r w:rsidRPr="00361C90">
              <w:rPr>
                <w:sz w:val="18"/>
                <w:szCs w:val="18"/>
                <w:lang w:val="en-GB"/>
              </w:rPr>
              <w:t>Fresen</w:t>
            </w:r>
            <w:r>
              <w:rPr>
                <w:sz w:val="18"/>
                <w:szCs w:val="18"/>
                <w:lang w:val="en-GB"/>
              </w:rPr>
              <w:t>.</w:t>
            </w:r>
          </w:p>
        </w:tc>
        <w:tc>
          <w:tcPr>
            <w:tcW w:w="3391" w:type="dxa"/>
            <w:vAlign w:val="center"/>
          </w:tcPr>
          <w:p w14:paraId="4BB8A90B" w14:textId="2E28ADE6" w:rsidR="00674FB2" w:rsidRPr="005242C1" w:rsidRDefault="00674FB2" w:rsidP="00D85868">
            <w:pPr>
              <w:spacing w:line="276" w:lineRule="auto"/>
              <w:jc w:val="center"/>
              <w:rPr>
                <w:sz w:val="18"/>
                <w:szCs w:val="18"/>
                <w:lang w:val="en-GB"/>
              </w:rPr>
            </w:pPr>
            <w:r w:rsidRPr="005242C1">
              <w:rPr>
                <w:sz w:val="18"/>
                <w:szCs w:val="18"/>
                <w:lang w:val="en-GB"/>
              </w:rPr>
              <w:t xml:space="preserve">Cuba, Lith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6badbc66-40ea-4fea-af05-8f6a888f93c4"]},{"id":"ITEM-3","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3","issue":"3","issued":{"date-parts":[["2016"]]},"page":"513-527","title":"Viable fungi in the air of indoor environments of the National Archive of the Republic of Cuba","type":"article-journal","volume":"32"},"uris":["http://www.mendeley.com/documents/?uuid=a7c8a7a3-a481-4a0f-bb18-2010c7b315b4"]}],"mendeley":{"formattedCitation":"[3,16,17]","plainTextFormattedCitation":"[3,16,17]","previouslyFormattedCitation":"(Lugauskas &amp; Krikstaponis 2004; Wlazło et al. 2008; Anaya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6,17]</w:t>
            </w:r>
            <w:r w:rsidRPr="005242C1">
              <w:rPr>
                <w:sz w:val="18"/>
                <w:szCs w:val="18"/>
                <w:lang w:val="en-GB"/>
              </w:rPr>
              <w:fldChar w:fldCharType="end"/>
            </w:r>
          </w:p>
        </w:tc>
        <w:tc>
          <w:tcPr>
            <w:tcW w:w="3392" w:type="dxa"/>
            <w:vAlign w:val="center"/>
          </w:tcPr>
          <w:p w14:paraId="0639F77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8D87735" w14:textId="3577E7E8" w:rsidR="00674FB2" w:rsidRPr="005242C1" w:rsidRDefault="00674FB2" w:rsidP="00D85868">
            <w:pPr>
              <w:spacing w:line="276" w:lineRule="auto"/>
              <w:jc w:val="center"/>
              <w:rPr>
                <w:sz w:val="18"/>
                <w:szCs w:val="18"/>
                <w:lang w:val="en-GB"/>
              </w:rPr>
            </w:pPr>
            <w:r w:rsidRPr="005242C1">
              <w:rPr>
                <w:sz w:val="18"/>
                <w:szCs w:val="18"/>
                <w:lang w:val="en-GB"/>
              </w:rPr>
              <w:t xml:space="preserve">Morocco </w:t>
            </w:r>
            <w:r w:rsidRPr="005242C1">
              <w:rPr>
                <w:sz w:val="18"/>
                <w:szCs w:val="18"/>
                <w:lang w:val="en-GB"/>
              </w:rPr>
              <w:fldChar w:fldCharType="begin" w:fldLock="1"/>
            </w:r>
            <w:r w:rsidR="00B056A6">
              <w:rPr>
                <w:sz w:val="18"/>
                <w:szCs w:val="18"/>
                <w:lang w:val="en-GB"/>
              </w:rPr>
              <w:instrText>ADDIN CSL_CITATION {"citationItems":[{"id":"ITEM-1","itemData":{"DOI":"10.1007/s13213-013-0718-6","ISBN":"1321301307186","ISSN":"1590-4261","author":[{"dropping-particle":"","family":"Bergadi","given":"Fatimazahra","non-dropping-particle":"","parse-names":false,"suffix":""},{"dropping-particle":"","family":"Laachari","given":"Faouzi","non-dropping-particle":"","parse-names":false,"suffix":""},{"dropping-particle":"","family":"Elabed","given":"Soumya","non-dropping-particle":"","parse-names":false,"suffix":""},{"dropping-particle":"","family":"Mohammed","given":"Iraqui Houssaini","non-dropping-particle":"","parse-names":false,"suffix":""},{"dropping-particle":"","family":"Ibnsouda","given":"Saad Koraichi","non-dropping-particle":"","parse-names":false,"suffix":""}],"container-title":"Annals of Microbiology","id":"ITEM-1","issued":{"date-parts":[["2014","10","18"]]},"page":"815-822","title":"Cellulolytic potential and filter paper activity of fungi isolated from ancients manuscripts from the Medina of Fez","type":"article-journal","volume":"64"},"uris":["http://www.mendeley.com/documents/?uuid=92ab2bf5-62fd-42b5-b551-4fdeb37b6215","http://www.mendeley.com/documents/?uuid=7d41df63-d568-424e-b51b-75901ceaa6e4"]}],"mendeley":{"formattedCitation":"[55]","plainTextFormattedCitation":"[55]","previouslyFormattedCitation":"(Bergadi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5]</w:t>
            </w:r>
            <w:r w:rsidRPr="005242C1">
              <w:rPr>
                <w:sz w:val="18"/>
                <w:szCs w:val="18"/>
                <w:lang w:val="en-GB"/>
              </w:rPr>
              <w:fldChar w:fldCharType="end"/>
            </w:r>
          </w:p>
        </w:tc>
      </w:tr>
      <w:tr w:rsidR="00674FB2" w:rsidRPr="0030132A" w14:paraId="7ACEDD8C" w14:textId="77777777" w:rsidTr="005D7B64">
        <w:trPr>
          <w:trHeight w:val="407"/>
        </w:trPr>
        <w:tc>
          <w:tcPr>
            <w:tcW w:w="4395" w:type="dxa"/>
            <w:shd w:val="clear" w:color="auto" w:fill="auto"/>
            <w:vAlign w:val="center"/>
            <w:hideMark/>
          </w:tcPr>
          <w:p w14:paraId="09B1E66C"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Mucor spinosus </w:t>
            </w:r>
            <w:r w:rsidRPr="00361C90">
              <w:rPr>
                <w:sz w:val="18"/>
                <w:szCs w:val="18"/>
                <w:lang w:val="en-GB"/>
              </w:rPr>
              <w:t>Tiegh.</w:t>
            </w:r>
          </w:p>
        </w:tc>
        <w:tc>
          <w:tcPr>
            <w:tcW w:w="10175" w:type="dxa"/>
            <w:gridSpan w:val="3"/>
            <w:vAlign w:val="center"/>
          </w:tcPr>
          <w:p w14:paraId="7A5DC802" w14:textId="33F9FB67" w:rsidR="00674FB2" w:rsidRPr="005242C1" w:rsidRDefault="00674FB2" w:rsidP="00674FB2">
            <w:pPr>
              <w:spacing w:line="276" w:lineRule="auto"/>
              <w:jc w:val="center"/>
              <w:rPr>
                <w:i/>
                <w:sz w:val="18"/>
                <w:szCs w:val="18"/>
                <w:lang w:val="en-GB"/>
              </w:rPr>
            </w:pPr>
            <w:r w:rsidRPr="005242C1">
              <w:rPr>
                <w:i/>
                <w:sz w:val="18"/>
                <w:szCs w:val="18"/>
                <w:lang w:val="en-GB"/>
              </w:rPr>
              <w:t>See current name: Mucor plumbeus</w:t>
            </w:r>
          </w:p>
        </w:tc>
      </w:tr>
      <w:tr w:rsidR="00674FB2" w:rsidRPr="00DD1D34" w14:paraId="2E2983FF" w14:textId="77777777" w:rsidTr="0038188C">
        <w:trPr>
          <w:trHeight w:val="397"/>
        </w:trPr>
        <w:tc>
          <w:tcPr>
            <w:tcW w:w="4395" w:type="dxa"/>
            <w:shd w:val="clear" w:color="auto" w:fill="auto"/>
            <w:vAlign w:val="center"/>
            <w:hideMark/>
          </w:tcPr>
          <w:p w14:paraId="6D16488E"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Mucor strictus </w:t>
            </w:r>
            <w:r w:rsidRPr="00361C90">
              <w:rPr>
                <w:sz w:val="18"/>
                <w:szCs w:val="18"/>
                <w:lang w:val="en-GB"/>
              </w:rPr>
              <w:t>Hagem</w:t>
            </w:r>
          </w:p>
        </w:tc>
        <w:tc>
          <w:tcPr>
            <w:tcW w:w="3391" w:type="dxa"/>
            <w:vAlign w:val="center"/>
          </w:tcPr>
          <w:p w14:paraId="0AEA63CE" w14:textId="130A614A"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5D037ED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6A2525D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7164A2FC" w14:textId="77777777" w:rsidTr="0038188C">
        <w:trPr>
          <w:trHeight w:val="397"/>
        </w:trPr>
        <w:tc>
          <w:tcPr>
            <w:tcW w:w="4395" w:type="dxa"/>
            <w:shd w:val="clear" w:color="auto" w:fill="auto"/>
            <w:vAlign w:val="center"/>
          </w:tcPr>
          <w:p w14:paraId="297CFA36" w14:textId="6FF0A7B9" w:rsidR="00674FB2" w:rsidRPr="00E93412" w:rsidRDefault="00674FB2" w:rsidP="00674FB2">
            <w:pPr>
              <w:spacing w:line="276" w:lineRule="auto"/>
              <w:rPr>
                <w:b/>
                <w:iCs/>
                <w:sz w:val="18"/>
                <w:szCs w:val="18"/>
                <w:lang w:val="en-GB"/>
              </w:rPr>
            </w:pPr>
            <w:r w:rsidRPr="00124D2C">
              <w:rPr>
                <w:b/>
                <w:i/>
                <w:iCs/>
                <w:sz w:val="18"/>
                <w:szCs w:val="18"/>
                <w:lang w:val="en-GB"/>
              </w:rPr>
              <w:t xml:space="preserve">Multiclavula </w:t>
            </w:r>
            <w:r w:rsidRPr="00124D2C">
              <w:rPr>
                <w:b/>
                <w:iCs/>
                <w:sz w:val="18"/>
                <w:szCs w:val="18"/>
                <w:lang w:val="en-GB"/>
              </w:rPr>
              <w:t>sp.</w:t>
            </w:r>
            <w:r>
              <w:rPr>
                <w:b/>
                <w:iCs/>
                <w:sz w:val="18"/>
                <w:szCs w:val="18"/>
                <w:lang w:val="en-GB"/>
              </w:rPr>
              <w:t xml:space="preserve"> </w:t>
            </w:r>
            <w:r w:rsidRPr="00EB067C">
              <w:rPr>
                <w:iCs/>
                <w:sz w:val="18"/>
                <w:szCs w:val="18"/>
                <w:lang w:val="en-GB"/>
              </w:rPr>
              <w:t>R.H. Petersen</w:t>
            </w:r>
          </w:p>
        </w:tc>
        <w:tc>
          <w:tcPr>
            <w:tcW w:w="3391" w:type="dxa"/>
            <w:vAlign w:val="center"/>
          </w:tcPr>
          <w:p w14:paraId="3A97AB1B" w14:textId="2C52819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78BFB34" w14:textId="744229F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030F647" w14:textId="56721FCA"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B056A6" w14:paraId="16C2A9CC" w14:textId="77777777" w:rsidTr="0038188C">
        <w:trPr>
          <w:trHeight w:val="66"/>
        </w:trPr>
        <w:tc>
          <w:tcPr>
            <w:tcW w:w="4395" w:type="dxa"/>
            <w:shd w:val="clear" w:color="auto" w:fill="auto"/>
            <w:vAlign w:val="center"/>
          </w:tcPr>
          <w:p w14:paraId="0BA71142" w14:textId="5ABFAA74" w:rsidR="00674FB2" w:rsidRPr="00124D2C" w:rsidRDefault="00674FB2" w:rsidP="00674FB2">
            <w:pPr>
              <w:spacing w:line="276" w:lineRule="auto"/>
              <w:rPr>
                <w:iCs/>
                <w:sz w:val="18"/>
                <w:szCs w:val="18"/>
                <w:highlight w:val="yellow"/>
                <w:lang w:val="en-GB"/>
              </w:rPr>
            </w:pPr>
            <w:r w:rsidRPr="00124D2C">
              <w:rPr>
                <w:b/>
                <w:i/>
                <w:iCs/>
                <w:sz w:val="18"/>
                <w:szCs w:val="18"/>
                <w:lang w:val="en-GB"/>
              </w:rPr>
              <w:t xml:space="preserve">Mycena </w:t>
            </w:r>
            <w:r w:rsidRPr="00124D2C">
              <w:rPr>
                <w:b/>
                <w:iCs/>
                <w:sz w:val="18"/>
                <w:szCs w:val="18"/>
                <w:lang w:val="en-GB"/>
              </w:rPr>
              <w:t xml:space="preserve">sp. </w:t>
            </w:r>
            <w:r w:rsidRPr="00124D2C">
              <w:rPr>
                <w:iCs/>
                <w:sz w:val="18"/>
                <w:szCs w:val="18"/>
                <w:lang w:val="en-GB"/>
              </w:rPr>
              <w:t>(Pers.) Roussel</w:t>
            </w:r>
          </w:p>
        </w:tc>
        <w:tc>
          <w:tcPr>
            <w:tcW w:w="3391" w:type="dxa"/>
            <w:vAlign w:val="center"/>
          </w:tcPr>
          <w:p w14:paraId="234DB59E" w14:textId="1CB21FC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73D416A" w14:textId="7879B18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403899B" w14:textId="68CEA76A"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B056A6" w14:paraId="47EAD8E1" w14:textId="77777777" w:rsidTr="0038188C">
        <w:trPr>
          <w:trHeight w:val="66"/>
        </w:trPr>
        <w:tc>
          <w:tcPr>
            <w:tcW w:w="4395" w:type="dxa"/>
            <w:shd w:val="clear" w:color="auto" w:fill="auto"/>
            <w:vAlign w:val="center"/>
          </w:tcPr>
          <w:p w14:paraId="44DA6AAA" w14:textId="114778D6" w:rsidR="00674FB2" w:rsidRPr="00124D2C" w:rsidRDefault="00674FB2" w:rsidP="00674FB2">
            <w:pPr>
              <w:spacing w:line="276" w:lineRule="auto"/>
              <w:rPr>
                <w:iCs/>
                <w:sz w:val="18"/>
                <w:szCs w:val="18"/>
                <w:highlight w:val="yellow"/>
                <w:lang w:val="en-GB"/>
              </w:rPr>
            </w:pPr>
            <w:r w:rsidRPr="00124D2C">
              <w:rPr>
                <w:b/>
                <w:i/>
                <w:iCs/>
                <w:sz w:val="18"/>
                <w:szCs w:val="18"/>
                <w:lang w:val="en-GB"/>
              </w:rPr>
              <w:t xml:space="preserve">Mycenella </w:t>
            </w:r>
            <w:r w:rsidRPr="00124D2C">
              <w:rPr>
                <w:b/>
                <w:iCs/>
                <w:sz w:val="18"/>
                <w:szCs w:val="18"/>
                <w:lang w:val="en-GB"/>
              </w:rPr>
              <w:t xml:space="preserve">sp. </w:t>
            </w:r>
            <w:r w:rsidRPr="00124D2C">
              <w:rPr>
                <w:iCs/>
                <w:sz w:val="18"/>
                <w:szCs w:val="18"/>
                <w:lang w:val="en-GB"/>
              </w:rPr>
              <w:t>(J.E. Lange) Singer</w:t>
            </w:r>
          </w:p>
        </w:tc>
        <w:tc>
          <w:tcPr>
            <w:tcW w:w="3391" w:type="dxa"/>
            <w:vAlign w:val="center"/>
          </w:tcPr>
          <w:p w14:paraId="0A3ACD35" w14:textId="653B9AC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CDF2EBE" w14:textId="3AAC9B6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910E33F" w14:textId="18456359"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B056A6" w14:paraId="1C335CAF" w14:textId="77777777" w:rsidTr="005D7B64">
        <w:trPr>
          <w:trHeight w:val="397"/>
        </w:trPr>
        <w:tc>
          <w:tcPr>
            <w:tcW w:w="4395" w:type="dxa"/>
            <w:shd w:val="clear" w:color="auto" w:fill="auto"/>
            <w:vAlign w:val="center"/>
            <w:hideMark/>
          </w:tcPr>
          <w:p w14:paraId="0321F40B" w14:textId="77777777" w:rsidR="00674FB2" w:rsidRPr="00A24554" w:rsidRDefault="00674FB2" w:rsidP="00674FB2">
            <w:pPr>
              <w:spacing w:line="276" w:lineRule="auto"/>
              <w:rPr>
                <w:b/>
                <w:sz w:val="18"/>
                <w:szCs w:val="18"/>
                <w:lang w:val="en-GB"/>
              </w:rPr>
            </w:pPr>
            <w:r w:rsidRPr="00A24554">
              <w:rPr>
                <w:b/>
                <w:i/>
                <w:iCs/>
                <w:sz w:val="18"/>
                <w:szCs w:val="18"/>
                <w:lang w:val="en-GB"/>
              </w:rPr>
              <w:t>Myrothecium roridum</w:t>
            </w:r>
            <w:r w:rsidRPr="00A24554">
              <w:rPr>
                <w:b/>
                <w:sz w:val="18"/>
                <w:szCs w:val="18"/>
                <w:lang w:val="en-GB"/>
              </w:rPr>
              <w:t xml:space="preserve"> </w:t>
            </w:r>
            <w:r w:rsidRPr="00A24554">
              <w:rPr>
                <w:sz w:val="18"/>
                <w:szCs w:val="18"/>
                <w:lang w:val="en-GB"/>
              </w:rPr>
              <w:t>Tode</w:t>
            </w:r>
          </w:p>
        </w:tc>
        <w:tc>
          <w:tcPr>
            <w:tcW w:w="10175" w:type="dxa"/>
            <w:gridSpan w:val="3"/>
            <w:vAlign w:val="center"/>
          </w:tcPr>
          <w:p w14:paraId="7A54A463" w14:textId="51AD791E" w:rsidR="00674FB2" w:rsidRPr="005242C1" w:rsidRDefault="00674FB2" w:rsidP="00674FB2">
            <w:pPr>
              <w:spacing w:line="276" w:lineRule="auto"/>
              <w:jc w:val="center"/>
              <w:rPr>
                <w:i/>
                <w:sz w:val="18"/>
                <w:szCs w:val="18"/>
                <w:lang w:val="en-GB"/>
              </w:rPr>
            </w:pPr>
            <w:r w:rsidRPr="005242C1">
              <w:rPr>
                <w:i/>
                <w:sz w:val="18"/>
                <w:szCs w:val="18"/>
                <w:lang w:val="en-GB"/>
              </w:rPr>
              <w:t>See current name: Paramyrothecium roridum</w:t>
            </w:r>
          </w:p>
        </w:tc>
      </w:tr>
      <w:tr w:rsidR="00674FB2" w:rsidRPr="00D55A60" w14:paraId="4A7052AD" w14:textId="77777777" w:rsidTr="0038188C">
        <w:trPr>
          <w:trHeight w:val="397"/>
        </w:trPr>
        <w:tc>
          <w:tcPr>
            <w:tcW w:w="4395" w:type="dxa"/>
            <w:shd w:val="clear" w:color="auto" w:fill="auto"/>
            <w:vAlign w:val="center"/>
            <w:hideMark/>
          </w:tcPr>
          <w:p w14:paraId="79775CA5" w14:textId="77777777" w:rsidR="00674FB2" w:rsidRPr="00A24554" w:rsidRDefault="00674FB2" w:rsidP="00674FB2">
            <w:pPr>
              <w:spacing w:line="276" w:lineRule="auto"/>
              <w:rPr>
                <w:b/>
                <w:i/>
                <w:iCs/>
                <w:sz w:val="18"/>
                <w:szCs w:val="18"/>
                <w:lang w:val="en-GB"/>
              </w:rPr>
            </w:pPr>
            <w:r w:rsidRPr="00A24554">
              <w:rPr>
                <w:b/>
                <w:i/>
                <w:iCs/>
                <w:sz w:val="18"/>
                <w:szCs w:val="18"/>
                <w:lang w:val="en-GB"/>
              </w:rPr>
              <w:t xml:space="preserve">Myxotrichum deflexum </w:t>
            </w:r>
            <w:r w:rsidRPr="00A24554">
              <w:rPr>
                <w:sz w:val="18"/>
                <w:szCs w:val="18"/>
                <w:lang w:val="en-GB"/>
              </w:rPr>
              <w:t>Berk.</w:t>
            </w:r>
          </w:p>
        </w:tc>
        <w:tc>
          <w:tcPr>
            <w:tcW w:w="3391" w:type="dxa"/>
            <w:vAlign w:val="center"/>
          </w:tcPr>
          <w:p w14:paraId="732A132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02EEBF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31FEA68" w14:textId="61BE569E" w:rsidR="00674FB2" w:rsidRPr="005242C1" w:rsidRDefault="00674FB2" w:rsidP="00D85868">
            <w:pPr>
              <w:spacing w:line="276" w:lineRule="auto"/>
              <w:jc w:val="center"/>
              <w:rPr>
                <w:sz w:val="18"/>
                <w:szCs w:val="18"/>
              </w:rPr>
            </w:pPr>
            <w:r w:rsidRPr="005242C1">
              <w:rPr>
                <w:sz w:val="18"/>
                <w:szCs w:val="18"/>
                <w:lang w:val="en-GB"/>
              </w:rPr>
              <w:t xml:space="preserve">Czech Republic, Japan, Poland, Portugal </w:t>
            </w:r>
            <w:r w:rsidRPr="005242C1">
              <w:rPr>
                <w:sz w:val="18"/>
                <w:szCs w:val="18"/>
                <w:lang w:val="en-GB"/>
              </w:rPr>
              <w:fldChar w:fldCharType="begin" w:fldLock="1"/>
            </w:r>
            <w:r w:rsidR="00B056A6">
              <w:rPr>
                <w:sz w:val="18"/>
                <w:szCs w:val="18"/>
                <w:lang w:val="en-GB"/>
              </w:rPr>
              <w:instrText>ADDIN CSL_CITATION {"citationItems":[{"id":"ITEM-1","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1","issued":{"date-parts":[["2014"]]},"page":"142-149","title":"Microbial deterioration of tsunami-affected paper-based objects: A case study","type":"article-journal","volume":"88"},"uris":["http://www.mendeley.com/documents/?uuid=b6bbdfcb-6122-4c0d-aba0-7b8133112a16","http://www.mendeley.com/documents/?uuid=3a755677-1849-4738-8682-a08485c51b76"]},{"id":"ITEM-2","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2","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3","itemData":{"DOI":"10.1016/j.culher.2016.10.011","ISSN":"12962074","author":[{"dropping-particle":"","family":"Pietrzak","given":"Katarzyna","non-dropping-particle":"","parse-names":false,"suffix":""},{"dropping-particle":"","family":"Otlewska","given":"Anna","non-dropping-particle":"","parse-names":false,"suffix":""},{"dropping-particle":"","family":"Danielewicz","given":"Dariusz","non-dropping-particle":"","parse-names":false,"suffix":""},{"dropping-particle":"","family":"Dybka","given":"Katarzyna","non-dropping-particle":"","parse-names":false,"suffix":""},{"dropping-particle":"","family":"Pangallo","given":"Domenico","non-dropping-particle":"","parse-names":false,"suffix":""},{"dropping-particle":"","family":"Kraková","given":"Lucia","non-dropping-particle":"","parse-names":false,"suffix":""},{"dropping-particle":"","family":"Puškárová","given":"Andrea","non-dropping-particle":"","parse-names":false,"suffix":""},{"dropping-particle":"","family":"Bučková","given":"Mária","non-dropping-particle":"","parse-names":false,"suffix":""},{"dropping-particle":"","family":"Scholtz","given":"Vladimír","non-dropping-particle":"","parse-names":false,"suffix":""},{"dropping-particle":"","family":"Ďurovič","given":"Michal","non-dropping-particle":"","parse-names":false,"suffix":""},{"dropping-particle":"","family":"Surma-Ślusarska","given":"Barbara","non-dropping-particle":"","parse-names":false,"suffix":""},{"dropping-particle":"","family":"Demnerová","given":"Kateřina","non-dropping-particle":"","parse-names":false,"suffix":""},{"dropping-particle":"","family":"Gutarowska","given":"Beata","non-dropping-particle":"","parse-names":false,"suffix":""}],"container-title":"Journal of Cultural Heritage","id":"ITEM-3","issued":{"date-parts":[["2017"]]},"page":"69–77","title":"Disinfection of archival documents using thyme essential oil, silver nanoparticles misting and low temperature plasma","type":"article-journal","volume":"24"},"uris":["http://www.mendeley.com/documents/?uuid=1f400566-9cfc-474f-8d40-e1d89b3a1da2"]},{"id":"ITEM-4","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4","issued":{"date-parts":[["0"]]},"title":"Fungal Stains on Paper: Is What You See What You Get?","type":"article-journal","volume":"in press"},"uris":["http://www.mendeley.com/documents/?uuid=8be45d95-9898-4bb8-9860-4d13adc2e7b9"]}],"mendeley":{"formattedCitation":"[15,41,62,67]","plainTextFormattedCitation":"[15,41,62,67]","previouslyFormattedCitation":"(Sequeira et al.; Sato et al. 2014; Pietrzak et al. 2017;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5,41,62,67]</w:t>
            </w:r>
            <w:r w:rsidRPr="005242C1">
              <w:rPr>
                <w:sz w:val="18"/>
                <w:szCs w:val="18"/>
                <w:lang w:val="en-GB"/>
              </w:rPr>
              <w:fldChar w:fldCharType="end"/>
            </w:r>
          </w:p>
        </w:tc>
      </w:tr>
      <w:tr w:rsidR="00674FB2" w:rsidRPr="0030132A" w14:paraId="26FDF8FF" w14:textId="77777777" w:rsidTr="0038188C">
        <w:trPr>
          <w:trHeight w:val="397"/>
        </w:trPr>
        <w:tc>
          <w:tcPr>
            <w:tcW w:w="4395" w:type="dxa"/>
            <w:shd w:val="clear" w:color="auto" w:fill="auto"/>
            <w:vAlign w:val="center"/>
          </w:tcPr>
          <w:p w14:paraId="522087D8" w14:textId="0DA17592" w:rsidR="00674FB2" w:rsidRPr="00081792" w:rsidRDefault="00674FB2" w:rsidP="00674FB2">
            <w:pPr>
              <w:spacing w:line="276" w:lineRule="auto"/>
              <w:rPr>
                <w:b/>
                <w:i/>
                <w:iCs/>
                <w:sz w:val="18"/>
                <w:szCs w:val="18"/>
              </w:rPr>
            </w:pPr>
            <w:r w:rsidRPr="00081792">
              <w:rPr>
                <w:b/>
                <w:i/>
                <w:iCs/>
                <w:sz w:val="18"/>
                <w:szCs w:val="18"/>
              </w:rPr>
              <w:t xml:space="preserve">Nectria </w:t>
            </w:r>
            <w:r w:rsidRPr="00081792">
              <w:rPr>
                <w:b/>
                <w:iCs/>
                <w:sz w:val="18"/>
                <w:szCs w:val="18"/>
              </w:rPr>
              <w:t xml:space="preserve">sp. </w:t>
            </w:r>
            <w:r>
              <w:rPr>
                <w:iCs/>
                <w:sz w:val="18"/>
                <w:szCs w:val="18"/>
              </w:rPr>
              <w:t>(</w:t>
            </w:r>
            <w:r w:rsidRPr="00361C90">
              <w:rPr>
                <w:iCs/>
                <w:sz w:val="18"/>
                <w:szCs w:val="18"/>
              </w:rPr>
              <w:t>Fr.</w:t>
            </w:r>
            <w:r>
              <w:rPr>
                <w:iCs/>
                <w:sz w:val="18"/>
                <w:szCs w:val="18"/>
              </w:rPr>
              <w:t>) Fr.</w:t>
            </w:r>
          </w:p>
        </w:tc>
        <w:tc>
          <w:tcPr>
            <w:tcW w:w="3391" w:type="dxa"/>
            <w:vAlign w:val="center"/>
          </w:tcPr>
          <w:p w14:paraId="450850DF"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6B1347F6" w14:textId="406A3DFE"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w:instrText>
            </w:r>
            <w:r w:rsidR="00B056A6" w:rsidRPr="00B056A6">
              <w:rPr>
                <w:sz w:val="18"/>
                <w:szCs w:val="18"/>
                <w:lang w:val="en-GB"/>
              </w:rPr>
              <w:instrText>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0aba9942-7c42-4472-8ee2-31b3120cccd2"]}],"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5DBC971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57B27CC9" w14:textId="77777777" w:rsidTr="0038188C">
        <w:trPr>
          <w:trHeight w:val="397"/>
        </w:trPr>
        <w:tc>
          <w:tcPr>
            <w:tcW w:w="4395" w:type="dxa"/>
            <w:shd w:val="clear" w:color="auto" w:fill="auto"/>
            <w:vAlign w:val="center"/>
          </w:tcPr>
          <w:p w14:paraId="20BD81AF" w14:textId="46D555AA" w:rsidR="00674FB2" w:rsidRPr="00B056A6" w:rsidRDefault="00674FB2" w:rsidP="00674FB2">
            <w:pPr>
              <w:spacing w:line="276" w:lineRule="auto"/>
              <w:rPr>
                <w:b/>
                <w:i/>
                <w:iCs/>
                <w:sz w:val="18"/>
                <w:szCs w:val="18"/>
                <w:lang w:val="en-GB"/>
              </w:rPr>
            </w:pPr>
            <w:r w:rsidRPr="00B056A6">
              <w:rPr>
                <w:b/>
                <w:i/>
                <w:iCs/>
                <w:sz w:val="18"/>
                <w:szCs w:val="18"/>
                <w:lang w:val="en-GB"/>
              </w:rPr>
              <w:t xml:space="preserve">Neocamarosporium betae </w:t>
            </w:r>
            <w:r w:rsidRPr="00B056A6">
              <w:rPr>
                <w:iCs/>
                <w:sz w:val="18"/>
                <w:szCs w:val="18"/>
                <w:lang w:val="en-GB"/>
              </w:rPr>
              <w:t>(Berl.) Ariyaw. &amp; K.D. Hyde</w:t>
            </w:r>
          </w:p>
        </w:tc>
        <w:tc>
          <w:tcPr>
            <w:tcW w:w="3391" w:type="dxa"/>
            <w:vAlign w:val="center"/>
          </w:tcPr>
          <w:p w14:paraId="2124D870" w14:textId="57BC5B04" w:rsidR="00674FB2" w:rsidRPr="005242C1" w:rsidRDefault="00674FB2" w:rsidP="00D85868">
            <w:pPr>
              <w:spacing w:line="276" w:lineRule="auto"/>
              <w:jc w:val="center"/>
              <w:rPr>
                <w:sz w:val="18"/>
                <w:szCs w:val="18"/>
                <w:lang w:val="en-GB"/>
              </w:rPr>
            </w:pPr>
            <w:r w:rsidRPr="005242C1">
              <w:rPr>
                <w:sz w:val="18"/>
                <w:szCs w:val="18"/>
                <w:lang w:val="en-GB"/>
              </w:rPr>
              <w:t xml:space="preserve">Spain </w:t>
            </w:r>
            <w:r w:rsidRPr="005242C1">
              <w:rPr>
                <w:sz w:val="18"/>
                <w:szCs w:val="18"/>
                <w:lang w:val="en-GB"/>
              </w:rPr>
              <w:fldChar w:fldCharType="begin" w:fldLock="1"/>
            </w:r>
            <w:r w:rsidR="00B056A6">
              <w:rPr>
                <w:sz w:val="18"/>
                <w:szCs w:val="18"/>
                <w:lang w:val="en-GB"/>
              </w:rPr>
              <w:instrText>ADDIN CSL_CITATION {"citationItems":[{"id":"ITEM-1","itemData":{"author":[{"dropping-particle":"","family":"Valentin","given":"Nieves","non-dropping-particle":"","parse-names":false,"suffix":""}],"container-title":"Experts’ Roundtable on Sustainable Climate Management Strategies","editor":[{"dropping-particle":"","family":"Boersma","given":"Foekje","non-dropping-particle":"","parse-names":false,"suffix":""}],"id":"ITEM-1","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mendeley":{"formattedCitation":"[24]","plainTextFormattedCitation":"[24]","previouslyFormattedCitation":"(Valentin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4]</w:t>
            </w:r>
            <w:r w:rsidRPr="005242C1">
              <w:rPr>
                <w:sz w:val="18"/>
                <w:szCs w:val="18"/>
                <w:lang w:val="en-GB"/>
              </w:rPr>
              <w:fldChar w:fldCharType="end"/>
            </w:r>
          </w:p>
        </w:tc>
        <w:tc>
          <w:tcPr>
            <w:tcW w:w="3392" w:type="dxa"/>
            <w:vAlign w:val="center"/>
          </w:tcPr>
          <w:p w14:paraId="1D900D91" w14:textId="28C07C3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A653517" w14:textId="7B6AC54A" w:rsidR="00674FB2" w:rsidRPr="005242C1" w:rsidRDefault="00674FB2" w:rsidP="00674FB2">
            <w:pPr>
              <w:spacing w:line="276" w:lineRule="auto"/>
              <w:jc w:val="center"/>
              <w:rPr>
                <w:sz w:val="18"/>
                <w:szCs w:val="18"/>
                <w:lang w:val="en-GB"/>
              </w:rPr>
            </w:pPr>
            <w:r w:rsidRPr="005242C1">
              <w:rPr>
                <w:noProof/>
                <w:sz w:val="18"/>
                <w:szCs w:val="18"/>
                <w:lang w:val="en-GB"/>
              </w:rPr>
              <w:t>-</w:t>
            </w:r>
          </w:p>
        </w:tc>
      </w:tr>
      <w:tr w:rsidR="00674FB2" w:rsidRPr="002F2D6D" w14:paraId="2627D19A" w14:textId="77777777" w:rsidTr="0038188C">
        <w:trPr>
          <w:trHeight w:val="397"/>
        </w:trPr>
        <w:tc>
          <w:tcPr>
            <w:tcW w:w="4395" w:type="dxa"/>
            <w:shd w:val="clear" w:color="auto" w:fill="auto"/>
            <w:vAlign w:val="center"/>
          </w:tcPr>
          <w:p w14:paraId="1009443B" w14:textId="330A6826" w:rsidR="00674FB2" w:rsidRPr="00251623" w:rsidRDefault="00674FB2" w:rsidP="00674FB2">
            <w:pPr>
              <w:spacing w:line="276" w:lineRule="auto"/>
              <w:rPr>
                <w:iCs/>
                <w:sz w:val="18"/>
                <w:szCs w:val="18"/>
                <w:lang w:val="en-GB"/>
              </w:rPr>
            </w:pPr>
            <w:r w:rsidRPr="00251623">
              <w:rPr>
                <w:b/>
                <w:i/>
                <w:iCs/>
                <w:sz w:val="18"/>
                <w:szCs w:val="18"/>
                <w:lang w:val="en-GB"/>
              </w:rPr>
              <w:t xml:space="preserve">Neolentinus </w:t>
            </w:r>
            <w:r w:rsidRPr="00251623">
              <w:rPr>
                <w:b/>
                <w:iCs/>
                <w:sz w:val="18"/>
                <w:szCs w:val="18"/>
                <w:lang w:val="en-GB"/>
              </w:rPr>
              <w:t xml:space="preserve">sp. </w:t>
            </w:r>
            <w:r w:rsidRPr="00251623">
              <w:rPr>
                <w:iCs/>
                <w:sz w:val="18"/>
                <w:szCs w:val="18"/>
                <w:lang w:val="en-GB"/>
              </w:rPr>
              <w:t>Redhead &amp; Ginns</w:t>
            </w:r>
          </w:p>
        </w:tc>
        <w:tc>
          <w:tcPr>
            <w:tcW w:w="3391" w:type="dxa"/>
            <w:vAlign w:val="center"/>
          </w:tcPr>
          <w:p w14:paraId="4E8B402F" w14:textId="47AA48D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F2A201E" w14:textId="6AB87BA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E1EFEF5" w14:textId="4BA1D1BE"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081792" w14:paraId="01402A39" w14:textId="77777777" w:rsidTr="0038188C">
        <w:trPr>
          <w:trHeight w:val="397"/>
        </w:trPr>
        <w:tc>
          <w:tcPr>
            <w:tcW w:w="4395" w:type="dxa"/>
            <w:shd w:val="clear" w:color="auto" w:fill="auto"/>
            <w:vAlign w:val="center"/>
            <w:hideMark/>
          </w:tcPr>
          <w:p w14:paraId="784610B8" w14:textId="77777777" w:rsidR="00674FB2" w:rsidRPr="002536D5" w:rsidRDefault="00674FB2" w:rsidP="00674FB2">
            <w:pPr>
              <w:spacing w:line="276" w:lineRule="auto"/>
              <w:rPr>
                <w:b/>
                <w:i/>
                <w:iCs/>
                <w:sz w:val="18"/>
                <w:szCs w:val="18"/>
                <w:lang w:val="en-GB"/>
              </w:rPr>
            </w:pPr>
            <w:r w:rsidRPr="002536D5">
              <w:rPr>
                <w:b/>
                <w:i/>
                <w:iCs/>
                <w:sz w:val="18"/>
                <w:szCs w:val="18"/>
                <w:lang w:val="en-GB"/>
              </w:rPr>
              <w:lastRenderedPageBreak/>
              <w:t xml:space="preserve">Neurospora </w:t>
            </w:r>
            <w:r w:rsidRPr="002536D5">
              <w:rPr>
                <w:b/>
                <w:iCs/>
                <w:sz w:val="18"/>
                <w:szCs w:val="18"/>
                <w:lang w:val="en-GB"/>
              </w:rPr>
              <w:t>sp.</w:t>
            </w:r>
            <w:r w:rsidRPr="002536D5">
              <w:rPr>
                <w:b/>
                <w:sz w:val="18"/>
                <w:szCs w:val="18"/>
                <w:lang w:val="en-GB"/>
              </w:rPr>
              <w:t xml:space="preserve"> </w:t>
            </w:r>
            <w:r w:rsidRPr="002536D5">
              <w:rPr>
                <w:sz w:val="18"/>
                <w:szCs w:val="18"/>
                <w:lang w:val="en-GB"/>
              </w:rPr>
              <w:t>Shear &amp; B.O. Dodge</w:t>
            </w:r>
          </w:p>
        </w:tc>
        <w:tc>
          <w:tcPr>
            <w:tcW w:w="3391" w:type="dxa"/>
            <w:vAlign w:val="center"/>
          </w:tcPr>
          <w:p w14:paraId="32FC6AFD" w14:textId="2FE0C2B0" w:rsidR="00674FB2" w:rsidRPr="005242C1" w:rsidRDefault="00674FB2" w:rsidP="00D85868">
            <w:pPr>
              <w:spacing w:line="276" w:lineRule="auto"/>
              <w:jc w:val="center"/>
              <w:rPr>
                <w:sz w:val="18"/>
                <w:szCs w:val="18"/>
              </w:rPr>
            </w:pPr>
            <w:r w:rsidRPr="005242C1">
              <w:rPr>
                <w:sz w:val="18"/>
                <w:szCs w:val="18"/>
              </w:rPr>
              <w:t xml:space="preserve">Argentina, Brazil, Cuba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2","issue":"051","issued":{"date-parts":[["2003"]]},"page":"27-34","title":"Hongos ambientales en una biblioteca: un año de estudio","type":"article-journal"},"uris":["http://www.mendeley.com/documents/?uuid=e47a8f41-e665-4013-aecd-1b47d19e3e78","http://www.mendeley.com/documents/?uuid=d73e2b1f-6a25-4f39-94a2-1d24234aab96","http://www.mendeley.com/documents/?uuid=e1abdcd0-d936-4f9b-9ac1-a231ade5a71c"]},{"id":"ITEM-3","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3","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9475a67e-7873-4a16-a122-c90e776f5d51"]}],"mendeley":{"formattedCitation":"[2,25,33]","plainTextFormattedCitation":"[2,25,33]","previouslyFormattedCitation":"(Gambale et al. 1993; Bueno et al. 2003; Borrego et al. 2012)"},"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25,33]</w:t>
            </w:r>
            <w:r w:rsidRPr="005242C1">
              <w:rPr>
                <w:sz w:val="18"/>
                <w:szCs w:val="18"/>
                <w:lang w:val="en-GB"/>
              </w:rPr>
              <w:fldChar w:fldCharType="end"/>
            </w:r>
          </w:p>
        </w:tc>
        <w:tc>
          <w:tcPr>
            <w:tcW w:w="3392" w:type="dxa"/>
            <w:vAlign w:val="center"/>
          </w:tcPr>
          <w:p w14:paraId="18A14766"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7E3CE593" w14:textId="7E6E9B1E" w:rsidR="00674FB2" w:rsidRPr="005242C1" w:rsidRDefault="00674FB2" w:rsidP="00D85868">
            <w:pPr>
              <w:spacing w:line="276" w:lineRule="auto"/>
              <w:jc w:val="center"/>
              <w:rPr>
                <w:sz w:val="18"/>
                <w:szCs w:val="18"/>
              </w:rPr>
            </w:pPr>
            <w:r w:rsidRPr="005242C1">
              <w:rPr>
                <w:sz w:val="18"/>
                <w:szCs w:val="18"/>
              </w:rPr>
              <w:t xml:space="preserve">Nigeria </w:t>
            </w:r>
            <w:r w:rsidRPr="005242C1">
              <w:rPr>
                <w:sz w:val="18"/>
                <w:szCs w:val="18"/>
                <w:lang w:val="en-GB"/>
              </w:rPr>
              <w:fldChar w:fldCharType="begin" w:fldLock="1"/>
            </w:r>
            <w:r w:rsidR="00B056A6">
              <w:rPr>
                <w:sz w:val="18"/>
                <w:szCs w:val="18"/>
              </w:rPr>
              <w:instrText>ADDIN CSL_CITATION {"citationItems":[{"id":"ITEM-1","itemData":{"author":[{"dropping-particle":"","family":"Bankole","given":"Olubanke M","non-dropping-particle":"","parse-names":false,"suffix":""}],"container-title":"Library Review","id":"ITEM-1","issue":"6","issued":{"date-parts":[["2010"]]},"page":"414-429","title":"A review of biological deterioration of library materials and possible control strategies in the tropics","type":"article-journal","volume":"59"},"uris":["http://www.mendeley.com/documents/?uuid=4c87f1f0-f6e7-4fac-a314-7a8b300b536a","http://www.mendeley.com/documents/?uuid=fbd7538e-250b-4bc9-9e22-7340a26e57c8"]}],"mendeley":{"formattedCitation":"[50]","plainTextFormattedCitation":"[50]","previouslyFormattedCitation":"(Bankole 201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50]</w:t>
            </w:r>
            <w:r w:rsidRPr="005242C1">
              <w:rPr>
                <w:sz w:val="18"/>
                <w:szCs w:val="18"/>
                <w:lang w:val="en-GB"/>
              </w:rPr>
              <w:fldChar w:fldCharType="end"/>
            </w:r>
          </w:p>
        </w:tc>
      </w:tr>
      <w:tr w:rsidR="00674FB2" w:rsidRPr="00081792" w14:paraId="6FFF48A5" w14:textId="77777777" w:rsidTr="0038188C">
        <w:trPr>
          <w:trHeight w:val="397"/>
        </w:trPr>
        <w:tc>
          <w:tcPr>
            <w:tcW w:w="4395" w:type="dxa"/>
            <w:shd w:val="clear" w:color="auto" w:fill="auto"/>
            <w:vAlign w:val="center"/>
          </w:tcPr>
          <w:p w14:paraId="7C867B2E" w14:textId="1A553E15" w:rsidR="00674FB2" w:rsidRPr="00081792" w:rsidRDefault="00674FB2" w:rsidP="00674FB2">
            <w:pPr>
              <w:spacing w:line="276" w:lineRule="auto"/>
              <w:rPr>
                <w:b/>
                <w:i/>
                <w:iCs/>
                <w:sz w:val="18"/>
                <w:szCs w:val="18"/>
              </w:rPr>
            </w:pPr>
            <w:r w:rsidRPr="00F14C23">
              <w:rPr>
                <w:b/>
                <w:i/>
                <w:iCs/>
                <w:sz w:val="18"/>
                <w:szCs w:val="18"/>
              </w:rPr>
              <w:t xml:space="preserve">Neurospora crassa </w:t>
            </w:r>
            <w:r w:rsidRPr="00F14C23">
              <w:rPr>
                <w:iCs/>
                <w:sz w:val="18"/>
                <w:szCs w:val="18"/>
              </w:rPr>
              <w:t>Shear &amp; B.O. Dodge</w:t>
            </w:r>
          </w:p>
        </w:tc>
        <w:tc>
          <w:tcPr>
            <w:tcW w:w="3391" w:type="dxa"/>
            <w:vAlign w:val="center"/>
          </w:tcPr>
          <w:p w14:paraId="4E309BEE" w14:textId="63579B36" w:rsidR="00674FB2" w:rsidRPr="005242C1" w:rsidRDefault="00674FB2" w:rsidP="00D85868">
            <w:pPr>
              <w:spacing w:line="276" w:lineRule="auto"/>
              <w:jc w:val="center"/>
              <w:rPr>
                <w:sz w:val="18"/>
                <w:szCs w:val="18"/>
              </w:rPr>
            </w:pPr>
            <w:r w:rsidRPr="005242C1">
              <w:rPr>
                <w:sz w:val="18"/>
                <w:szCs w:val="18"/>
              </w:rPr>
              <w:t xml:space="preserve">Cuba </w:t>
            </w:r>
            <w:r w:rsidRPr="005242C1">
              <w:rPr>
                <w:sz w:val="18"/>
                <w:szCs w:val="18"/>
              </w:rPr>
              <w:fldChar w:fldCharType="begin" w:fldLock="1"/>
            </w:r>
            <w:r w:rsidR="00B056A6">
              <w:rPr>
                <w:sz w:val="18"/>
                <w:szCs w:val="18"/>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mendeley":{"formattedCitation":"[16]","plainTextFormattedCitation":"[16]","previouslyFormattedCitation":"(Anaya et al. 2016)"},"properties":{"noteIndex":0},"schema":"https://github.com/citation-style-language/schema/raw/master/csl-citation.json"}</w:instrText>
            </w:r>
            <w:r w:rsidRPr="005242C1">
              <w:rPr>
                <w:sz w:val="18"/>
                <w:szCs w:val="18"/>
              </w:rPr>
              <w:fldChar w:fldCharType="separate"/>
            </w:r>
            <w:r w:rsidR="00B056A6" w:rsidRPr="00B056A6">
              <w:rPr>
                <w:noProof/>
                <w:sz w:val="18"/>
                <w:szCs w:val="18"/>
              </w:rPr>
              <w:t>[16]</w:t>
            </w:r>
            <w:r w:rsidRPr="005242C1">
              <w:rPr>
                <w:sz w:val="18"/>
                <w:szCs w:val="18"/>
              </w:rPr>
              <w:fldChar w:fldCharType="end"/>
            </w:r>
          </w:p>
        </w:tc>
        <w:tc>
          <w:tcPr>
            <w:tcW w:w="3392" w:type="dxa"/>
            <w:vAlign w:val="center"/>
          </w:tcPr>
          <w:p w14:paraId="39DADBFE" w14:textId="1517EBB8"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1C3673A5" w14:textId="51BA9D3A" w:rsidR="00674FB2" w:rsidRPr="005242C1" w:rsidRDefault="00674FB2" w:rsidP="00674FB2">
            <w:pPr>
              <w:spacing w:line="276" w:lineRule="auto"/>
              <w:jc w:val="center"/>
              <w:rPr>
                <w:sz w:val="18"/>
                <w:szCs w:val="18"/>
              </w:rPr>
            </w:pPr>
            <w:r w:rsidRPr="005242C1">
              <w:rPr>
                <w:sz w:val="18"/>
                <w:szCs w:val="18"/>
              </w:rPr>
              <w:t>-</w:t>
            </w:r>
          </w:p>
        </w:tc>
      </w:tr>
      <w:tr w:rsidR="00725E48" w:rsidRPr="00081792" w14:paraId="38FDE41B" w14:textId="77777777" w:rsidTr="0038188C">
        <w:trPr>
          <w:trHeight w:val="397"/>
        </w:trPr>
        <w:tc>
          <w:tcPr>
            <w:tcW w:w="4395" w:type="dxa"/>
            <w:shd w:val="clear" w:color="auto" w:fill="auto"/>
            <w:vAlign w:val="center"/>
          </w:tcPr>
          <w:p w14:paraId="6056A25D" w14:textId="116C2AB6" w:rsidR="00725E48" w:rsidRPr="00F14C23" w:rsidRDefault="00725E48" w:rsidP="00674FB2">
            <w:pPr>
              <w:spacing w:line="276" w:lineRule="auto"/>
              <w:rPr>
                <w:b/>
                <w:i/>
                <w:iCs/>
                <w:sz w:val="18"/>
                <w:szCs w:val="18"/>
              </w:rPr>
            </w:pPr>
            <w:r w:rsidRPr="00725E48">
              <w:rPr>
                <w:b/>
                <w:i/>
                <w:iCs/>
                <w:sz w:val="18"/>
                <w:szCs w:val="18"/>
              </w:rPr>
              <w:t xml:space="preserve">Neurospora intermedia </w:t>
            </w:r>
            <w:r w:rsidRPr="00725E48">
              <w:rPr>
                <w:iCs/>
                <w:sz w:val="18"/>
                <w:szCs w:val="18"/>
              </w:rPr>
              <w:t>F.L. Tai</w:t>
            </w:r>
          </w:p>
        </w:tc>
        <w:tc>
          <w:tcPr>
            <w:tcW w:w="3391" w:type="dxa"/>
            <w:vAlign w:val="center"/>
          </w:tcPr>
          <w:p w14:paraId="769FC38A" w14:textId="3BD3323C" w:rsidR="00725E48" w:rsidRPr="005242C1" w:rsidRDefault="00725E48" w:rsidP="00D85868">
            <w:pPr>
              <w:spacing w:line="276" w:lineRule="auto"/>
              <w:jc w:val="center"/>
              <w:rPr>
                <w:sz w:val="18"/>
                <w:szCs w:val="18"/>
              </w:rPr>
            </w:pPr>
            <w:r w:rsidRPr="005242C1">
              <w:rPr>
                <w:sz w:val="18"/>
                <w:szCs w:val="18"/>
              </w:rPr>
              <w:t xml:space="preserve">Nigeria </w:t>
            </w:r>
            <w:r w:rsidRPr="005242C1">
              <w:rPr>
                <w:sz w:val="18"/>
                <w:szCs w:val="18"/>
              </w:rPr>
              <w:fldChar w:fldCharType="begin" w:fldLock="1"/>
            </w:r>
            <w:r w:rsidR="00B056A6">
              <w:rPr>
                <w:sz w:val="18"/>
                <w:szCs w:val="18"/>
              </w:rPr>
              <w:instrText>ADDIN CSL_CITATION {"citationItems":[{"id":"ITEM-1","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plainTextFormattedCitation":"[47]","previouslyFormattedCitation":"(Okpalanozie et al. 2018)"},"properties":{"noteIndex":0},"schema":"https://github.com/citation-style-language/schema/raw/master/csl-citation.json"}</w:instrText>
            </w:r>
            <w:r w:rsidRPr="005242C1">
              <w:rPr>
                <w:sz w:val="18"/>
                <w:szCs w:val="18"/>
              </w:rPr>
              <w:fldChar w:fldCharType="separate"/>
            </w:r>
            <w:r w:rsidR="00B056A6" w:rsidRPr="00B056A6">
              <w:rPr>
                <w:noProof/>
                <w:sz w:val="18"/>
                <w:szCs w:val="18"/>
              </w:rPr>
              <w:t>[47]</w:t>
            </w:r>
            <w:r w:rsidRPr="005242C1">
              <w:rPr>
                <w:sz w:val="18"/>
                <w:szCs w:val="18"/>
              </w:rPr>
              <w:fldChar w:fldCharType="end"/>
            </w:r>
          </w:p>
        </w:tc>
        <w:tc>
          <w:tcPr>
            <w:tcW w:w="3392" w:type="dxa"/>
            <w:vAlign w:val="center"/>
          </w:tcPr>
          <w:p w14:paraId="6A1D8BB4" w14:textId="4ADFEFF8" w:rsidR="00725E48" w:rsidRPr="005242C1" w:rsidRDefault="00807394"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0A855AED" w14:textId="0C05E5EC" w:rsidR="00725E48" w:rsidRPr="005242C1" w:rsidRDefault="00807394" w:rsidP="00674FB2">
            <w:pPr>
              <w:spacing w:line="276" w:lineRule="auto"/>
              <w:jc w:val="center"/>
              <w:rPr>
                <w:sz w:val="18"/>
                <w:szCs w:val="18"/>
              </w:rPr>
            </w:pPr>
            <w:r w:rsidRPr="005242C1">
              <w:rPr>
                <w:sz w:val="18"/>
                <w:szCs w:val="18"/>
              </w:rPr>
              <w:t>-</w:t>
            </w:r>
          </w:p>
        </w:tc>
      </w:tr>
      <w:tr w:rsidR="00674FB2" w:rsidRPr="00DD1D34" w14:paraId="5CE4C7FC" w14:textId="77777777" w:rsidTr="0038188C">
        <w:trPr>
          <w:trHeight w:val="397"/>
        </w:trPr>
        <w:tc>
          <w:tcPr>
            <w:tcW w:w="4395" w:type="dxa"/>
            <w:shd w:val="clear" w:color="auto" w:fill="auto"/>
            <w:vAlign w:val="center"/>
            <w:hideMark/>
          </w:tcPr>
          <w:p w14:paraId="15A07CE4" w14:textId="77777777" w:rsidR="00674FB2" w:rsidRPr="00081792" w:rsidRDefault="00674FB2" w:rsidP="00674FB2">
            <w:pPr>
              <w:spacing w:line="276" w:lineRule="auto"/>
              <w:rPr>
                <w:b/>
                <w:i/>
                <w:iCs/>
                <w:sz w:val="18"/>
                <w:szCs w:val="18"/>
              </w:rPr>
            </w:pPr>
            <w:r w:rsidRPr="00081792">
              <w:rPr>
                <w:b/>
                <w:i/>
                <w:iCs/>
                <w:sz w:val="18"/>
                <w:szCs w:val="18"/>
              </w:rPr>
              <w:t xml:space="preserve">Nigrospora </w:t>
            </w:r>
            <w:r w:rsidRPr="00081792">
              <w:rPr>
                <w:b/>
                <w:iCs/>
                <w:sz w:val="18"/>
                <w:szCs w:val="18"/>
              </w:rPr>
              <w:t>sp.</w:t>
            </w:r>
            <w:r w:rsidRPr="00081792">
              <w:rPr>
                <w:b/>
                <w:i/>
                <w:iCs/>
                <w:sz w:val="18"/>
                <w:szCs w:val="18"/>
              </w:rPr>
              <w:t xml:space="preserve"> </w:t>
            </w:r>
            <w:r w:rsidRPr="00361C90">
              <w:rPr>
                <w:sz w:val="18"/>
                <w:szCs w:val="18"/>
              </w:rPr>
              <w:t>Zimm.</w:t>
            </w:r>
          </w:p>
        </w:tc>
        <w:tc>
          <w:tcPr>
            <w:tcW w:w="3391" w:type="dxa"/>
            <w:vAlign w:val="center"/>
          </w:tcPr>
          <w:p w14:paraId="48E3E270" w14:textId="72EF9E37" w:rsidR="00674FB2" w:rsidRPr="005242C1" w:rsidRDefault="00674FB2" w:rsidP="00D85868">
            <w:pPr>
              <w:spacing w:line="276" w:lineRule="auto"/>
              <w:jc w:val="center"/>
              <w:rPr>
                <w:sz w:val="18"/>
                <w:szCs w:val="18"/>
              </w:rPr>
            </w:pPr>
            <w:r w:rsidRPr="005242C1">
              <w:rPr>
                <w:sz w:val="18"/>
                <w:szCs w:val="18"/>
              </w:rPr>
              <w:t xml:space="preserve">Argentina, Brazil, Cuba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2","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5a515dc9-25c5-4a3e-9925-fff869d2aee8"]},{"id":"ITEM-3","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3","issue":"1","issued":{"date-parts":[["2017"]]},"page":"40-51","title":"Viable allergenic fungi in a documentary deposit of the National Archive of Cuba","type":"article-journal","volume":"64"},"uris":["http://www.mendeley.com/documents/?uuid=6fcc44b8-43ab-4861-9311-4bf20f85012b"]}],"mendeley":{"formattedCitation":"[2,25,29]","plainTextFormattedCitation":"[2,25,29]","previouslyFormattedCitation":"(Gambale et al. 1993; Bueno et al. 2003;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25,29]</w:t>
            </w:r>
            <w:r w:rsidRPr="005242C1">
              <w:rPr>
                <w:sz w:val="18"/>
                <w:szCs w:val="18"/>
                <w:lang w:val="en-GB"/>
              </w:rPr>
              <w:fldChar w:fldCharType="end"/>
            </w:r>
          </w:p>
        </w:tc>
        <w:tc>
          <w:tcPr>
            <w:tcW w:w="3392" w:type="dxa"/>
            <w:vAlign w:val="center"/>
          </w:tcPr>
          <w:p w14:paraId="6972BD16" w14:textId="24DDAE92"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eb895e3-5b21-47b8-9f37-9b886c8884dd"]}],"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71CCE7C8" w14:textId="7F2E9A6D"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257FEF" w14:paraId="72156091" w14:textId="77777777" w:rsidTr="0038188C">
        <w:trPr>
          <w:trHeight w:val="397"/>
        </w:trPr>
        <w:tc>
          <w:tcPr>
            <w:tcW w:w="4395" w:type="dxa"/>
            <w:shd w:val="clear" w:color="auto" w:fill="auto"/>
            <w:vAlign w:val="center"/>
          </w:tcPr>
          <w:p w14:paraId="370DB62D" w14:textId="32A1E401" w:rsidR="00674FB2" w:rsidRPr="00081792" w:rsidRDefault="00674FB2" w:rsidP="00674FB2">
            <w:pPr>
              <w:spacing w:line="276" w:lineRule="auto"/>
              <w:rPr>
                <w:b/>
                <w:i/>
                <w:iCs/>
                <w:sz w:val="18"/>
                <w:szCs w:val="18"/>
              </w:rPr>
            </w:pPr>
            <w:r>
              <w:rPr>
                <w:b/>
                <w:i/>
                <w:iCs/>
                <w:sz w:val="18"/>
                <w:szCs w:val="18"/>
              </w:rPr>
              <w:t xml:space="preserve">Nigrospora sphaerica </w:t>
            </w:r>
            <w:r w:rsidRPr="008F4FFD">
              <w:rPr>
                <w:iCs/>
                <w:sz w:val="18"/>
                <w:szCs w:val="18"/>
              </w:rPr>
              <w:t>(Sacc.) E.W. Mason</w:t>
            </w:r>
          </w:p>
        </w:tc>
        <w:tc>
          <w:tcPr>
            <w:tcW w:w="3391" w:type="dxa"/>
            <w:vAlign w:val="center"/>
          </w:tcPr>
          <w:p w14:paraId="2412B85D" w14:textId="62BB5BDA" w:rsidR="00674FB2" w:rsidRPr="005242C1" w:rsidRDefault="00674FB2" w:rsidP="00D85868">
            <w:pPr>
              <w:spacing w:line="276" w:lineRule="auto"/>
              <w:jc w:val="center"/>
              <w:rPr>
                <w:sz w:val="18"/>
                <w:szCs w:val="18"/>
                <w:lang w:val="en-GB"/>
              </w:rPr>
            </w:pPr>
            <w:r w:rsidRPr="005242C1">
              <w:rPr>
                <w:sz w:val="18"/>
                <w:szCs w:val="18"/>
              </w:rPr>
              <w:t xml:space="preserve">Cuba </w:t>
            </w:r>
            <w:r w:rsidRPr="005242C1">
              <w:rPr>
                <w:sz w:val="18"/>
                <w:szCs w:val="18"/>
              </w:rPr>
              <w:fldChar w:fldCharType="begin" w:fldLock="1"/>
            </w:r>
            <w:r w:rsidR="00B056A6">
              <w:rPr>
                <w:sz w:val="18"/>
                <w:szCs w:val="18"/>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mendeley":{"formattedCitation":"[16]","plainTextFormattedCitation":"[16]","previouslyFormattedCitation":"(Anaya et al. 2016)"},"properties":{"noteIndex":0},"schema":"https://github.com/citation-style-language/schema/raw/master/csl-citation.json"}</w:instrText>
            </w:r>
            <w:r w:rsidRPr="005242C1">
              <w:rPr>
                <w:sz w:val="18"/>
                <w:szCs w:val="18"/>
              </w:rPr>
              <w:fldChar w:fldCharType="separate"/>
            </w:r>
            <w:r w:rsidR="00B056A6" w:rsidRPr="00B056A6">
              <w:rPr>
                <w:noProof/>
                <w:sz w:val="18"/>
                <w:szCs w:val="18"/>
                <w:lang w:val="en-GB"/>
              </w:rPr>
              <w:t>[16]</w:t>
            </w:r>
            <w:r w:rsidRPr="005242C1">
              <w:rPr>
                <w:sz w:val="18"/>
                <w:szCs w:val="18"/>
              </w:rPr>
              <w:fldChar w:fldCharType="end"/>
            </w:r>
          </w:p>
        </w:tc>
        <w:tc>
          <w:tcPr>
            <w:tcW w:w="3392" w:type="dxa"/>
            <w:vAlign w:val="center"/>
          </w:tcPr>
          <w:p w14:paraId="7D377D5B" w14:textId="4647290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4D10764" w14:textId="32FCC7D5"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7294EB27" w14:textId="77777777" w:rsidTr="005D7B64">
        <w:trPr>
          <w:trHeight w:val="397"/>
        </w:trPr>
        <w:tc>
          <w:tcPr>
            <w:tcW w:w="4395" w:type="dxa"/>
            <w:shd w:val="clear" w:color="auto" w:fill="auto"/>
            <w:vAlign w:val="center"/>
          </w:tcPr>
          <w:p w14:paraId="26FF4D5A" w14:textId="308BEAC8" w:rsidR="00674FB2" w:rsidRPr="00A24554" w:rsidRDefault="00674FB2" w:rsidP="00674FB2">
            <w:pPr>
              <w:spacing w:line="276" w:lineRule="auto"/>
              <w:rPr>
                <w:iCs/>
                <w:sz w:val="18"/>
                <w:szCs w:val="18"/>
                <w:lang w:val="en-GB"/>
              </w:rPr>
            </w:pPr>
            <w:r w:rsidRPr="00E515D4">
              <w:rPr>
                <w:b/>
                <w:i/>
                <w:iCs/>
                <w:sz w:val="18"/>
                <w:szCs w:val="18"/>
                <w:lang w:val="en-GB"/>
              </w:rPr>
              <w:t xml:space="preserve">Nodulisporium </w:t>
            </w:r>
            <w:r w:rsidRPr="00E515D4">
              <w:rPr>
                <w:b/>
                <w:iCs/>
                <w:sz w:val="18"/>
                <w:szCs w:val="18"/>
                <w:lang w:val="en-GB"/>
              </w:rPr>
              <w:t>sp.</w:t>
            </w:r>
            <w:r>
              <w:rPr>
                <w:b/>
                <w:iCs/>
                <w:sz w:val="18"/>
                <w:szCs w:val="18"/>
                <w:lang w:val="en-GB"/>
              </w:rPr>
              <w:t xml:space="preserve"> </w:t>
            </w:r>
            <w:r>
              <w:rPr>
                <w:iCs/>
                <w:sz w:val="18"/>
                <w:szCs w:val="18"/>
                <w:lang w:val="en-GB"/>
              </w:rPr>
              <w:t>Preuss</w:t>
            </w:r>
          </w:p>
        </w:tc>
        <w:tc>
          <w:tcPr>
            <w:tcW w:w="10175" w:type="dxa"/>
            <w:gridSpan w:val="3"/>
            <w:vAlign w:val="center"/>
          </w:tcPr>
          <w:p w14:paraId="7F0B60FE" w14:textId="0AEBF2E3" w:rsidR="00674FB2" w:rsidRPr="005242C1" w:rsidRDefault="00674FB2" w:rsidP="00674FB2">
            <w:pPr>
              <w:spacing w:line="276" w:lineRule="auto"/>
              <w:jc w:val="center"/>
              <w:rPr>
                <w:i/>
                <w:sz w:val="18"/>
                <w:szCs w:val="18"/>
                <w:lang w:val="en-GB"/>
              </w:rPr>
            </w:pPr>
            <w:r w:rsidRPr="005242C1">
              <w:rPr>
                <w:i/>
                <w:sz w:val="18"/>
                <w:szCs w:val="18"/>
                <w:lang w:val="en-GB"/>
              </w:rPr>
              <w:t>See current name: Hypoxylon sp.</w:t>
            </w:r>
          </w:p>
        </w:tc>
      </w:tr>
      <w:tr w:rsidR="00674FB2" w:rsidRPr="00257FEF" w14:paraId="3D0C8BEA" w14:textId="77777777" w:rsidTr="0038188C">
        <w:trPr>
          <w:trHeight w:val="397"/>
        </w:trPr>
        <w:tc>
          <w:tcPr>
            <w:tcW w:w="4395" w:type="dxa"/>
            <w:shd w:val="clear" w:color="auto" w:fill="auto"/>
            <w:vAlign w:val="center"/>
          </w:tcPr>
          <w:p w14:paraId="764C2F1C" w14:textId="6009749D" w:rsidR="00674FB2" w:rsidRPr="003238C0" w:rsidRDefault="00674FB2" w:rsidP="00674FB2">
            <w:pPr>
              <w:spacing w:line="276" w:lineRule="auto"/>
              <w:rPr>
                <w:b/>
                <w:i/>
                <w:iCs/>
                <w:sz w:val="18"/>
                <w:szCs w:val="18"/>
              </w:rPr>
            </w:pPr>
            <w:r w:rsidRPr="003238C0">
              <w:rPr>
                <w:b/>
                <w:i/>
                <w:iCs/>
                <w:sz w:val="18"/>
                <w:szCs w:val="18"/>
              </w:rPr>
              <w:t>Ochrocladosporium elatum</w:t>
            </w:r>
            <w:r w:rsidRPr="003238C0">
              <w:rPr>
                <w:iCs/>
                <w:sz w:val="18"/>
                <w:szCs w:val="18"/>
              </w:rPr>
              <w:t xml:space="preserve"> (Harz) Crous &amp; U. Braun</w:t>
            </w:r>
          </w:p>
        </w:tc>
        <w:tc>
          <w:tcPr>
            <w:tcW w:w="3391" w:type="dxa"/>
            <w:vAlign w:val="center"/>
          </w:tcPr>
          <w:p w14:paraId="63B83B8F" w14:textId="52E2C950" w:rsidR="00674FB2" w:rsidRPr="005242C1" w:rsidRDefault="00674FB2" w:rsidP="00D85868">
            <w:pPr>
              <w:spacing w:line="276" w:lineRule="auto"/>
              <w:jc w:val="center"/>
              <w:rPr>
                <w:sz w:val="18"/>
                <w:szCs w:val="18"/>
              </w:rPr>
            </w:pPr>
            <w:r w:rsidRPr="005242C1">
              <w:rPr>
                <w:sz w:val="18"/>
                <w:szCs w:val="18"/>
              </w:rPr>
              <w:t xml:space="preserve">Argentina, Cuba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mendeley":{"formattedCitation":"[33]","plainTextFormattedCitation":"[33]","previouslyFormattedCitation":"(Borrego et al. 2012)"},"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3]</w:t>
            </w:r>
            <w:r w:rsidRPr="005242C1">
              <w:rPr>
                <w:sz w:val="18"/>
                <w:szCs w:val="18"/>
                <w:lang w:val="en-GB"/>
              </w:rPr>
              <w:fldChar w:fldCharType="end"/>
            </w:r>
          </w:p>
        </w:tc>
        <w:tc>
          <w:tcPr>
            <w:tcW w:w="3392" w:type="dxa"/>
            <w:vAlign w:val="center"/>
          </w:tcPr>
          <w:p w14:paraId="2DD1B67D" w14:textId="6979E283" w:rsidR="00674FB2" w:rsidRPr="005242C1" w:rsidRDefault="00674FB2" w:rsidP="00D85868">
            <w:pPr>
              <w:spacing w:line="276" w:lineRule="auto"/>
              <w:jc w:val="center"/>
              <w:rPr>
                <w:sz w:val="18"/>
                <w:szCs w:val="18"/>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shd w:val="clear" w:color="auto" w:fill="auto"/>
            <w:vAlign w:val="center"/>
          </w:tcPr>
          <w:p w14:paraId="6152B592" w14:textId="4995158A" w:rsidR="00674FB2" w:rsidRPr="005242C1" w:rsidRDefault="00674FB2" w:rsidP="00674FB2">
            <w:pPr>
              <w:spacing w:line="276" w:lineRule="auto"/>
              <w:jc w:val="center"/>
              <w:rPr>
                <w:sz w:val="18"/>
                <w:szCs w:val="18"/>
              </w:rPr>
            </w:pPr>
            <w:r w:rsidRPr="005242C1">
              <w:rPr>
                <w:sz w:val="18"/>
                <w:szCs w:val="18"/>
                <w:lang w:val="en-GB"/>
              </w:rPr>
              <w:t>-</w:t>
            </w:r>
          </w:p>
        </w:tc>
      </w:tr>
      <w:tr w:rsidR="00674FB2" w:rsidRPr="00B056A6" w14:paraId="022815DB" w14:textId="77777777" w:rsidTr="0038188C">
        <w:trPr>
          <w:trHeight w:val="397"/>
        </w:trPr>
        <w:tc>
          <w:tcPr>
            <w:tcW w:w="4395" w:type="dxa"/>
            <w:shd w:val="clear" w:color="auto" w:fill="auto"/>
            <w:vAlign w:val="center"/>
            <w:hideMark/>
          </w:tcPr>
          <w:p w14:paraId="4FD8F0C7"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Oidiodendron </w:t>
            </w:r>
            <w:r w:rsidRPr="00DD1D34">
              <w:rPr>
                <w:b/>
                <w:iCs/>
                <w:sz w:val="18"/>
                <w:szCs w:val="18"/>
                <w:lang w:val="en-GB"/>
              </w:rPr>
              <w:t>sp.</w:t>
            </w:r>
            <w:r w:rsidRPr="00DD1D34">
              <w:rPr>
                <w:b/>
                <w:i/>
                <w:iCs/>
                <w:sz w:val="18"/>
                <w:szCs w:val="18"/>
                <w:lang w:val="en-GB"/>
              </w:rPr>
              <w:t xml:space="preserve"> </w:t>
            </w:r>
            <w:r w:rsidRPr="00F14C23">
              <w:rPr>
                <w:sz w:val="18"/>
                <w:szCs w:val="18"/>
                <w:lang w:val="en-GB"/>
              </w:rPr>
              <w:t>Robak</w:t>
            </w:r>
          </w:p>
        </w:tc>
        <w:tc>
          <w:tcPr>
            <w:tcW w:w="3391" w:type="dxa"/>
            <w:vAlign w:val="center"/>
          </w:tcPr>
          <w:p w14:paraId="5099E127" w14:textId="38A50D7E"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a0370c42-2660-4a0a-b928-9fae3a527085"]}],"mendeley":{"formattedCitation":"[17]","plainTextFormattedCitation":"[17]","previouslyFormattedCitation":"(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w:t>
            </w:r>
            <w:r w:rsidRPr="005242C1">
              <w:rPr>
                <w:sz w:val="18"/>
                <w:szCs w:val="18"/>
                <w:lang w:val="en-GB"/>
              </w:rPr>
              <w:fldChar w:fldCharType="end"/>
            </w:r>
          </w:p>
        </w:tc>
        <w:tc>
          <w:tcPr>
            <w:tcW w:w="3392" w:type="dxa"/>
            <w:vAlign w:val="center"/>
          </w:tcPr>
          <w:p w14:paraId="3A5F6D5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9F3343E" w14:textId="49A7AF00"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Finland, Poland </w:t>
            </w:r>
            <w:r w:rsidR="00674FB2" w:rsidRPr="005242C1">
              <w:rPr>
                <w:sz w:val="18"/>
                <w:szCs w:val="18"/>
                <w:lang w:val="en-GB"/>
              </w:rPr>
              <w:fldChar w:fldCharType="begin" w:fldLock="1"/>
            </w:r>
            <w:r w:rsidR="00B056A6">
              <w:rPr>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2","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1,15]","plainTextFormattedCitation":"[11,15]","previouslyFormattedCitation":"(Hyvärinen et al. 2002; Kraková et al. 2018)"},"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11,15]</w:t>
            </w:r>
            <w:r w:rsidR="00674FB2" w:rsidRPr="005242C1">
              <w:rPr>
                <w:sz w:val="18"/>
                <w:szCs w:val="18"/>
                <w:lang w:val="en-GB"/>
              </w:rPr>
              <w:fldChar w:fldCharType="end"/>
            </w:r>
          </w:p>
        </w:tc>
      </w:tr>
      <w:tr w:rsidR="00674FB2" w:rsidRPr="002F2D6D" w14:paraId="64E4887F" w14:textId="77777777" w:rsidTr="0038188C">
        <w:trPr>
          <w:trHeight w:val="397"/>
        </w:trPr>
        <w:tc>
          <w:tcPr>
            <w:tcW w:w="4395" w:type="dxa"/>
            <w:shd w:val="clear" w:color="auto" w:fill="auto"/>
            <w:vAlign w:val="center"/>
          </w:tcPr>
          <w:p w14:paraId="1292D571" w14:textId="0AF76B64" w:rsidR="00674FB2" w:rsidRPr="00DD1D34" w:rsidRDefault="00674FB2" w:rsidP="00674FB2">
            <w:pPr>
              <w:spacing w:line="276" w:lineRule="auto"/>
              <w:rPr>
                <w:b/>
                <w:i/>
                <w:iCs/>
                <w:sz w:val="18"/>
                <w:szCs w:val="18"/>
                <w:lang w:val="en-GB"/>
              </w:rPr>
            </w:pPr>
            <w:r w:rsidRPr="00D55A60">
              <w:rPr>
                <w:b/>
                <w:i/>
                <w:iCs/>
                <w:sz w:val="18"/>
                <w:szCs w:val="18"/>
                <w:lang w:val="en-GB"/>
              </w:rPr>
              <w:t xml:space="preserve">Oidiodendron </w:t>
            </w:r>
            <w:r>
              <w:rPr>
                <w:b/>
                <w:i/>
                <w:iCs/>
                <w:sz w:val="18"/>
                <w:szCs w:val="18"/>
                <w:lang w:val="en-GB"/>
              </w:rPr>
              <w:pgNum/>
            </w:r>
            <w:r>
              <w:rPr>
                <w:b/>
                <w:i/>
                <w:iCs/>
                <w:sz w:val="18"/>
                <w:szCs w:val="18"/>
                <w:lang w:val="en-GB"/>
              </w:rPr>
              <w:t>ereal</w:t>
            </w:r>
            <w:r w:rsidRPr="00D55A60">
              <w:rPr>
                <w:b/>
                <w:i/>
                <w:iCs/>
                <w:sz w:val="18"/>
                <w:szCs w:val="18"/>
                <w:lang w:val="en-GB"/>
              </w:rPr>
              <w:t xml:space="preserve"> </w:t>
            </w:r>
            <w:r w:rsidRPr="00D55A60">
              <w:rPr>
                <w:iCs/>
                <w:sz w:val="18"/>
                <w:szCs w:val="18"/>
                <w:lang w:val="en-GB"/>
              </w:rPr>
              <w:t>(Thüm.)</w:t>
            </w:r>
            <w:r w:rsidRPr="00F14C23">
              <w:rPr>
                <w:sz w:val="18"/>
                <w:szCs w:val="18"/>
                <w:lang w:val="en-GB"/>
              </w:rPr>
              <w:t xml:space="preserve"> G.L. Barron</w:t>
            </w:r>
          </w:p>
        </w:tc>
        <w:tc>
          <w:tcPr>
            <w:tcW w:w="3391" w:type="dxa"/>
            <w:vAlign w:val="center"/>
          </w:tcPr>
          <w:p w14:paraId="26130AA6" w14:textId="024A395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38C376E" w14:textId="7486639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537487B" w14:textId="7BAB1B1B"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DD1D34" w14:paraId="3BBEDE11" w14:textId="77777777" w:rsidTr="0038188C">
        <w:trPr>
          <w:trHeight w:val="453"/>
        </w:trPr>
        <w:tc>
          <w:tcPr>
            <w:tcW w:w="4395" w:type="dxa"/>
            <w:shd w:val="clear" w:color="auto" w:fill="auto"/>
            <w:vAlign w:val="center"/>
            <w:hideMark/>
          </w:tcPr>
          <w:p w14:paraId="56DB1241" w14:textId="77777777" w:rsidR="00674FB2" w:rsidRPr="00DD1D34" w:rsidRDefault="00674FB2" w:rsidP="00674FB2">
            <w:pPr>
              <w:spacing w:line="276" w:lineRule="auto"/>
              <w:rPr>
                <w:b/>
                <w:i/>
                <w:iCs/>
                <w:sz w:val="18"/>
                <w:szCs w:val="18"/>
                <w:lang w:val="en-GB"/>
              </w:rPr>
            </w:pPr>
            <w:r w:rsidRPr="00DD1D34">
              <w:rPr>
                <w:b/>
                <w:i/>
                <w:iCs/>
                <w:sz w:val="18"/>
                <w:szCs w:val="18"/>
                <w:lang w:val="en-GB"/>
              </w:rPr>
              <w:t>Oidiodendron citrinum</w:t>
            </w:r>
            <w:r w:rsidRPr="00DD1D34">
              <w:rPr>
                <w:b/>
                <w:sz w:val="18"/>
                <w:szCs w:val="18"/>
                <w:lang w:val="en-GB"/>
              </w:rPr>
              <w:t xml:space="preserve"> </w:t>
            </w:r>
            <w:r w:rsidRPr="00F14C23">
              <w:rPr>
                <w:sz w:val="18"/>
                <w:szCs w:val="18"/>
                <w:lang w:val="en-GB"/>
              </w:rPr>
              <w:t>G.L. Barron</w:t>
            </w:r>
          </w:p>
        </w:tc>
        <w:tc>
          <w:tcPr>
            <w:tcW w:w="3391" w:type="dxa"/>
            <w:vAlign w:val="center"/>
          </w:tcPr>
          <w:p w14:paraId="2D581B16" w14:textId="477CDD37"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2813F2C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056C48B" w14:textId="02D57C97"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4]</w:t>
            </w:r>
            <w:r w:rsidRPr="005242C1">
              <w:rPr>
                <w:sz w:val="18"/>
                <w:szCs w:val="18"/>
                <w:lang w:val="en-GB"/>
              </w:rPr>
              <w:fldChar w:fldCharType="end"/>
            </w:r>
          </w:p>
        </w:tc>
      </w:tr>
      <w:tr w:rsidR="00674FB2" w:rsidRPr="00DD1D34" w14:paraId="68F9C11A" w14:textId="77777777" w:rsidTr="0038188C">
        <w:trPr>
          <w:trHeight w:val="397"/>
        </w:trPr>
        <w:tc>
          <w:tcPr>
            <w:tcW w:w="4395" w:type="dxa"/>
            <w:shd w:val="clear" w:color="auto" w:fill="auto"/>
            <w:vAlign w:val="center"/>
            <w:hideMark/>
          </w:tcPr>
          <w:p w14:paraId="2459F64A"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Oidiodendron echinulatum </w:t>
            </w:r>
            <w:r w:rsidRPr="00F14C23">
              <w:rPr>
                <w:sz w:val="18"/>
                <w:szCs w:val="18"/>
                <w:lang w:val="en-GB"/>
              </w:rPr>
              <w:t>G.L. Barron</w:t>
            </w:r>
          </w:p>
        </w:tc>
        <w:tc>
          <w:tcPr>
            <w:tcW w:w="3391" w:type="dxa"/>
            <w:vAlign w:val="center"/>
          </w:tcPr>
          <w:p w14:paraId="2A4A2CA2" w14:textId="16058E00"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7A9EFBB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402BBCE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42337693" w14:textId="77777777" w:rsidTr="0038188C">
        <w:trPr>
          <w:trHeight w:val="397"/>
        </w:trPr>
        <w:tc>
          <w:tcPr>
            <w:tcW w:w="4395" w:type="dxa"/>
            <w:shd w:val="clear" w:color="auto" w:fill="auto"/>
            <w:vAlign w:val="center"/>
            <w:hideMark/>
          </w:tcPr>
          <w:p w14:paraId="5071F995" w14:textId="2F1C6263" w:rsidR="00674FB2" w:rsidRPr="00DD1D34" w:rsidRDefault="00674FB2" w:rsidP="00674FB2">
            <w:pPr>
              <w:spacing w:line="276" w:lineRule="auto"/>
              <w:rPr>
                <w:b/>
                <w:i/>
                <w:iCs/>
                <w:sz w:val="18"/>
                <w:szCs w:val="18"/>
                <w:lang w:val="en-GB"/>
              </w:rPr>
            </w:pPr>
            <w:r w:rsidRPr="00DD1D34">
              <w:rPr>
                <w:b/>
                <w:i/>
                <w:iCs/>
                <w:sz w:val="18"/>
                <w:szCs w:val="18"/>
                <w:lang w:val="en-GB"/>
              </w:rPr>
              <w:t>Oidiodendron flavum</w:t>
            </w:r>
            <w:r>
              <w:t xml:space="preserve"> </w:t>
            </w:r>
            <w:r w:rsidRPr="00380248">
              <w:rPr>
                <w:sz w:val="18"/>
                <w:szCs w:val="18"/>
                <w:lang w:val="en-GB"/>
              </w:rPr>
              <w:t>Szilvinyi</w:t>
            </w:r>
          </w:p>
        </w:tc>
        <w:tc>
          <w:tcPr>
            <w:tcW w:w="3391" w:type="dxa"/>
            <w:vAlign w:val="center"/>
          </w:tcPr>
          <w:p w14:paraId="3F809BA0" w14:textId="2881D4E0"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43DF227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6239104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441A8A35" w14:textId="77777777" w:rsidTr="0038188C">
        <w:trPr>
          <w:trHeight w:val="559"/>
        </w:trPr>
        <w:tc>
          <w:tcPr>
            <w:tcW w:w="4395" w:type="dxa"/>
            <w:shd w:val="clear" w:color="auto" w:fill="auto"/>
            <w:vAlign w:val="center"/>
            <w:hideMark/>
          </w:tcPr>
          <w:p w14:paraId="4B58B101" w14:textId="7F48AF65" w:rsidR="00674FB2" w:rsidRPr="00DD1D34" w:rsidRDefault="00674FB2" w:rsidP="00674FB2">
            <w:pPr>
              <w:spacing w:line="276" w:lineRule="auto"/>
              <w:rPr>
                <w:b/>
                <w:i/>
                <w:iCs/>
                <w:sz w:val="18"/>
                <w:szCs w:val="18"/>
                <w:lang w:val="en-GB"/>
              </w:rPr>
            </w:pPr>
            <w:r w:rsidRPr="00DD1D34">
              <w:rPr>
                <w:b/>
                <w:i/>
                <w:iCs/>
                <w:sz w:val="18"/>
                <w:szCs w:val="18"/>
                <w:lang w:val="en-GB"/>
              </w:rPr>
              <w:t>Oidiodendron ma</w:t>
            </w:r>
            <w:r>
              <w:rPr>
                <w:b/>
                <w:i/>
                <w:iCs/>
                <w:sz w:val="18"/>
                <w:szCs w:val="18"/>
                <w:lang w:val="en-GB"/>
              </w:rPr>
              <w:t>i</w:t>
            </w:r>
            <w:r w:rsidRPr="00DD1D34">
              <w:rPr>
                <w:b/>
                <w:i/>
                <w:iCs/>
                <w:sz w:val="18"/>
                <w:szCs w:val="18"/>
                <w:lang w:val="en-GB"/>
              </w:rPr>
              <w:t xml:space="preserve">us </w:t>
            </w:r>
            <w:r w:rsidRPr="00F14C23">
              <w:rPr>
                <w:sz w:val="18"/>
                <w:szCs w:val="18"/>
                <w:lang w:val="en-GB"/>
              </w:rPr>
              <w:t>G.L. Barron</w:t>
            </w:r>
          </w:p>
        </w:tc>
        <w:tc>
          <w:tcPr>
            <w:tcW w:w="3391" w:type="dxa"/>
            <w:vAlign w:val="center"/>
          </w:tcPr>
          <w:p w14:paraId="248B57C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0B2E35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9C7E149" w14:textId="64586F07"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4]</w:t>
            </w:r>
            <w:r w:rsidRPr="005242C1">
              <w:rPr>
                <w:sz w:val="18"/>
                <w:szCs w:val="18"/>
                <w:lang w:val="en-GB"/>
              </w:rPr>
              <w:fldChar w:fldCharType="end"/>
            </w:r>
          </w:p>
        </w:tc>
      </w:tr>
      <w:tr w:rsidR="00674FB2" w:rsidRPr="00DD1D34" w14:paraId="0108C3A0" w14:textId="77777777" w:rsidTr="0038188C">
        <w:trPr>
          <w:trHeight w:val="397"/>
        </w:trPr>
        <w:tc>
          <w:tcPr>
            <w:tcW w:w="4395" w:type="dxa"/>
            <w:shd w:val="clear" w:color="auto" w:fill="auto"/>
            <w:vAlign w:val="center"/>
            <w:hideMark/>
          </w:tcPr>
          <w:p w14:paraId="4934E12E"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Oidiodendron rhodogenum </w:t>
            </w:r>
            <w:r w:rsidRPr="00F14C23">
              <w:rPr>
                <w:sz w:val="18"/>
                <w:szCs w:val="18"/>
                <w:lang w:val="en-GB"/>
              </w:rPr>
              <w:t>Robak</w:t>
            </w:r>
          </w:p>
        </w:tc>
        <w:tc>
          <w:tcPr>
            <w:tcW w:w="3391" w:type="dxa"/>
            <w:vAlign w:val="center"/>
          </w:tcPr>
          <w:p w14:paraId="0CAF77F5" w14:textId="7AAEAB39"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4299A81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1BD2CCD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257FEF" w14:paraId="5655A326" w14:textId="77777777" w:rsidTr="0038188C">
        <w:trPr>
          <w:trHeight w:val="397"/>
        </w:trPr>
        <w:tc>
          <w:tcPr>
            <w:tcW w:w="4395" w:type="dxa"/>
            <w:shd w:val="clear" w:color="auto" w:fill="auto"/>
            <w:vAlign w:val="center"/>
            <w:hideMark/>
          </w:tcPr>
          <w:p w14:paraId="48458619"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Oidiodendron truncatum </w:t>
            </w:r>
            <w:r w:rsidRPr="00F14C23">
              <w:rPr>
                <w:sz w:val="18"/>
                <w:szCs w:val="18"/>
                <w:lang w:val="en-GB"/>
              </w:rPr>
              <w:t>G.L. Barron</w:t>
            </w:r>
          </w:p>
        </w:tc>
        <w:tc>
          <w:tcPr>
            <w:tcW w:w="3391" w:type="dxa"/>
            <w:vAlign w:val="center"/>
          </w:tcPr>
          <w:p w14:paraId="2E365709" w14:textId="0C6CDBBD"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75B5AD1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55BD32E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ED3E61" w14:paraId="10A124D9" w14:textId="77777777" w:rsidTr="0038188C">
        <w:trPr>
          <w:trHeight w:val="397"/>
        </w:trPr>
        <w:tc>
          <w:tcPr>
            <w:tcW w:w="4395" w:type="dxa"/>
            <w:shd w:val="clear" w:color="auto" w:fill="auto"/>
            <w:vAlign w:val="center"/>
          </w:tcPr>
          <w:p w14:paraId="1EF9CFAA" w14:textId="363A461B" w:rsidR="00674FB2" w:rsidRPr="00DD1D34" w:rsidRDefault="00674FB2" w:rsidP="00674FB2">
            <w:pPr>
              <w:spacing w:line="276" w:lineRule="auto"/>
              <w:rPr>
                <w:b/>
                <w:i/>
                <w:iCs/>
                <w:sz w:val="18"/>
                <w:szCs w:val="18"/>
                <w:lang w:val="en-GB"/>
              </w:rPr>
            </w:pPr>
            <w:r w:rsidRPr="00ED3E61">
              <w:rPr>
                <w:b/>
                <w:i/>
                <w:iCs/>
                <w:sz w:val="18"/>
                <w:szCs w:val="18"/>
                <w:lang w:val="en-GB"/>
              </w:rPr>
              <w:t xml:space="preserve">Oidium </w:t>
            </w:r>
            <w:r>
              <w:rPr>
                <w:b/>
                <w:iCs/>
                <w:sz w:val="18"/>
                <w:szCs w:val="18"/>
                <w:lang w:val="en-GB"/>
              </w:rPr>
              <w:t xml:space="preserve">sp. </w:t>
            </w:r>
            <w:r w:rsidRPr="00ED3E61">
              <w:rPr>
                <w:iCs/>
                <w:sz w:val="18"/>
                <w:szCs w:val="18"/>
                <w:lang w:val="en-GB"/>
              </w:rPr>
              <w:t>Link</w:t>
            </w:r>
          </w:p>
        </w:tc>
        <w:tc>
          <w:tcPr>
            <w:tcW w:w="3391" w:type="dxa"/>
            <w:vAlign w:val="center"/>
          </w:tcPr>
          <w:p w14:paraId="70A080D3" w14:textId="189AB801" w:rsidR="00674FB2" w:rsidRPr="005242C1" w:rsidRDefault="00674FB2" w:rsidP="00D85868">
            <w:pPr>
              <w:spacing w:line="276" w:lineRule="auto"/>
              <w:jc w:val="center"/>
              <w:rPr>
                <w:iCs/>
                <w:sz w:val="18"/>
                <w:szCs w:val="18"/>
                <w:lang w:val="en-GB"/>
              </w:rPr>
            </w:pPr>
            <w:r w:rsidRPr="005242C1">
              <w:rPr>
                <w:sz w:val="18"/>
                <w:szCs w:val="18"/>
                <w:lang w:val="en-GB"/>
              </w:rPr>
              <w:t xml:space="preserve">India </w:t>
            </w:r>
            <w:r w:rsidRPr="005242C1">
              <w:rPr>
                <w:sz w:val="18"/>
                <w:szCs w:val="18"/>
                <w:lang w:val="en-GB"/>
              </w:rPr>
              <w:fldChar w:fldCharType="begin" w:fldLock="1"/>
            </w:r>
            <w:r w:rsidR="00B056A6">
              <w:rPr>
                <w:sz w:val="18"/>
                <w:szCs w:val="18"/>
                <w:lang w:val="en-GB"/>
              </w:rPr>
              <w:instrText>ADDIN CSL_CITATION {"citationItems":[{"id":"ITEM-1","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issue":"4","issued":{"date-parts":[["2014"]]},"page":"42-47","title":"Comparative aeromycological study of three libraries in Kamptee","type":"article-journal","volume":"2"},"uris":["http://www.mendeley.com/documents/?uuid=29415398-1d36-4079-a66f-95d5e1a90882"]}],"mendeley":{"formattedCitation":"[32]","plainTextFormattedCitation":"[32]","previouslyFormattedCitation":"(Thaware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2]</w:t>
            </w:r>
            <w:r w:rsidRPr="005242C1">
              <w:rPr>
                <w:sz w:val="18"/>
                <w:szCs w:val="18"/>
                <w:lang w:val="en-GB"/>
              </w:rPr>
              <w:fldChar w:fldCharType="end"/>
            </w:r>
          </w:p>
        </w:tc>
        <w:tc>
          <w:tcPr>
            <w:tcW w:w="3392" w:type="dxa"/>
            <w:vAlign w:val="center"/>
          </w:tcPr>
          <w:p w14:paraId="587B1736" w14:textId="5EB6CDB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5365680" w14:textId="25FE1C21"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02DCB6A7" w14:textId="77777777" w:rsidTr="0038188C">
        <w:trPr>
          <w:trHeight w:val="397"/>
        </w:trPr>
        <w:tc>
          <w:tcPr>
            <w:tcW w:w="4395" w:type="dxa"/>
            <w:shd w:val="clear" w:color="auto" w:fill="auto"/>
            <w:vAlign w:val="center"/>
          </w:tcPr>
          <w:p w14:paraId="42F13BBE" w14:textId="64731F03" w:rsidR="00674FB2" w:rsidRPr="005121D0" w:rsidRDefault="00674FB2" w:rsidP="00674FB2">
            <w:pPr>
              <w:spacing w:line="276" w:lineRule="auto"/>
              <w:rPr>
                <w:b/>
                <w:iCs/>
                <w:sz w:val="18"/>
                <w:szCs w:val="18"/>
                <w:lang w:val="en-GB"/>
              </w:rPr>
            </w:pPr>
            <w:r w:rsidRPr="00280DDC">
              <w:rPr>
                <w:b/>
                <w:i/>
                <w:iCs/>
                <w:sz w:val="18"/>
                <w:szCs w:val="18"/>
                <w:lang w:val="en-GB"/>
              </w:rPr>
              <w:t xml:space="preserve">Omphalotus </w:t>
            </w:r>
            <w:r w:rsidRPr="00280DDC">
              <w:rPr>
                <w:b/>
                <w:iCs/>
                <w:sz w:val="18"/>
                <w:szCs w:val="18"/>
                <w:lang w:val="en-GB"/>
              </w:rPr>
              <w:t xml:space="preserve">sp. </w:t>
            </w:r>
            <w:r w:rsidRPr="00280DDC">
              <w:rPr>
                <w:iCs/>
                <w:sz w:val="18"/>
                <w:szCs w:val="18"/>
                <w:lang w:val="en-GB"/>
              </w:rPr>
              <w:t>Fayod</w:t>
            </w:r>
          </w:p>
        </w:tc>
        <w:tc>
          <w:tcPr>
            <w:tcW w:w="3391" w:type="dxa"/>
            <w:vAlign w:val="center"/>
          </w:tcPr>
          <w:p w14:paraId="3B8DC576" w14:textId="349ED87D" w:rsidR="00674FB2" w:rsidRPr="005242C1" w:rsidRDefault="00674FB2" w:rsidP="00674FB2">
            <w:pPr>
              <w:spacing w:line="276" w:lineRule="auto"/>
              <w:jc w:val="center"/>
              <w:rPr>
                <w:iCs/>
                <w:sz w:val="18"/>
                <w:szCs w:val="18"/>
                <w:lang w:val="en-GB"/>
              </w:rPr>
            </w:pPr>
            <w:r w:rsidRPr="005242C1">
              <w:rPr>
                <w:sz w:val="18"/>
                <w:szCs w:val="18"/>
                <w:lang w:val="en-GB"/>
              </w:rPr>
              <w:t>-</w:t>
            </w:r>
          </w:p>
        </w:tc>
        <w:tc>
          <w:tcPr>
            <w:tcW w:w="3392" w:type="dxa"/>
            <w:vAlign w:val="center"/>
          </w:tcPr>
          <w:p w14:paraId="48DD06C0" w14:textId="4CE403C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258C725" w14:textId="3109BCB0"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30132A" w14:paraId="0AE9141F" w14:textId="77777777" w:rsidTr="0038188C">
        <w:trPr>
          <w:trHeight w:val="397"/>
        </w:trPr>
        <w:tc>
          <w:tcPr>
            <w:tcW w:w="4395" w:type="dxa"/>
            <w:shd w:val="clear" w:color="auto" w:fill="auto"/>
            <w:vAlign w:val="center"/>
          </w:tcPr>
          <w:p w14:paraId="26747F6A" w14:textId="51917DBC" w:rsidR="00674FB2" w:rsidRPr="00DD1D34" w:rsidRDefault="00674FB2" w:rsidP="00674FB2">
            <w:pPr>
              <w:spacing w:line="276" w:lineRule="auto"/>
              <w:rPr>
                <w:b/>
                <w:i/>
                <w:iCs/>
                <w:sz w:val="18"/>
                <w:szCs w:val="18"/>
                <w:lang w:val="en-GB"/>
              </w:rPr>
            </w:pPr>
            <w:r w:rsidRPr="000D10C9">
              <w:rPr>
                <w:b/>
                <w:i/>
                <w:iCs/>
                <w:sz w:val="18"/>
                <w:szCs w:val="18"/>
                <w:lang w:val="en-GB"/>
              </w:rPr>
              <w:t xml:space="preserve">Onygena </w:t>
            </w:r>
            <w:r>
              <w:rPr>
                <w:b/>
                <w:iCs/>
                <w:sz w:val="18"/>
                <w:szCs w:val="18"/>
                <w:lang w:val="en-GB"/>
              </w:rPr>
              <w:t xml:space="preserve">sp. </w:t>
            </w:r>
            <w:r w:rsidRPr="000D10C9">
              <w:rPr>
                <w:iCs/>
                <w:sz w:val="18"/>
                <w:szCs w:val="18"/>
                <w:lang w:val="en-GB"/>
              </w:rPr>
              <w:t>Pers</w:t>
            </w:r>
            <w:r w:rsidRPr="000D10C9">
              <w:rPr>
                <w:b/>
                <w:i/>
                <w:iCs/>
                <w:sz w:val="18"/>
                <w:szCs w:val="18"/>
                <w:lang w:val="en-GB"/>
              </w:rPr>
              <w:t>.</w:t>
            </w:r>
          </w:p>
        </w:tc>
        <w:tc>
          <w:tcPr>
            <w:tcW w:w="3391" w:type="dxa"/>
            <w:vAlign w:val="center"/>
          </w:tcPr>
          <w:p w14:paraId="5E48C917" w14:textId="2BFE7ED2" w:rsidR="00674FB2" w:rsidRPr="005242C1" w:rsidRDefault="00674FB2" w:rsidP="00674FB2">
            <w:pPr>
              <w:spacing w:line="276" w:lineRule="auto"/>
              <w:jc w:val="center"/>
              <w:rPr>
                <w:iCs/>
                <w:sz w:val="18"/>
                <w:szCs w:val="18"/>
                <w:lang w:val="en-GB"/>
              </w:rPr>
            </w:pPr>
            <w:r w:rsidRPr="005242C1">
              <w:rPr>
                <w:sz w:val="18"/>
                <w:szCs w:val="18"/>
                <w:lang w:val="en-GB"/>
              </w:rPr>
              <w:t>-</w:t>
            </w:r>
          </w:p>
        </w:tc>
        <w:tc>
          <w:tcPr>
            <w:tcW w:w="3392" w:type="dxa"/>
            <w:vAlign w:val="center"/>
          </w:tcPr>
          <w:p w14:paraId="2957716A" w14:textId="5D54080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AA6C53A" w14:textId="2F358191"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30132A" w14:paraId="09C20502" w14:textId="77777777" w:rsidTr="005D7B64">
        <w:trPr>
          <w:trHeight w:val="397"/>
        </w:trPr>
        <w:tc>
          <w:tcPr>
            <w:tcW w:w="4395" w:type="dxa"/>
            <w:shd w:val="clear" w:color="auto" w:fill="auto"/>
            <w:vAlign w:val="center"/>
          </w:tcPr>
          <w:p w14:paraId="69181145" w14:textId="234EAB19" w:rsidR="00674FB2" w:rsidRPr="00ED3E61" w:rsidRDefault="00674FB2" w:rsidP="00674FB2">
            <w:pPr>
              <w:spacing w:line="276" w:lineRule="auto"/>
              <w:rPr>
                <w:iCs/>
                <w:sz w:val="18"/>
                <w:szCs w:val="18"/>
                <w:lang w:val="en-GB"/>
              </w:rPr>
            </w:pPr>
            <w:r>
              <w:rPr>
                <w:b/>
                <w:i/>
                <w:iCs/>
                <w:sz w:val="18"/>
                <w:szCs w:val="18"/>
                <w:lang w:val="en-GB"/>
              </w:rPr>
              <w:t xml:space="preserve">Oospora </w:t>
            </w:r>
            <w:r>
              <w:rPr>
                <w:b/>
                <w:iCs/>
                <w:sz w:val="18"/>
                <w:szCs w:val="18"/>
                <w:lang w:val="en-GB"/>
              </w:rPr>
              <w:t xml:space="preserve">sp. </w:t>
            </w:r>
            <w:r>
              <w:rPr>
                <w:iCs/>
                <w:sz w:val="18"/>
                <w:szCs w:val="18"/>
                <w:lang w:val="en-GB"/>
              </w:rPr>
              <w:t>Wallr.</w:t>
            </w:r>
          </w:p>
        </w:tc>
        <w:tc>
          <w:tcPr>
            <w:tcW w:w="10175" w:type="dxa"/>
            <w:gridSpan w:val="3"/>
            <w:vAlign w:val="center"/>
          </w:tcPr>
          <w:p w14:paraId="53F21950" w14:textId="5E96007F" w:rsidR="00674FB2" w:rsidRPr="005242C1" w:rsidRDefault="00674FB2" w:rsidP="00674FB2">
            <w:pPr>
              <w:spacing w:line="276" w:lineRule="auto"/>
              <w:jc w:val="center"/>
              <w:rPr>
                <w:i/>
                <w:sz w:val="18"/>
                <w:szCs w:val="18"/>
                <w:lang w:val="en-GB"/>
              </w:rPr>
            </w:pPr>
            <w:r w:rsidRPr="005242C1">
              <w:rPr>
                <w:i/>
                <w:sz w:val="18"/>
                <w:szCs w:val="18"/>
                <w:lang w:val="en-GB"/>
              </w:rPr>
              <w:t>See current name: Oidium sp.</w:t>
            </w:r>
          </w:p>
        </w:tc>
      </w:tr>
      <w:tr w:rsidR="00674FB2" w:rsidRPr="0030132A" w14:paraId="23D3B4A1" w14:textId="77777777" w:rsidTr="0038188C">
        <w:trPr>
          <w:trHeight w:val="397"/>
        </w:trPr>
        <w:tc>
          <w:tcPr>
            <w:tcW w:w="4395" w:type="dxa"/>
            <w:shd w:val="clear" w:color="auto" w:fill="auto"/>
            <w:vAlign w:val="center"/>
          </w:tcPr>
          <w:p w14:paraId="383A2AB2" w14:textId="2ED9AA12" w:rsidR="00674FB2" w:rsidRPr="000D10C9" w:rsidRDefault="00674FB2" w:rsidP="00674FB2">
            <w:pPr>
              <w:spacing w:line="276" w:lineRule="auto"/>
              <w:rPr>
                <w:b/>
                <w:i/>
                <w:iCs/>
                <w:sz w:val="18"/>
                <w:szCs w:val="18"/>
                <w:lang w:val="en-GB"/>
              </w:rPr>
            </w:pPr>
            <w:r w:rsidRPr="00A459BA">
              <w:rPr>
                <w:b/>
                <w:i/>
                <w:iCs/>
                <w:sz w:val="18"/>
                <w:szCs w:val="18"/>
                <w:lang w:val="en-GB"/>
              </w:rPr>
              <w:t xml:space="preserve">Ophiocordyceps </w:t>
            </w:r>
            <w:r>
              <w:rPr>
                <w:b/>
                <w:iCs/>
                <w:sz w:val="18"/>
                <w:szCs w:val="18"/>
                <w:lang w:val="en-GB"/>
              </w:rPr>
              <w:t xml:space="preserve">sp. </w:t>
            </w:r>
            <w:r w:rsidRPr="00A459BA">
              <w:rPr>
                <w:iCs/>
                <w:sz w:val="18"/>
                <w:szCs w:val="18"/>
                <w:lang w:val="en-GB"/>
              </w:rPr>
              <w:t>Petch</w:t>
            </w:r>
          </w:p>
        </w:tc>
        <w:tc>
          <w:tcPr>
            <w:tcW w:w="3391" w:type="dxa"/>
            <w:vAlign w:val="center"/>
          </w:tcPr>
          <w:p w14:paraId="2A84D0D2" w14:textId="61527B9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44BE02E" w14:textId="345BBEF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DE42106" w14:textId="4004025C"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B056A6" w14:paraId="21C581B1" w14:textId="77777777" w:rsidTr="0038188C">
        <w:trPr>
          <w:trHeight w:val="397"/>
        </w:trPr>
        <w:tc>
          <w:tcPr>
            <w:tcW w:w="4395" w:type="dxa"/>
            <w:shd w:val="clear" w:color="auto" w:fill="auto"/>
            <w:vAlign w:val="center"/>
          </w:tcPr>
          <w:p w14:paraId="26B1B757" w14:textId="624C98FA" w:rsidR="00674FB2" w:rsidRPr="00A459BA" w:rsidRDefault="00674FB2" w:rsidP="00674FB2">
            <w:pPr>
              <w:spacing w:line="276" w:lineRule="auto"/>
              <w:rPr>
                <w:b/>
                <w:i/>
                <w:iCs/>
                <w:sz w:val="18"/>
                <w:szCs w:val="18"/>
                <w:lang w:val="en-GB"/>
              </w:rPr>
            </w:pPr>
            <w:r w:rsidRPr="00365979">
              <w:rPr>
                <w:b/>
                <w:i/>
                <w:iCs/>
                <w:sz w:val="18"/>
                <w:szCs w:val="18"/>
                <w:lang w:val="en-GB"/>
              </w:rPr>
              <w:lastRenderedPageBreak/>
              <w:t xml:space="preserve">Ophiocordyceps sinensis </w:t>
            </w:r>
            <w:r w:rsidRPr="00365979">
              <w:rPr>
                <w:iCs/>
                <w:sz w:val="18"/>
                <w:szCs w:val="18"/>
                <w:lang w:val="en-GB"/>
              </w:rPr>
              <w:t>(Berk.) G.H. Sung, J.M. Sung, Hywel-Jones &amp; Spatafora</w:t>
            </w:r>
          </w:p>
        </w:tc>
        <w:tc>
          <w:tcPr>
            <w:tcW w:w="3391" w:type="dxa"/>
            <w:vAlign w:val="center"/>
          </w:tcPr>
          <w:p w14:paraId="0AD33A2F" w14:textId="175D0FB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46BCBAD" w14:textId="6831167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671AB4E" w14:textId="56871D3A" w:rsidR="00674FB2" w:rsidRPr="005242C1" w:rsidRDefault="00674FB2" w:rsidP="00D85868">
            <w:pPr>
              <w:spacing w:line="276" w:lineRule="auto"/>
              <w:jc w:val="center"/>
              <w:rPr>
                <w:sz w:val="18"/>
                <w:szCs w:val="18"/>
                <w:lang w:val="en-GB"/>
              </w:rPr>
            </w:pPr>
            <w:r w:rsidRPr="005242C1">
              <w:rPr>
                <w:sz w:val="18"/>
                <w:szCs w:val="18"/>
                <w:lang w:val="en-GB"/>
              </w:rPr>
              <w:t xml:space="preserve">France </w:t>
            </w:r>
            <w:r w:rsidRPr="005242C1">
              <w:rPr>
                <w:sz w:val="18"/>
                <w:szCs w:val="18"/>
                <w:lang w:val="en-GB"/>
              </w:rPr>
              <w:fldChar w:fldCharType="begin" w:fldLock="1"/>
            </w:r>
            <w:r w:rsidR="00B056A6">
              <w:rPr>
                <w:sz w:val="18"/>
                <w:szCs w:val="18"/>
                <w:lang w:val="en-GB"/>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56]</w:t>
            </w:r>
            <w:r w:rsidRPr="005242C1">
              <w:rPr>
                <w:sz w:val="18"/>
                <w:szCs w:val="18"/>
                <w:lang w:val="en-GB"/>
              </w:rPr>
              <w:fldChar w:fldCharType="end"/>
            </w:r>
          </w:p>
        </w:tc>
      </w:tr>
      <w:tr w:rsidR="00674FB2" w:rsidRPr="00257FEF" w14:paraId="2B14396A" w14:textId="77777777" w:rsidTr="0038188C">
        <w:trPr>
          <w:trHeight w:val="397"/>
        </w:trPr>
        <w:tc>
          <w:tcPr>
            <w:tcW w:w="4395" w:type="dxa"/>
            <w:shd w:val="clear" w:color="auto" w:fill="auto"/>
            <w:vAlign w:val="center"/>
          </w:tcPr>
          <w:p w14:paraId="2C8E0964" w14:textId="1EA0F2CE" w:rsidR="00674FB2" w:rsidRPr="00DD1D34" w:rsidRDefault="00674FB2" w:rsidP="00674FB2">
            <w:pPr>
              <w:spacing w:line="276" w:lineRule="auto"/>
              <w:rPr>
                <w:b/>
                <w:i/>
                <w:iCs/>
                <w:sz w:val="18"/>
                <w:szCs w:val="18"/>
                <w:lang w:val="en-GB"/>
              </w:rPr>
            </w:pPr>
            <w:r w:rsidRPr="006B023D">
              <w:rPr>
                <w:b/>
                <w:i/>
                <w:iCs/>
                <w:sz w:val="18"/>
                <w:szCs w:val="18"/>
                <w:lang w:val="en-GB"/>
              </w:rPr>
              <w:t xml:space="preserve">Ovatospora brasiliensis </w:t>
            </w:r>
            <w:r w:rsidRPr="006B023D">
              <w:rPr>
                <w:iCs/>
                <w:sz w:val="18"/>
                <w:szCs w:val="18"/>
                <w:lang w:val="en-GB"/>
              </w:rPr>
              <w:t>(Bat. &amp; Pontual) X. Wei Wang &amp; Samson</w:t>
            </w:r>
          </w:p>
        </w:tc>
        <w:tc>
          <w:tcPr>
            <w:tcW w:w="3391" w:type="dxa"/>
            <w:vAlign w:val="center"/>
          </w:tcPr>
          <w:p w14:paraId="600B1A6B" w14:textId="586B6E0A" w:rsidR="00674FB2" w:rsidRPr="005242C1" w:rsidRDefault="00674FB2" w:rsidP="00674FB2">
            <w:pPr>
              <w:spacing w:line="276" w:lineRule="auto"/>
              <w:jc w:val="center"/>
              <w:rPr>
                <w:iCs/>
                <w:sz w:val="18"/>
                <w:szCs w:val="18"/>
                <w:lang w:val="en-GB"/>
              </w:rPr>
            </w:pPr>
            <w:r w:rsidRPr="005242C1">
              <w:rPr>
                <w:sz w:val="18"/>
                <w:szCs w:val="18"/>
                <w:lang w:val="en-GB"/>
              </w:rPr>
              <w:t>-</w:t>
            </w:r>
          </w:p>
        </w:tc>
        <w:tc>
          <w:tcPr>
            <w:tcW w:w="3392" w:type="dxa"/>
            <w:vAlign w:val="center"/>
          </w:tcPr>
          <w:p w14:paraId="25015397" w14:textId="2C6962C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EF07DBB" w14:textId="4C460C6A" w:rsidR="00674FB2" w:rsidRPr="005242C1" w:rsidRDefault="00674FB2" w:rsidP="00D85868">
            <w:pPr>
              <w:spacing w:line="276" w:lineRule="auto"/>
              <w:jc w:val="center"/>
              <w:rPr>
                <w:sz w:val="18"/>
                <w:szCs w:val="18"/>
                <w:lang w:val="en-GB"/>
              </w:rPr>
            </w:pPr>
            <w:r w:rsidRPr="005242C1">
              <w:rPr>
                <w:sz w:val="18"/>
                <w:szCs w:val="18"/>
                <w:lang w:val="en-GB"/>
              </w:rPr>
              <w:t xml:space="preserve">USA </w:t>
            </w:r>
            <w:r w:rsidRPr="005242C1">
              <w:rPr>
                <w:sz w:val="18"/>
                <w:szCs w:val="18"/>
                <w:lang w:val="en-GB"/>
              </w:rPr>
              <w:fldChar w:fldCharType="begin" w:fldLock="1"/>
            </w:r>
            <w:r w:rsidR="00B056A6">
              <w:rPr>
                <w:sz w:val="18"/>
                <w:szCs w:val="18"/>
                <w:lang w:val="en-GB"/>
              </w:rPr>
              <w:instrText>ADDIN CSL_CITATION {"citationItems":[{"id":"ITEM-1","itemData":{"DOI":"10.1016/S0964-8305(00)00061-5","ISSN":"09648305","abstract":"Iron chests containing 18th and 19th century documents stored in a cellar of the Tilglman and Lloyd Estate, Wye House, Easton MD, were periodically submerged in water during seasonal floods over a period of 80 years before being found and reopened. The documents, stored in the chests were compacted into brick-shaped forms as a result of biological deterioration by fungi. The fungi which produced vibrant pigmentation and fruiting structures suggested a number of species rarely seen on the paper-based collection. Isolation and microscopic examination revealed four species representing members in the genus Chaetomium (Ascomycetina, Sordariales). These cellulolytic fungi are tentatively identified as C. barilochense, C. brasiliense, C. cymbiforme, and C. globosum. In addition to these, several conidiophores bearing conidia belonging to the genus Penicillium and the genus Aspergillus were also noted.","author":[{"dropping-particle":"","family":"Szczepanowska","given":"Hanna","non-dropping-particle":"","parse-names":false,"suffix":""},{"dropping-particle":"","family":"Cavaliere","given":"A.R","non-dropping-particle":"","parse-names":false,"suffix":""}],"container-title":"International Biodeterioration &amp; Biodegradation","id":"ITEM-1","issue":"3","issued":{"date-parts":[["2000","10"]]},"page":"245-249","title":"Fungal deterioration of 18th and 19th century documents: A case study of the Tilghman Family Collection, Wye House, Easton, Maryland","type":"article-journal","volume":"46"},"uris":["http://www.mendeley.com/documents/?uuid=4285707d-44e2-44ed-a915-19655ecfaf5c"]}],"mendeley":{"formattedCitation":"[40]","plainTextFormattedCitation":"[40]","previouslyFormattedCitation":"(Szczepanowska &amp; Cavaliere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0]</w:t>
            </w:r>
            <w:r w:rsidRPr="005242C1">
              <w:rPr>
                <w:sz w:val="18"/>
                <w:szCs w:val="18"/>
                <w:lang w:val="en-GB"/>
              </w:rPr>
              <w:fldChar w:fldCharType="end"/>
            </w:r>
          </w:p>
        </w:tc>
      </w:tr>
      <w:tr w:rsidR="00674FB2" w:rsidRPr="00257FEF" w14:paraId="69DD23C7" w14:textId="77777777" w:rsidTr="0038188C">
        <w:trPr>
          <w:trHeight w:val="397"/>
        </w:trPr>
        <w:tc>
          <w:tcPr>
            <w:tcW w:w="4395" w:type="dxa"/>
            <w:shd w:val="clear" w:color="auto" w:fill="auto"/>
            <w:vAlign w:val="center"/>
          </w:tcPr>
          <w:p w14:paraId="140DA7E1" w14:textId="148D8A30" w:rsidR="00674FB2" w:rsidRPr="003A3D83" w:rsidRDefault="00674FB2" w:rsidP="00674FB2">
            <w:pPr>
              <w:spacing w:line="276" w:lineRule="auto"/>
              <w:rPr>
                <w:iCs/>
                <w:sz w:val="18"/>
                <w:szCs w:val="18"/>
                <w:lang w:val="en-GB"/>
              </w:rPr>
            </w:pPr>
            <w:r>
              <w:rPr>
                <w:b/>
                <w:i/>
                <w:iCs/>
                <w:sz w:val="18"/>
                <w:szCs w:val="18"/>
                <w:lang w:val="en-GB"/>
              </w:rPr>
              <w:t xml:space="preserve">Ovulariopsis </w:t>
            </w:r>
            <w:r>
              <w:rPr>
                <w:b/>
                <w:iCs/>
                <w:sz w:val="18"/>
                <w:szCs w:val="18"/>
                <w:lang w:val="en-GB"/>
              </w:rPr>
              <w:t xml:space="preserve">sp. </w:t>
            </w:r>
            <w:r>
              <w:rPr>
                <w:iCs/>
                <w:sz w:val="18"/>
                <w:szCs w:val="18"/>
                <w:lang w:val="en-GB"/>
              </w:rPr>
              <w:t>Pat. &amp; Har.</w:t>
            </w:r>
          </w:p>
        </w:tc>
        <w:tc>
          <w:tcPr>
            <w:tcW w:w="3391" w:type="dxa"/>
            <w:vAlign w:val="center"/>
          </w:tcPr>
          <w:p w14:paraId="6AEE1C95" w14:textId="7408DD8C" w:rsidR="00674FB2" w:rsidRPr="005242C1" w:rsidRDefault="00674FB2" w:rsidP="00D85868">
            <w:pPr>
              <w:spacing w:line="276" w:lineRule="auto"/>
              <w:jc w:val="center"/>
              <w:rPr>
                <w:iCs/>
                <w:sz w:val="18"/>
                <w:szCs w:val="18"/>
              </w:rPr>
            </w:pPr>
            <w:r w:rsidRPr="005242C1">
              <w:rPr>
                <w:sz w:val="18"/>
                <w:szCs w:val="18"/>
              </w:rPr>
              <w:t xml:space="preserve">Cuba </w:t>
            </w:r>
            <w:r w:rsidRPr="005242C1">
              <w:rPr>
                <w:sz w:val="18"/>
                <w:szCs w:val="18"/>
                <w:lang w:val="en-GB"/>
              </w:rPr>
              <w:fldChar w:fldCharType="begin" w:fldLock="1"/>
            </w:r>
            <w:r w:rsidR="00B056A6">
              <w:rPr>
                <w:sz w:val="18"/>
                <w:szCs w:val="18"/>
              </w:rPr>
              <w:instrText>ADDIN CSL_CITATION {"citationItems":[{"id":"ITEM-1","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issue":"1","issued":{"date-parts":[["2017"]]},"page":"40-51","title":"Viable allergenic fungi in a documentary deposit of the National Archive of Cuba","type":"article-journal","volume":"64"},"uris":["http://www.mendeley.com/documents/?uuid=6fcc44b8-43ab-4861-9311-4bf20f85012b"]}],"mendeley":{"formattedCitation":"[29]","plainTextFormattedCitation":"[29]","previouslyFormattedCitation":"(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9]</w:t>
            </w:r>
            <w:r w:rsidRPr="005242C1">
              <w:rPr>
                <w:sz w:val="18"/>
                <w:szCs w:val="18"/>
                <w:lang w:val="en-GB"/>
              </w:rPr>
              <w:fldChar w:fldCharType="end"/>
            </w:r>
          </w:p>
        </w:tc>
        <w:tc>
          <w:tcPr>
            <w:tcW w:w="3392" w:type="dxa"/>
            <w:vAlign w:val="center"/>
          </w:tcPr>
          <w:p w14:paraId="4BCB62A9" w14:textId="55720FB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494C1D6" w14:textId="13D1BABF"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30132A" w14:paraId="6A11E758" w14:textId="77777777" w:rsidTr="00930A33">
        <w:trPr>
          <w:trHeight w:val="513"/>
        </w:trPr>
        <w:tc>
          <w:tcPr>
            <w:tcW w:w="4395" w:type="dxa"/>
            <w:shd w:val="clear" w:color="auto" w:fill="auto"/>
            <w:vAlign w:val="center"/>
            <w:hideMark/>
          </w:tcPr>
          <w:p w14:paraId="2E60D899"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aecilomyces </w:t>
            </w:r>
            <w:r w:rsidRPr="00DD1D34">
              <w:rPr>
                <w:b/>
                <w:iCs/>
                <w:sz w:val="18"/>
                <w:szCs w:val="18"/>
                <w:lang w:val="en-GB"/>
              </w:rPr>
              <w:t>sp.</w:t>
            </w:r>
            <w:r w:rsidRPr="00DD1D34">
              <w:rPr>
                <w:b/>
                <w:sz w:val="18"/>
                <w:szCs w:val="18"/>
                <w:lang w:val="en-GB"/>
              </w:rPr>
              <w:t xml:space="preserve"> </w:t>
            </w:r>
            <w:r w:rsidRPr="00E253AD">
              <w:rPr>
                <w:sz w:val="18"/>
                <w:szCs w:val="18"/>
                <w:lang w:val="en-GB"/>
              </w:rPr>
              <w:t>Bainier</w:t>
            </w:r>
          </w:p>
        </w:tc>
        <w:tc>
          <w:tcPr>
            <w:tcW w:w="3391" w:type="dxa"/>
            <w:vAlign w:val="center"/>
          </w:tcPr>
          <w:p w14:paraId="54623FB8" w14:textId="31BBC78F" w:rsidR="00674FB2" w:rsidRPr="005242C1" w:rsidRDefault="00674FB2" w:rsidP="00D85868">
            <w:pPr>
              <w:spacing w:line="276" w:lineRule="auto"/>
              <w:ind w:left="-4"/>
              <w:jc w:val="center"/>
              <w:rPr>
                <w:sz w:val="18"/>
                <w:szCs w:val="18"/>
              </w:rPr>
            </w:pPr>
            <w:r w:rsidRPr="005242C1">
              <w:rPr>
                <w:sz w:val="18"/>
                <w:szCs w:val="18"/>
              </w:rPr>
              <w:t xml:space="preserve">Argentina, Colombia, Cuba, Mexico, Poland, Portugal, Spain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615eb303-ca25-4a51-bfaf-3ca5e68f7f52"]},{"id":"ITEM-3","itemData":{"author":[{"dropping-particle":"","family":"Valentin","given":"Nieves","non-dropping-particle":"","parse-names":false,"suffix":""}],"container-title":"Experts’ Roundtable on Sustainable Climate Management Strategies","editor":[{"dropping-particle":"","family":"Boersma","given":"Foekje","non-dropping-particle":"","parse-names":false,"suffix":""}],"id":"ITEM-3","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ad8d9d4c-7407-4ff4-8795-7b79cdfb83c3"]},{"id":"ITEM-4","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4","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b8fa6457-c07d-42d4-b6f9-d653664c1081"]},{"id":"ITEM-5","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5","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795deb50-12c5-48b5-8ea8-9022298cc0ec"]},{"id":"ITEM-6","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6","issue":"NE-1","issued":{"date-parts":[["2015"]]},"page":"32-38","title":"Aislamiento de hongos alergenos en una biblioteca universitaria","type":"article-journal","volume":"25"},"uris":["http://www.mendeley.com/documents/?uuid=c3aba17e-d5ac-4a96-a574-2fd9f39e6a2b"]},{"id":"ITEM-7","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7","issue":"3","issued":{"date-parts":[["2015"]]},"page":"537-547","title":"Determinación y comparación aerobiológica en tres archivos de la empresa de energía de Boyacá, Tunja (Colombia)","type":"article-journal","volume":"31"},"uris":["http://www.mendeley.com/documents/?uuid=fbe0ce50-63cf-4dfe-9366-1abb83378c6d"]},{"id":"ITEM-8","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8","issue":"1","issued":{"date-parts":[["2017"]]},"page":"40-51","title":"Viable allergenic fungi in a documentary deposit of the National Archive of Cuba","type":"article-journal","volume":"64"},"uris":["http://www.mendeley.com/documents/?uuid=6fcc44b8-43ab-4861-9311-4bf20f85012b"]}],"mendeley":{"formattedCitation":"[2,4,5,7,9,17,24,29]","plainTextFormattedCitation":"[2,4,5,7,9,17,24,29]","previouslyFormattedCitation":"(Bueno et al. 2003; Valentin 2007; Wlazło et al. 2008; Pinheiro 2014; Hernández-Velandia &amp; Lizarazo-Forero 2015; Pinheiro 2015; Zárate et al. 2015;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4,5,7,9,17,24,29]</w:t>
            </w:r>
            <w:r w:rsidRPr="005242C1">
              <w:rPr>
                <w:sz w:val="18"/>
                <w:szCs w:val="18"/>
                <w:lang w:val="en-GB"/>
              </w:rPr>
              <w:fldChar w:fldCharType="end"/>
            </w:r>
          </w:p>
        </w:tc>
        <w:tc>
          <w:tcPr>
            <w:tcW w:w="3392" w:type="dxa"/>
            <w:vAlign w:val="center"/>
          </w:tcPr>
          <w:p w14:paraId="58336363" w14:textId="5C47946B"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177f17c-6ea3-4bd2-a402-3cd830bbf5ef"]}],"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0DA1986" w14:textId="43C30421" w:rsidR="00674FB2" w:rsidRPr="005242C1" w:rsidRDefault="00674FB2" w:rsidP="00D85868">
            <w:pPr>
              <w:spacing w:line="276" w:lineRule="auto"/>
              <w:jc w:val="center"/>
              <w:rPr>
                <w:sz w:val="18"/>
                <w:szCs w:val="18"/>
                <w:lang w:val="en-GB"/>
              </w:rPr>
            </w:pPr>
            <w:r w:rsidRPr="005242C1">
              <w:rPr>
                <w:sz w:val="18"/>
                <w:szCs w:val="18"/>
                <w:lang w:val="en-GB"/>
              </w:rPr>
              <w:t xml:space="preserve">Finland, Portugal </w:t>
            </w:r>
            <w:r w:rsidRPr="005242C1">
              <w:rPr>
                <w:sz w:val="18"/>
                <w:szCs w:val="18"/>
                <w:lang w:val="en-GB"/>
              </w:rPr>
              <w:fldChar w:fldCharType="begin" w:fldLock="1"/>
            </w:r>
            <w:r w:rsidR="00B056A6">
              <w:rPr>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873bfb15-d2b5-4dd3-bb6c-f17f5a76d67a"]},{"id":"ITEM-3","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3","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a45d943e-05fb-4de0-95b2-2357d8de8439"]}],"mendeley":{"formattedCitation":"[4,11,12]","plainTextFormattedCitation":"[4,11,12]","previouslyFormattedCitation":"(Hyvärinen et al. 2002; Lourenço et al. 2005; 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11,12]</w:t>
            </w:r>
            <w:r w:rsidRPr="005242C1">
              <w:rPr>
                <w:sz w:val="18"/>
                <w:szCs w:val="18"/>
                <w:lang w:val="en-GB"/>
              </w:rPr>
              <w:fldChar w:fldCharType="end"/>
            </w:r>
          </w:p>
        </w:tc>
      </w:tr>
      <w:tr w:rsidR="00674FB2" w:rsidRPr="0030132A" w14:paraId="78A2CCFB" w14:textId="77777777" w:rsidTr="005D7B64">
        <w:trPr>
          <w:trHeight w:val="318"/>
        </w:trPr>
        <w:tc>
          <w:tcPr>
            <w:tcW w:w="4395" w:type="dxa"/>
            <w:shd w:val="clear" w:color="auto" w:fill="auto"/>
            <w:vAlign w:val="center"/>
          </w:tcPr>
          <w:p w14:paraId="03DE8322" w14:textId="1AF54DE4" w:rsidR="00674FB2" w:rsidRPr="00DD1D34" w:rsidRDefault="00674FB2" w:rsidP="00674FB2">
            <w:pPr>
              <w:spacing w:line="276" w:lineRule="auto"/>
              <w:rPr>
                <w:b/>
                <w:i/>
                <w:iCs/>
                <w:sz w:val="18"/>
                <w:szCs w:val="18"/>
                <w:lang w:val="en-GB"/>
              </w:rPr>
            </w:pPr>
            <w:r w:rsidRPr="00C7294F">
              <w:rPr>
                <w:b/>
                <w:i/>
                <w:iCs/>
                <w:sz w:val="18"/>
                <w:szCs w:val="18"/>
                <w:lang w:val="en-GB"/>
              </w:rPr>
              <w:t xml:space="preserve">Paecilomyces farinosus </w:t>
            </w:r>
            <w:r w:rsidRPr="00C7294F">
              <w:rPr>
                <w:iCs/>
                <w:sz w:val="18"/>
                <w:szCs w:val="18"/>
                <w:lang w:val="en-GB"/>
              </w:rPr>
              <w:t>(Holmsk.) A.H.S. Br. &amp; G. Sm.</w:t>
            </w:r>
          </w:p>
        </w:tc>
        <w:tc>
          <w:tcPr>
            <w:tcW w:w="10175" w:type="dxa"/>
            <w:gridSpan w:val="3"/>
            <w:vAlign w:val="center"/>
          </w:tcPr>
          <w:p w14:paraId="388C4794" w14:textId="1D9663BC" w:rsidR="00674FB2" w:rsidRPr="005242C1" w:rsidRDefault="00674FB2" w:rsidP="00674FB2">
            <w:pPr>
              <w:spacing w:line="276" w:lineRule="auto"/>
              <w:jc w:val="center"/>
              <w:rPr>
                <w:i/>
                <w:sz w:val="18"/>
                <w:szCs w:val="18"/>
                <w:lang w:val="en-GB"/>
              </w:rPr>
            </w:pPr>
            <w:r w:rsidRPr="005242C1">
              <w:rPr>
                <w:i/>
                <w:sz w:val="18"/>
                <w:szCs w:val="18"/>
                <w:lang w:val="en-GB"/>
              </w:rPr>
              <w:t>See current name:</w:t>
            </w:r>
            <w:r w:rsidRPr="005242C1">
              <w:rPr>
                <w:lang w:val="en-GB"/>
              </w:rPr>
              <w:t xml:space="preserve"> </w:t>
            </w:r>
            <w:r w:rsidRPr="005242C1">
              <w:rPr>
                <w:i/>
                <w:sz w:val="18"/>
                <w:szCs w:val="18"/>
                <w:lang w:val="en-GB"/>
              </w:rPr>
              <w:t>Cordyceps farinosa</w:t>
            </w:r>
          </w:p>
        </w:tc>
      </w:tr>
      <w:tr w:rsidR="00674FB2" w:rsidRPr="00B056A6" w14:paraId="1DD29E50" w14:textId="77777777" w:rsidTr="0038188C">
        <w:trPr>
          <w:trHeight w:val="397"/>
        </w:trPr>
        <w:tc>
          <w:tcPr>
            <w:tcW w:w="4395" w:type="dxa"/>
            <w:shd w:val="clear" w:color="auto" w:fill="auto"/>
            <w:vAlign w:val="center"/>
            <w:hideMark/>
          </w:tcPr>
          <w:p w14:paraId="4BE5079D" w14:textId="77777777" w:rsidR="00674FB2" w:rsidRPr="00DD1D34" w:rsidRDefault="00674FB2" w:rsidP="00674FB2">
            <w:pPr>
              <w:spacing w:line="276" w:lineRule="auto"/>
              <w:rPr>
                <w:b/>
                <w:i/>
                <w:iCs/>
                <w:sz w:val="18"/>
                <w:szCs w:val="18"/>
                <w:lang w:val="en-GB"/>
              </w:rPr>
            </w:pPr>
            <w:r w:rsidRPr="00DD1D34">
              <w:rPr>
                <w:b/>
                <w:i/>
                <w:iCs/>
                <w:sz w:val="18"/>
                <w:szCs w:val="18"/>
                <w:lang w:val="en-GB"/>
              </w:rPr>
              <w:t>Paecilomyces variotii</w:t>
            </w:r>
            <w:r w:rsidRPr="00DD1D34">
              <w:rPr>
                <w:b/>
                <w:sz w:val="18"/>
                <w:szCs w:val="18"/>
                <w:lang w:val="en-GB"/>
              </w:rPr>
              <w:t xml:space="preserve"> </w:t>
            </w:r>
            <w:r w:rsidRPr="000A7837">
              <w:rPr>
                <w:sz w:val="18"/>
                <w:szCs w:val="18"/>
                <w:lang w:val="en-GB"/>
              </w:rPr>
              <w:t>Bainier</w:t>
            </w:r>
          </w:p>
        </w:tc>
        <w:tc>
          <w:tcPr>
            <w:tcW w:w="3391" w:type="dxa"/>
            <w:vAlign w:val="center"/>
          </w:tcPr>
          <w:p w14:paraId="2C61FA69" w14:textId="1C4BE8C5" w:rsidR="00674FB2" w:rsidRPr="005242C1" w:rsidRDefault="00674FB2" w:rsidP="00D85868">
            <w:pPr>
              <w:spacing w:line="276" w:lineRule="auto"/>
              <w:jc w:val="center"/>
              <w:rPr>
                <w:sz w:val="18"/>
                <w:szCs w:val="18"/>
                <w:lang w:val="en-GB"/>
              </w:rPr>
            </w:pPr>
            <w:r w:rsidRPr="005242C1">
              <w:rPr>
                <w:sz w:val="18"/>
                <w:szCs w:val="18"/>
                <w:lang w:val="en-GB"/>
              </w:rPr>
              <w:t xml:space="preserve">Cuba, Lith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5f1fec2d-30f2-4e59-9224-5617374b52fc"]},{"id":"ITEM-3","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3","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3acc396e-22f6-41b3-b3fc-497025aacc68"]},{"id":"ITEM-4","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4","issue":"3","issued":{"date-parts":[["2016"]]},"page":"513-527","title":"Viable fungi in the air of indoor environments of the National Archive of the Republic of Cuba","type":"article-journal","volume":"32"},"uris":["http://www.mendeley.com/documents/?uuid=a7c8a7a3-a481-4a0f-bb18-2010c7b315b4"]}],"mendeley":{"formattedCitation":"[3,16–18]","plainTextFormattedCitation":"[3,16–18]","previouslyFormattedCitation":"(Lugauskas &amp; Krikstaponis 2004; Wlazło et al. 2008; Zielińska-Jankiewicz et al. 2008; Anaya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6–18]</w:t>
            </w:r>
            <w:r w:rsidRPr="005242C1">
              <w:rPr>
                <w:sz w:val="18"/>
                <w:szCs w:val="18"/>
                <w:lang w:val="en-GB"/>
              </w:rPr>
              <w:fldChar w:fldCharType="end"/>
            </w:r>
          </w:p>
        </w:tc>
        <w:tc>
          <w:tcPr>
            <w:tcW w:w="3392" w:type="dxa"/>
            <w:vAlign w:val="center"/>
          </w:tcPr>
          <w:p w14:paraId="45D068F5" w14:textId="11313132" w:rsidR="00674FB2" w:rsidRPr="005242C1" w:rsidRDefault="00674FB2" w:rsidP="00D85868">
            <w:pPr>
              <w:spacing w:line="276" w:lineRule="auto"/>
              <w:jc w:val="center"/>
              <w:rPr>
                <w:sz w:val="18"/>
                <w:szCs w:val="18"/>
                <w:lang w:val="en-GB"/>
              </w:rPr>
            </w:pPr>
            <w:r w:rsidRPr="005242C1">
              <w:rPr>
                <w:sz w:val="18"/>
                <w:szCs w:val="18"/>
                <w:lang w:val="en-GB"/>
              </w:rPr>
              <w:t xml:space="preserve">Italy, 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c48b48d1-6b01-4806-881b-dbfdb93186d1"]},{"id":"ITEM-2","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2","issue":"3-4","issued":{"date-parts":[["2000"]]},"page":"429-434","title":"Airborne fungal spores in dust present in archives: Proposal for a detection method, new for archival materials","type":"article-journal","volume":"16"},"uris":["http://www.mendeley.com/documents/?uuid=7a3cb116-d32e-485d-a73c-4e32d928396c"]},{"id":"ITEM-3","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3","issue":"3","issued":{"date-parts":[["2015"]]},"page":"389-401","title":"Assessment of microbiological contamination in the work environments of museums, archives and libraries","type":"article-journal","volume":"31"},"uris":["http://www.mendeley.com/documents/?uuid=787ec923-8449-41a1-926e-3abc447246d4"]}],"mendeley":{"formattedCitation":"[10,18,19]","plainTextFormattedCitation":"[10,18,19]","previouslyFormattedCitation":"(Maggi et al. 2000; Zielińska-Jankiewicz et al. 2008;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18,19]</w:t>
            </w:r>
            <w:r w:rsidRPr="005242C1">
              <w:rPr>
                <w:sz w:val="18"/>
                <w:szCs w:val="18"/>
                <w:lang w:val="en-GB"/>
              </w:rPr>
              <w:fldChar w:fldCharType="end"/>
            </w:r>
          </w:p>
        </w:tc>
        <w:tc>
          <w:tcPr>
            <w:tcW w:w="3392" w:type="dxa"/>
            <w:shd w:val="clear" w:color="auto" w:fill="auto"/>
            <w:vAlign w:val="center"/>
          </w:tcPr>
          <w:p w14:paraId="67575E89" w14:textId="10B1A373" w:rsidR="00674FB2" w:rsidRPr="005242C1" w:rsidRDefault="00674FB2" w:rsidP="00D85868">
            <w:pPr>
              <w:spacing w:line="276" w:lineRule="auto"/>
              <w:jc w:val="center"/>
              <w:rPr>
                <w:sz w:val="18"/>
                <w:szCs w:val="18"/>
                <w:lang w:val="en-GB"/>
              </w:rPr>
            </w:pPr>
            <w:r w:rsidRPr="005242C1">
              <w:rPr>
                <w:sz w:val="18"/>
                <w:szCs w:val="18"/>
                <w:lang w:val="en-GB"/>
              </w:rPr>
              <w:t xml:space="preserve">Italy, Poland </w:t>
            </w:r>
            <w:r w:rsidRPr="005242C1">
              <w:rPr>
                <w:sz w:val="18"/>
                <w:szCs w:val="18"/>
                <w:lang w:val="en-GB"/>
              </w:rPr>
              <w:fldChar w:fldCharType="begin" w:fldLock="1"/>
            </w:r>
            <w:r w:rsidR="00B056A6">
              <w:rPr>
                <w:sz w:val="18"/>
                <w:szCs w:val="18"/>
                <w:lang w:val="en-GB"/>
              </w:rPr>
              <w:instrText>ADDIN CSL_CITATION {"citationItems":[{"id":"ITEM-1","itemData":{"author":[{"dropping-particle":"","family":"Zerek","given":"Bogdan Filip","non-dropping-particle":"","parse-names":false,"suffix":""}],"id":"ITEM-1","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8,51]","plainTextFormattedCitation":"[48,51]","previouslyFormattedCitation":"(Zerek 2003; Zotti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8,51]</w:t>
            </w:r>
            <w:r w:rsidRPr="005242C1">
              <w:rPr>
                <w:sz w:val="18"/>
                <w:szCs w:val="18"/>
                <w:lang w:val="en-GB"/>
              </w:rPr>
              <w:fldChar w:fldCharType="end"/>
            </w:r>
          </w:p>
        </w:tc>
      </w:tr>
      <w:tr w:rsidR="00674FB2" w:rsidRPr="00B056A6" w14:paraId="62F4496B" w14:textId="77777777" w:rsidTr="0038188C">
        <w:trPr>
          <w:trHeight w:val="397"/>
        </w:trPr>
        <w:tc>
          <w:tcPr>
            <w:tcW w:w="4395" w:type="dxa"/>
            <w:shd w:val="clear" w:color="auto" w:fill="auto"/>
            <w:vAlign w:val="center"/>
          </w:tcPr>
          <w:p w14:paraId="67FE1C42" w14:textId="7CD4A2B6" w:rsidR="00674FB2" w:rsidRPr="00DD1D34" w:rsidRDefault="00674FB2" w:rsidP="00674FB2">
            <w:pPr>
              <w:spacing w:line="276" w:lineRule="auto"/>
              <w:rPr>
                <w:b/>
                <w:i/>
                <w:iCs/>
                <w:sz w:val="18"/>
                <w:szCs w:val="18"/>
                <w:lang w:val="en-GB"/>
              </w:rPr>
            </w:pPr>
            <w:r w:rsidRPr="00CA756F">
              <w:rPr>
                <w:b/>
                <w:i/>
                <w:iCs/>
                <w:sz w:val="18"/>
                <w:szCs w:val="18"/>
                <w:lang w:val="en-GB"/>
              </w:rPr>
              <w:t xml:space="preserve">Pallidocercospora </w:t>
            </w:r>
            <w:r>
              <w:rPr>
                <w:b/>
                <w:iCs/>
                <w:sz w:val="18"/>
                <w:szCs w:val="18"/>
                <w:lang w:val="en-GB"/>
              </w:rPr>
              <w:t xml:space="preserve">sp. </w:t>
            </w:r>
            <w:r w:rsidRPr="00CA756F">
              <w:rPr>
                <w:iCs/>
                <w:sz w:val="18"/>
                <w:szCs w:val="18"/>
                <w:lang w:val="en-GB"/>
              </w:rPr>
              <w:t>Crous</w:t>
            </w:r>
          </w:p>
        </w:tc>
        <w:tc>
          <w:tcPr>
            <w:tcW w:w="3391" w:type="dxa"/>
            <w:vAlign w:val="center"/>
          </w:tcPr>
          <w:p w14:paraId="1A8F0338" w14:textId="202C986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B7B3CC1" w14:textId="69DF74B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1D6A7E8" w14:textId="322FAEA4"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27A70B7E" w14:textId="77777777" w:rsidTr="0038188C">
        <w:trPr>
          <w:trHeight w:val="397"/>
        </w:trPr>
        <w:tc>
          <w:tcPr>
            <w:tcW w:w="4395" w:type="dxa"/>
            <w:shd w:val="clear" w:color="auto" w:fill="auto"/>
            <w:vAlign w:val="center"/>
          </w:tcPr>
          <w:p w14:paraId="237293D1" w14:textId="56683E15" w:rsidR="00674FB2" w:rsidRPr="006F7CF1" w:rsidRDefault="00674FB2" w:rsidP="00674FB2">
            <w:pPr>
              <w:spacing w:line="276" w:lineRule="auto"/>
              <w:rPr>
                <w:iCs/>
                <w:sz w:val="18"/>
                <w:szCs w:val="18"/>
                <w:lang w:val="en-GB"/>
              </w:rPr>
            </w:pPr>
            <w:r w:rsidRPr="005121D0">
              <w:rPr>
                <w:b/>
                <w:i/>
                <w:iCs/>
                <w:sz w:val="18"/>
                <w:szCs w:val="18"/>
                <w:lang w:val="en-GB"/>
              </w:rPr>
              <w:t>Panaeolus</w:t>
            </w:r>
            <w:r>
              <w:rPr>
                <w:b/>
                <w:i/>
                <w:iCs/>
                <w:sz w:val="18"/>
                <w:szCs w:val="18"/>
                <w:lang w:val="en-GB"/>
              </w:rPr>
              <w:t xml:space="preserve"> </w:t>
            </w:r>
            <w:r>
              <w:rPr>
                <w:b/>
                <w:iCs/>
                <w:sz w:val="18"/>
                <w:szCs w:val="18"/>
                <w:lang w:val="en-GB"/>
              </w:rPr>
              <w:t>sp.</w:t>
            </w:r>
            <w:r>
              <w:t xml:space="preserve"> </w:t>
            </w:r>
            <w:r w:rsidRPr="006F7CF1">
              <w:rPr>
                <w:iCs/>
                <w:sz w:val="18"/>
                <w:szCs w:val="18"/>
                <w:lang w:val="en-GB"/>
              </w:rPr>
              <w:t>(Fr.) Quél.</w:t>
            </w:r>
          </w:p>
        </w:tc>
        <w:tc>
          <w:tcPr>
            <w:tcW w:w="3391" w:type="dxa"/>
            <w:vAlign w:val="center"/>
          </w:tcPr>
          <w:p w14:paraId="7D9D87BF" w14:textId="3E42323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F6DADE3" w14:textId="0C8D9CC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DB4AEE9" w14:textId="743BD772"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6E26FE40" w14:textId="77777777" w:rsidTr="0038188C">
        <w:trPr>
          <w:trHeight w:val="397"/>
        </w:trPr>
        <w:tc>
          <w:tcPr>
            <w:tcW w:w="4395" w:type="dxa"/>
            <w:shd w:val="clear" w:color="auto" w:fill="auto"/>
            <w:vAlign w:val="center"/>
          </w:tcPr>
          <w:p w14:paraId="646A2158" w14:textId="129BF20F" w:rsidR="00674FB2" w:rsidRPr="005121D0" w:rsidRDefault="00674FB2" w:rsidP="00674FB2">
            <w:pPr>
              <w:spacing w:line="276" w:lineRule="auto"/>
              <w:rPr>
                <w:b/>
                <w:i/>
                <w:iCs/>
                <w:sz w:val="18"/>
                <w:szCs w:val="18"/>
                <w:lang w:val="en-GB"/>
              </w:rPr>
            </w:pPr>
            <w:r w:rsidRPr="00CA07D7">
              <w:rPr>
                <w:b/>
                <w:i/>
                <w:iCs/>
                <w:sz w:val="18"/>
                <w:szCs w:val="18"/>
                <w:lang w:val="en-GB"/>
              </w:rPr>
              <w:t xml:space="preserve">Panellus </w:t>
            </w:r>
            <w:r w:rsidRPr="00CA07D7">
              <w:rPr>
                <w:b/>
                <w:iCs/>
                <w:sz w:val="18"/>
                <w:szCs w:val="18"/>
                <w:lang w:val="en-GB"/>
              </w:rPr>
              <w:t>sp</w:t>
            </w:r>
            <w:r>
              <w:rPr>
                <w:b/>
                <w:i/>
                <w:iCs/>
                <w:sz w:val="18"/>
                <w:szCs w:val="18"/>
                <w:lang w:val="en-GB"/>
              </w:rPr>
              <w:t xml:space="preserve">. </w:t>
            </w:r>
            <w:r w:rsidRPr="00CA07D7">
              <w:rPr>
                <w:iCs/>
                <w:sz w:val="18"/>
                <w:szCs w:val="18"/>
                <w:lang w:val="en-GB"/>
              </w:rPr>
              <w:t>P. Karst.</w:t>
            </w:r>
          </w:p>
        </w:tc>
        <w:tc>
          <w:tcPr>
            <w:tcW w:w="3391" w:type="dxa"/>
            <w:vAlign w:val="center"/>
          </w:tcPr>
          <w:p w14:paraId="568E278D" w14:textId="7291DF3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6902C5C" w14:textId="612DAAE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4027AA0" w14:textId="6091366E"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0A6245" w14:paraId="5E1F16DD" w14:textId="77777777" w:rsidTr="0038188C">
        <w:trPr>
          <w:trHeight w:val="397"/>
        </w:trPr>
        <w:tc>
          <w:tcPr>
            <w:tcW w:w="4395" w:type="dxa"/>
            <w:shd w:val="clear" w:color="auto" w:fill="auto"/>
            <w:vAlign w:val="center"/>
          </w:tcPr>
          <w:p w14:paraId="7126DD44" w14:textId="3A228C00" w:rsidR="00674FB2" w:rsidRPr="000570BF" w:rsidRDefault="00674FB2" w:rsidP="00674FB2">
            <w:pPr>
              <w:spacing w:line="276" w:lineRule="auto"/>
              <w:rPr>
                <w:iCs/>
                <w:sz w:val="18"/>
                <w:szCs w:val="18"/>
                <w:lang w:val="en-GB"/>
              </w:rPr>
            </w:pPr>
            <w:r>
              <w:rPr>
                <w:b/>
                <w:i/>
                <w:iCs/>
                <w:sz w:val="18"/>
                <w:szCs w:val="18"/>
                <w:lang w:val="en-GB"/>
              </w:rPr>
              <w:t xml:space="preserve">Papularia </w:t>
            </w:r>
            <w:r>
              <w:rPr>
                <w:b/>
                <w:iCs/>
                <w:sz w:val="18"/>
                <w:szCs w:val="18"/>
                <w:lang w:val="en-GB"/>
              </w:rPr>
              <w:t xml:space="preserve">sp. </w:t>
            </w:r>
            <w:r>
              <w:rPr>
                <w:iCs/>
                <w:sz w:val="18"/>
                <w:szCs w:val="18"/>
                <w:lang w:val="en-GB"/>
              </w:rPr>
              <w:t>Fr.</w:t>
            </w:r>
          </w:p>
        </w:tc>
        <w:tc>
          <w:tcPr>
            <w:tcW w:w="3391" w:type="dxa"/>
            <w:vAlign w:val="center"/>
          </w:tcPr>
          <w:p w14:paraId="7B0365E5" w14:textId="0717E9C6" w:rsidR="00674FB2" w:rsidRPr="005242C1" w:rsidRDefault="00674FB2" w:rsidP="00D85868">
            <w:pPr>
              <w:spacing w:line="276" w:lineRule="auto"/>
              <w:jc w:val="center"/>
              <w:rPr>
                <w:sz w:val="18"/>
                <w:szCs w:val="18"/>
              </w:rPr>
            </w:pPr>
            <w:r w:rsidRPr="005242C1">
              <w:rPr>
                <w:sz w:val="18"/>
                <w:szCs w:val="18"/>
              </w:rPr>
              <w:t xml:space="preserve">Colombia </w:t>
            </w:r>
            <w:r w:rsidRPr="005242C1">
              <w:rPr>
                <w:sz w:val="18"/>
                <w:szCs w:val="18"/>
                <w:lang w:val="en-GB"/>
              </w:rPr>
              <w:fldChar w:fldCharType="begin" w:fldLock="1"/>
            </w:r>
            <w:r w:rsidR="00B056A6">
              <w:rPr>
                <w:sz w:val="18"/>
                <w:szCs w:val="18"/>
              </w:rPr>
              <w:instrText>ADDIN CSL_CITATION {"citationItems":[{"id":"ITEM-1","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issue":"3","issued":{"date-parts":[["2015"]]},"page":"537-547","title":"Determinación y comparación aerobiológica en tres archivos de la empresa de energía de Boyacá, Tunja (Colombia)","type":"article-journal","volume":"31"},"uris":["http://www.mendeley.com/documents/?uuid=fbe0ce50-63cf-4dfe-9366-1abb83378c6d"]}],"mendeley":{"formattedCitation":"[9]","plainTextFormattedCitation":"[9]","previouslyFormattedCitation":"(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w:t>
            </w:r>
            <w:r w:rsidRPr="005242C1">
              <w:rPr>
                <w:sz w:val="18"/>
                <w:szCs w:val="18"/>
                <w:lang w:val="en-GB"/>
              </w:rPr>
              <w:fldChar w:fldCharType="end"/>
            </w:r>
          </w:p>
        </w:tc>
        <w:tc>
          <w:tcPr>
            <w:tcW w:w="3392" w:type="dxa"/>
            <w:vAlign w:val="center"/>
          </w:tcPr>
          <w:p w14:paraId="4C690D7C" w14:textId="5330F234"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75371B4C" w14:textId="17C88AC3" w:rsidR="00674FB2" w:rsidRPr="005242C1" w:rsidRDefault="00674FB2" w:rsidP="00674FB2">
            <w:pPr>
              <w:spacing w:line="276" w:lineRule="auto"/>
              <w:jc w:val="center"/>
              <w:rPr>
                <w:sz w:val="18"/>
                <w:szCs w:val="18"/>
              </w:rPr>
            </w:pPr>
            <w:r w:rsidRPr="005242C1">
              <w:rPr>
                <w:sz w:val="18"/>
                <w:szCs w:val="18"/>
              </w:rPr>
              <w:t>-</w:t>
            </w:r>
          </w:p>
        </w:tc>
      </w:tr>
      <w:tr w:rsidR="00674FB2" w:rsidRPr="00C7294F" w14:paraId="22D82EC9" w14:textId="77777777" w:rsidTr="0038188C">
        <w:trPr>
          <w:trHeight w:val="397"/>
        </w:trPr>
        <w:tc>
          <w:tcPr>
            <w:tcW w:w="4395" w:type="dxa"/>
            <w:shd w:val="clear" w:color="auto" w:fill="auto"/>
            <w:vAlign w:val="center"/>
          </w:tcPr>
          <w:p w14:paraId="52DA30BF" w14:textId="61D18C71" w:rsidR="00674FB2" w:rsidRPr="00DD1D34" w:rsidRDefault="00674FB2" w:rsidP="00674FB2">
            <w:pPr>
              <w:spacing w:line="276" w:lineRule="auto"/>
              <w:rPr>
                <w:b/>
                <w:i/>
                <w:iCs/>
                <w:sz w:val="18"/>
                <w:szCs w:val="18"/>
                <w:lang w:val="en-GB"/>
              </w:rPr>
            </w:pPr>
            <w:r w:rsidRPr="00C7294F">
              <w:rPr>
                <w:b/>
                <w:i/>
                <w:iCs/>
                <w:sz w:val="18"/>
                <w:szCs w:val="18"/>
                <w:lang w:val="en-GB"/>
              </w:rPr>
              <w:t>Paraconiothyrium fuckelii</w:t>
            </w:r>
            <w:r w:rsidRPr="00C7294F">
              <w:rPr>
                <w:iCs/>
                <w:sz w:val="18"/>
                <w:szCs w:val="18"/>
                <w:lang w:val="en-GB"/>
              </w:rPr>
              <w:t xml:space="preserve"> (Sacc.) Verkley &amp; Gruyter</w:t>
            </w:r>
          </w:p>
        </w:tc>
        <w:tc>
          <w:tcPr>
            <w:tcW w:w="3391" w:type="dxa"/>
            <w:vAlign w:val="center"/>
          </w:tcPr>
          <w:p w14:paraId="178CE52F" w14:textId="20DDA69B"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1340EEBB" w14:textId="0757686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D132751" w14:textId="3F4C204A"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0D79D149" w14:textId="77777777" w:rsidTr="0038188C">
        <w:trPr>
          <w:trHeight w:val="397"/>
        </w:trPr>
        <w:tc>
          <w:tcPr>
            <w:tcW w:w="4395" w:type="dxa"/>
            <w:shd w:val="clear" w:color="auto" w:fill="auto"/>
            <w:vAlign w:val="center"/>
          </w:tcPr>
          <w:p w14:paraId="15311C05" w14:textId="014A1CB3" w:rsidR="00674FB2" w:rsidRPr="00C7294F" w:rsidRDefault="00674FB2" w:rsidP="00674FB2">
            <w:pPr>
              <w:spacing w:line="276" w:lineRule="auto"/>
              <w:rPr>
                <w:b/>
                <w:i/>
                <w:iCs/>
                <w:sz w:val="18"/>
                <w:szCs w:val="18"/>
                <w:lang w:val="en-GB"/>
              </w:rPr>
            </w:pPr>
            <w:r w:rsidRPr="00ED322B">
              <w:rPr>
                <w:b/>
                <w:i/>
                <w:iCs/>
                <w:sz w:val="18"/>
                <w:szCs w:val="18"/>
                <w:lang w:val="en-GB"/>
              </w:rPr>
              <w:t xml:space="preserve">Paramyrothecium roridum </w:t>
            </w:r>
            <w:r w:rsidRPr="00ED322B">
              <w:rPr>
                <w:iCs/>
                <w:sz w:val="18"/>
                <w:szCs w:val="18"/>
                <w:lang w:val="en-GB"/>
              </w:rPr>
              <w:t>(Tode) L. Lombard &amp; Crous</w:t>
            </w:r>
          </w:p>
        </w:tc>
        <w:tc>
          <w:tcPr>
            <w:tcW w:w="3391" w:type="dxa"/>
            <w:vAlign w:val="center"/>
          </w:tcPr>
          <w:p w14:paraId="180C9FBF" w14:textId="441F8C9D" w:rsidR="00674FB2" w:rsidRPr="005242C1" w:rsidRDefault="00674FB2" w:rsidP="00D85868">
            <w:pPr>
              <w:spacing w:line="276" w:lineRule="auto"/>
              <w:jc w:val="center"/>
              <w:rPr>
                <w:sz w:val="18"/>
                <w:szCs w:val="18"/>
                <w:lang w:val="en-GB"/>
              </w:rPr>
            </w:pPr>
            <w:r w:rsidRPr="005242C1">
              <w:rPr>
                <w:sz w:val="18"/>
                <w:szCs w:val="18"/>
                <w:lang w:val="en-GB"/>
              </w:rPr>
              <w:t xml:space="preserve">Italy, Spain </w:t>
            </w:r>
            <w:r w:rsidRPr="005242C1">
              <w:rPr>
                <w:sz w:val="18"/>
                <w:szCs w:val="18"/>
                <w:lang w:val="en-GB"/>
              </w:rPr>
              <w:fldChar w:fldCharType="begin" w:fldLock="1"/>
            </w:r>
            <w:r w:rsidR="00B056A6">
              <w:rPr>
                <w:sz w:val="18"/>
                <w:szCs w:val="18"/>
                <w:lang w:val="en-GB"/>
              </w:rPr>
              <w:instrText>ADDIN CSL_CITATION {"citationItems":[{"id":"ITEM-1","itemData":{"author":[{"dropping-particle":"","family":"Valentin","given":"Nieves","non-dropping-particle":"","parse-names":false,"suffix":""}],"container-title":"Experts’ Roundtable on Sustainable Climate Management Strategies","editor":[{"dropping-particle":"","family":"Boersma","given":"Foekje","non-dropping-particle":"","parse-names":false,"suffix":""}],"id":"ITEM-1","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3fec79cc-9286-4620-a9a1-9cc4a703af01"]},{"id":"ITEM-2","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2","issue":"1","issued":{"date-parts":[["2008"]]},"page":"60-69","title":"Analysis of the potential fungal biodeteriogen effects in the “Doctorate Library” of the University of Perugia, Italy","type":"article-journal","volume":"47"},"uris":["http://www.mendeley.com/documents/?uuid=7f3fbec3-36f2-4b48-9a37-94ab1f36b34c"]}],"mendeley":{"formattedCitation":"[23,24]","plainTextFormattedCitation":"[23,24]","previouslyFormattedCitation":"(Valentin 2007; Ruga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3,24]</w:t>
            </w:r>
            <w:r w:rsidRPr="005242C1">
              <w:rPr>
                <w:sz w:val="18"/>
                <w:szCs w:val="18"/>
                <w:lang w:val="en-GB"/>
              </w:rPr>
              <w:fldChar w:fldCharType="end"/>
            </w:r>
          </w:p>
        </w:tc>
        <w:tc>
          <w:tcPr>
            <w:tcW w:w="3392" w:type="dxa"/>
            <w:vAlign w:val="center"/>
          </w:tcPr>
          <w:p w14:paraId="37591125" w14:textId="36B9BB92" w:rsidR="00674FB2" w:rsidRPr="005242C1" w:rsidRDefault="00674FB2" w:rsidP="00674FB2">
            <w:pPr>
              <w:spacing w:line="276" w:lineRule="auto"/>
              <w:jc w:val="center"/>
              <w:rPr>
                <w:sz w:val="18"/>
                <w:szCs w:val="18"/>
                <w:lang w:val="en-GB"/>
              </w:rPr>
            </w:pPr>
            <w:r w:rsidRPr="00B056A6">
              <w:rPr>
                <w:sz w:val="18"/>
                <w:szCs w:val="18"/>
                <w:lang w:val="en-GB"/>
              </w:rPr>
              <w:t>-</w:t>
            </w:r>
          </w:p>
        </w:tc>
        <w:tc>
          <w:tcPr>
            <w:tcW w:w="3392" w:type="dxa"/>
            <w:shd w:val="clear" w:color="auto" w:fill="auto"/>
            <w:vAlign w:val="center"/>
          </w:tcPr>
          <w:p w14:paraId="6EF3791A" w14:textId="0E5DA5D6" w:rsidR="00674FB2" w:rsidRPr="005242C1" w:rsidRDefault="00674FB2" w:rsidP="00674FB2">
            <w:pPr>
              <w:spacing w:line="276" w:lineRule="auto"/>
              <w:jc w:val="center"/>
              <w:rPr>
                <w:sz w:val="18"/>
                <w:szCs w:val="18"/>
                <w:lang w:val="en-GB"/>
              </w:rPr>
            </w:pPr>
            <w:r w:rsidRPr="00B056A6">
              <w:rPr>
                <w:sz w:val="18"/>
                <w:szCs w:val="18"/>
                <w:lang w:val="en-GB"/>
              </w:rPr>
              <w:t>-</w:t>
            </w:r>
          </w:p>
        </w:tc>
      </w:tr>
      <w:tr w:rsidR="00674FB2" w:rsidRPr="00B056A6" w14:paraId="3040954C" w14:textId="77777777" w:rsidTr="0038188C">
        <w:trPr>
          <w:trHeight w:val="397"/>
        </w:trPr>
        <w:tc>
          <w:tcPr>
            <w:tcW w:w="4395" w:type="dxa"/>
            <w:shd w:val="clear" w:color="auto" w:fill="auto"/>
            <w:vAlign w:val="center"/>
          </w:tcPr>
          <w:p w14:paraId="619A5143" w14:textId="25661C5D" w:rsidR="00674FB2" w:rsidRPr="006F7CF1" w:rsidRDefault="00674FB2" w:rsidP="00674FB2">
            <w:pPr>
              <w:spacing w:line="276" w:lineRule="auto"/>
              <w:rPr>
                <w:iCs/>
                <w:sz w:val="18"/>
                <w:szCs w:val="18"/>
                <w:lang w:val="en-GB"/>
              </w:rPr>
            </w:pPr>
            <w:r>
              <w:rPr>
                <w:b/>
                <w:i/>
                <w:iCs/>
                <w:sz w:val="18"/>
                <w:szCs w:val="18"/>
                <w:lang w:val="en-GB"/>
              </w:rPr>
              <w:t xml:space="preserve">Parasola </w:t>
            </w:r>
            <w:r>
              <w:rPr>
                <w:b/>
                <w:iCs/>
                <w:sz w:val="18"/>
                <w:szCs w:val="18"/>
                <w:lang w:val="en-GB"/>
              </w:rPr>
              <w:t xml:space="preserve">sp. </w:t>
            </w:r>
            <w:r>
              <w:rPr>
                <w:iCs/>
                <w:sz w:val="18"/>
                <w:szCs w:val="18"/>
                <w:lang w:val="en-GB"/>
              </w:rPr>
              <w:t>Redhead</w:t>
            </w:r>
          </w:p>
        </w:tc>
        <w:tc>
          <w:tcPr>
            <w:tcW w:w="3391" w:type="dxa"/>
            <w:vAlign w:val="center"/>
          </w:tcPr>
          <w:p w14:paraId="782C6A47" w14:textId="1075465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AF6180F" w14:textId="7E174F2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E05D171" w14:textId="08E78A8E"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629A4AEB" w14:textId="77777777" w:rsidTr="0038188C">
        <w:trPr>
          <w:trHeight w:val="397"/>
        </w:trPr>
        <w:tc>
          <w:tcPr>
            <w:tcW w:w="4395" w:type="dxa"/>
            <w:shd w:val="clear" w:color="auto" w:fill="auto"/>
            <w:vAlign w:val="center"/>
          </w:tcPr>
          <w:p w14:paraId="4BB1E4E1" w14:textId="3D95062B" w:rsidR="00674FB2" w:rsidRPr="00FB0429" w:rsidRDefault="00674FB2" w:rsidP="00674FB2">
            <w:pPr>
              <w:spacing w:line="276" w:lineRule="auto"/>
              <w:rPr>
                <w:b/>
                <w:i/>
                <w:iCs/>
                <w:sz w:val="18"/>
                <w:szCs w:val="18"/>
                <w:lang w:val="en-GB"/>
              </w:rPr>
            </w:pPr>
            <w:r w:rsidRPr="00FB0429">
              <w:rPr>
                <w:b/>
                <w:i/>
                <w:iCs/>
                <w:sz w:val="18"/>
                <w:szCs w:val="18"/>
                <w:lang w:val="en-GB"/>
              </w:rPr>
              <w:t xml:space="preserve">Parastagonospora </w:t>
            </w:r>
            <w:r w:rsidRPr="00FB0429">
              <w:rPr>
                <w:b/>
                <w:iCs/>
                <w:sz w:val="18"/>
                <w:szCs w:val="18"/>
                <w:lang w:val="en-GB"/>
              </w:rPr>
              <w:t xml:space="preserve">sp. </w:t>
            </w:r>
            <w:r w:rsidRPr="00FB0429">
              <w:rPr>
                <w:iCs/>
                <w:sz w:val="18"/>
                <w:szCs w:val="18"/>
                <w:lang w:val="en-GB"/>
              </w:rPr>
              <w:t>Quaedvlieg, Verkley &amp; Crous</w:t>
            </w:r>
          </w:p>
        </w:tc>
        <w:tc>
          <w:tcPr>
            <w:tcW w:w="3391" w:type="dxa"/>
            <w:vAlign w:val="center"/>
          </w:tcPr>
          <w:p w14:paraId="02A67BE9" w14:textId="7930200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7EC49E6" w14:textId="4649BF0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EDBD57F" w14:textId="6EB9C1E6"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4DCDF1E0" w14:textId="77777777" w:rsidTr="0038188C">
        <w:trPr>
          <w:trHeight w:val="397"/>
        </w:trPr>
        <w:tc>
          <w:tcPr>
            <w:tcW w:w="4395" w:type="dxa"/>
            <w:shd w:val="clear" w:color="auto" w:fill="auto"/>
            <w:vAlign w:val="center"/>
          </w:tcPr>
          <w:p w14:paraId="76EAA10E" w14:textId="07B0E28A" w:rsidR="00674FB2" w:rsidRPr="00216658" w:rsidRDefault="00674FB2" w:rsidP="00674FB2">
            <w:pPr>
              <w:spacing w:line="276" w:lineRule="auto"/>
              <w:rPr>
                <w:b/>
                <w:i/>
                <w:iCs/>
                <w:sz w:val="18"/>
                <w:szCs w:val="18"/>
              </w:rPr>
            </w:pPr>
            <w:r w:rsidRPr="00F47B56">
              <w:rPr>
                <w:b/>
                <w:i/>
                <w:iCs/>
                <w:sz w:val="18"/>
                <w:szCs w:val="18"/>
              </w:rPr>
              <w:t>Passalora</w:t>
            </w:r>
            <w:r>
              <w:rPr>
                <w:b/>
                <w:i/>
                <w:iCs/>
                <w:sz w:val="18"/>
                <w:szCs w:val="18"/>
              </w:rPr>
              <w:t xml:space="preserve"> </w:t>
            </w:r>
            <w:r>
              <w:rPr>
                <w:b/>
                <w:iCs/>
                <w:sz w:val="18"/>
                <w:szCs w:val="18"/>
              </w:rPr>
              <w:t xml:space="preserve">sp. </w:t>
            </w:r>
            <w:r w:rsidRPr="00F47B56">
              <w:rPr>
                <w:iCs/>
                <w:sz w:val="18"/>
                <w:szCs w:val="18"/>
              </w:rPr>
              <w:t>Fr</w:t>
            </w:r>
            <w:r>
              <w:rPr>
                <w:b/>
                <w:i/>
                <w:iCs/>
                <w:sz w:val="18"/>
                <w:szCs w:val="18"/>
              </w:rPr>
              <w:t>.</w:t>
            </w:r>
          </w:p>
        </w:tc>
        <w:tc>
          <w:tcPr>
            <w:tcW w:w="3391" w:type="dxa"/>
            <w:vAlign w:val="center"/>
          </w:tcPr>
          <w:p w14:paraId="22318F3F" w14:textId="40AD7C7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25132C9" w14:textId="5A8DC9D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0162D1F" w14:textId="2E3D8D5E"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5CD4A126" w14:textId="77777777" w:rsidTr="0038188C">
        <w:trPr>
          <w:trHeight w:val="397"/>
        </w:trPr>
        <w:tc>
          <w:tcPr>
            <w:tcW w:w="4395" w:type="dxa"/>
            <w:shd w:val="clear" w:color="auto" w:fill="auto"/>
            <w:vAlign w:val="center"/>
          </w:tcPr>
          <w:p w14:paraId="421DB225" w14:textId="1B5A7C44" w:rsidR="00674FB2" w:rsidRPr="00683D2A" w:rsidRDefault="00674FB2" w:rsidP="00674FB2">
            <w:pPr>
              <w:spacing w:line="276" w:lineRule="auto"/>
              <w:rPr>
                <w:iCs/>
                <w:sz w:val="18"/>
                <w:szCs w:val="18"/>
              </w:rPr>
            </w:pPr>
            <w:r w:rsidRPr="00683D2A">
              <w:rPr>
                <w:b/>
                <w:i/>
                <w:iCs/>
                <w:sz w:val="18"/>
                <w:szCs w:val="18"/>
              </w:rPr>
              <w:t>Peltigera</w:t>
            </w:r>
            <w:r>
              <w:rPr>
                <w:b/>
                <w:i/>
                <w:iCs/>
                <w:sz w:val="18"/>
                <w:szCs w:val="18"/>
              </w:rPr>
              <w:t xml:space="preserve"> </w:t>
            </w:r>
            <w:r>
              <w:rPr>
                <w:b/>
                <w:iCs/>
                <w:sz w:val="18"/>
                <w:szCs w:val="18"/>
              </w:rPr>
              <w:t xml:space="preserve">sp. </w:t>
            </w:r>
            <w:r>
              <w:rPr>
                <w:iCs/>
                <w:sz w:val="18"/>
                <w:szCs w:val="18"/>
              </w:rPr>
              <w:t>Wild</w:t>
            </w:r>
          </w:p>
        </w:tc>
        <w:tc>
          <w:tcPr>
            <w:tcW w:w="3391" w:type="dxa"/>
            <w:vAlign w:val="center"/>
          </w:tcPr>
          <w:p w14:paraId="08481893" w14:textId="417F875E"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50E37ECA" w14:textId="547904E1"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4283FED9" w14:textId="4C70029A" w:rsidR="00674FB2" w:rsidRPr="005242C1" w:rsidRDefault="00D57A52" w:rsidP="00D85868">
            <w:pPr>
              <w:spacing w:line="276" w:lineRule="auto"/>
              <w:jc w:val="center"/>
              <w:rPr>
                <w:sz w:val="18"/>
                <w:szCs w:val="18"/>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w:instrText>
            </w:r>
            <w:r w:rsidR="00B056A6" w:rsidRPr="00B056A6">
              <w:rPr>
                <w:sz w:val="18"/>
                <w:szCs w:val="18"/>
              </w:rPr>
              <w:instrText>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rPr>
              <w:t>[15]</w:t>
            </w:r>
            <w:r w:rsidR="00674FB2" w:rsidRPr="005242C1">
              <w:rPr>
                <w:sz w:val="18"/>
                <w:szCs w:val="18"/>
              </w:rPr>
              <w:fldChar w:fldCharType="end"/>
            </w:r>
          </w:p>
        </w:tc>
      </w:tr>
      <w:tr w:rsidR="00674FB2" w:rsidRPr="00186A37" w14:paraId="0372DF2D" w14:textId="77777777" w:rsidTr="0038188C">
        <w:trPr>
          <w:trHeight w:val="715"/>
        </w:trPr>
        <w:tc>
          <w:tcPr>
            <w:tcW w:w="4395" w:type="dxa"/>
            <w:shd w:val="clear" w:color="auto" w:fill="auto"/>
            <w:vAlign w:val="center"/>
            <w:hideMark/>
          </w:tcPr>
          <w:p w14:paraId="34103629" w14:textId="77777777" w:rsidR="00674FB2" w:rsidRPr="008B5C37" w:rsidRDefault="00674FB2" w:rsidP="00674FB2">
            <w:pPr>
              <w:spacing w:line="276" w:lineRule="auto"/>
              <w:rPr>
                <w:b/>
                <w:i/>
                <w:iCs/>
                <w:sz w:val="18"/>
                <w:szCs w:val="18"/>
              </w:rPr>
            </w:pPr>
            <w:r w:rsidRPr="008B5C37">
              <w:rPr>
                <w:b/>
                <w:i/>
                <w:iCs/>
                <w:sz w:val="18"/>
                <w:szCs w:val="18"/>
              </w:rPr>
              <w:t xml:space="preserve">Penicillium </w:t>
            </w:r>
            <w:r w:rsidRPr="008B5C37">
              <w:rPr>
                <w:b/>
                <w:iCs/>
                <w:sz w:val="18"/>
                <w:szCs w:val="18"/>
              </w:rPr>
              <w:t>sp.</w:t>
            </w:r>
            <w:r w:rsidRPr="008B5C37">
              <w:rPr>
                <w:b/>
                <w:i/>
                <w:iCs/>
                <w:sz w:val="18"/>
                <w:szCs w:val="18"/>
              </w:rPr>
              <w:t xml:space="preserve"> </w:t>
            </w:r>
            <w:proofErr w:type="gramStart"/>
            <w:r w:rsidRPr="008B5C37">
              <w:rPr>
                <w:sz w:val="18"/>
                <w:szCs w:val="18"/>
              </w:rPr>
              <w:t>Link</w:t>
            </w:r>
            <w:proofErr w:type="gramEnd"/>
          </w:p>
        </w:tc>
        <w:tc>
          <w:tcPr>
            <w:tcW w:w="3391" w:type="dxa"/>
            <w:vAlign w:val="center"/>
          </w:tcPr>
          <w:p w14:paraId="6CFA873A" w14:textId="395308CD" w:rsidR="00674FB2" w:rsidRPr="005242C1" w:rsidRDefault="00674FB2" w:rsidP="00D85868">
            <w:pPr>
              <w:spacing w:line="276" w:lineRule="auto"/>
              <w:jc w:val="center"/>
              <w:rPr>
                <w:sz w:val="18"/>
                <w:szCs w:val="18"/>
              </w:rPr>
            </w:pPr>
            <w:r w:rsidRPr="005242C1">
              <w:rPr>
                <w:sz w:val="18"/>
                <w:szCs w:val="18"/>
              </w:rPr>
              <w:t xml:space="preserve">Argentina, Brazil, Colombia, Cuba, Ethiopia, France, India, Italy, Lithuania, Mexico, Poland, Portugal, Spain </w:t>
            </w:r>
            <w:r w:rsidRPr="005242C1">
              <w:rPr>
                <w:sz w:val="18"/>
                <w:szCs w:val="18"/>
                <w:lang w:val="en-GB"/>
              </w:rPr>
              <w:fldChar w:fldCharType="begin" w:fldLock="1"/>
            </w:r>
            <w:r w:rsidR="00B056A6">
              <w:rPr>
                <w:sz w:val="18"/>
                <w:szCs w:val="18"/>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2","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7d0818c6-84a7-4d38-8792-1fdede3b2ebe"]},{"id":"ITEM-3","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3","issue":"051","issued":{"date-parts":[["2003"]]},"page":"27-34","title":"Hongos ambientales en una biblioteca: un año de estudio","type":"article-journal"},"uris":["http://www.mendeley.com/documents/?uuid=e47a8f41-e665-4013-aecd-1b47d19e3e78","http://www.mendeley.com/documents/?uuid=d73e2b1f-6a25-4f39-94a2-1d24234aab96","http://www.mendeley.com/documents/?uuid=9cd8a4fb-dfc5-46d8-aa01-21545501ae17"]},{"id":"ITEM-4","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4","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3261657e-481a-4354-85b5-75ab3627e996"]},{"id":"ITEM-5","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5","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http://www.mendeley.com/documents/?uuid=b8266066-0864-46fc-ae68-d62f12553a7f"]},{"id":"ITEM-6","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6","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b5a2bd2d-d2d9-421c-a2ab-d4192e9315a6"]},{"id":"ITEM-7","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7","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babebbc5-f762-4fb0-a833-e2a27f01339e"]},{"id":"ITEM-8","itemData":{"author":[{"dropping-particle":"","family":"Valentin","given":"Nieves","non-dropping-particle":"","parse-names":false,"suffix":""}],"container-title":"Experts’ Roundtable on Sustainable Climate Management Strategies","editor":[{"dropping-particle":"","family":"Boersma","given":"Foekje","non-dropping-particle":"","parse-names":false,"suffix":""}],"id":"ITEM-8","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d4916342-d3ee-420d-9dbe-b781bdc20052"]},{"id":"ITEM-9","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9","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a938560d-96c8-4819-82b3-5a033db0e7b5"]},{"id":"ITEM-10","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0","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04c54826-6913-4695-9389-d98fd2629260"]},{"id":"ITEM-11","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11","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b632de82-b2bf-44ec-a43d-82a5c7b91eea"]},{"id":"ITEM-12","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12","issued":{"date-parts":[["2013","4"]]},"page":"36-41","publisher":"Elsevier Ltd","title":"Characterization of an airborne microbial community: A case study in the archive of the University of Coimbra, Portugal","type":"article-journal","volume":"79"},"uris":["http://www.mendeley.com/documents/?uuid=072273d1-463f-4da5-8b82-54b0358ad20c"]},{"id":"ITEM-13","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13","issue":"1","issued":{"date-parts":[["2008"]]},"page":"60-69","title":"Analysis of the potential fungal biodeteriogen effects in the “Doctorate Library” of the University of Perugia, Italy","type":"article-journal","volume":"47"},"uris":["http://www.mendeley.com/documents/?uuid=7f3fbec3-36f2-4b48-9a37-94ab1f36b34c"]},{"id":"ITEM-14","itemData":{"DOI":"10.12980/APJTB.4.2014C807","ISBN":"1230-1485","ISSN":"22211691","PMID":"25183103","abstract":"OBJECTIVE: To evaluate the concentration of bacteria and fungi in the indoor environment of Jimma University libraries, so as to estimate the health hazard and to create standards for indoor air quality control.\\n\\nMETHODS: The microbial quality of indoor air of eight libraries of Jimma University was determined. The settle plate method using open Petri-dishes containing different culture media was employed to collect sample twice daily. Isolates were identified according to standard methods.\\n\\nRESULTS: The concentrations of bacteria and fungi aerosols in the indoor environment of the university libraries ranged between 367-2595 CFU/m(3). According to the sanitary standards classification of European Commission, almost all the libraries indoor air of Jimma University was heavily contaminated with bacteria and fungi. In spite of their major source difference, the average fungi density found in the indoor air of libraries did appear to follow the same trend with bacterial density (P=0.001). The bacteria isolates included Micrococcus sp., Staphylococcus aureus, Streptococcus pyogenes, Bacillus sp. and Neisseria sp. while Cladosporium sp., Alternaria sp., Penicillium sp. and Aspergillus sp. were the most isolated fungi.\\n\\nCONCLUSIONS: The indoor air of all libraries were in the range above highly contaminated according to European Commission classification and the most isolates are considered as potential candidates involved in the establishment of sick building syndromes and often associated with clinical manifestations like allergy, rhinitis, asthma and conjunctivitis. Thus, attention must be given to control those environmental factors which favor the growth and multiplication of microbes in indoor environment of libraries to safeguard the health of users and workers.","author":[{"dropping-particle":"","family":"Hayleeyesus","given":"Samuel Fekadu","non-dropping-particle":"","parse-names":false,"suffix":""},{"dropping-particle":"","family":"Manaye","given":"Abayneh Melaku","non-dropping-particle":"","parse-names":false,"suffix":""}],"container-title":"Asian Pacific Journal of Tropical Biomedicine","id":"ITEM-14","issue":"Suppl 1","issued":{"date-parts":[["2014"]]},"page":"S312-S317","title":"Microbiological Quality of Indoor Air in University Libraries","type":"article-journal","volume":"4"},"uris":["http://www.mendeley.com/documents/?uuid=62b14ff3-2f54-4120-9926-13e69c09b7b2"]},{"id":"ITEM-15","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5","issue":"NE-1","issued":{"date-parts":[["2015"]]},"page":"32-38","title":"Aislamiento de hongos alergenos en una biblioteca universitaria","type":"article-journal","volume":"25"},"uris":["http://www.mendeley.com/documents/?uuid=c3aba17e-d5ac-4a96-a574-2fd9f39e6a2b"]},{"id":"ITEM-16","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16","issue":"5","issued":{"date-parts":[["2011"]]},"page":"479-485","title":"Incidence of deteriorating fungi in the air inside the college libraries of Wardha city","type":"article-journal","volume":"3"},"uris":["http://www.mendeley.com/documents/?uuid=8692a84a-b597-4ca6-b771-54ecb781d600"]},{"id":"ITEM-17","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7","issue":"6","issued":{"date-parts":[["2012"]]},"page":"514-522","title":"Microbiological evaluation of ten French archives and link to occupational symptoms","type":"article-journal","volume":"22"},"uris":["http://www.mendeley.com/documents/?uuid=ad1b6379-d0a5-4fad-b432-47f195777d07"]},{"id":"ITEM-18","itemData":{"DOI":"10.13189/eer.2016.040504","ISSN":"2331-625X","abstract":"Cultural heritage constitutive materials can provide excellent substrates for microbial colonization, highly influenced by thermo-hygrometric parameters. In cultural heritage-related environments, a detrimental microbial load may be present both on manufacts surface and in the aerosol. In this study, bacterial and fungal colonisation has been investigated in three Sicilian confined environments (archive, cave and hypogea), each with peculiar structures and different thermo-hygrometric parameters. Particular attention has been paid to microorganisms able to induce artifacts biodeterioration and to release biological particles in the aerosol (spores, cellular debrides, toxins and allergens) potentially dangerous for the human health (visitors/users). Results provided information on the composition of the biological consortia, highlighting also the symbiotic relationships between micro (cyanobacteria, bacteria and fungi) and macro-organisms (plants, bryophyte and insects). The results of this integrated approach, including molecular biology techniques, are essential for a complete understanding of both microbial colonization of the cultural objects and the potential relationship with illness to human.","author":[{"dropping-particle":"Di","family":"Carlo","given":"Enza","non-dropping-particle":"","parse-names":false,"suffix":""},{"dropping-particle":"","family":"Chisesi","given":"Rosa","non-dropping-particle":"","parse-names":false,"suffix":""},{"dropping-particle":"","family":"Barresi","given":"Giovanna","non-dropping-particle":"","parse-names":false,"suffix":""},{"dropping-particle":"","family":"Barbaro","given":"Salvatore","non-dropping-particle":"","parse-names":false,"suffix":""},{"dropping-particle":"","family":"Lombardo","given":"Giovanna","non-dropping-particle":"","parse-names":false,"suffix":""},{"dropping-particle":"","family":"Rotolo","given":"Valentina","non-dropping-particle":"","parse-names":false,"suffix":""},{"dropping-particle":"","family":"Sebastianelli","given":"Mauro","non-dropping-particle":"","parse-names":false,"suffix":""},{"dropping-particle":"","family":"Travagliato","given":"Giovanni","non-dropping-particle":"","parse-names":false,"suffix":""},{"dropping-particle":"","family":"Palla","given":"Franco","non-dropping-particle":"","parse-names":false,"suffix":""}],"container-title":"Environment and Ecology Research","id":"ITEM-18","issue":"5","issued":{"date-parts":[["2016"]]},"page":"257-264","title":"Fungi and Bacteria in Indoor Cultural Heritage Environments: Microbial-related Risks for Artworks and Human Health","type":"article-journal","volume":"4"},"uris":["http://www.mendeley.com/documents/?uuid=99fd3e79-7b48-4571-907e-c67196f3e941"]},{"id":"ITEM-19","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9","issue":"3","issued":{"date-parts":[["2015"]]},"page":"537-547","title":"Determinación y comparación aerobiológica en tres archivos de la empresa de energía de Boyacá, Tunja (Colombia)","type":"article-journal","volume":"31"},"uris":["http://www.mendeley.com/documents/?uuid=fbe0ce50-63cf-4dfe-9366-1abb83378c6d"]},{"id":"ITEM-20","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20","issue":"1","issued":{"date-parts":[["2017"]]},"page":"40-51","title":"Viable allergenic fungi in a documentary deposit of the National Archive of Cuba","type":"article-journal","volume":"64"},"uris":["http://www.mendeley.com/documents/?uuid=6fcc44b8-43ab-4861-9311-4bf20f85012b"]},{"id":"ITEM-21","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21","issue":"4","issued":{"date-parts":[["2016"]]},"page":"3747-3757","title":"Airborne microorganisms cultivable on naturally ventilated document repositories of the National Archive of Cuba","type":"article-journal","volume":"23"},"uris":["http://www.mendeley.com/documents/?uuid=8146f5bf-1759-418d-9d95-f4bb571d4b70"]},{"id":"ITEM-22","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22","issue":"4","issued":{"date-parts":[["2014"]]},"page":"42-47","title":"Comparative aeromycological study of three libraries in Kamptee","type":"article-journal","volume":"2"},"uris":["http://www.mendeley.com/documents/?uuid=29415398-1d36-4079-a66f-95d5e1a90882"]}],"mendeley":{"formattedCitation":"[2,3,21–29,31,4,32,33,5–9,17,18]","plainTextFormattedCitation":"[2,3,21–29,31,4,32,33,5–9,17,18]","previouslyFormattedCitation":"(Gambale et al. 1993; Bueno et al. 2003; Lugauskas &amp; Krikstaponis 2004; Aira et al. 2007; Valentin 2007; Ruga et al. 2008; Wlazło et al. 2008; Zielińska-Jankiewicz et al. 2008; Dalal et al. 2011; Harkawy et al. 2011; Borrego et al. 2012; Roussel et al. 2012; Nunes et al. 2013; Hayleeyesus &amp; Manaye 2014; Pinheiro 2014; Thaware et al. 2014; Hernández-Velandia &amp; Lizarazo-Forero 2015; Pinheiro 2015; Zárate et al. 2015; Borrego &amp; Perdomo 2016; Carlo et al. 2016;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3,21–29,31,4,32,33,5–9,17,18]</w:t>
            </w:r>
            <w:r w:rsidRPr="005242C1">
              <w:rPr>
                <w:sz w:val="18"/>
                <w:szCs w:val="18"/>
                <w:lang w:val="en-GB"/>
              </w:rPr>
              <w:fldChar w:fldCharType="end"/>
            </w:r>
            <w:r w:rsidRPr="005242C1">
              <w:rPr>
                <w:sz w:val="18"/>
                <w:szCs w:val="18"/>
              </w:rPr>
              <w:t xml:space="preserve"> </w:t>
            </w:r>
          </w:p>
        </w:tc>
        <w:tc>
          <w:tcPr>
            <w:tcW w:w="3392" w:type="dxa"/>
            <w:vAlign w:val="center"/>
          </w:tcPr>
          <w:p w14:paraId="6222AF15" w14:textId="4A591F25" w:rsidR="00D025D8" w:rsidRPr="005242C1" w:rsidRDefault="00674FB2" w:rsidP="00D85868">
            <w:pPr>
              <w:spacing w:line="276" w:lineRule="auto"/>
              <w:jc w:val="center"/>
              <w:rPr>
                <w:sz w:val="18"/>
                <w:szCs w:val="18"/>
              </w:rPr>
            </w:pPr>
            <w:r w:rsidRPr="005242C1">
              <w:rPr>
                <w:sz w:val="18"/>
                <w:szCs w:val="18"/>
              </w:rPr>
              <w:t xml:space="preserve">Cuba, </w:t>
            </w:r>
            <w:r w:rsidR="00D025D8" w:rsidRPr="005242C1">
              <w:rPr>
                <w:sz w:val="18"/>
                <w:szCs w:val="18"/>
              </w:rPr>
              <w:t xml:space="preserve">France, </w:t>
            </w:r>
            <w:r w:rsidRPr="005242C1">
              <w:rPr>
                <w:sz w:val="18"/>
                <w:szCs w:val="18"/>
              </w:rPr>
              <w:t xml:space="preserve">Italy, Poland, Portugal </w:t>
            </w:r>
            <w:r w:rsidRPr="005242C1">
              <w:rPr>
                <w:sz w:val="18"/>
                <w:szCs w:val="18"/>
                <w:lang w:val="en-GB"/>
              </w:rPr>
              <w:fldChar w:fldCharType="begin" w:fldLock="1"/>
            </w:r>
            <w:r w:rsidR="00B056A6">
              <w:rPr>
                <w:sz w:val="18"/>
                <w:szCs w:val="18"/>
              </w:rPr>
              <w:instrText>ADDIN CSL_CITATION {"citationItems":[{"id":"ITEM-1","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1","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f4c74c9e-fdd7-4ea6-b6ef-1d6a98d9a1a4"]},{"id":"ITEM-3","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3","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28a6ee99-31a4-4c6a-8221-9db0a2d7e1e9"]},{"id":"ITEM-4","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4","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7b85bd2d-f2c4-4560-bf80-657eb59ec632"]},{"id":"ITEM-5","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5","issue":"3-4","issued":{"date-parts":[["2000"]]},"page":"429-434","title":"Airborne fungal spores in dust present in archives: Proposal for a detection method, new for archival materials","type":"article-journal","volume":"16"},"uris":["http://www.mendeley.com/documents/?uuid=7a3cb116-d32e-485d-a73c-4e32d928396c"]},{"id":"ITEM-6","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6","issued":{"date-parts":[["2017"]]},"page":"205-226","title":"Fungi in Archive Repositories Environments and the Deterioration of the Graphics Documents","type":"article-journal","volume":"11"},"uris":["http://www.mendeley.com/documents/?uuid=0ed884ca-cf7c-4f79-981a-10404f6f58db"]},{"id":"ITEM-7","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7","issue":"6","issued":{"date-parts":[["2012"]]},"page":"514-522","title":"Microbiological evaluation of ten French archives and link to occupational symptoms","type":"article-journal","volume":"22"},"uris":["http://www.mendeley.com/documents/?uuid=ad1b6379-d0a5-4fad-b432-47f195777d07"]}],"mendeley":{"formattedCitation":"[4,5,8,10,18,21,30]","plainTextFormattedCitation":"[4,5,8,10,18,21,30]","previouslyFormattedCitation":"(Maggi et al. 2000; Zielińska-Jankiewicz et al. 2008; Harkawy et al. 2011; Roussel et al. 2012; Pinheiro 2014; Pinheiro 2015;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8,10,18,21,30]</w:t>
            </w:r>
            <w:r w:rsidRPr="005242C1">
              <w:rPr>
                <w:sz w:val="18"/>
                <w:szCs w:val="18"/>
                <w:lang w:val="en-GB"/>
              </w:rPr>
              <w:fldChar w:fldCharType="end"/>
            </w:r>
          </w:p>
        </w:tc>
        <w:tc>
          <w:tcPr>
            <w:tcW w:w="3392" w:type="dxa"/>
            <w:shd w:val="clear" w:color="auto" w:fill="auto"/>
            <w:vAlign w:val="center"/>
          </w:tcPr>
          <w:p w14:paraId="67A3B1F0" w14:textId="67BD4DEC" w:rsidR="00674FB2" w:rsidRPr="005242C1" w:rsidRDefault="00674FB2" w:rsidP="00674FB2">
            <w:pPr>
              <w:spacing w:line="276" w:lineRule="auto"/>
              <w:jc w:val="center"/>
              <w:rPr>
                <w:sz w:val="18"/>
                <w:szCs w:val="18"/>
              </w:rPr>
            </w:pPr>
            <w:r w:rsidRPr="005242C1">
              <w:rPr>
                <w:sz w:val="18"/>
                <w:szCs w:val="18"/>
              </w:rPr>
              <w:t xml:space="preserve">Argentina, Brazil, </w:t>
            </w:r>
            <w:r w:rsidR="00D57A52" w:rsidRPr="005242C1">
              <w:rPr>
                <w:sz w:val="18"/>
                <w:szCs w:val="18"/>
              </w:rPr>
              <w:t>Czech</w:t>
            </w:r>
            <w:r w:rsidRPr="005242C1">
              <w:rPr>
                <w:sz w:val="18"/>
                <w:szCs w:val="18"/>
              </w:rPr>
              <w:t xml:space="preserve"> Republic, Cuba,</w:t>
            </w:r>
          </w:p>
          <w:p w14:paraId="0DEE20F4" w14:textId="501431D5" w:rsidR="00674FB2" w:rsidRPr="005242C1" w:rsidRDefault="00674FB2" w:rsidP="00D85868">
            <w:pPr>
              <w:spacing w:line="276" w:lineRule="auto"/>
              <w:jc w:val="center"/>
              <w:rPr>
                <w:sz w:val="18"/>
                <w:szCs w:val="18"/>
              </w:rPr>
            </w:pPr>
            <w:r w:rsidRPr="005242C1">
              <w:rPr>
                <w:sz w:val="18"/>
                <w:szCs w:val="18"/>
              </w:rPr>
              <w:t xml:space="preserve"> Finland, Greece, Iran, Italy, Japan, Nigeria, Poland, Portugal, USA </w:t>
            </w:r>
            <w:r w:rsidRPr="005242C1">
              <w:rPr>
                <w:sz w:val="18"/>
                <w:szCs w:val="18"/>
                <w:lang w:val="en-GB"/>
              </w:rPr>
              <w:fldChar w:fldCharType="begin" w:fldLock="1"/>
            </w:r>
            <w:r w:rsidR="00B056A6">
              <w:rPr>
                <w:sz w:val="18"/>
                <w:szCs w:val="18"/>
              </w:rPr>
              <w:instrText>ADDIN CSL_CITATION {"citationItems":[{"id":"ITEM-1","itemData":{"author":[{"dropping-particle":"","family":"Bankole","given":"Olubanke M","non-dropping-particle":"","parse-names":false,"suffix":""}],"container-title":"Library Review","id":"ITEM-1","issue":"6","issued":{"date-parts":[["2010"]]},"page":"414-429","title":"A review of biological deterioration of library materials and possible control strategies in the tropics","type":"article-journal","volume":"59"},"uris":["http://www.mendeley.com/documents/?uuid=4c87f1f0-f6e7-4fac-a314-7a8b300b536a","http://www.mendeley.com/documents/?uuid=fbd7538e-250b-4bc9-9e22-7340a26e57c8"]},{"id":"ITEM-2","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2","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0d1a9236-871e-4768-ac79-f8ff14345e0c"]},{"id":"ITEM-3","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3","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http://www.mendeley.com/documents/?uuid=d60d28b7-3bc3-4ba2-8264-604b72ae9763"]},{"id":"ITEM-4","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4","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http://www.mendeley.com/documents/?uuid=fc0b9b33-7804-4f82-852f-239d52044138"]},{"id":"ITEM-5","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5","issue":"3","issued":{"date-parts":[["2006"]]},"page":"420-422","title":"Fungal Contaminations in Historical Manuscripts at Astan Quds Museum Library, Mashhad, Iran","type":"article-journal","volume":"8"},"uris":["http://www.mendeley.com/documents/?uuid=210cd74f-0afc-42a9-af25-58b85ee55591","http://www.mendeley.com/documents/?uuid=236143cc-941e-4d8f-acd0-7a1dfe91b03d","http://www.mendeley.com/documents/?uuid=f369db3a-1bbe-4bd3-95e3-6ea5367fc355"]},{"id":"ITEM-6","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6","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44c04898-eec3-4078-9783-ea59bd85d8fd"]},{"id":"ITEM-7","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7","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http://www.mendeley.com/documents/?uuid=9a3d99d8-8924-41d5-8bc5-832067be050a"]},{"id":"ITEM-8","itemData":{"DOI":"10.1016/j.ibiod.2012.03.011","ISSN":"09648305","author":[{"dropping-particle":"","family":"Montanari","given":"Matteo","non-dropping-particle":"","parse-names":false,"suffix":""},{"dropping-particle":"","family":"Melloni","given":"Valeria","non-dropping-particle":"","parse-names":false,"suffix":""},{"dropping-particle":"","family":"Pinzari","given":"Flavia","non-dropping-particle":"","parse-names":false,"suffix":""},{"dropping-particle":"","family":"Innocenti","given":"Gloria","non-dropping-particle":"","parse-names":false,"suffix":""}],"container-title":"International Biodeterioration &amp; Biodegradation","id":"ITEM-8","issued":{"date-parts":[["2012","11"]]},"page":"83-88","publisher":"Elsevier Ltd","title":"Fungal biodeterioration of historical library materials stored in Compactus movable shelves","type":"article-journal","volume":"75"},"uris":["http://www.mendeley.com/documents/?uuid=4be51913-c712-45a3-a3a6-dcb68f6e69e7","http://www.mendeley.com/documents/?uuid=49db3e19-3a70-42d5-ae67-06d3a428ecea","http://www.mendeley.com/documents/?uuid=cf3e741a-f0a3-4fa8-a8ae-258f16cf6eb8"]},{"id":"ITEM-9","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9","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5438df1d-1967-4972-a3be-8156c48efdee"]},{"id":"ITEM-10","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10","issued":{"date-parts":[["2014"]]},"page":"142-149","title":"Microbial deterioration of tsunami-affected paper-based objects: A case study","type":"article-journal","volume":"88"},"uris":["http://www.mendeley.com/documents/?uuid=b6bbdfcb-6122-4c0d-aba0-7b8133112a16","http://www.mendeley.com/documents/?uuid=3a755677-1849-4738-8682-a08485c51b76","http://www.mendeley.com/documents/?uuid=5fd10595-e3ba-4cdc-8946-cfc61d508684"]},{"id":"ITEM-11","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11","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http://www.mendeley.com/documents/?uuid=f3b31d7e-4fff-4ca8-b2a8-5d744a424d57"]},{"id":"ITEM-12","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2","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id":"ITEM-13","itemData":{"author":[{"dropping-particle":"","family":"Sterflinger","given":"Katja","non-dropping-particle":"","parse-names":false,"suffix":""},{"dropping-particle":"","family":"Engel","given":"Patricia","non-dropping-particle":"","parse-names":false,"suffix":""}],"container-title":"Paper Conservation: Decisions and Compromises / ICOM-CC Graphic Document Working Group – Interim Meeting","editor":[{"dropping-particle":"","family":"Watteeuw","given":"Lieve","non-dropping-particle":"","parse-names":false,"suffix":""},{"dropping-particle":"","family":"Hofmann","given":"Christa","non-dropping-particle":"","parse-names":false,"suffix":""}],"id":"ITEM-13","issued":{"date-parts":[["2013"]]},"page":"109-112","publisher":"ICOM Committee for Conservation","publisher-place":"Vienna","title":"Microorganisms in Books – First Results of the EU Project “Men and Books”","type":"paper-conference"},"uris":["http://www.mendeley.com/documents/?uuid=aea6b069-3990-4a94-a7d3-7d75fe495dc2"]},{"id":"ITEM-14","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4","issue":"December 2017","issued":{"date-parts":[["2018"]]},"page":"1-11","title":"Microbial diversity in biodeteriorated Greek historical documents dating back to the 19th and 20th century: A case study","type":"article-journal","volume":"e00596"},"uris":["http://www.mendeley.com/documents/?uuid=20fbf343-fd93-402e-97dc-378bc39e9500"]},{"id":"ITEM-15","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5","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4,11,57,60,64,67,69,13–15,33,35,38,46,50]","plainTextFormattedCitation":"[4,11,57,60,64,67,69,13–15,33,35,38,46,50]","previouslyFormattedCitation":"(Hyvärinen et al. 2002; Di Bonaventura et al. 2003; Shamsian et al. 2006; da Silva et al. 2006; Mesquita et al. 2009; Michaelsen et al. 2009; Bankole 2010; Michaelsen et al. 2010; Borrego et al. 2012; Montanari et al. 2012; Sterflinger &amp; Engel 2013; Pinheiro 2014; Sato et al. 2014; Karakasidou et al. 2018;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11,57,60,64,67,69,13–15,33,35,38,46,50]</w:t>
            </w:r>
            <w:r w:rsidRPr="005242C1">
              <w:rPr>
                <w:sz w:val="18"/>
                <w:szCs w:val="18"/>
                <w:lang w:val="en-GB"/>
              </w:rPr>
              <w:fldChar w:fldCharType="end"/>
            </w:r>
          </w:p>
        </w:tc>
      </w:tr>
      <w:tr w:rsidR="00674FB2" w:rsidRPr="00081792" w14:paraId="6E45ECF3" w14:textId="77777777" w:rsidTr="0038188C">
        <w:trPr>
          <w:trHeight w:val="397"/>
        </w:trPr>
        <w:tc>
          <w:tcPr>
            <w:tcW w:w="4395" w:type="dxa"/>
            <w:shd w:val="clear" w:color="auto" w:fill="auto"/>
            <w:vAlign w:val="center"/>
            <w:hideMark/>
          </w:tcPr>
          <w:p w14:paraId="68E86D1B" w14:textId="5D98CAD6" w:rsidR="00674FB2" w:rsidRPr="00186A37" w:rsidRDefault="00674FB2" w:rsidP="00674FB2">
            <w:pPr>
              <w:spacing w:line="276" w:lineRule="auto"/>
              <w:rPr>
                <w:b/>
                <w:i/>
                <w:iCs/>
                <w:sz w:val="18"/>
                <w:szCs w:val="18"/>
              </w:rPr>
            </w:pPr>
            <w:r w:rsidRPr="00186A37">
              <w:rPr>
                <w:b/>
                <w:i/>
                <w:iCs/>
                <w:sz w:val="18"/>
                <w:szCs w:val="18"/>
              </w:rPr>
              <w:t xml:space="preserve">Penicillium arenicola </w:t>
            </w:r>
            <w:r w:rsidRPr="00186A37">
              <w:rPr>
                <w:sz w:val="18"/>
                <w:szCs w:val="18"/>
              </w:rPr>
              <w:t>Chalab.</w:t>
            </w:r>
          </w:p>
        </w:tc>
        <w:tc>
          <w:tcPr>
            <w:tcW w:w="3391" w:type="dxa"/>
            <w:vAlign w:val="center"/>
          </w:tcPr>
          <w:p w14:paraId="37AE81A5"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3CB072CE"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583116D6" w14:textId="0F8B5F64" w:rsidR="00674FB2" w:rsidRPr="005242C1" w:rsidRDefault="00674FB2" w:rsidP="00D85868">
            <w:pPr>
              <w:spacing w:line="276" w:lineRule="auto"/>
              <w:jc w:val="center"/>
              <w:rPr>
                <w:sz w:val="18"/>
                <w:szCs w:val="18"/>
              </w:rPr>
            </w:pPr>
            <w:r w:rsidRPr="005242C1">
              <w:rPr>
                <w:sz w:val="18"/>
                <w:szCs w:val="18"/>
              </w:rPr>
              <w:t xml:space="preserve">Brazil </w:t>
            </w:r>
            <w:r w:rsidRPr="005242C1">
              <w:rPr>
                <w:sz w:val="18"/>
                <w:szCs w:val="18"/>
                <w:lang w:val="en-GB"/>
              </w:rPr>
              <w:fldChar w:fldCharType="begin" w:fldLock="1"/>
            </w:r>
            <w:r w:rsidR="00B056A6">
              <w:rPr>
                <w:sz w:val="18"/>
                <w:szCs w:val="18"/>
              </w:rPr>
              <w:instrText>ADDIN CSL_CITATION {"citationItems":[{"id":"ITEM-1","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1","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mendeley":{"formattedCitation":"[14]","plainTextFormattedCitation":"[14]","previouslyFormattedCitation":"(da Silva et al. 200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4]</w:t>
            </w:r>
            <w:r w:rsidRPr="005242C1">
              <w:rPr>
                <w:sz w:val="18"/>
                <w:szCs w:val="18"/>
                <w:lang w:val="en-GB"/>
              </w:rPr>
              <w:fldChar w:fldCharType="end"/>
            </w:r>
          </w:p>
        </w:tc>
      </w:tr>
      <w:tr w:rsidR="00674FB2" w:rsidRPr="00DD1D34" w14:paraId="212AB2F1" w14:textId="77777777" w:rsidTr="0038188C">
        <w:trPr>
          <w:trHeight w:val="397"/>
        </w:trPr>
        <w:tc>
          <w:tcPr>
            <w:tcW w:w="4395" w:type="dxa"/>
            <w:shd w:val="clear" w:color="auto" w:fill="auto"/>
            <w:vAlign w:val="center"/>
            <w:hideMark/>
          </w:tcPr>
          <w:p w14:paraId="0BA024FC"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aurantiogriseum </w:t>
            </w:r>
            <w:r w:rsidRPr="00AD13CA">
              <w:rPr>
                <w:sz w:val="18"/>
                <w:szCs w:val="18"/>
                <w:lang w:val="en-GB"/>
              </w:rPr>
              <w:t>Dierckx</w:t>
            </w:r>
          </w:p>
        </w:tc>
        <w:tc>
          <w:tcPr>
            <w:tcW w:w="3391" w:type="dxa"/>
            <w:vAlign w:val="center"/>
          </w:tcPr>
          <w:p w14:paraId="19B79105" w14:textId="0A21A872"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32432C8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560F39D6" w14:textId="4879E800" w:rsidR="00674FB2" w:rsidRPr="005242C1" w:rsidRDefault="00674FB2" w:rsidP="00D85868">
            <w:pPr>
              <w:spacing w:line="276" w:lineRule="auto"/>
              <w:jc w:val="center"/>
              <w:rPr>
                <w:sz w:val="18"/>
                <w:szCs w:val="18"/>
                <w:lang w:val="en-GB"/>
              </w:rPr>
            </w:pPr>
            <w:r w:rsidRPr="005242C1">
              <w:rPr>
                <w:noProof/>
                <w:sz w:val="18"/>
                <w:szCs w:val="18"/>
                <w:lang w:val="en-GB"/>
              </w:rPr>
              <w:t xml:space="preserve">Poland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Zerek","given":"Bogdan Filip","non-dropping-particle":"","parse-names":false,"suffix":""}],"id":"ITEM-1","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mendeley":{"formattedCitation":"[48]","plainTextFormattedCitation":"[48]","previouslyFormattedCitation":"(Zerek 2003)"},"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8]</w:t>
            </w:r>
            <w:r w:rsidRPr="005242C1">
              <w:rPr>
                <w:noProof/>
                <w:sz w:val="18"/>
                <w:szCs w:val="18"/>
                <w:lang w:val="en-GB"/>
              </w:rPr>
              <w:fldChar w:fldCharType="end"/>
            </w:r>
          </w:p>
        </w:tc>
      </w:tr>
      <w:tr w:rsidR="00674FB2" w:rsidRPr="00DD1D34" w14:paraId="0070E6CF" w14:textId="77777777" w:rsidTr="0038188C">
        <w:trPr>
          <w:trHeight w:val="397"/>
        </w:trPr>
        <w:tc>
          <w:tcPr>
            <w:tcW w:w="4395" w:type="dxa"/>
            <w:shd w:val="clear" w:color="auto" w:fill="auto"/>
            <w:vAlign w:val="center"/>
            <w:hideMark/>
          </w:tcPr>
          <w:p w14:paraId="7E1F861D" w14:textId="77777777" w:rsidR="00674FB2" w:rsidRPr="00DD1D34" w:rsidRDefault="00674FB2" w:rsidP="00674FB2">
            <w:pPr>
              <w:spacing w:line="276" w:lineRule="auto"/>
              <w:rPr>
                <w:b/>
                <w:i/>
                <w:iCs/>
                <w:sz w:val="18"/>
                <w:szCs w:val="18"/>
                <w:lang w:val="en-GB"/>
              </w:rPr>
            </w:pPr>
            <w:r w:rsidRPr="00DD1D34">
              <w:rPr>
                <w:b/>
                <w:i/>
                <w:iCs/>
                <w:sz w:val="18"/>
                <w:szCs w:val="18"/>
                <w:lang w:val="en-GB"/>
              </w:rPr>
              <w:lastRenderedPageBreak/>
              <w:t xml:space="preserve">Penicillium bilaiae </w:t>
            </w:r>
            <w:r w:rsidRPr="00AD13CA">
              <w:rPr>
                <w:sz w:val="18"/>
                <w:szCs w:val="18"/>
                <w:lang w:val="en-GB"/>
              </w:rPr>
              <w:t>Chalab.</w:t>
            </w:r>
          </w:p>
        </w:tc>
        <w:tc>
          <w:tcPr>
            <w:tcW w:w="3391" w:type="dxa"/>
            <w:vAlign w:val="center"/>
          </w:tcPr>
          <w:p w14:paraId="1A68FA1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84E885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7D1387E" w14:textId="4D1C602A"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2]</w:t>
            </w:r>
            <w:r w:rsidRPr="005242C1">
              <w:rPr>
                <w:sz w:val="18"/>
                <w:szCs w:val="18"/>
                <w:lang w:val="en-GB"/>
              </w:rPr>
              <w:fldChar w:fldCharType="end"/>
            </w:r>
          </w:p>
        </w:tc>
      </w:tr>
      <w:tr w:rsidR="00B1267F" w:rsidRPr="00DD1D34" w14:paraId="3278DE71" w14:textId="77777777" w:rsidTr="0038188C">
        <w:trPr>
          <w:trHeight w:val="397"/>
        </w:trPr>
        <w:tc>
          <w:tcPr>
            <w:tcW w:w="4395" w:type="dxa"/>
            <w:shd w:val="clear" w:color="auto" w:fill="auto"/>
            <w:vAlign w:val="center"/>
          </w:tcPr>
          <w:p w14:paraId="2C09B802" w14:textId="65339F40" w:rsidR="00B1267F" w:rsidRPr="00DD1D34" w:rsidRDefault="00B1267F" w:rsidP="00674FB2">
            <w:pPr>
              <w:spacing w:line="276" w:lineRule="auto"/>
              <w:rPr>
                <w:b/>
                <w:i/>
                <w:iCs/>
                <w:sz w:val="18"/>
                <w:szCs w:val="18"/>
                <w:lang w:val="en-GB"/>
              </w:rPr>
            </w:pPr>
            <w:r w:rsidRPr="00B1267F">
              <w:rPr>
                <w:b/>
                <w:i/>
                <w:iCs/>
                <w:sz w:val="18"/>
                <w:szCs w:val="18"/>
                <w:lang w:val="en-GB"/>
              </w:rPr>
              <w:t xml:space="preserve">Penicillium brasilianum </w:t>
            </w:r>
            <w:r w:rsidRPr="00B1267F">
              <w:rPr>
                <w:iCs/>
                <w:sz w:val="18"/>
                <w:szCs w:val="18"/>
                <w:lang w:val="en-GB"/>
              </w:rPr>
              <w:t>Bat.</w:t>
            </w:r>
          </w:p>
        </w:tc>
        <w:tc>
          <w:tcPr>
            <w:tcW w:w="3391" w:type="dxa"/>
            <w:vAlign w:val="center"/>
          </w:tcPr>
          <w:p w14:paraId="0BE4F966" w14:textId="6408C2F6" w:rsidR="00B1267F" w:rsidRPr="005242C1" w:rsidRDefault="00B1267F" w:rsidP="00D85868">
            <w:pPr>
              <w:spacing w:line="276" w:lineRule="auto"/>
              <w:jc w:val="center"/>
              <w:rPr>
                <w:sz w:val="18"/>
                <w:szCs w:val="18"/>
                <w:lang w:val="en-GB"/>
              </w:rPr>
            </w:pPr>
            <w:r w:rsidRPr="005242C1">
              <w:rPr>
                <w:sz w:val="18"/>
                <w:szCs w:val="18"/>
                <w:lang w:val="en-GB"/>
              </w:rPr>
              <w:t xml:space="preserve">Nigeria </w:t>
            </w:r>
            <w:r w:rsidRPr="005242C1">
              <w:rPr>
                <w:sz w:val="18"/>
                <w:szCs w:val="18"/>
                <w:lang w:val="en-GB"/>
              </w:rPr>
              <w:fldChar w:fldCharType="begin" w:fldLock="1"/>
            </w:r>
            <w:r w:rsidR="00B056A6">
              <w:rPr>
                <w:sz w:val="18"/>
                <w:szCs w:val="18"/>
                <w:lang w:val="en-GB"/>
              </w:rPr>
              <w:instrText>ADDIN CSL_CITATION {"citationItems":[{"id":"ITEM-1","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plainTextFormattedCitation":"[47]","previouslyFormattedCitation":"(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7]</w:t>
            </w:r>
            <w:r w:rsidRPr="005242C1">
              <w:rPr>
                <w:sz w:val="18"/>
                <w:szCs w:val="18"/>
                <w:lang w:val="en-GB"/>
              </w:rPr>
              <w:fldChar w:fldCharType="end"/>
            </w:r>
          </w:p>
        </w:tc>
        <w:tc>
          <w:tcPr>
            <w:tcW w:w="3392" w:type="dxa"/>
            <w:vAlign w:val="center"/>
          </w:tcPr>
          <w:p w14:paraId="6A407B45" w14:textId="14DB5BB1" w:rsidR="00B1267F" w:rsidRPr="005242C1" w:rsidRDefault="00B1267F"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6C5EF44" w14:textId="3E5946AE" w:rsidR="00B1267F" w:rsidRPr="005242C1" w:rsidRDefault="00B1267F" w:rsidP="00674FB2">
            <w:pPr>
              <w:spacing w:line="276" w:lineRule="auto"/>
              <w:jc w:val="center"/>
              <w:rPr>
                <w:sz w:val="18"/>
                <w:szCs w:val="18"/>
                <w:lang w:val="en-GB"/>
              </w:rPr>
            </w:pPr>
            <w:r w:rsidRPr="005242C1">
              <w:rPr>
                <w:sz w:val="18"/>
                <w:szCs w:val="18"/>
                <w:lang w:val="en-GB"/>
              </w:rPr>
              <w:t>-</w:t>
            </w:r>
          </w:p>
        </w:tc>
      </w:tr>
      <w:tr w:rsidR="00674FB2" w:rsidRPr="00081792" w14:paraId="5569107E" w14:textId="77777777" w:rsidTr="0038188C">
        <w:trPr>
          <w:trHeight w:val="214"/>
        </w:trPr>
        <w:tc>
          <w:tcPr>
            <w:tcW w:w="4395" w:type="dxa"/>
            <w:shd w:val="clear" w:color="auto" w:fill="auto"/>
            <w:vAlign w:val="center"/>
            <w:hideMark/>
          </w:tcPr>
          <w:p w14:paraId="06534D0C"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brevicompactum </w:t>
            </w:r>
            <w:r w:rsidRPr="00AD13CA">
              <w:rPr>
                <w:sz w:val="18"/>
                <w:szCs w:val="18"/>
                <w:lang w:val="en-GB"/>
              </w:rPr>
              <w:t>Dierckx</w:t>
            </w:r>
          </w:p>
        </w:tc>
        <w:tc>
          <w:tcPr>
            <w:tcW w:w="3391" w:type="dxa"/>
            <w:vAlign w:val="center"/>
          </w:tcPr>
          <w:p w14:paraId="44BF8187" w14:textId="2726088D" w:rsidR="00674FB2" w:rsidRPr="005242C1" w:rsidRDefault="00674FB2" w:rsidP="00D85868">
            <w:pPr>
              <w:spacing w:line="276" w:lineRule="auto"/>
              <w:jc w:val="center"/>
              <w:rPr>
                <w:sz w:val="18"/>
                <w:szCs w:val="18"/>
                <w:lang w:val="en-GB"/>
              </w:rPr>
            </w:pPr>
            <w:r w:rsidRPr="005242C1">
              <w:rPr>
                <w:iCs/>
                <w:sz w:val="18"/>
                <w:szCs w:val="18"/>
                <w:lang w:val="en-GB"/>
              </w:rPr>
              <w:t xml:space="preserve">Italy, 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id":"ITEM-2","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2","issued":{"date-parts":[["2015"]]},"page":"1-7","title":"The extreme environment of a library: Xerophilic fungi inhabiting indoor niches","type":"article-journal","volume":"99"},"uris":["http://www.mendeley.com/documents/?uuid=8c2c861f-deac-41ca-95b4-ddc1e41e6f47"]},{"id":"ITEM-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3","issue":"3","issued":{"date-parts":[["2016"]]},"page":"397-407","title":"Fungal secondary metabolite analysis applied to Cultural Heritage: the case of a contaminated library in Venice","type":"article-journal","volume":"9"},"uris":["http://www.mendeley.com/documents/?uuid=ac26feea-eae3-4c2d-b7c6-d722b65e9507"]}],"mendeley":{"formattedCitation":"[17,20,39]","plainTextFormattedCitation":"[17,20,39]","previouslyFormattedCitation":"(Wlazło et al. 2008; Micheluz et al. 2015; Micheluz et al. 2016)"},"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20,39]</w:t>
            </w:r>
            <w:r w:rsidRPr="005242C1">
              <w:rPr>
                <w:iCs/>
                <w:sz w:val="18"/>
                <w:szCs w:val="18"/>
                <w:lang w:val="en-GB"/>
              </w:rPr>
              <w:fldChar w:fldCharType="end"/>
            </w:r>
          </w:p>
        </w:tc>
        <w:tc>
          <w:tcPr>
            <w:tcW w:w="3392" w:type="dxa"/>
            <w:vAlign w:val="center"/>
          </w:tcPr>
          <w:p w14:paraId="01D8F7EA" w14:textId="497DF9E0"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2","issued":{"date-parts":[["2015"]]},"page":"1-7","title":"The extreme environment of a library: Xerophilic fungi inhabiting indoor niches","type":"article-journal","volume":"99"},"uris":["http://www.mendeley.com/documents/?uuid=8c2c861f-deac-41ca-95b4-ddc1e41e6f47"]},{"id":"ITEM-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3","issue":"3","issued":{"date-parts":[["2016"]]},"page":"397-407","title":"Fungal secondary metabolite analysis applied to Cultural Heritage: the case of a contaminated library in Venice","type":"article-journal","volume":"9"},"uris":["http://www.mendeley.com/documents/?uuid=ac26feea-eae3-4c2d-b7c6-d722b65e9507"]}],"mendeley":{"formattedCitation":"[10,20,39]","plainTextFormattedCitation":"[10,20,39]","previouslyFormattedCitation":"(Maggi et al. 2000; 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20,39]</w:t>
            </w:r>
            <w:r w:rsidRPr="005242C1">
              <w:rPr>
                <w:sz w:val="18"/>
                <w:szCs w:val="18"/>
                <w:lang w:val="en-GB"/>
              </w:rPr>
              <w:fldChar w:fldCharType="end"/>
            </w:r>
          </w:p>
        </w:tc>
        <w:tc>
          <w:tcPr>
            <w:tcW w:w="3392" w:type="dxa"/>
            <w:shd w:val="clear" w:color="auto" w:fill="auto"/>
            <w:vAlign w:val="center"/>
          </w:tcPr>
          <w:p w14:paraId="7B9D1CDC" w14:textId="30CD8D1D" w:rsidR="00674FB2" w:rsidRPr="005242C1" w:rsidRDefault="00674FB2" w:rsidP="00D85868">
            <w:pPr>
              <w:spacing w:line="276" w:lineRule="auto"/>
              <w:jc w:val="center"/>
              <w:rPr>
                <w:sz w:val="18"/>
                <w:szCs w:val="18"/>
              </w:rPr>
            </w:pPr>
            <w:r w:rsidRPr="005242C1">
              <w:rPr>
                <w:noProof/>
                <w:sz w:val="18"/>
                <w:szCs w:val="18"/>
              </w:rPr>
              <w:t xml:space="preserve">Italy, Portugal </w:t>
            </w:r>
            <w:r w:rsidRPr="005242C1">
              <w:rPr>
                <w:noProof/>
                <w:sz w:val="18"/>
                <w:szCs w:val="18"/>
                <w:lang w:val="en-GB"/>
              </w:rPr>
              <w:fldChar w:fldCharType="begin" w:fldLock="1"/>
            </w:r>
            <w:r w:rsidR="00B056A6">
              <w:rPr>
                <w:noProof/>
                <w:sz w:val="18"/>
                <w:szCs w:val="18"/>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880a38a2-a96d-4c07-ad2a-7d4aa270293e"]},{"id":"ITEM-2","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2","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12,44]","plainTextFormattedCitation":"[12,44]","previouslyFormattedCitation":"(Corte et al. 2003; 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12,44]</w:t>
            </w:r>
            <w:r w:rsidRPr="005242C1">
              <w:rPr>
                <w:noProof/>
                <w:sz w:val="18"/>
                <w:szCs w:val="18"/>
                <w:lang w:val="en-GB"/>
              </w:rPr>
              <w:fldChar w:fldCharType="end"/>
            </w:r>
          </w:p>
        </w:tc>
      </w:tr>
      <w:tr w:rsidR="00674FB2" w:rsidRPr="00081792" w14:paraId="41F244A9" w14:textId="77777777" w:rsidTr="0038188C">
        <w:trPr>
          <w:trHeight w:val="367"/>
        </w:trPr>
        <w:tc>
          <w:tcPr>
            <w:tcW w:w="4395" w:type="dxa"/>
            <w:shd w:val="clear" w:color="auto" w:fill="auto"/>
            <w:vAlign w:val="center"/>
            <w:hideMark/>
          </w:tcPr>
          <w:p w14:paraId="3AAA9341" w14:textId="77777777" w:rsidR="00674FB2" w:rsidRPr="00081792" w:rsidRDefault="00674FB2" w:rsidP="00674FB2">
            <w:pPr>
              <w:spacing w:line="276" w:lineRule="auto"/>
              <w:rPr>
                <w:b/>
                <w:i/>
                <w:iCs/>
                <w:sz w:val="18"/>
                <w:szCs w:val="18"/>
              </w:rPr>
            </w:pPr>
            <w:r w:rsidRPr="00081792">
              <w:rPr>
                <w:b/>
                <w:i/>
                <w:iCs/>
                <w:sz w:val="18"/>
                <w:szCs w:val="18"/>
              </w:rPr>
              <w:t xml:space="preserve">Penicillium canescens </w:t>
            </w:r>
            <w:r w:rsidRPr="00AD13CA">
              <w:rPr>
                <w:sz w:val="18"/>
                <w:szCs w:val="18"/>
              </w:rPr>
              <w:t>Sopp</w:t>
            </w:r>
          </w:p>
        </w:tc>
        <w:tc>
          <w:tcPr>
            <w:tcW w:w="3391" w:type="dxa"/>
            <w:vAlign w:val="center"/>
          </w:tcPr>
          <w:p w14:paraId="3CE00A84" w14:textId="38694603" w:rsidR="00674FB2" w:rsidRPr="005242C1" w:rsidRDefault="00674FB2" w:rsidP="00D85868">
            <w:pPr>
              <w:spacing w:line="276" w:lineRule="auto"/>
              <w:jc w:val="center"/>
              <w:rPr>
                <w:sz w:val="18"/>
                <w:szCs w:val="18"/>
              </w:rPr>
            </w:pPr>
            <w:r w:rsidRPr="005242C1">
              <w:rPr>
                <w:sz w:val="18"/>
                <w:szCs w:val="18"/>
              </w:rPr>
              <w:t xml:space="preserve">Cuba </w:t>
            </w:r>
            <w:r w:rsidRPr="005242C1">
              <w:rPr>
                <w:sz w:val="18"/>
                <w:szCs w:val="18"/>
              </w:rPr>
              <w:fldChar w:fldCharType="begin" w:fldLock="1"/>
            </w:r>
            <w:r w:rsidR="00B056A6">
              <w:rPr>
                <w:sz w:val="18"/>
                <w:szCs w:val="18"/>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rPr>
              <w:fldChar w:fldCharType="separate"/>
            </w:r>
            <w:r w:rsidR="00B056A6" w:rsidRPr="00B056A6">
              <w:rPr>
                <w:noProof/>
                <w:sz w:val="18"/>
                <w:szCs w:val="18"/>
              </w:rPr>
              <w:t>[30]</w:t>
            </w:r>
            <w:r w:rsidRPr="005242C1">
              <w:rPr>
                <w:sz w:val="18"/>
                <w:szCs w:val="18"/>
              </w:rPr>
              <w:fldChar w:fldCharType="end"/>
            </w:r>
          </w:p>
        </w:tc>
        <w:tc>
          <w:tcPr>
            <w:tcW w:w="3392" w:type="dxa"/>
            <w:vAlign w:val="center"/>
          </w:tcPr>
          <w:p w14:paraId="7A0044FD" w14:textId="0254142D" w:rsidR="00674FB2" w:rsidRPr="005242C1" w:rsidRDefault="00674FB2" w:rsidP="00D85868">
            <w:pPr>
              <w:spacing w:line="276" w:lineRule="auto"/>
              <w:jc w:val="center"/>
              <w:rPr>
                <w:sz w:val="18"/>
                <w:szCs w:val="18"/>
              </w:rPr>
            </w:pPr>
            <w:r w:rsidRPr="005242C1">
              <w:rPr>
                <w:sz w:val="18"/>
                <w:szCs w:val="18"/>
              </w:rPr>
              <w:t xml:space="preserve">Cuba </w:t>
            </w:r>
            <w:r w:rsidRPr="005242C1">
              <w:rPr>
                <w:sz w:val="18"/>
                <w:szCs w:val="18"/>
                <w:lang w:val="en-GB"/>
              </w:rPr>
              <w:fldChar w:fldCharType="begin" w:fldLock="1"/>
            </w:r>
            <w:r w:rsidR="00B056A6">
              <w:rPr>
                <w:sz w:val="18"/>
                <w:szCs w:val="18"/>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0]</w:t>
            </w:r>
            <w:r w:rsidRPr="005242C1">
              <w:rPr>
                <w:sz w:val="18"/>
                <w:szCs w:val="18"/>
                <w:lang w:val="en-GB"/>
              </w:rPr>
              <w:fldChar w:fldCharType="end"/>
            </w:r>
          </w:p>
        </w:tc>
        <w:tc>
          <w:tcPr>
            <w:tcW w:w="3392" w:type="dxa"/>
            <w:shd w:val="clear" w:color="auto" w:fill="auto"/>
            <w:vAlign w:val="center"/>
          </w:tcPr>
          <w:p w14:paraId="77639258" w14:textId="65395A60" w:rsidR="00674FB2" w:rsidRPr="005242C1" w:rsidRDefault="00674FB2" w:rsidP="00D85868">
            <w:pPr>
              <w:spacing w:line="276" w:lineRule="auto"/>
              <w:jc w:val="center"/>
              <w:rPr>
                <w:sz w:val="18"/>
                <w:szCs w:val="18"/>
              </w:rPr>
            </w:pPr>
            <w:r w:rsidRPr="005242C1">
              <w:rPr>
                <w:noProof/>
                <w:sz w:val="18"/>
                <w:szCs w:val="18"/>
              </w:rPr>
              <w:t xml:space="preserve">Italy, Portugal </w:t>
            </w:r>
            <w:r w:rsidRPr="005242C1">
              <w:rPr>
                <w:noProof/>
                <w:sz w:val="18"/>
                <w:szCs w:val="18"/>
                <w:lang w:val="en-GB"/>
              </w:rPr>
              <w:fldChar w:fldCharType="begin" w:fldLock="1"/>
            </w:r>
            <w:r w:rsidR="00B056A6">
              <w:rPr>
                <w:noProof/>
                <w:sz w:val="18"/>
                <w:szCs w:val="18"/>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id":"ITEM-2","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2","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44]","plainTextFormattedCitation":"[38,44]","previouslyFormattedCitation":"(Corte et al. 2003; Mesquita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38,44]</w:t>
            </w:r>
            <w:r w:rsidRPr="005242C1">
              <w:rPr>
                <w:noProof/>
                <w:sz w:val="18"/>
                <w:szCs w:val="18"/>
                <w:lang w:val="en-GB"/>
              </w:rPr>
              <w:fldChar w:fldCharType="end"/>
            </w:r>
          </w:p>
        </w:tc>
      </w:tr>
      <w:tr w:rsidR="00674FB2" w:rsidRPr="00E870E1" w14:paraId="2F9B25A6" w14:textId="77777777" w:rsidTr="00924D97">
        <w:trPr>
          <w:trHeight w:val="391"/>
        </w:trPr>
        <w:tc>
          <w:tcPr>
            <w:tcW w:w="4395" w:type="dxa"/>
            <w:shd w:val="clear" w:color="auto" w:fill="auto"/>
            <w:vAlign w:val="center"/>
          </w:tcPr>
          <w:p w14:paraId="71458CC6" w14:textId="00ECC9E0" w:rsidR="00674FB2" w:rsidRPr="009452FA" w:rsidRDefault="00674FB2" w:rsidP="00674FB2">
            <w:pPr>
              <w:spacing w:line="276" w:lineRule="auto"/>
              <w:rPr>
                <w:b/>
                <w:i/>
                <w:iCs/>
                <w:sz w:val="18"/>
                <w:szCs w:val="18"/>
                <w:lang w:val="en-GB"/>
              </w:rPr>
            </w:pPr>
            <w:r w:rsidRPr="009452FA">
              <w:rPr>
                <w:b/>
                <w:i/>
                <w:iCs/>
                <w:sz w:val="18"/>
                <w:szCs w:val="18"/>
                <w:lang w:val="en-GB"/>
              </w:rPr>
              <w:t xml:space="preserve">Penicillium caseifulvum </w:t>
            </w:r>
            <w:r w:rsidRPr="009452FA">
              <w:rPr>
                <w:iCs/>
                <w:sz w:val="18"/>
                <w:szCs w:val="18"/>
                <w:lang w:val="en-GB"/>
              </w:rPr>
              <w:t>Lund, Filt. &amp; Frisvad</w:t>
            </w:r>
          </w:p>
        </w:tc>
        <w:tc>
          <w:tcPr>
            <w:tcW w:w="3391" w:type="dxa"/>
            <w:vAlign w:val="center"/>
          </w:tcPr>
          <w:p w14:paraId="14367CD2" w14:textId="290ADA91"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095F458E" w14:textId="666E011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6FC1415" w14:textId="252C9005" w:rsidR="00674FB2" w:rsidRPr="005242C1" w:rsidRDefault="00674FB2" w:rsidP="00674FB2">
            <w:pPr>
              <w:spacing w:line="276" w:lineRule="auto"/>
              <w:jc w:val="center"/>
              <w:rPr>
                <w:noProof/>
                <w:sz w:val="18"/>
                <w:szCs w:val="18"/>
                <w:lang w:val="en-GB"/>
              </w:rPr>
            </w:pPr>
            <w:r w:rsidRPr="005242C1">
              <w:rPr>
                <w:sz w:val="18"/>
                <w:szCs w:val="18"/>
                <w:lang w:val="en-GB"/>
              </w:rPr>
              <w:t>-</w:t>
            </w:r>
          </w:p>
        </w:tc>
      </w:tr>
      <w:tr w:rsidR="00674FB2" w:rsidRPr="00081792" w14:paraId="338B6637" w14:textId="77777777" w:rsidTr="00924D97">
        <w:trPr>
          <w:trHeight w:val="284"/>
        </w:trPr>
        <w:tc>
          <w:tcPr>
            <w:tcW w:w="4395" w:type="dxa"/>
            <w:shd w:val="clear" w:color="auto" w:fill="auto"/>
            <w:vAlign w:val="center"/>
          </w:tcPr>
          <w:p w14:paraId="1C2D19B9" w14:textId="694CDC19" w:rsidR="00674FB2" w:rsidRPr="009452FA" w:rsidRDefault="00674FB2" w:rsidP="00674FB2">
            <w:pPr>
              <w:spacing w:line="276" w:lineRule="auto"/>
              <w:rPr>
                <w:b/>
                <w:i/>
                <w:iCs/>
                <w:sz w:val="18"/>
                <w:szCs w:val="18"/>
                <w:lang w:val="en-GB"/>
              </w:rPr>
            </w:pPr>
            <w:r w:rsidRPr="00472E02">
              <w:rPr>
                <w:b/>
                <w:i/>
                <w:iCs/>
                <w:sz w:val="18"/>
                <w:szCs w:val="18"/>
                <w:lang w:val="en-GB"/>
              </w:rPr>
              <w:t xml:space="preserve">Penicillium catenatum </w:t>
            </w:r>
            <w:r w:rsidRPr="00472E02">
              <w:rPr>
                <w:iCs/>
                <w:sz w:val="18"/>
                <w:szCs w:val="18"/>
                <w:lang w:val="en-GB"/>
              </w:rPr>
              <w:t>D.B. Scott</w:t>
            </w:r>
          </w:p>
        </w:tc>
        <w:tc>
          <w:tcPr>
            <w:tcW w:w="3391" w:type="dxa"/>
            <w:vAlign w:val="center"/>
          </w:tcPr>
          <w:p w14:paraId="09409731" w14:textId="78DE79B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DF4E322" w14:textId="077EA070"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shd w:val="clear" w:color="auto" w:fill="auto"/>
            <w:vAlign w:val="center"/>
          </w:tcPr>
          <w:p w14:paraId="06BA48E6" w14:textId="6EAA6160"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DD1D34" w14:paraId="21C9A504" w14:textId="77777777" w:rsidTr="00924D97">
        <w:trPr>
          <w:trHeight w:val="287"/>
        </w:trPr>
        <w:tc>
          <w:tcPr>
            <w:tcW w:w="4395" w:type="dxa"/>
            <w:shd w:val="clear" w:color="auto" w:fill="auto"/>
            <w:vAlign w:val="center"/>
            <w:hideMark/>
          </w:tcPr>
          <w:p w14:paraId="0640E9A1" w14:textId="77777777" w:rsidR="00674FB2" w:rsidRPr="00081792" w:rsidRDefault="00674FB2" w:rsidP="00674FB2">
            <w:pPr>
              <w:spacing w:line="276" w:lineRule="auto"/>
              <w:rPr>
                <w:b/>
                <w:i/>
                <w:iCs/>
                <w:sz w:val="18"/>
                <w:szCs w:val="18"/>
              </w:rPr>
            </w:pPr>
            <w:r w:rsidRPr="00081792">
              <w:rPr>
                <w:b/>
                <w:i/>
                <w:iCs/>
                <w:sz w:val="18"/>
                <w:szCs w:val="18"/>
              </w:rPr>
              <w:t xml:space="preserve">Penicillium chermesinum </w:t>
            </w:r>
            <w:r w:rsidRPr="00AD13CA">
              <w:rPr>
                <w:sz w:val="18"/>
                <w:szCs w:val="18"/>
              </w:rPr>
              <w:t>Biourge</w:t>
            </w:r>
          </w:p>
        </w:tc>
        <w:tc>
          <w:tcPr>
            <w:tcW w:w="3391" w:type="dxa"/>
            <w:vAlign w:val="center"/>
          </w:tcPr>
          <w:p w14:paraId="034F7DFD" w14:textId="2B0024AD" w:rsidR="00674FB2" w:rsidRPr="005242C1" w:rsidRDefault="00674FB2" w:rsidP="00D85868">
            <w:pPr>
              <w:spacing w:line="276" w:lineRule="auto"/>
              <w:jc w:val="center"/>
              <w:rPr>
                <w:sz w:val="18"/>
                <w:szCs w:val="18"/>
                <w:lang w:val="en-GB"/>
              </w:rPr>
            </w:pPr>
            <w:r w:rsidRPr="005242C1">
              <w:rPr>
                <w:sz w:val="18"/>
                <w:szCs w:val="18"/>
              </w:rPr>
              <w:t xml:space="preserve">Lithuania </w:t>
            </w:r>
            <w:r w:rsidRPr="005242C1">
              <w:rPr>
                <w:sz w:val="18"/>
                <w:szCs w:val="18"/>
                <w:lang w:val="en-GB"/>
              </w:rPr>
              <w:fldChar w:fldCharType="begin" w:fldLock="1"/>
            </w:r>
            <w:r w:rsidR="00B056A6">
              <w:rPr>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1BA104BD" w14:textId="3ECFA4A5"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hideMark/>
          </w:tcPr>
          <w:p w14:paraId="0B3F987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B056A6" w14:paraId="3AEA805E" w14:textId="77777777" w:rsidTr="0038188C">
        <w:trPr>
          <w:trHeight w:val="992"/>
        </w:trPr>
        <w:tc>
          <w:tcPr>
            <w:tcW w:w="4395" w:type="dxa"/>
            <w:shd w:val="clear" w:color="auto" w:fill="auto"/>
            <w:vAlign w:val="center"/>
            <w:hideMark/>
          </w:tcPr>
          <w:p w14:paraId="4FCC475F"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chrysogenum </w:t>
            </w:r>
            <w:r w:rsidRPr="00361C90">
              <w:rPr>
                <w:iCs/>
                <w:sz w:val="18"/>
                <w:szCs w:val="18"/>
                <w:lang w:val="en-GB"/>
              </w:rPr>
              <w:t>Thom</w:t>
            </w:r>
          </w:p>
        </w:tc>
        <w:tc>
          <w:tcPr>
            <w:tcW w:w="3391" w:type="dxa"/>
            <w:vAlign w:val="center"/>
          </w:tcPr>
          <w:p w14:paraId="6ADAD4D6" w14:textId="78239AF0" w:rsidR="002E0EE2" w:rsidRPr="005242C1" w:rsidRDefault="00674FB2" w:rsidP="00D85868">
            <w:pPr>
              <w:spacing w:line="276" w:lineRule="auto"/>
              <w:jc w:val="center"/>
              <w:rPr>
                <w:sz w:val="18"/>
                <w:szCs w:val="18"/>
                <w:lang w:val="en-GB"/>
              </w:rPr>
            </w:pPr>
            <w:r w:rsidRPr="005242C1">
              <w:rPr>
                <w:sz w:val="18"/>
                <w:szCs w:val="18"/>
                <w:lang w:val="en-GB"/>
              </w:rPr>
              <w:t xml:space="preserve">Argentina, Colombia, Cuba,  Egypt, France, India, Italy, Lithuania, </w:t>
            </w:r>
            <w:r w:rsidR="005811DE" w:rsidRPr="005242C1">
              <w:rPr>
                <w:sz w:val="18"/>
                <w:szCs w:val="18"/>
                <w:lang w:val="en-GB"/>
              </w:rPr>
              <w:t xml:space="preserve">Nigeria, </w:t>
            </w: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c9c7e76e-f0be-4dae-b686-f6effd800910"]},{"id":"ITEM-3","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3","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169b89f2-6fa9-41a0-8b8d-cf18c1c4e5c7"]},{"id":"ITEM-4","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4","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b87b0143-1b73-4270-ace2-0e7cb275e89c"]},{"id":"ITEM-5","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5","issued":{"date-parts":[["2015"]]},"page":"1-7","title":"The extreme environment of a library: Xerophilic fungi inhabiting indoor niches","type":"article-journal","volume":"99"},"uris":["http://www.mendeley.com/documents/?uuid=8c2c861f-deac-41ca-95b4-ddc1e41e6f47"]},{"id":"ITEM-6","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6","issue":"1","issued":{"date-parts":[["2017"]]},"page":"93-118","title":"Air microbial contamination and factors affecting its occurrence in certain book libraries in Egypt.","type":"article-journal","volume":"57"},"uris":["http://www.mendeley.com/documents/?uuid=58c940b7-4822-4c4f-b723-5f6de83978b0"]},{"id":"ITEM-7","itemData":{"author":[{"dropping-particle":"","family":"Nayak","given":"Bijaya Kumar","non-dropping-particle":"","parse-names":false,"suffix":""}],"container-title":"International Journal of PharmTech Research","id":"ITEM-7","issue":"6","issued":{"date-parts":[["2015"]]},"page":"306-312","title":"Volumetric samplings of airborne fungal spores in different college libraries : A Preliminary study","type":"article-journal","volume":"8"},"uris":["http://www.mendeley.com/documents/?uuid=f531f956-953c-4c93-bc5a-1f3a4b7845db"]},{"id":"ITEM-8","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8","issue":"3","issued":{"date-parts":[["2016"]]},"page":"397-407","title":"Fungal secondary metabolite analysis applied to Cultural Heritage: the case of a contaminated library in Venice","type":"article-journal","volume":"9"},"uris":["http://www.mendeley.com/documents/?uuid=ac26feea-eae3-4c2d-b7c6-d722b65e9507"]},{"id":"ITEM-9","itemData":{"DOI":"10.1063/1.4946972","ISBN":"9780735413764","ISSN":"15517616","abstract":"© 2016 Author(s).Old manuscripts, as organic materials, can be subjected to deterioration by fungi [1]. Fungal species (over 200) are the main cause of damage to objects of cultural heritage made of or supported on paper [2]. Fungi from old manuscripts can be identified to species level by analysis of Internal Transcribed Spacer (ITS) region of rDNA [3]. Old Chinese manuscripts in Indonesia are one of historical evidences of close relationship between Indonesia and China for hundred years. From our preliminary survey, the collection of old Chinese manuscripts in Central Library Universitas Indonesia was deteriorated by fungi. Information about fungal species from old Chinese manuscripts has not been reported yet, both in Indonesia and China. Our study is aimed to detect the growth of fungi on old Chinese manuscripts, and to isolate and identify the fungi that deteriorates the manuscripts in Central Library Universitas Indonesia. Twelve samples of old Chinese manuscripts deteriorated by fungi shows spore formation and brown spot on their paper surface. Forty one fungal isolates are collected from seven manuscripts, and many of them (28 isolates from 41) are xerophiles. Fifteen isolates were identified by molecular approach using ITS5. They were identified as Anthostomella sp., Aspergillus aculeatus, Aspergillus insuetus, Chaetosartorya stromatoides, Cladosporium colocasiae, Cladosporium columbiae, Cladosporium pini-ponderosa, Flavomyces fulophazii, Fusarium equiseti, Fusarium sp., and Pseudozyma sp. Fifteen fungal isolates could be identified to genus level based on morphological characters as follows: Aspergillus (10 isolates), Curvularia (1 isolate), and Penicillium (4 isolates). Some isolates could not be identified to the genus level since they do not produce asexual/sexual spores (mycelia sterilia). Further identification to species level will be carried out by molecular approach. Most of the isolated fungi from old Chinese manuscripts were xerophiles and able to use Chinese paper as a substrate. This study is the first report on the diversity of fungi from old Chinese manuscripts from Indonesia.","author":[{"dropping-particle":"","family":"Fitri","given":"Reno","non-dropping-particle":"","parse-names":false,"suffix":""},{"dropping-particle":"","family":"Oetari","given":"Ariyanti","non-dropping-particle":"","parse-names":false,"suffix":""},{"dropping-particle":"","family":"Rahmadewi","given":"Madinna","non-dropping-particle":"","parse-names":false,"suffix":""},{"dropping-particle":"","family":"Manullang","given":"Mariata Arisanti","non-dropping-particle":"","parse-names":false,"suffix":""},{"dropping-particle":"","family":"Rachmania","given":"Mazytha Kinanti","non-dropping-particle":"","parse-names":false,"suffix":""},{"dropping-particle":"","family":"Susetyo-Salim","given":"Tamara","non-dropping-particle":"","parse-names":false,"suffix":""},{"dropping-particle":"","family":"Sjamsuridzal","given":"Wellyzar","non-dropping-particle":"","parse-names":false,"suffix":""}],"container-title":"AIP Conference Proceedings","id":"ITEM-9","issued":{"date-parts":[["2016"]]},"page":"2-6","title":"Detection of fungi from old Chinese manuscripts in Central Library Universitas Indonesia","type":"article-journal","volume":"1729"},"uris":["http://www.mendeley.com/documents/?uuid=ef257e90-aa77-4d8f-84b2-a5788e99d54b"]},{"id":"ITEM-10","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0","issue":"3","issued":{"date-parts":[["2016"]]},"page":"513-527","title":"Viable fungi in the air of indoor environments of the National Archive of the Republic of Cuba","type":"article-journal","volume":"32"},"uris":["http://www.mendeley.com/documents/?uuid=a7c8a7a3-a481-4a0f-bb18-2010c7b315b4"]},{"id":"ITEM-1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1","issued":{"date-parts":[["2017"]]},"page":"205-226","title":"Fungi in Archive Repositories Environments and the Deterioration of the Graphics Documents","type":"article-journal","volume":"11"},"uris":["http://www.mendeley.com/documents/?uuid=0ed884ca-cf7c-4f79-981a-10404f6f58db"]},{"id":"ITEM-12","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12","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id":"ITEM-13","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3","issue":"3","issued":{"date-parts":[["2015"]]},"page":"389-401","title":"Assessment of microbiological contamination in the work environments of museums, archives and libraries","type":"article-journal","volume":"31"},"uris":["http://www.mendeley.com/documents/?uuid=787ec923-8449-41a1-926e-3abc447246d4"]},{"id":"ITEM-14","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4","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id":"ITEM-15","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5","issue":"6","issued":{"date-parts":[["2012"]]},"page":"514-522","title":"Microbiological evaluation of ten French archives and link to occupational symptoms","type":"article-journal","volume":"22"},"uris":["http://www.mendeley.com/documents/?uuid=ad1b6379-d0a5-4fad-b432-47f195777d07"]}],"mendeley":{"formattedCitation":"[1,3,36,39,42,47,53,8,16–20,30,33]","plainTextFormattedCitation":"[1,3,36,39,42,47,53,8,16–20,30,33]","previouslyFormattedCitation":"(Lugauskas &amp; Krikstaponis 2004; Wlazło et al. 2008; Zielińska-Jankiewicz et al. 2008; Borrego et al. 2012; Roussel et al. 2012; Micheluz et al. 2015; Nayak 2015; Skóra et al. 2015; Anaya et al. 2016; Castillo et al. 2016; Fitri et al. 2016; Micheluz et al. 2016; Borrego et al. 2017; Osman et al. 2017; 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3,36,39,42,47,53,8,16–20,30,33]</w:t>
            </w:r>
            <w:r w:rsidRPr="005242C1">
              <w:rPr>
                <w:sz w:val="18"/>
                <w:szCs w:val="18"/>
                <w:lang w:val="en-GB"/>
              </w:rPr>
              <w:fldChar w:fldCharType="end"/>
            </w:r>
          </w:p>
        </w:tc>
        <w:tc>
          <w:tcPr>
            <w:tcW w:w="3392" w:type="dxa"/>
            <w:vAlign w:val="center"/>
          </w:tcPr>
          <w:p w14:paraId="50AF3C89" w14:textId="53336CBB" w:rsidR="00674FB2" w:rsidRPr="005242C1" w:rsidRDefault="00674FB2" w:rsidP="00D85868">
            <w:pPr>
              <w:spacing w:line="276" w:lineRule="auto"/>
              <w:jc w:val="center"/>
              <w:rPr>
                <w:sz w:val="18"/>
                <w:szCs w:val="18"/>
                <w:lang w:val="en-GB"/>
              </w:rPr>
            </w:pPr>
            <w:r w:rsidRPr="005242C1">
              <w:rPr>
                <w:sz w:val="18"/>
                <w:szCs w:val="18"/>
                <w:lang w:val="en-GB"/>
              </w:rPr>
              <w:t xml:space="preserve">Cuba, Italy, </w:t>
            </w:r>
            <w:r w:rsidR="00DA2A04" w:rsidRPr="005242C1">
              <w:rPr>
                <w:sz w:val="18"/>
                <w:szCs w:val="18"/>
                <w:lang w:val="en-GB"/>
              </w:rPr>
              <w:t xml:space="preserve">France, </w:t>
            </w: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c8f6db81-b1a5-4e24-a833-238af10d7ddc"]},{"id":"ITEM-2","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2","issue":"3-4","issued":{"date-parts":[["2000"]]},"page":"429-434","title":"Airborne fungal spores in dust present in archives: Proposal for a detection method, new for archival materials","type":"article-journal","volume":"16"},"uris":["http://www.mendeley.com/documents/?uuid=7a3cb116-d32e-485d-a73c-4e32d928396c"]},{"id":"ITEM-3","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3","issued":{"date-parts":[["2015"]]},"page":"1-7","title":"The extreme environment of a library: Xerophilic fungi inhabiting indoor niches","type":"article-journal","volume":"99"},"uris":["http://www.mendeley.com/documents/?uuid=8c2c861f-deac-41ca-95b4-ddc1e41e6f47"]},{"id":"ITEM-4","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4","issue":"3","issued":{"date-parts":[["2016"]]},"page":"397-407","title":"Fungal secondary metabolite analysis applied to Cultural Heritage: the case of a contaminated library in Venice","type":"article-journal","volume":"9"},"uris":["http://www.mendeley.com/documents/?uuid=ac26feea-eae3-4c2d-b7c6-d722b65e9507"]},{"id":"ITEM-5","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5","issued":{"date-parts":[["2017"]]},"page":"205-226","title":"Fungi in Archive Repositories Environments and the Deterioration of the Graphics Documents","type":"article-journal","volume":"11"},"uris":["http://www.mendeley.com/documents/?uuid=0ed884ca-cf7c-4f79-981a-10404f6f58db"]},{"id":"ITEM-6","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6","issue":"6","issued":{"date-parts":[["2012"]]},"page":"514-522","title":"Microbiological evaluation of ten French archives and link to occupational symptoms","type":"article-journal","volume":"22"},"uris":["http://www.mendeley.com/documents/?uuid=ad1b6379-d0a5-4fad-b432-47f195777d07"]}],"mendeley":{"formattedCitation":"[8,10,18,20,30,39]","plainTextFormattedCitation":"[8,10,18,20,30,39]","previouslyFormattedCitation":"(Maggi et al. 2000; Zielińska-Jankiewicz et al. 2008; Roussel et al. 2012; Micheluz et al. 2015; Micheluz et al. 2016;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8,10,18,20,30,39]</w:t>
            </w:r>
            <w:r w:rsidRPr="005242C1">
              <w:rPr>
                <w:sz w:val="18"/>
                <w:szCs w:val="18"/>
                <w:lang w:val="en-GB"/>
              </w:rPr>
              <w:fldChar w:fldCharType="end"/>
            </w:r>
          </w:p>
        </w:tc>
        <w:tc>
          <w:tcPr>
            <w:tcW w:w="3392" w:type="dxa"/>
            <w:shd w:val="clear" w:color="auto" w:fill="auto"/>
            <w:vAlign w:val="center"/>
          </w:tcPr>
          <w:p w14:paraId="4845DADF" w14:textId="7B997BA7" w:rsidR="00674FB2" w:rsidRPr="005242C1" w:rsidRDefault="00674FB2" w:rsidP="00D85868">
            <w:pPr>
              <w:spacing w:line="276" w:lineRule="auto"/>
              <w:jc w:val="center"/>
              <w:rPr>
                <w:sz w:val="18"/>
                <w:szCs w:val="18"/>
                <w:lang w:val="en-GB"/>
              </w:rPr>
            </w:pPr>
            <w:r w:rsidRPr="005242C1">
              <w:rPr>
                <w:sz w:val="18"/>
                <w:szCs w:val="18"/>
                <w:lang w:val="en-GB"/>
              </w:rPr>
              <w:t xml:space="preserve">Argentina, Brazil, Costa Rica, Cuba, </w:t>
            </w:r>
            <w:r w:rsidRPr="005242C1">
              <w:rPr>
                <w:lang w:val="en-GB"/>
              </w:rPr>
              <w:t xml:space="preserve"> </w:t>
            </w:r>
            <w:r w:rsidRPr="005242C1">
              <w:rPr>
                <w:sz w:val="18"/>
                <w:szCs w:val="18"/>
                <w:lang w:val="en-GB"/>
              </w:rPr>
              <w:t xml:space="preserve">Czech Republic, Greece, Italy, Japan, Morocco, Poland, Portugal, USA </w:t>
            </w:r>
            <w:r w:rsidRPr="005242C1">
              <w:rPr>
                <w:sz w:val="18"/>
                <w:szCs w:val="18"/>
                <w:lang w:val="en-GB"/>
              </w:rPr>
              <w:fldChar w:fldCharType="begin" w:fldLock="1"/>
            </w:r>
            <w:r w:rsidR="00B056A6">
              <w:rPr>
                <w:sz w:val="18"/>
                <w:szCs w:val="18"/>
                <w:lang w:val="en-GB"/>
              </w:rPr>
              <w:instrText>ADDIN CSL_CITATION {"citationItems":[{"id":"ITEM-1","itemData":{"DOI":"10.1007/s13213-013-0718-6","ISBN":"1321301307186","ISSN":"1590-4261","author":[{"dropping-particle":"","family":"Bergadi","given":"Fatimazahra","non-dropping-particle":"","parse-names":false,"suffix":""},{"dropping-particle":"","family":"Laachari","given":"Faouzi","non-dropping-particle":"","parse-names":false,"suffix":""},{"dropping-particle":"","family":"Elabed","given":"Soumya","non-dropping-particle":"","parse-names":false,"suffix":""},{"dropping-particle":"","family":"Mohammed","given":"Iraqui Houssaini","non-dropping-particle":"","parse-names":false,"suffix":""},{"dropping-particle":"","family":"Ibnsouda","given":"Saad Koraichi","non-dropping-particle":"","parse-names":false,"suffix":""}],"container-title":"Annals of Microbiology","id":"ITEM-1","issued":{"date-parts":[["2014","10","18"]]},"page":"815-822","title":"Cellulolytic potential and filter paper activity of fungi isolated from ancients manuscripts from the Medina of Fez","type":"article-journal","volume":"64"},"uris":["http://www.mendeley.com/documents/?uuid=92ab2bf5-62fd-42b5-b551-4fdeb37b6215","http://www.mendeley.com/documents/?uuid=7d41df63-d568-424e-b51b-75901ceaa6e4"]},{"id":"ITEM-2","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2","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http://www.mendeley.com/documents/?uuid=688f70f1-db92-43d3-bf98-9df4683da242"]},{"id":"ITEM-3","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3","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72a4e289-4fac-43b0-9160-e45b734af9ab"]},{"id":"ITEM-4","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4","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http://www.mendeley.com/documents/?uuid=6e8182ba-6d8e-482e-8328-8fb19d7b93d0"]},{"id":"ITEM-5","itemData":{"ISBN":"0034-5806","author":[{"dropping-particle":"","family":"Ricelli","given":"A","non-dropping-particle":"","parse-names":false,"suffix":""},{"dropping-particle":"","family":"Fabbri","given":"A A","non-dropping-particle":"","parse-names":false,"suffix":""},{"dropping-particle":"","family":"Fanelli","given":"C","non-dropping-particle":"","parse-names":false,"suffix":""},{"dropping-particle":"","family":"Menicagli","given":"R","non-dropping-particle":"","parse-names":false,"suffix":""},{"dropping-particle":"","family":"Samaritani","given":"S","non-dropping-particle":"","parse-names":false,"suffix":""},{"dropping-particle":"","family":"Pini","given":"D","non-dropping-particle":"","parse-names":false,"suffix":""},{"dropping-particle":"","family":"Rapaccini","given":"S M","non-dropping-particle":"","parse-names":false,"suffix":""},{"dropping-particle":"","family":"Salvadori","given":"P","non-dropping-particle":"","parse-names":false,"suffix":""}],"container-title":"Restaurator","id":"ITEM-5","issue":"2","issued":{"date-parts":[["1999"]]},"language":"English","note":"ISI Document Delivery No.: 213BJ\nTimes Cited: 9\nCited Reference Count: 17\nMUNKSGAARD INT PUBL LTD\nCOPENHAGEN","page":"97-107","title":"Fungal growth on samples of paper: Inhibition by new antifungals","type":"article-journal","volume":"20"},"uris":["http://www.mendeley.com/documents/?uuid=cc37e235-d2ca-4dea-b99f-3fcb8fea4e16","http://www.mendeley.com/documents/?uuid=d9f2bd61-fed5-4e92-b392-5998e8d79198","http://www.mendeley.com/documents/?uuid=a5e68034-c25b-4721-bfc8-bc437edddcbe"]},{"id":"ITEM-6","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6","issued":{"date-parts":[["2014"]]},"page":"142-149","title":"Microbial deterioration of tsunami-affected paper-based objects: A case study","type":"article-journal","volume":"88"},"uris":["http://www.mendeley.com/documents/?uuid=b6bbdfcb-6122-4c0d-aba0-7b8133112a16","http://www.mendeley.com/documents/?uuid=3a755677-1849-4738-8682-a08485c51b76","http://www.mendeley.com/documents/?uuid=169e9fbb-7e9f-412f-8af4-74d55578e655"]},{"id":"ITEM-7","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7","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6d224dec-5bbe-4f4d-be7d-5d8306ab0365"]},{"id":"ITEM-8","itemData":{"author":[{"dropping-particle":"","family":"Sterflinger","given":"Katja","non-dropping-particle":"","parse-names":false,"suffix":""},{"dropping-particle":"","family":"Engel","given":"Patricia","non-dropping-particle":"","parse-names":false,"suffix":""}],"container-title":"Men and Books: From Microorganisms to Megaorganisms","id":"ITEM-8","issued":{"date-parts":[["2014"]]},"page":"Poster presentation","publisher-place":"St. Pölten","title":"Microorganisms in books – the Archives of the Protestant Parish of the Holy Trinity in Swidnica","type":"paper-conference"},"uris":["http://www.mendeley.com/documents/?uuid=9c8b748c-a7c5-4725-852c-110afdbffe99","http://www.mendeley.com/documents/?uuid=60872e7a-0286-4c9e-bfd4-a4dbd60022b4","http://www.mendeley.com/documents/?uuid=3b8f8a63-9b3f-47da-838a-8be301ab2da0"]},{"id":"ITEM-9","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9","issued":{"date-parts":[["2003"]]},"language":"English","page":"167-173","title":"Isolation of fungal species from test samples and maps damaged by foxing, and correlation between these species and the environment","type":"article-journal","volume":"51"},"uris":["http://www.mendeley.com/documents/?uuid=7d5b4eec-9976-4328-ae73-a2e2f05fa7e7"]},{"id":"ITEM-10","itemData":{"ISBN":"0964-8305","abstract":"The inhibition of some fungal strains responsible for paper biodeterioration is reported. Antimicrobials (butylated hydroxytoluene, BHT and butylated hydroxyanisole, BHA), azole antifungals (econazole, miconazole and ketoconazole) and chitin synthase inhibitors (uridine, 5-fluorouridine, 2-deoxyuridine) have been assessed for efficacy against Penicillium chrysogenum Them, Aspergillus terreus Thom, Stachybotrys atra Corda and Chaetomium elatum Kunze, fungal strains isolated from deteriorated papers. Our results have shown that the most evident inhibiting effect on fungal growth has been obtained with miconazole and econazole at 10(-3) M. (C) 1997 Published by Elsevier Science Limited.","author":[{"dropping-particle":"","family":"Fabbri","given":"A A","non-dropping-particle":"","parse-names":false,"suffix":""},{"dropping-particle":"","family":"Ricelli","given":"A","non-dropping-particle":"","parse-names":false,"suffix":""},{"dropping-particle":"","family":"Brasini","given":"S","non-dropping-particle":"","parse-names":false,"suffix":""},{"dropping-particle":"","family":"Fanelli","given":"C","non-dropping-particle":"","parse-names":false,"suffix":""}],"container-title":"International Biodeterioration &amp; Biodegradation","id":"ITEM-10","issue":"1","issued":{"date-parts":[["1997"]]},"language":"English","page":"61-65","title":"Effect of different antifungals on the control of paper biodeterioration caused by fungi","type":"article-journal","volume":"39"},"uris":["http://www.mendeley.com/documents/?uuid=cac331bd-4a5f-4054-8f62-c0ce90d2b9f4"]},{"id":"ITEM-1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id":"ITEM-12","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2","issue":"December 2017","issued":{"date-parts":[["2018"]]},"page":"1-11","title":"Microbial diversity in biodeteriorated Greek historical documents dating back to the 19th and 20th century: A case study","type":"article-journal","volume":"e00596"},"uris":["http://www.mendeley.com/documents/?uuid=20fbf343-fd93-402e-97dc-378bc39e9500"]},{"id":"ITEM-13","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13","issued":{"date-parts":[["2018"]]},"page":"110-116","publisher":"Elsevier Masson SAS","title":"Disinfection of ancient paper contaminated with fungi using supercritical carbon dioxide","type":"article-journal","volume":"30"},"uris":["http://www.mendeley.com/documents/?uuid=fa7ac377-81b3-420a-a009-c427860c5793"]},{"id":"ITEM-14","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4","issue":"1","issued":{"date-parts":[["2018"]]},"page":"1-9","title":"Two new cellulolytic fungal species isolated from a 19th-century art collection","type":"article-journal","volume":"8"},"uris":["http://www.mendeley.com/documents/?uuid=ac43f713-bb39-44ea-8292-cc39eb9b3147"]},{"id":"ITEM-15","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5","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16","itemData":{"DOI":"10.1016/j.culher.2016.10.011","ISSN":"12962074","author":[{"dropping-particle":"","family":"Pietrzak","given":"Katarzyna","non-dropping-particle":"","parse-names":false,"suffix":""},{"dropping-particle":"","family":"Otlewska","given":"Anna","non-dropping-particle":"","parse-names":false,"suffix":""},{"dropping-particle":"","family":"Danielewicz","given":"Dariusz","non-dropping-particle":"","parse-names":false,"suffix":""},{"dropping-particle":"","family":"Dybka","given":"Katarzyna","non-dropping-particle":"","parse-names":false,"suffix":""},{"dropping-particle":"","family":"Pangallo","given":"Domenico","non-dropping-particle":"","parse-names":false,"suffix":""},{"dropping-particle":"","family":"Kraková","given":"Lucia","non-dropping-particle":"","parse-names":false,"suffix":""},{"dropping-particle":"","family":"Puškárová","given":"Andrea","non-dropping-particle":"","parse-names":false,"suffix":""},{"dropping-particle":"","family":"Bučková","given":"Mária","non-dropping-particle":"","parse-names":false,"suffix":""},{"dropping-particle":"","family":"Scholtz","given":"Vladimír","non-dropping-particle":"","parse-names":false,"suffix":""},{"dropping-particle":"","family":"Ďurovič","given":"Michal","non-dropping-particle":"","parse-names":false,"suffix":""},{"dropping-particle":"","family":"Surma-Ślusarska","given":"Barbara","non-dropping-particle":"","parse-names":false,"suffix":""},{"dropping-particle":"","family":"Demnerová","given":"Kateřina","non-dropping-particle":"","parse-names":false,"suffix":""},{"dropping-particle":"","family":"Gutarowska","given":"Beata","non-dropping-particle":"","parse-names":false,"suffix":""}],"container-title":"Journal of Cultural Heritage","id":"ITEM-16","issued":{"date-parts":[["2017"]]},"page":"69–77","title":"Disinfection of archival documents using thyme essential oil, silver nanoparticles misting and low temperature plasma","type":"article-journal","volume":"24"},"uris":["http://www.mendeley.com/documents/?uuid=1f400566-9cfc-474f-8d40-e1d89b3a1da2"]},{"id":"ITEM-17","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17","issued":{"date-parts":[["0"]]},"title":"Fungal Stains on Paper: Is What You See What You Get?","type":"article-journal","volume":"in press"},"uris":["http://www.mendeley.com/documents/?uuid=8be45d95-9898-4bb8-9860-4d13adc2e7b9"]}],"mendeley":{"formattedCitation":"[15,33,60,62,64–67,70,35,38,41,43,44,54,55,57]","plainTextFormattedCitation":"[15,33,60,62,64–67,70,35,38,41,43,44,54,55,57]","previouslyFormattedCitation":"(Sequeira et al.; Fabbri et al. 1997; Ricelli et al. 1999; Di Bonaventura et al. 2003; Corte et al. 2003; Mesquita et al. 2009; Michaelsen et al. 2009; Michaelsen et al. 2010; Borrego et al. 2012; Sato et al. 2014; Sterflinger &amp; Engel 2014; Bergadi et al. 2014; Pietrzak et al. 2017; Coronado-Ruiz et al. 2018; Karakasidou et al. 2018; Kraková et al. 2018; Teixeira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33,60,62,64–67,70,35,38,41,43,44,54,55,57]</w:t>
            </w:r>
            <w:r w:rsidRPr="005242C1">
              <w:rPr>
                <w:sz w:val="18"/>
                <w:szCs w:val="18"/>
                <w:lang w:val="en-GB"/>
              </w:rPr>
              <w:fldChar w:fldCharType="end"/>
            </w:r>
            <w:r w:rsidRPr="005242C1">
              <w:rPr>
                <w:sz w:val="18"/>
                <w:szCs w:val="18"/>
                <w:lang w:val="en-GB"/>
              </w:rPr>
              <w:t xml:space="preserve"> </w:t>
            </w:r>
          </w:p>
        </w:tc>
      </w:tr>
      <w:tr w:rsidR="00674FB2" w:rsidRPr="002E0EE2" w14:paraId="249B4618" w14:textId="77777777" w:rsidTr="0038188C">
        <w:trPr>
          <w:trHeight w:val="337"/>
        </w:trPr>
        <w:tc>
          <w:tcPr>
            <w:tcW w:w="4395" w:type="dxa"/>
            <w:shd w:val="clear" w:color="auto" w:fill="auto"/>
            <w:vAlign w:val="center"/>
            <w:hideMark/>
          </w:tcPr>
          <w:p w14:paraId="514B6A71" w14:textId="77777777" w:rsidR="00674FB2" w:rsidRPr="007252B7" w:rsidRDefault="00674FB2" w:rsidP="00674FB2">
            <w:pPr>
              <w:spacing w:line="276" w:lineRule="auto"/>
              <w:rPr>
                <w:b/>
                <w:i/>
                <w:iCs/>
                <w:sz w:val="18"/>
                <w:szCs w:val="18"/>
                <w:lang w:val="en-GB"/>
              </w:rPr>
            </w:pPr>
            <w:r w:rsidRPr="007252B7">
              <w:rPr>
                <w:b/>
                <w:i/>
                <w:iCs/>
                <w:sz w:val="18"/>
                <w:szCs w:val="18"/>
                <w:lang w:val="en-GB"/>
              </w:rPr>
              <w:t xml:space="preserve">Penicillium citreonigrum </w:t>
            </w:r>
            <w:r w:rsidRPr="007252B7">
              <w:rPr>
                <w:sz w:val="18"/>
                <w:szCs w:val="18"/>
                <w:lang w:val="en-GB"/>
              </w:rPr>
              <w:t>Dierckx</w:t>
            </w:r>
          </w:p>
        </w:tc>
        <w:tc>
          <w:tcPr>
            <w:tcW w:w="3391" w:type="dxa"/>
            <w:vAlign w:val="center"/>
          </w:tcPr>
          <w:p w14:paraId="553F5827" w14:textId="0599AEBB" w:rsidR="00674FB2" w:rsidRPr="005242C1" w:rsidRDefault="00674FB2" w:rsidP="00D85868">
            <w:pPr>
              <w:spacing w:line="276" w:lineRule="auto"/>
              <w:jc w:val="center"/>
              <w:rPr>
                <w:sz w:val="18"/>
                <w:szCs w:val="18"/>
                <w:lang w:val="en-GB"/>
              </w:rPr>
            </w:pPr>
            <w:r w:rsidRPr="005242C1">
              <w:rPr>
                <w:sz w:val="18"/>
                <w:szCs w:val="18"/>
                <w:lang w:val="en-GB"/>
              </w:rPr>
              <w:t xml:space="preserve">France, 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id":"ITEM-2","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2","issue":"6","issued":{"date-parts":[["2012"]]},"page":"514-522","title":"Microbiological evaluation of ten French archives and link to occupational symptoms","type":"article-journal","volume":"22"},"uris":["http://www.mendeley.com/documents/?uuid=ad1b6379-d0a5-4fad-b432-47f195777d07"]}],"mendeley":{"formattedCitation":"[8,20]","plainTextFormattedCitation":"[8,20]","previouslyFormattedCitation":"(Roussel et al. 2012;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8,20]</w:t>
            </w:r>
            <w:r w:rsidRPr="005242C1">
              <w:rPr>
                <w:sz w:val="18"/>
                <w:szCs w:val="18"/>
                <w:lang w:val="en-GB"/>
              </w:rPr>
              <w:fldChar w:fldCharType="end"/>
            </w:r>
          </w:p>
        </w:tc>
        <w:tc>
          <w:tcPr>
            <w:tcW w:w="3392" w:type="dxa"/>
            <w:vAlign w:val="center"/>
          </w:tcPr>
          <w:p w14:paraId="7A25A79B" w14:textId="07425D89" w:rsidR="00D025D8" w:rsidRPr="005242C1" w:rsidRDefault="00D025D8" w:rsidP="00D85868">
            <w:pPr>
              <w:spacing w:line="276" w:lineRule="auto"/>
              <w:jc w:val="center"/>
              <w:rPr>
                <w:sz w:val="18"/>
                <w:szCs w:val="18"/>
                <w:lang w:val="en-GB"/>
              </w:rPr>
            </w:pPr>
            <w:r w:rsidRPr="005242C1">
              <w:rPr>
                <w:sz w:val="18"/>
                <w:szCs w:val="18"/>
                <w:lang w:val="en-GB"/>
              </w:rPr>
              <w:t xml:space="preserve">France, </w:t>
            </w:r>
            <w:r w:rsidR="00674FB2" w:rsidRPr="005242C1">
              <w:rPr>
                <w:sz w:val="18"/>
                <w:szCs w:val="18"/>
                <w:lang w:val="en-GB"/>
              </w:rPr>
              <w:t xml:space="preserve">Italy </w:t>
            </w:r>
            <w:r w:rsidR="00674FB2"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2","issue":"6","issued":{"date-parts":[["2012"]]},"page":"514-522","title":"Microbiological evaluation of ten French archives and link to occupational symptoms","type":"article-journal","volume":"22"},"uris":["http://www.mendeley.com/documents/?uuid=ad1b6379-d0a5-4fad-b432-47f195777d07"]}],"mendeley":{"formattedCitation":"[8,10]","plainTextFormattedCitation":"[8,10]","previouslyFormattedCitation":"(Maggi et al. 2000; Roussel et al. 2012)"},"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8,10]</w:t>
            </w:r>
            <w:r w:rsidR="00674FB2" w:rsidRPr="005242C1">
              <w:rPr>
                <w:sz w:val="18"/>
                <w:szCs w:val="18"/>
                <w:lang w:val="en-GB"/>
              </w:rPr>
              <w:fldChar w:fldCharType="end"/>
            </w:r>
          </w:p>
        </w:tc>
        <w:tc>
          <w:tcPr>
            <w:tcW w:w="3392" w:type="dxa"/>
            <w:shd w:val="clear" w:color="auto" w:fill="auto"/>
            <w:vAlign w:val="center"/>
          </w:tcPr>
          <w:p w14:paraId="119BE48A" w14:textId="4A8B9C5A" w:rsidR="00674FB2" w:rsidRPr="005242C1" w:rsidRDefault="00674FB2" w:rsidP="00D85868">
            <w:pPr>
              <w:spacing w:line="276" w:lineRule="auto"/>
              <w:jc w:val="center"/>
              <w:rPr>
                <w:sz w:val="18"/>
                <w:szCs w:val="18"/>
              </w:rPr>
            </w:pPr>
            <w:r w:rsidRPr="005242C1">
              <w:rPr>
                <w:noProof/>
                <w:sz w:val="18"/>
                <w:szCs w:val="18"/>
                <w:lang w:val="en-GB"/>
              </w:rPr>
              <w:t xml:space="preserve">Brazil, </w:t>
            </w:r>
            <w:r w:rsidR="002E0EE2" w:rsidRPr="005242C1">
              <w:rPr>
                <w:noProof/>
                <w:sz w:val="18"/>
                <w:szCs w:val="18"/>
                <w:lang w:val="en-GB"/>
              </w:rPr>
              <w:t>Japan</w:t>
            </w:r>
            <w:r w:rsidRPr="005242C1">
              <w:rPr>
                <w:noProof/>
                <w:sz w:val="18"/>
                <w:szCs w:val="18"/>
                <w:lang w:val="en-GB"/>
              </w:rPr>
              <w:t xml:space="preserve">, 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2","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2","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http://www.mendeley.com/documents/?uuid=7e689e2c-1b12-44f2-96db-7af781adcba8"]},{"id":"ITEM-3","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3","issued":{"date-parts":[["2014"]]},"page":"142-149","title":"Microbial deterioration of tsunami-affected paper-based objects: A case study","type":"article-journal","volume":"88"},"uris":["http://www.mendeley.com/documents/?uuid=3a755677-1849-4738-8682-a08485c51b76"]}],"mendeley":{"formattedCitation":"[12,14,67]","plainTextFormattedCitation":"[12,14,67]","previouslyFormattedCitation":"(Lourenço et al. 2005; da Silva et al. 2006; Sato et al.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12,14,67]</w:t>
            </w:r>
            <w:r w:rsidRPr="005242C1">
              <w:rPr>
                <w:noProof/>
                <w:sz w:val="18"/>
                <w:szCs w:val="18"/>
                <w:lang w:val="en-GB"/>
              </w:rPr>
              <w:fldChar w:fldCharType="end"/>
            </w:r>
          </w:p>
        </w:tc>
      </w:tr>
      <w:tr w:rsidR="00674FB2" w:rsidRPr="00F00B3C" w14:paraId="6E9DEF9A" w14:textId="77777777" w:rsidTr="0038188C">
        <w:trPr>
          <w:trHeight w:val="697"/>
        </w:trPr>
        <w:tc>
          <w:tcPr>
            <w:tcW w:w="4395" w:type="dxa"/>
            <w:shd w:val="clear" w:color="auto" w:fill="auto"/>
            <w:vAlign w:val="center"/>
            <w:hideMark/>
          </w:tcPr>
          <w:p w14:paraId="73DCD6E4" w14:textId="77777777" w:rsidR="00674FB2" w:rsidRPr="002E0EE2" w:rsidRDefault="00674FB2" w:rsidP="00674FB2">
            <w:pPr>
              <w:spacing w:line="276" w:lineRule="auto"/>
              <w:rPr>
                <w:b/>
                <w:i/>
                <w:iCs/>
                <w:sz w:val="18"/>
                <w:szCs w:val="18"/>
              </w:rPr>
            </w:pPr>
            <w:r w:rsidRPr="002E0EE2">
              <w:rPr>
                <w:b/>
                <w:i/>
                <w:iCs/>
                <w:sz w:val="18"/>
                <w:szCs w:val="18"/>
              </w:rPr>
              <w:t xml:space="preserve">Penicillium citrinum </w:t>
            </w:r>
            <w:r w:rsidRPr="002E0EE2">
              <w:rPr>
                <w:sz w:val="18"/>
                <w:szCs w:val="18"/>
              </w:rPr>
              <w:t>Thom</w:t>
            </w:r>
          </w:p>
        </w:tc>
        <w:tc>
          <w:tcPr>
            <w:tcW w:w="3391" w:type="dxa"/>
            <w:vAlign w:val="center"/>
          </w:tcPr>
          <w:p w14:paraId="7A2CD04D" w14:textId="3913217D" w:rsidR="00674FB2" w:rsidRPr="005242C1" w:rsidRDefault="00674FB2" w:rsidP="00D85868">
            <w:pPr>
              <w:spacing w:line="276" w:lineRule="auto"/>
              <w:jc w:val="center"/>
              <w:rPr>
                <w:sz w:val="18"/>
                <w:szCs w:val="18"/>
              </w:rPr>
            </w:pPr>
            <w:r w:rsidRPr="005242C1">
              <w:rPr>
                <w:sz w:val="18"/>
                <w:szCs w:val="18"/>
              </w:rPr>
              <w:t xml:space="preserve">Argentina, Cuba, India, Italy, </w:t>
            </w:r>
            <w:r w:rsidR="005811DE" w:rsidRPr="005242C1">
              <w:rPr>
                <w:sz w:val="18"/>
                <w:szCs w:val="18"/>
              </w:rPr>
              <w:t xml:space="preserve">Nigeria, </w:t>
            </w:r>
            <w:r w:rsidRPr="005242C1">
              <w:rPr>
                <w:sz w:val="18"/>
                <w:szCs w:val="18"/>
              </w:rPr>
              <w:t xml:space="preserve">Poland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093d2207-7abc-4321-925d-d1c7210acee8"]},{"id":"ITEM-3","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3","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1bdf20a5-263a-4c27-8444-f29121ba3e3e"]},{"id":"ITEM-4","itemData":{"author":[{"dropping-particle":"","family":"Nayak","given":"Bijaya Kumar","non-dropping-particle":"","parse-names":false,"suffix":""}],"container-title":"International Journal of PharmTech Research","id":"ITEM-4","issue":"6","issued":{"date-parts":[["2015"]]},"page":"306-312","title":"Volumetric samplings of airborne fungal spores in different college libraries : A Preliminary study","type":"article-journal","volume":"8"},"uris":["http://www.mendeley.com/documents/?uuid=f531f956-953c-4c93-bc5a-1f3a4b7845db"]},{"id":"ITEM-5","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5","issue":"3","issued":{"date-parts":[["2016"]]},"page":"397-407","title":"Fungal secondary metabolite analysis applied to Cultural Heritage: the case of a contaminated library in Venice","type":"article-journal","volume":"9"},"uris":["http://www.mendeley.com/documents/?uuid=ac26feea-eae3-4c2d-b7c6-d722b65e9507"]},{"id":"ITEM-6","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6","issue":"3","issued":{"date-parts":[["2016"]]},"page":"513-527","title":"Viable fungi in the air of indoor environments of the National Archive of the Republic of Cuba","type":"article-journal","volume":"32"},"uris":["http://www.mendeley.com/documents/?uuid=a7c8a7a3-a481-4a0f-bb18-2010c7b315b4"]},{"id":"ITEM-7","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7","issued":{"date-parts":[["2017"]]},"page":"205-226","title":"Fungi in Archive Repositories Environments and the Deterioration of the Graphics Documents","type":"article-journal","volume":"11"},"uris":["http://www.mendeley.com/documents/?uuid=0ed884ca-cf7c-4f79-981a-10404f6f58db"]},{"id":"ITEM-8","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8","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1,16–18,20,30,33,47]","plainTextFormattedCitation":"[1,16–18,20,30,33,47]","previouslyFormattedCitation":"(Wlazło et al. 2008; Zielińska-Jankiewicz et al. 2008; Borrego et al. 2012; Nayak 2015; Anaya et al. 2016; Micheluz et al. 2016; Borrego et al. 2017; 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16–18,20,30,33,47]</w:t>
            </w:r>
            <w:r w:rsidRPr="005242C1">
              <w:rPr>
                <w:sz w:val="18"/>
                <w:szCs w:val="18"/>
                <w:lang w:val="en-GB"/>
              </w:rPr>
              <w:fldChar w:fldCharType="end"/>
            </w:r>
            <w:r w:rsidRPr="005242C1">
              <w:rPr>
                <w:sz w:val="18"/>
                <w:szCs w:val="18"/>
              </w:rPr>
              <w:t xml:space="preserve"> </w:t>
            </w:r>
          </w:p>
        </w:tc>
        <w:tc>
          <w:tcPr>
            <w:tcW w:w="3392" w:type="dxa"/>
            <w:vAlign w:val="center"/>
          </w:tcPr>
          <w:p w14:paraId="24401455" w14:textId="3CF9B9F4" w:rsidR="00D025D8" w:rsidRPr="005242C1" w:rsidRDefault="00674FB2" w:rsidP="00D85868">
            <w:pPr>
              <w:spacing w:line="276" w:lineRule="auto"/>
              <w:jc w:val="center"/>
              <w:rPr>
                <w:sz w:val="18"/>
                <w:szCs w:val="18"/>
                <w:lang w:val="en-GB"/>
              </w:rPr>
            </w:pPr>
            <w:r w:rsidRPr="005242C1">
              <w:rPr>
                <w:sz w:val="18"/>
                <w:szCs w:val="18"/>
              </w:rPr>
              <w:t xml:space="preserve">Cuba, </w:t>
            </w:r>
            <w:r w:rsidR="00D025D8" w:rsidRPr="005242C1">
              <w:rPr>
                <w:sz w:val="18"/>
                <w:szCs w:val="18"/>
              </w:rPr>
              <w:t xml:space="preserve">France, </w:t>
            </w: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2","issued":{"date-parts":[["2017"]]},"page":"205-226","title":"Fungi in Archive Repositories Environments and the Deterioration of the Graphics Documents","type":"article-journal","volume":"11"},"uris":["http://www.mendeley.com/documents/?uuid=0ed884ca-cf7c-4f79-981a-10404f6f58db"]},{"id":"ITEM-3","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3","issue":"6","issued":{"date-parts":[["2012"]]},"page":"514-522","title":"Microbiological evaluation of ten French archives and link to occupational symptoms","type":"article-journal","volume":"22"},"uris":["http://www.mendeley.com/documents/?uuid=ad1b6379-d0a5-4fad-b432-47f195777d07"]}],"mendeley":{"formattedCitation":"[8,10,30]","plainTextFormattedCitation":"[8,10,30]","previouslyFormattedCitation":"(Maggi et al. 2000; Roussel et al. 2012;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8,10,30]</w:t>
            </w:r>
            <w:r w:rsidRPr="005242C1">
              <w:rPr>
                <w:sz w:val="18"/>
                <w:szCs w:val="18"/>
                <w:lang w:val="en-GB"/>
              </w:rPr>
              <w:fldChar w:fldCharType="end"/>
            </w:r>
          </w:p>
        </w:tc>
        <w:tc>
          <w:tcPr>
            <w:tcW w:w="3392" w:type="dxa"/>
            <w:shd w:val="clear" w:color="auto" w:fill="auto"/>
            <w:vAlign w:val="center"/>
          </w:tcPr>
          <w:p w14:paraId="4958CC2E" w14:textId="316B682C" w:rsidR="00674FB2" w:rsidRPr="005242C1" w:rsidRDefault="00674FB2" w:rsidP="00D85868">
            <w:pPr>
              <w:spacing w:line="276" w:lineRule="auto"/>
              <w:jc w:val="center"/>
              <w:rPr>
                <w:sz w:val="18"/>
                <w:szCs w:val="18"/>
              </w:rPr>
            </w:pPr>
            <w:r w:rsidRPr="005242C1">
              <w:rPr>
                <w:sz w:val="18"/>
                <w:szCs w:val="18"/>
              </w:rPr>
              <w:t xml:space="preserve">Argentina, Brazil, Cuba, France, Greece, Indonesia, Italy, </w:t>
            </w:r>
            <w:r w:rsidR="00177CA9" w:rsidRPr="005242C1">
              <w:rPr>
                <w:sz w:val="18"/>
                <w:szCs w:val="18"/>
              </w:rPr>
              <w:t xml:space="preserve">Nigeria, </w:t>
            </w: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f672c603-9b3b-4d43-b4a4-4e2246e1eca5"]},{"id":"ITEM-3","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3","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http://www.mendeley.com/documents/?uuid=3b40727d-d8c1-4ecc-9fff-944f8a754e5d"]},{"id":"ITEM-4","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4","issued":{"date-parts":[["2003"]]},"language":"English","page":"167-173","title":"Isolation of fungal species from test samples and maps damaged by foxing, and correlation between these species and the environment","type":"article-journal","volume":"51"},"uris":["http://www.mendeley.com/documents/?uuid=7d5b4eec-9976-4328-ae73-a2e2f05fa7e7"]},{"id":"ITEM-5","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5","issue":"2","issued":{"date-parts":[["2007"]]},"note":"doi: 10.1016/j.culher.2007.01.003","page":"126-133","title":"Isolation and attempts of biomolecular characterization of fungal strains associated to foxing on a 19th century book","type":"article-journal","volume":"8"},"uris":["http://www.mendeley.com/documents/?uuid=fca6c8dd-1189-4367-9ce3-18c7f9ed794a"]},{"id":"ITEM-6","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6","issue":"December 2017","issued":{"date-parts":[["2018"]]},"page":"1-11","title":"Microbial diversity in biodeteriorated Greek historical documents dating back to the 19th and 20th century: A case study","type":"article-journal","volume":"e00596"},"uris":["http://www.mendeley.com/documents/?uuid=20fbf343-fd93-402e-97dc-378bc39e9500"]},{"id":"ITEM-7","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7","issued":{"date-parts":[["2016"]]},"page":"94-103","title":"Occurrence of fungi on deteriorated old dluwang manuscripts from Indonesia","type":"article-journal","volume":"114"},"uris":["http://www.mendeley.com/documents/?uuid=f2f40762-f6b2-4631-8d3f-4b13f34b8810"]},{"id":"ITEM-8","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8","issued":{"date-parts":[["0"]]},"title":"Fungal Stains on Paper: Is What You See What You Get?","type":"article-journal","volume":"in press"},"uris":["http://www.mendeley.com/documents/?uuid=8be45d95-9898-4bb8-9860-4d13adc2e7b9"]},{"id":"ITEM-9","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9","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12,14,33,35,41,44,47,49,56]","plainTextFormattedCitation":"[12,14,33,35,41,44,47,49,56]","previouslyFormattedCitation":"(Sequeira et al.; Corte et al. 2003; Lourenço et al. 2005; da Silva et al. 2006; Rakotonirainy et al. 2007; Borrego et al. 2012; Oetari et al. 2016; Karakasidou et al. 2018; 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2,14,33,35,41,44,47,49,56]</w:t>
            </w:r>
            <w:r w:rsidRPr="005242C1">
              <w:rPr>
                <w:sz w:val="18"/>
                <w:szCs w:val="18"/>
                <w:lang w:val="en-GB"/>
              </w:rPr>
              <w:fldChar w:fldCharType="end"/>
            </w:r>
          </w:p>
        </w:tc>
      </w:tr>
      <w:tr w:rsidR="00674FB2" w:rsidRPr="00D45766" w14:paraId="06609675" w14:textId="77777777" w:rsidTr="0038188C">
        <w:trPr>
          <w:trHeight w:val="574"/>
        </w:trPr>
        <w:tc>
          <w:tcPr>
            <w:tcW w:w="4395" w:type="dxa"/>
            <w:shd w:val="clear" w:color="auto" w:fill="auto"/>
            <w:vAlign w:val="center"/>
            <w:hideMark/>
          </w:tcPr>
          <w:p w14:paraId="3BFDE08E" w14:textId="77777777" w:rsidR="00674FB2" w:rsidRPr="00CD7F2E" w:rsidRDefault="00674FB2" w:rsidP="00674FB2">
            <w:pPr>
              <w:spacing w:line="276" w:lineRule="auto"/>
              <w:rPr>
                <w:b/>
                <w:i/>
                <w:iCs/>
                <w:sz w:val="18"/>
                <w:szCs w:val="18"/>
              </w:rPr>
            </w:pPr>
            <w:r w:rsidRPr="00CD7F2E">
              <w:rPr>
                <w:b/>
                <w:i/>
                <w:iCs/>
                <w:sz w:val="18"/>
                <w:szCs w:val="18"/>
              </w:rPr>
              <w:t xml:space="preserve">Penicillium commune </w:t>
            </w:r>
            <w:r w:rsidRPr="00CD7F2E">
              <w:rPr>
                <w:sz w:val="18"/>
                <w:szCs w:val="18"/>
              </w:rPr>
              <w:t>Thom</w:t>
            </w:r>
          </w:p>
        </w:tc>
        <w:tc>
          <w:tcPr>
            <w:tcW w:w="3391" w:type="dxa"/>
            <w:vAlign w:val="center"/>
          </w:tcPr>
          <w:p w14:paraId="159C79EF" w14:textId="0C156689" w:rsidR="00674FB2" w:rsidRPr="005242C1" w:rsidRDefault="00674FB2" w:rsidP="00D85868">
            <w:pPr>
              <w:spacing w:line="276" w:lineRule="auto"/>
              <w:jc w:val="center"/>
              <w:rPr>
                <w:sz w:val="18"/>
                <w:szCs w:val="18"/>
              </w:rPr>
            </w:pPr>
            <w:r w:rsidRPr="005242C1">
              <w:rPr>
                <w:sz w:val="18"/>
                <w:szCs w:val="18"/>
              </w:rPr>
              <w:t xml:space="preserve">Argentina, Cuba, Poland, Spain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98b964a6-011c-490f-8484-fb5a4a8d2e22"]},{"id":"ITEM-3","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3","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a0df1daf-ea0d-4f37-a8e5-bce5372bd280"]},{"id":"ITEM-4","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4","issue":"3","issued":{"date-parts":[["2015"]]},"page":"389-401","title":"Assessment of microbiological contamination in the work environments of museums, archives and libraries","type":"article-journal","volume":"31"},"uris":["http://www.mendeley.com/documents/?uuid=787ec923-8449-41a1-926e-3abc447246d4"]}],"mendeley":{"formattedCitation":"[17,19,24,33]","plainTextFormattedCitation":"[17,19,24,33]","previouslyFormattedCitation":"(Valentin 2007; Wlazło et al. 2008; Borrego et al. 2012;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7,19,24,33]</w:t>
            </w:r>
            <w:r w:rsidRPr="005242C1">
              <w:rPr>
                <w:sz w:val="18"/>
                <w:szCs w:val="18"/>
                <w:lang w:val="en-GB"/>
              </w:rPr>
              <w:fldChar w:fldCharType="end"/>
            </w:r>
          </w:p>
        </w:tc>
        <w:tc>
          <w:tcPr>
            <w:tcW w:w="3392" w:type="dxa"/>
            <w:vAlign w:val="center"/>
          </w:tcPr>
          <w:p w14:paraId="2EFE9134"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77154763" w14:textId="5FA3F918" w:rsidR="00674FB2" w:rsidRPr="005242C1" w:rsidRDefault="00674FB2" w:rsidP="00D85868">
            <w:pPr>
              <w:spacing w:line="276" w:lineRule="auto"/>
              <w:jc w:val="center"/>
              <w:rPr>
                <w:sz w:val="18"/>
                <w:szCs w:val="18"/>
              </w:rPr>
            </w:pPr>
            <w:r w:rsidRPr="005242C1">
              <w:rPr>
                <w:sz w:val="18"/>
                <w:szCs w:val="18"/>
              </w:rPr>
              <w:t xml:space="preserve">Argentina, Cuba, Italy, Japan, Morocco, Portugal, Slovakia </w:t>
            </w:r>
            <w:r w:rsidRPr="005242C1">
              <w:rPr>
                <w:sz w:val="18"/>
                <w:szCs w:val="18"/>
                <w:lang w:val="en-GB"/>
              </w:rPr>
              <w:fldChar w:fldCharType="begin" w:fldLock="1"/>
            </w:r>
            <w:r w:rsidR="00B056A6">
              <w:rPr>
                <w:sz w:val="18"/>
                <w:szCs w:val="18"/>
              </w:rPr>
              <w:instrText>ADDIN CSL_CITATION {"citationItems":[{"id":"ITEM-1","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1","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id":"ITEM-2","itemData":{"DOI":"10.1016/j.ibiod.2012.01.011","ISSN":"09648305","author":[{"dropping-particle":"","family":"Kraková","given":"Lucia","non-dropping-particle":"","parse-names":false,"suffix":""},{"dropping-particle":"","family":"Chovanová","given":"Katarína","non-dropping-particle":"","parse-names":false,"suffix":""},{"dropping-particle":"","family":"Selim","given":"Samy a.","non-dropping-particle":"","parse-names":false,"suffix":""},{"dropping-particle":"","family":"Šimonovičová","given":"Alexandra","non-dropping-particle":"","parse-names":false,"suffix":""},{"dropping-particle":"","family":"Puškarová","given":"Andrea","non-dropping-particle":"","parse-names":false,"suffix":""},{"dropping-particle":"","family":"Maková","given":"Alena","non-dropping-particle":"","parse-names":false,"suffix":""},{"dropping-particle":"","family":"Pangallo","given":"Domenico","non-dropping-particle":"","parse-names":false,"suffix":""}],"container-title":"International Biodeterioration &amp; Biodegradation","id":"ITEM-2","issued":{"date-parts":[["2012"]]},"page":"117-125","title":"A multiphasic approach for investigation of the microbial diversity and its biodegradative abilities in historical paper and parchment documents","type":"article-journal","volume":"70"},"uris":["http://www.mendeley.com/documents/?uuid=20597d0d-83ff-43c8-a985-b71f49676501","http://www.mendeley.com/documents/?uuid=4da91d3a-b671-4cf0-bf60-38373f59af25","http://www.mendeley.com/documents/?uuid=5a722c87-788c-4e73-b3c8-246b2974b37b"]},{"id":"ITEM-3","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3","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21fb62ad-d429-48bd-b194-2295a6b89d06"]},{"id":"ITEM-4","itemData":{"DOI":"10.1007/s13213-013-0718-6","ISBN":"1321301307186","ISSN":"1590-4261","author":[{"dropping-particle":"","family":"Bergadi","given":"Fatimazahra","non-dropping-particle":"","parse-names":false,"suffix":""},{"dropping-particle":"","family":"Laachari","given":"Faouzi","non-dropping-particle":"","parse-names":false,"suffix":""},{"dropping-particle":"","family":"Elabed","given":"Soumya","non-dropping-particle":"","parse-names":false,"suffix":""},{"dropping-particle":"","family":"Mohammed","given":"Iraqui Houssaini","non-dropping-particle":"","parse-names":false,"suffix":""},{"dropping-particle":"","family":"Ibnsouda","given":"Saad Koraichi","non-dropping-particle":"","parse-names":false,"suffix":""}],"container-title":"Annals of Microbiology","id":"ITEM-4","issued":{"date-parts":[["2014","10","18"]]},"page":"815-822","title":"Cellulolytic potential and filter paper activity of fungi isolated from ancients manuscripts from the Medina of Fez","type":"article-journal","volume":"64"},"uris":["http://www.mendeley.com/documents/?uuid=92ab2bf5-62fd-42b5-b551-4fdeb37b6215","http://www.mendeley.com/documents/?uuid=7d41df63-d568-424e-b51b-75901ceaa6e4","http://www.mendeley.com/documents/?uuid=b016b145-4136-401a-8785-7204e5bc9a26"]},{"id":"ITEM-5","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5","issued":{"date-parts":[["2014"]]},"page":"142-149","title":"Microbial deterioration of tsunami-affected paper-based objects: A case study","type":"article-journal","volume":"88"},"uris":["http://www.mendeley.com/documents/?uuid=b6bbdfcb-6122-4c0d-aba0-7b8133112a16","http://www.mendeley.com/documents/?uuid=3a755677-1849-4738-8682-a08485c51b76","http://www.mendeley.com/documents/?uuid=d7dc50d2-4746-46d0-8ea7-525cf293e64b"]},{"id":"ITEM-6","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6","issued":{"date-parts":[["0"]]},"title":"Fungal Stains on Paper: Is What You See What You Get?","type":"article-journal","volume":"in press"},"uris":["http://www.mendeley.com/documents/?uuid=8be45d95-9898-4bb8-9860-4d13adc2e7b9"]}],"mendeley":{"formattedCitation":"[33,41,55,58,60,67]","plainTextFormattedCitation":"[33,41,55,58,60,67]","previouslyFormattedCitation":"(Sequeira et al.; Michaelsen et al. 2009; Borrego et al. 2012; Kraková et al. 2012; Sato et al. 2014; Bergadi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3,41,55,58,60,67]</w:t>
            </w:r>
            <w:r w:rsidRPr="005242C1">
              <w:rPr>
                <w:sz w:val="18"/>
                <w:szCs w:val="18"/>
                <w:lang w:val="en-GB"/>
              </w:rPr>
              <w:fldChar w:fldCharType="end"/>
            </w:r>
          </w:p>
        </w:tc>
      </w:tr>
      <w:tr w:rsidR="00674FB2" w:rsidRPr="00DD1D34" w14:paraId="40475E31" w14:textId="77777777" w:rsidTr="0038188C">
        <w:trPr>
          <w:trHeight w:val="397"/>
        </w:trPr>
        <w:tc>
          <w:tcPr>
            <w:tcW w:w="4395" w:type="dxa"/>
            <w:shd w:val="clear" w:color="auto" w:fill="auto"/>
            <w:vAlign w:val="center"/>
            <w:hideMark/>
          </w:tcPr>
          <w:p w14:paraId="4278B2C9" w14:textId="22A5BDBF" w:rsidR="00674FB2" w:rsidRPr="00626A99" w:rsidRDefault="00674FB2" w:rsidP="00674FB2">
            <w:pPr>
              <w:spacing w:line="276" w:lineRule="auto"/>
              <w:rPr>
                <w:b/>
                <w:i/>
                <w:iCs/>
                <w:sz w:val="18"/>
                <w:szCs w:val="18"/>
              </w:rPr>
            </w:pPr>
            <w:r w:rsidRPr="00626A99">
              <w:rPr>
                <w:b/>
                <w:i/>
                <w:iCs/>
                <w:sz w:val="18"/>
                <w:szCs w:val="18"/>
              </w:rPr>
              <w:t xml:space="preserve">Penicillium corylophilum </w:t>
            </w:r>
            <w:r>
              <w:rPr>
                <w:sz w:val="18"/>
                <w:szCs w:val="18"/>
              </w:rPr>
              <w:t>Dierckx</w:t>
            </w:r>
          </w:p>
        </w:tc>
        <w:tc>
          <w:tcPr>
            <w:tcW w:w="3391" w:type="dxa"/>
            <w:vAlign w:val="center"/>
          </w:tcPr>
          <w:p w14:paraId="2B6FB046" w14:textId="162BA0A6" w:rsidR="00674FB2" w:rsidRPr="00B056A6" w:rsidRDefault="00674FB2" w:rsidP="00D85868">
            <w:pPr>
              <w:spacing w:line="276" w:lineRule="auto"/>
              <w:jc w:val="center"/>
              <w:rPr>
                <w:sz w:val="18"/>
                <w:szCs w:val="18"/>
              </w:rPr>
            </w:pPr>
            <w:r w:rsidRPr="005242C1">
              <w:rPr>
                <w:sz w:val="18"/>
                <w:szCs w:val="18"/>
              </w:rPr>
              <w:t xml:space="preserve">France, Italy, Lithuania, Poland </w:t>
            </w:r>
            <w:r w:rsidRPr="005242C1">
              <w:rPr>
                <w:sz w:val="18"/>
                <w:szCs w:val="18"/>
                <w:lang w:val="en-GB"/>
              </w:rPr>
              <w:fldChar w:fldCharType="begin" w:fldLock="1"/>
            </w:r>
            <w:r w:rsidR="00B056A6">
              <w:rPr>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0070ba08-96be-4a79-8c48-f003bb745b56"]},{"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691f2499-ffe6-4397-bcc7-a5bc2f453c25"]},{"id":"ITEM-3","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3","issued":{"date-parts":[["2015"]]},"page":"1-7","title":"The extreme environment of a library: Xerophilic fungi inhabiting indoor niches","type":"article-journal","volume":"99"},"uris":["http://www.mendeley.com/documents/?uuid=8c2c861f-deac-41ca-95b4-ddc1e41e6f47"]},{"id":"ITEM-4","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4","issue":"6","issued":{"date-parts":[["2012"]]},"page":"514-522","title":"Microbiological evaluation of ten French archives and link to occupational symptoms","type":"article-journal","volume":"22"},"uris":["http://www.mendeley.com/documents/?uuid=ad1b6379-d0a5-4fad-b432-47f195777d07"]},{"id":"ITEM-5","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5","issue":"3","issued":{"date-parts":[["2015"]]},"page":"389-401","title":"Assessment of microbiological contamination in the work environments of museums, archives and libraries","type":"article-journal","volume":"31"},"uris":["http://www.mendeley.com/documents/?uuid=787ec923-8449-41a1-926e-3abc447246d4"]}],"mendeley":{"formattedCitation":"[3,8,18,19,39]","plainTextFormattedCitation":"[3,8,18,19,39]","previouslyFormattedCitation":"(Lugauskas &amp; Krikstaponis 2004; Zielińska-Jankiewicz et al. 2008; Roussel et al. 2012; Micheluz et al. 2015;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8,18,19,39]</w:t>
            </w:r>
            <w:r w:rsidRPr="005242C1">
              <w:rPr>
                <w:sz w:val="18"/>
                <w:szCs w:val="18"/>
                <w:lang w:val="en-GB"/>
              </w:rPr>
              <w:fldChar w:fldCharType="end"/>
            </w:r>
          </w:p>
        </w:tc>
        <w:tc>
          <w:tcPr>
            <w:tcW w:w="3392" w:type="dxa"/>
            <w:vAlign w:val="center"/>
          </w:tcPr>
          <w:p w14:paraId="76CA2C71" w14:textId="51BC424D" w:rsidR="00A000DA" w:rsidRPr="005242C1" w:rsidRDefault="00A000DA" w:rsidP="00D85868">
            <w:pPr>
              <w:spacing w:line="276" w:lineRule="auto"/>
              <w:jc w:val="center"/>
              <w:rPr>
                <w:sz w:val="18"/>
                <w:szCs w:val="18"/>
                <w:lang w:val="en-GB"/>
              </w:rPr>
            </w:pPr>
            <w:r w:rsidRPr="00B056A6">
              <w:rPr>
                <w:sz w:val="18"/>
                <w:szCs w:val="18"/>
              </w:rPr>
              <w:t xml:space="preserve">France, </w:t>
            </w:r>
            <w:r w:rsidR="00674FB2" w:rsidRPr="00B056A6">
              <w:rPr>
                <w:sz w:val="18"/>
                <w:szCs w:val="18"/>
              </w:rPr>
              <w:t xml:space="preserve">Italy, Poland </w:t>
            </w:r>
            <w:r w:rsidR="00674FB2" w:rsidRPr="005242C1">
              <w:rPr>
                <w:sz w:val="18"/>
                <w:szCs w:val="18"/>
                <w:lang w:val="en-GB"/>
              </w:rPr>
              <w:fldChar w:fldCharType="begin" w:fldLock="1"/>
            </w:r>
            <w:r w:rsidR="00B056A6">
              <w:rPr>
                <w:sz w:val="18"/>
                <w:szCs w:val="18"/>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c4489517-1219-4af6-a56b-c30c512efb12"]},{"id":"ITEM-2","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2","issue":"3-4","issued":{"date-parts":[["2000"]]},"page":"429-434","title":"Airborne fungal spores in dust present in archives: Proposal for a detection method, new for archival materials","type":"article-journal","volume":"16"},"uris":["http://www.mendeley.com/documents/?uuid=7a3cb116-d32e-485d-a73c-4e32d928396c"]},{"id":"ITEM-3","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3","issue":"6","issued":{"date-parts":[["2012"]]},"page":"514-522","title":"Microbiological evaluation of ten French archives and link to occupational symptoms","type":"article-journal","volume":"22"},"uris":["http://www.mendeley.com/documents/?uuid=ad1b6379-d0a5-4fad-b432-47f195777d07"]}],"mendeley":{"formattedCitation":"[8,10,18]","plainTextFormattedCitation":"[8,10,18]","previouslyFormattedCitation":"(Maggi et al. 2000; Zielińska-Jankiewicz et al. 2008; Roussel et al. 2012)"},"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8,10,18]</w:t>
            </w:r>
            <w:r w:rsidR="00674FB2" w:rsidRPr="005242C1">
              <w:rPr>
                <w:sz w:val="18"/>
                <w:szCs w:val="18"/>
                <w:lang w:val="en-GB"/>
              </w:rPr>
              <w:fldChar w:fldCharType="end"/>
            </w:r>
            <w:r w:rsidR="00674FB2" w:rsidRPr="005242C1">
              <w:rPr>
                <w:sz w:val="18"/>
                <w:szCs w:val="18"/>
                <w:lang w:val="en-GB"/>
              </w:rPr>
              <w:t xml:space="preserve"> </w:t>
            </w:r>
          </w:p>
        </w:tc>
        <w:tc>
          <w:tcPr>
            <w:tcW w:w="3392" w:type="dxa"/>
            <w:shd w:val="clear" w:color="auto" w:fill="auto"/>
            <w:vAlign w:val="center"/>
          </w:tcPr>
          <w:p w14:paraId="4517E209" w14:textId="6BBD8738" w:rsidR="00674FB2" w:rsidRPr="005242C1" w:rsidRDefault="00674FB2" w:rsidP="00D85868">
            <w:pPr>
              <w:spacing w:line="276" w:lineRule="auto"/>
              <w:jc w:val="center"/>
              <w:rPr>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w:t>
            </w:r>
            <w:r w:rsidRPr="005242C1">
              <w:rPr>
                <w:noProof/>
                <w:sz w:val="18"/>
                <w:szCs w:val="18"/>
                <w:lang w:val="en-GB"/>
              </w:rPr>
              <w:fldChar w:fldCharType="end"/>
            </w:r>
          </w:p>
        </w:tc>
      </w:tr>
      <w:tr w:rsidR="00674FB2" w:rsidRPr="00B056A6" w14:paraId="5A7FF98B" w14:textId="77777777" w:rsidTr="0038188C">
        <w:trPr>
          <w:trHeight w:val="397"/>
        </w:trPr>
        <w:tc>
          <w:tcPr>
            <w:tcW w:w="4395" w:type="dxa"/>
            <w:shd w:val="clear" w:color="auto" w:fill="auto"/>
            <w:vAlign w:val="center"/>
          </w:tcPr>
          <w:p w14:paraId="2A1AD745" w14:textId="6216E556" w:rsidR="00674FB2" w:rsidRPr="00DD1D34" w:rsidRDefault="00674FB2" w:rsidP="00674FB2">
            <w:pPr>
              <w:spacing w:line="276" w:lineRule="auto"/>
              <w:rPr>
                <w:b/>
                <w:i/>
                <w:iCs/>
                <w:sz w:val="18"/>
                <w:szCs w:val="18"/>
                <w:lang w:val="en-GB"/>
              </w:rPr>
            </w:pPr>
            <w:r w:rsidRPr="00C92075">
              <w:rPr>
                <w:b/>
                <w:i/>
                <w:iCs/>
                <w:sz w:val="18"/>
                <w:szCs w:val="18"/>
                <w:lang w:val="en-GB"/>
              </w:rPr>
              <w:t xml:space="preserve">Penicillium crustosum </w:t>
            </w:r>
            <w:r w:rsidRPr="00C92075">
              <w:rPr>
                <w:iCs/>
                <w:sz w:val="18"/>
                <w:szCs w:val="18"/>
                <w:lang w:val="en-GB"/>
              </w:rPr>
              <w:t>Thom</w:t>
            </w:r>
          </w:p>
        </w:tc>
        <w:tc>
          <w:tcPr>
            <w:tcW w:w="3391" w:type="dxa"/>
            <w:vAlign w:val="center"/>
          </w:tcPr>
          <w:p w14:paraId="62C146E2" w14:textId="76869A09" w:rsidR="00674FB2" w:rsidRPr="005242C1" w:rsidRDefault="00674FB2" w:rsidP="00D85868">
            <w:pPr>
              <w:spacing w:line="276" w:lineRule="auto"/>
              <w:jc w:val="center"/>
              <w:rPr>
                <w:sz w:val="18"/>
                <w:szCs w:val="18"/>
                <w:lang w:val="en-GB"/>
              </w:rPr>
            </w:pPr>
            <w:r w:rsidRPr="005242C1">
              <w:rPr>
                <w:sz w:val="18"/>
                <w:szCs w:val="18"/>
              </w:rPr>
              <w:t xml:space="preserve">France, Poland </w:t>
            </w:r>
            <w:r w:rsidRPr="005242C1">
              <w:rPr>
                <w:sz w:val="18"/>
                <w:szCs w:val="18"/>
              </w:rPr>
              <w:fldChar w:fldCharType="begin" w:fldLock="1"/>
            </w:r>
            <w:r w:rsidR="00B056A6">
              <w:rPr>
                <w:sz w:val="18"/>
                <w:szCs w:val="18"/>
              </w:rPr>
              <w:instrText>ADDIN CSL_CITATION {"citationItems":[{"id":"ITEM-1","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issue":"6","issued":{"date-parts":[["2012"]]},"page":"514-522","title":"Microbiological evaluation of ten French archives and link to occupational symptoms","type":"article-journal","volume":"22"},"uris":["http://www.mendeley.com/documents/?uuid=ad1b6379-d0a5-4fad-b432-47f195777d07"]},{"id":"ITEM-2","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2","issue":"3","issued":{"date-parts":[["2015"]]},"page":"389-401","title":"Assessment of microbiological contamination in the work environments of museums, archives and libraries","type":"article-journal","volume":"31"},"uris":["http://www.mendeley.com/documents/?uuid=787ec923-8449-41a1-926e-3abc447246d4"]}],"mendeley":{"formattedCitation":"[8,19]","plainTextFormattedCitation":"[8,19]","previouslyFormattedCitation":"(Roussel et al. 2012; Skóra et al. 2015)"},"properties":{"noteIndex":0},"schema":"https://github.com/citation-style-language/schema/raw/master/csl-citation.json"}</w:instrText>
            </w:r>
            <w:r w:rsidRPr="005242C1">
              <w:rPr>
                <w:sz w:val="18"/>
                <w:szCs w:val="18"/>
              </w:rPr>
              <w:fldChar w:fldCharType="separate"/>
            </w:r>
            <w:r w:rsidR="00B056A6" w:rsidRPr="00B056A6">
              <w:rPr>
                <w:noProof/>
                <w:sz w:val="18"/>
                <w:szCs w:val="18"/>
              </w:rPr>
              <w:t>[8,19]</w:t>
            </w:r>
            <w:r w:rsidRPr="005242C1">
              <w:rPr>
                <w:sz w:val="18"/>
                <w:szCs w:val="18"/>
              </w:rPr>
              <w:fldChar w:fldCharType="end"/>
            </w:r>
          </w:p>
        </w:tc>
        <w:tc>
          <w:tcPr>
            <w:tcW w:w="3392" w:type="dxa"/>
            <w:vAlign w:val="center"/>
          </w:tcPr>
          <w:p w14:paraId="2BC93D9F" w14:textId="784BEEE6" w:rsidR="00A000DA" w:rsidRPr="005242C1" w:rsidRDefault="00A000DA" w:rsidP="00D85868">
            <w:pPr>
              <w:spacing w:line="276" w:lineRule="auto"/>
              <w:jc w:val="center"/>
              <w:rPr>
                <w:sz w:val="18"/>
                <w:szCs w:val="18"/>
                <w:lang w:val="en-GB"/>
              </w:rPr>
            </w:pPr>
            <w:r w:rsidRPr="005242C1">
              <w:rPr>
                <w:sz w:val="18"/>
                <w:szCs w:val="18"/>
                <w:lang w:val="en-GB"/>
              </w:rPr>
              <w:t xml:space="preserve">France, </w:t>
            </w:r>
            <w:r w:rsidR="00674FB2" w:rsidRPr="005242C1">
              <w:rPr>
                <w:sz w:val="18"/>
                <w:szCs w:val="18"/>
                <w:lang w:val="en-GB"/>
              </w:rPr>
              <w:t xml:space="preserve">Poland </w:t>
            </w:r>
            <w:r w:rsidR="00674FB2"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id":"ITEM-2","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2","issue":"6","issued":{"date-parts":[["2012"]]},"page":"514-522","title":"Microbiological evaluation of ten French archives and link to occupational symptoms","type":"article-journal","volume":"22"},"uris":["http://www.mendeley.com/documents/?uuid=ad1b6379-d0a5-4fad-b432-47f195777d07"]}],"mendeley":{"formattedCitation":"[8,19]","plainTextFormattedCitation":"[8,19]","previouslyFormattedCitation":"(Roussel et al. 2012; Skóra et al. 2015)"},"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8,19]</w:t>
            </w:r>
            <w:r w:rsidR="00674FB2" w:rsidRPr="005242C1">
              <w:rPr>
                <w:sz w:val="18"/>
                <w:szCs w:val="18"/>
                <w:lang w:val="en-GB"/>
              </w:rPr>
              <w:fldChar w:fldCharType="end"/>
            </w:r>
          </w:p>
        </w:tc>
        <w:tc>
          <w:tcPr>
            <w:tcW w:w="3392" w:type="dxa"/>
            <w:shd w:val="clear" w:color="auto" w:fill="auto"/>
            <w:vAlign w:val="center"/>
          </w:tcPr>
          <w:p w14:paraId="624DB75B" w14:textId="6B426CDE"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3C1A7E98" w14:textId="77777777" w:rsidTr="0038188C">
        <w:trPr>
          <w:trHeight w:val="397"/>
        </w:trPr>
        <w:tc>
          <w:tcPr>
            <w:tcW w:w="4395" w:type="dxa"/>
            <w:shd w:val="clear" w:color="auto" w:fill="auto"/>
            <w:vAlign w:val="center"/>
            <w:hideMark/>
          </w:tcPr>
          <w:p w14:paraId="0CF55F5C"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cyclopium </w:t>
            </w:r>
            <w:r w:rsidRPr="00724F20">
              <w:rPr>
                <w:sz w:val="18"/>
                <w:szCs w:val="18"/>
                <w:lang w:val="en-GB"/>
              </w:rPr>
              <w:t>Westling</w:t>
            </w:r>
          </w:p>
        </w:tc>
        <w:tc>
          <w:tcPr>
            <w:tcW w:w="3391" w:type="dxa"/>
            <w:vAlign w:val="center"/>
          </w:tcPr>
          <w:p w14:paraId="3C5812EE" w14:textId="178443DD"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vAlign w:val="center"/>
          </w:tcPr>
          <w:p w14:paraId="19DB0B61" w14:textId="7D0098D2"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hideMark/>
          </w:tcPr>
          <w:p w14:paraId="035056B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081792" w14:paraId="12F2F30C" w14:textId="77777777" w:rsidTr="0038188C">
        <w:trPr>
          <w:trHeight w:val="331"/>
        </w:trPr>
        <w:tc>
          <w:tcPr>
            <w:tcW w:w="4395" w:type="dxa"/>
            <w:shd w:val="clear" w:color="auto" w:fill="auto"/>
            <w:vAlign w:val="center"/>
            <w:hideMark/>
          </w:tcPr>
          <w:p w14:paraId="5F777332" w14:textId="77777777" w:rsidR="00674FB2" w:rsidRPr="00DD1D34" w:rsidRDefault="00674FB2" w:rsidP="00674FB2">
            <w:pPr>
              <w:spacing w:line="276" w:lineRule="auto"/>
              <w:rPr>
                <w:b/>
                <w:i/>
                <w:iCs/>
                <w:sz w:val="18"/>
                <w:szCs w:val="18"/>
                <w:lang w:val="en-GB"/>
              </w:rPr>
            </w:pPr>
            <w:r w:rsidRPr="00DD1D34">
              <w:rPr>
                <w:b/>
                <w:i/>
                <w:iCs/>
                <w:sz w:val="18"/>
                <w:szCs w:val="18"/>
                <w:lang w:val="en-GB"/>
              </w:rPr>
              <w:t>Penicillium decumbens</w:t>
            </w:r>
            <w:r w:rsidRPr="00DD1D34">
              <w:rPr>
                <w:b/>
                <w:sz w:val="18"/>
                <w:szCs w:val="18"/>
                <w:lang w:val="en-GB"/>
              </w:rPr>
              <w:t xml:space="preserve"> </w:t>
            </w:r>
            <w:r w:rsidRPr="002B6FD2">
              <w:rPr>
                <w:sz w:val="18"/>
                <w:szCs w:val="18"/>
                <w:lang w:val="en-GB"/>
              </w:rPr>
              <w:t>Thom</w:t>
            </w:r>
          </w:p>
        </w:tc>
        <w:tc>
          <w:tcPr>
            <w:tcW w:w="3391" w:type="dxa"/>
            <w:vAlign w:val="center"/>
          </w:tcPr>
          <w:p w14:paraId="048B3E2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CDD053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61EB42C" w14:textId="19DE4AB2" w:rsidR="00674FB2" w:rsidRPr="005242C1" w:rsidRDefault="00674FB2" w:rsidP="00D85868">
            <w:pPr>
              <w:spacing w:line="276" w:lineRule="auto"/>
              <w:jc w:val="center"/>
              <w:rPr>
                <w:sz w:val="18"/>
                <w:szCs w:val="18"/>
              </w:rPr>
            </w:pPr>
            <w:r w:rsidRPr="005242C1">
              <w:rPr>
                <w:noProof/>
                <w:sz w:val="18"/>
                <w:szCs w:val="18"/>
                <w:lang w:val="en-GB"/>
              </w:rPr>
              <w:t>Argentina, Cuba, Italy, Portugal</w:t>
            </w:r>
            <w:r w:rsidRPr="005242C1">
              <w:rPr>
                <w:lang w:val="en-GB"/>
              </w:rPr>
              <w:t xml:space="preserve"> </w:t>
            </w:r>
            <w:r w:rsidRPr="005242C1">
              <w:rPr>
                <w:sz w:val="18"/>
                <w:szCs w:val="18"/>
                <w:lang w:val="en-GB"/>
              </w:rPr>
              <w:fldChar w:fldCharType="begin" w:fldLock="1"/>
            </w:r>
            <w:r w:rsidR="00B056A6">
              <w:rPr>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c9a281f3-3a3e-473c-98e9-e29e176baea5"]},{"id":"ITEM-2","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2","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d5ffa99c-61c0-46ea-9c70-42822d4e87ac"]},{"id":"ITEM-3","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3","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12,33,44]","plainTextFormattedCitation":"[12,33,44]","previouslyFormattedCitation":"(Corte et al. 2003; Lourenço et al. 2005; Borrego et al. 2012)"},"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2,33,44]</w:t>
            </w:r>
            <w:r w:rsidRPr="005242C1">
              <w:rPr>
                <w:sz w:val="18"/>
                <w:szCs w:val="18"/>
                <w:lang w:val="en-GB"/>
              </w:rPr>
              <w:fldChar w:fldCharType="end"/>
            </w:r>
          </w:p>
        </w:tc>
      </w:tr>
      <w:tr w:rsidR="00674FB2" w:rsidRPr="00081792" w14:paraId="46E16D8F" w14:textId="77777777" w:rsidTr="0038188C">
        <w:trPr>
          <w:trHeight w:val="66"/>
        </w:trPr>
        <w:tc>
          <w:tcPr>
            <w:tcW w:w="4395" w:type="dxa"/>
            <w:shd w:val="clear" w:color="auto" w:fill="auto"/>
            <w:vAlign w:val="center"/>
          </w:tcPr>
          <w:p w14:paraId="2FAFBE5F" w14:textId="0DF0A98A" w:rsidR="00674FB2" w:rsidRPr="00D936B1" w:rsidRDefault="00674FB2" w:rsidP="00674FB2">
            <w:pPr>
              <w:spacing w:line="276" w:lineRule="auto"/>
              <w:rPr>
                <w:b/>
                <w:i/>
                <w:iCs/>
                <w:sz w:val="18"/>
                <w:szCs w:val="18"/>
              </w:rPr>
            </w:pPr>
            <w:r w:rsidRPr="00D936B1">
              <w:rPr>
                <w:b/>
                <w:i/>
                <w:iCs/>
                <w:sz w:val="18"/>
                <w:szCs w:val="18"/>
              </w:rPr>
              <w:t xml:space="preserve">Penicillium dierckxii </w:t>
            </w:r>
            <w:r w:rsidRPr="00D936B1">
              <w:rPr>
                <w:iCs/>
                <w:sz w:val="18"/>
                <w:szCs w:val="18"/>
              </w:rPr>
              <w:t>Biourge</w:t>
            </w:r>
          </w:p>
        </w:tc>
        <w:tc>
          <w:tcPr>
            <w:tcW w:w="3391" w:type="dxa"/>
            <w:vAlign w:val="center"/>
          </w:tcPr>
          <w:p w14:paraId="04270C2C" w14:textId="0CA8BB98"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690A964D" w14:textId="40316FEA"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5634E927" w14:textId="2A5F288E" w:rsidR="00674FB2" w:rsidRPr="005242C1" w:rsidRDefault="00674FB2" w:rsidP="00674FB2">
            <w:pPr>
              <w:spacing w:line="276" w:lineRule="auto"/>
              <w:jc w:val="center"/>
              <w:rPr>
                <w:noProof/>
                <w:sz w:val="18"/>
                <w:szCs w:val="18"/>
              </w:rPr>
            </w:pPr>
            <w:r w:rsidRPr="005242C1">
              <w:rPr>
                <w:sz w:val="18"/>
                <w:szCs w:val="18"/>
              </w:rPr>
              <w:t xml:space="preserve">Brazil </w:t>
            </w:r>
            <w:r w:rsidRPr="005242C1">
              <w:rPr>
                <w:sz w:val="18"/>
                <w:szCs w:val="18"/>
                <w:lang w:val="en-GB"/>
              </w:rPr>
              <w:fldChar w:fldCharType="begin" w:fldLock="1"/>
            </w:r>
            <w:r w:rsidR="00B056A6">
              <w:rPr>
                <w:sz w:val="18"/>
                <w:szCs w:val="18"/>
              </w:rPr>
              <w:instrText>ADDIN CSL_CITATION {"citationItems":[{"id":"ITEM-1","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1","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mendeley":{"formattedCitation":"[14]","manualFormatting":"(da Silva et al., 2006)","plainTextFormattedCitation":"[14]","previouslyFormattedCitation":"(da Silva et al. 2006)"},"properties":{"noteIndex":0},"schema":"https://github.com/citation-style-language/schema/raw/master/csl-citation.json"}</w:instrText>
            </w:r>
            <w:r w:rsidRPr="005242C1">
              <w:rPr>
                <w:sz w:val="18"/>
                <w:szCs w:val="18"/>
                <w:lang w:val="en-GB"/>
              </w:rPr>
              <w:fldChar w:fldCharType="separate"/>
            </w:r>
            <w:r w:rsidRPr="005242C1">
              <w:rPr>
                <w:noProof/>
                <w:sz w:val="18"/>
                <w:szCs w:val="18"/>
              </w:rPr>
              <w:t>(</w:t>
            </w:r>
            <w:r w:rsidR="00554193" w:rsidRPr="005242C1">
              <w:rPr>
                <w:noProof/>
                <w:sz w:val="18"/>
                <w:szCs w:val="18"/>
              </w:rPr>
              <w:t xml:space="preserve">da </w:t>
            </w:r>
            <w:r w:rsidRPr="005242C1">
              <w:rPr>
                <w:noProof/>
                <w:sz w:val="18"/>
                <w:szCs w:val="18"/>
              </w:rPr>
              <w:t>Silva et al., 2006)</w:t>
            </w:r>
            <w:r w:rsidRPr="005242C1">
              <w:rPr>
                <w:sz w:val="18"/>
                <w:szCs w:val="18"/>
                <w:lang w:val="en-GB"/>
              </w:rPr>
              <w:fldChar w:fldCharType="end"/>
            </w:r>
          </w:p>
        </w:tc>
      </w:tr>
      <w:tr w:rsidR="00674FB2" w:rsidRPr="00DD1D34" w14:paraId="7807A239" w14:textId="77777777" w:rsidTr="0038188C">
        <w:trPr>
          <w:trHeight w:val="397"/>
        </w:trPr>
        <w:tc>
          <w:tcPr>
            <w:tcW w:w="4395" w:type="dxa"/>
            <w:shd w:val="clear" w:color="auto" w:fill="auto"/>
            <w:vAlign w:val="center"/>
          </w:tcPr>
          <w:p w14:paraId="0D62DEF7" w14:textId="468260BE" w:rsidR="00674FB2" w:rsidRPr="00081792" w:rsidRDefault="00674FB2" w:rsidP="00674FB2">
            <w:pPr>
              <w:spacing w:line="276" w:lineRule="auto"/>
              <w:rPr>
                <w:b/>
                <w:i/>
                <w:iCs/>
                <w:sz w:val="18"/>
                <w:szCs w:val="18"/>
              </w:rPr>
            </w:pPr>
            <w:r w:rsidRPr="00081792">
              <w:rPr>
                <w:b/>
                <w:i/>
                <w:iCs/>
                <w:sz w:val="18"/>
                <w:szCs w:val="18"/>
              </w:rPr>
              <w:t>Penicillium digitatum</w:t>
            </w:r>
            <w:r w:rsidRPr="002B6FD2">
              <w:rPr>
                <w:i/>
                <w:iCs/>
                <w:sz w:val="18"/>
                <w:szCs w:val="18"/>
              </w:rPr>
              <w:t xml:space="preserve"> </w:t>
            </w:r>
            <w:r>
              <w:rPr>
                <w:iCs/>
                <w:sz w:val="18"/>
                <w:szCs w:val="18"/>
              </w:rPr>
              <w:t>(Pers.</w:t>
            </w:r>
            <w:r w:rsidRPr="002B6FD2">
              <w:rPr>
                <w:iCs/>
                <w:sz w:val="18"/>
                <w:szCs w:val="18"/>
              </w:rPr>
              <w:t>) Sacc</w:t>
            </w:r>
            <w:r>
              <w:rPr>
                <w:iCs/>
                <w:sz w:val="18"/>
                <w:szCs w:val="18"/>
              </w:rPr>
              <w:t>.</w:t>
            </w:r>
          </w:p>
        </w:tc>
        <w:tc>
          <w:tcPr>
            <w:tcW w:w="3391" w:type="dxa"/>
            <w:vAlign w:val="center"/>
          </w:tcPr>
          <w:p w14:paraId="251067C6" w14:textId="26F3C9F8" w:rsidR="00674FB2" w:rsidRPr="005242C1" w:rsidRDefault="00674FB2" w:rsidP="00D85868">
            <w:pPr>
              <w:spacing w:line="276" w:lineRule="auto"/>
              <w:jc w:val="center"/>
              <w:rPr>
                <w:sz w:val="18"/>
                <w:szCs w:val="18"/>
              </w:rPr>
            </w:pPr>
            <w:r w:rsidRPr="005242C1">
              <w:rPr>
                <w:sz w:val="18"/>
                <w:szCs w:val="18"/>
              </w:rPr>
              <w:t xml:space="preserve">Egypt </w:t>
            </w:r>
            <w:r w:rsidRPr="005242C1">
              <w:rPr>
                <w:sz w:val="18"/>
                <w:szCs w:val="18"/>
              </w:rPr>
              <w:fldChar w:fldCharType="begin" w:fldLock="1"/>
            </w:r>
            <w:r w:rsidR="00B056A6">
              <w:rPr>
                <w:sz w:val="18"/>
                <w:szCs w:val="18"/>
              </w:rPr>
              <w:instrText>ADDIN CSL_CITATION {"citationItems":[{"id":"ITEM-1","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1","issue":"1","issued":{"date-parts":[["2017"]]},"page":"93-118","title":"Air microbial contamination and factors affecting its occurrence in certain book libraries in Egypt.","type":"article-journal","volume":"57"},"uris":["http://www.mendeley.com/documents/?uuid=58c940b7-4822-4c4f-b723-5f6de83978b0"]}],"mendeley":{"formattedCitation":"[36]","plainTextFormattedCitation":"[36]","previouslyFormattedCitation":"(Osman et al. 2017)"},"properties":{"noteIndex":0},"schema":"https://github.com/citation-style-language/schema/raw/master/csl-citation.json"}</w:instrText>
            </w:r>
            <w:r w:rsidRPr="005242C1">
              <w:rPr>
                <w:sz w:val="18"/>
                <w:szCs w:val="18"/>
              </w:rPr>
              <w:fldChar w:fldCharType="separate"/>
            </w:r>
            <w:r w:rsidR="00B056A6" w:rsidRPr="00B056A6">
              <w:rPr>
                <w:noProof/>
                <w:sz w:val="18"/>
                <w:szCs w:val="18"/>
              </w:rPr>
              <w:t>[36]</w:t>
            </w:r>
            <w:r w:rsidRPr="005242C1">
              <w:rPr>
                <w:sz w:val="18"/>
                <w:szCs w:val="18"/>
              </w:rPr>
              <w:fldChar w:fldCharType="end"/>
            </w:r>
          </w:p>
        </w:tc>
        <w:tc>
          <w:tcPr>
            <w:tcW w:w="3392" w:type="dxa"/>
            <w:vAlign w:val="center"/>
          </w:tcPr>
          <w:p w14:paraId="0169D9B2" w14:textId="1B742B97" w:rsidR="00674FB2" w:rsidRPr="005242C1" w:rsidRDefault="00674FB2"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54D12F12" w14:textId="77777777" w:rsidR="00674FB2" w:rsidRPr="005242C1" w:rsidRDefault="00674FB2" w:rsidP="00674FB2">
            <w:pPr>
              <w:spacing w:line="276" w:lineRule="auto"/>
              <w:jc w:val="center"/>
              <w:rPr>
                <w:sz w:val="18"/>
                <w:lang w:val="en-GB"/>
              </w:rPr>
            </w:pPr>
            <w:r w:rsidRPr="005242C1">
              <w:rPr>
                <w:sz w:val="18"/>
                <w:lang w:val="en-GB"/>
              </w:rPr>
              <w:t>-</w:t>
            </w:r>
          </w:p>
        </w:tc>
      </w:tr>
      <w:tr w:rsidR="00674FB2" w:rsidRPr="00DD1D34" w14:paraId="04BC17E0" w14:textId="77777777" w:rsidTr="0038188C">
        <w:trPr>
          <w:trHeight w:val="397"/>
        </w:trPr>
        <w:tc>
          <w:tcPr>
            <w:tcW w:w="4395" w:type="dxa"/>
            <w:shd w:val="clear" w:color="auto" w:fill="auto"/>
            <w:vAlign w:val="center"/>
          </w:tcPr>
          <w:p w14:paraId="7CA96710" w14:textId="52F3AC52" w:rsidR="00674FB2" w:rsidRPr="00081792" w:rsidRDefault="00674FB2" w:rsidP="00674FB2">
            <w:pPr>
              <w:spacing w:line="276" w:lineRule="auto"/>
              <w:rPr>
                <w:b/>
                <w:i/>
                <w:iCs/>
                <w:sz w:val="18"/>
                <w:szCs w:val="18"/>
              </w:rPr>
            </w:pPr>
            <w:r w:rsidRPr="00713727">
              <w:rPr>
                <w:b/>
                <w:i/>
                <w:iCs/>
                <w:sz w:val="18"/>
                <w:szCs w:val="18"/>
              </w:rPr>
              <w:t>Penicillium diversum</w:t>
            </w:r>
            <w:r w:rsidRPr="00713727">
              <w:rPr>
                <w:iCs/>
                <w:sz w:val="18"/>
                <w:szCs w:val="18"/>
              </w:rPr>
              <w:t xml:space="preserve"> Raper &amp; Fennell</w:t>
            </w:r>
          </w:p>
        </w:tc>
        <w:tc>
          <w:tcPr>
            <w:tcW w:w="3391" w:type="dxa"/>
            <w:vAlign w:val="center"/>
          </w:tcPr>
          <w:p w14:paraId="09E3C674" w14:textId="2D1FC3C8" w:rsidR="00674FB2" w:rsidRPr="005242C1" w:rsidRDefault="00674FB2" w:rsidP="00D85868">
            <w:pPr>
              <w:spacing w:line="276" w:lineRule="auto"/>
              <w:jc w:val="center"/>
              <w:rPr>
                <w:sz w:val="18"/>
                <w:szCs w:val="18"/>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02410A84" w14:textId="2B0DA485"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143D0A2D" w14:textId="456D532A" w:rsidR="00674FB2" w:rsidRPr="005242C1" w:rsidRDefault="00674FB2" w:rsidP="00674FB2">
            <w:pPr>
              <w:spacing w:line="276" w:lineRule="auto"/>
              <w:jc w:val="center"/>
              <w:rPr>
                <w:sz w:val="18"/>
                <w:lang w:val="en-GB"/>
              </w:rPr>
            </w:pPr>
            <w:r w:rsidRPr="005242C1">
              <w:rPr>
                <w:sz w:val="18"/>
                <w:lang w:val="en-GB"/>
              </w:rPr>
              <w:t>-</w:t>
            </w:r>
          </w:p>
        </w:tc>
      </w:tr>
      <w:tr w:rsidR="00674FB2" w:rsidRPr="0030132A" w14:paraId="404BA283" w14:textId="77777777" w:rsidTr="0038188C">
        <w:trPr>
          <w:trHeight w:val="397"/>
        </w:trPr>
        <w:tc>
          <w:tcPr>
            <w:tcW w:w="4395" w:type="dxa"/>
            <w:shd w:val="clear" w:color="auto" w:fill="auto"/>
            <w:vAlign w:val="center"/>
            <w:hideMark/>
          </w:tcPr>
          <w:p w14:paraId="6305D12A" w14:textId="461DB7DF" w:rsidR="00674FB2" w:rsidRPr="008272C6" w:rsidRDefault="00674FB2" w:rsidP="00674FB2">
            <w:pPr>
              <w:spacing w:line="276" w:lineRule="auto"/>
              <w:rPr>
                <w:sz w:val="18"/>
                <w:szCs w:val="18"/>
                <w:lang w:val="en-GB"/>
              </w:rPr>
            </w:pPr>
            <w:r w:rsidRPr="00DD1D34">
              <w:rPr>
                <w:b/>
                <w:i/>
                <w:iCs/>
                <w:sz w:val="18"/>
                <w:szCs w:val="18"/>
                <w:lang w:val="en-GB"/>
              </w:rPr>
              <w:t>Penicillium expansum</w:t>
            </w:r>
            <w:r w:rsidRPr="00DD1D34">
              <w:rPr>
                <w:b/>
                <w:sz w:val="18"/>
                <w:szCs w:val="18"/>
                <w:lang w:val="en-GB"/>
              </w:rPr>
              <w:t xml:space="preserve"> </w:t>
            </w:r>
            <w:r w:rsidRPr="002B6FD2">
              <w:rPr>
                <w:sz w:val="18"/>
                <w:szCs w:val="18"/>
                <w:lang w:val="en-GB"/>
              </w:rPr>
              <w:t>Link</w:t>
            </w:r>
          </w:p>
        </w:tc>
        <w:tc>
          <w:tcPr>
            <w:tcW w:w="3391" w:type="dxa"/>
            <w:vAlign w:val="center"/>
          </w:tcPr>
          <w:p w14:paraId="71363157" w14:textId="6FD72D15" w:rsidR="00674FB2" w:rsidRPr="005242C1" w:rsidRDefault="00674FB2" w:rsidP="00D85868">
            <w:pPr>
              <w:spacing w:line="276" w:lineRule="auto"/>
              <w:jc w:val="center"/>
              <w:rPr>
                <w:sz w:val="18"/>
                <w:szCs w:val="18"/>
                <w:lang w:val="en-GB"/>
              </w:rPr>
            </w:pPr>
            <w:r w:rsidRPr="005242C1">
              <w:rPr>
                <w:sz w:val="18"/>
                <w:szCs w:val="18"/>
                <w:lang w:val="en-GB"/>
              </w:rPr>
              <w:t xml:space="preserve">Egypt, 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2","issue":"1","issued":{"date-parts":[["2017"]]},"page":"93-118","title":"Air microbial contamination and factors affecting its occurrence in certain book libraries in Egypt.","type":"article-journal","volume":"57"},"uris":["http://www.mendeley.com/documents/?uuid=58c940b7-4822-4c4f-b723-5f6de83978b0"]}],"mendeley":{"formattedCitation":"[3,36]","plainTextFormattedCitation":"[3,36]","previouslyFormattedCitation":"(Lugauskas &amp; Krikstaponis 2004;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36]</w:t>
            </w:r>
            <w:r w:rsidRPr="005242C1">
              <w:rPr>
                <w:sz w:val="18"/>
                <w:szCs w:val="18"/>
                <w:lang w:val="en-GB"/>
              </w:rPr>
              <w:fldChar w:fldCharType="end"/>
            </w:r>
          </w:p>
        </w:tc>
        <w:tc>
          <w:tcPr>
            <w:tcW w:w="3392" w:type="dxa"/>
            <w:vAlign w:val="center"/>
          </w:tcPr>
          <w:p w14:paraId="470FC4D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2FEB3FC" w14:textId="62E47D68" w:rsidR="00674FB2" w:rsidRPr="005242C1" w:rsidRDefault="00674FB2" w:rsidP="00674FB2">
            <w:pPr>
              <w:spacing w:line="276" w:lineRule="auto"/>
              <w:jc w:val="center"/>
              <w:rPr>
                <w:sz w:val="18"/>
                <w:szCs w:val="18"/>
                <w:lang w:val="en-GB"/>
              </w:rPr>
            </w:pPr>
            <w:r w:rsidRPr="005242C1">
              <w:rPr>
                <w:noProof/>
                <w:sz w:val="18"/>
                <w:szCs w:val="18"/>
                <w:lang w:val="en-GB"/>
              </w:rPr>
              <w:t>-</w:t>
            </w:r>
          </w:p>
        </w:tc>
      </w:tr>
      <w:tr w:rsidR="00674FB2" w:rsidRPr="0030132A" w14:paraId="3C6C2FF1" w14:textId="77777777" w:rsidTr="0038188C">
        <w:trPr>
          <w:trHeight w:val="397"/>
        </w:trPr>
        <w:tc>
          <w:tcPr>
            <w:tcW w:w="4395" w:type="dxa"/>
            <w:shd w:val="clear" w:color="auto" w:fill="auto"/>
            <w:vAlign w:val="center"/>
            <w:hideMark/>
          </w:tcPr>
          <w:p w14:paraId="30A65EDF" w14:textId="4212EB66"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echinulatum </w:t>
            </w:r>
            <w:r w:rsidRPr="008272C6">
              <w:rPr>
                <w:sz w:val="18"/>
                <w:szCs w:val="18"/>
                <w:lang w:val="en-GB"/>
              </w:rPr>
              <w:t>Raper &amp; Thom ex Fassat.</w:t>
            </w:r>
          </w:p>
        </w:tc>
        <w:tc>
          <w:tcPr>
            <w:tcW w:w="3391" w:type="dxa"/>
            <w:vAlign w:val="center"/>
          </w:tcPr>
          <w:p w14:paraId="79925E5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F39F47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D64505F" w14:textId="0E91B7AB" w:rsidR="00674FB2" w:rsidRPr="005242C1" w:rsidRDefault="00674FB2" w:rsidP="00D85868">
            <w:pPr>
              <w:spacing w:line="276" w:lineRule="auto"/>
              <w:jc w:val="center"/>
              <w:rPr>
                <w:sz w:val="18"/>
                <w:szCs w:val="18"/>
                <w:lang w:val="en-GB"/>
              </w:rPr>
            </w:pPr>
            <w:r w:rsidRPr="005242C1">
              <w:rPr>
                <w:sz w:val="18"/>
                <w:szCs w:val="18"/>
                <w:lang w:val="en-GB"/>
              </w:rPr>
              <w:t xml:space="preserve">Japan </w:t>
            </w:r>
            <w:r w:rsidRPr="005242C1">
              <w:rPr>
                <w:sz w:val="18"/>
                <w:szCs w:val="18"/>
                <w:lang w:val="en-GB"/>
              </w:rPr>
              <w:fldChar w:fldCharType="begin" w:fldLock="1"/>
            </w:r>
            <w:r w:rsidR="00B056A6">
              <w:rPr>
                <w:sz w:val="18"/>
                <w:szCs w:val="18"/>
                <w:lang w:val="en-GB"/>
              </w:rPr>
              <w:instrText>ADDIN CSL_CITATION {"citationItems":[{"id":"ITEM-1","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1","issued":{"date-parts":[["2014"]]},"page":"142-149","title":"Microbial deterioration of tsunami-affected paper-based objects: A case study","type":"article-journal","volume":"88"},"uris":["http://www.mendeley.com/documents/?uuid=b6bbdfcb-6122-4c0d-aba0-7b8133112a16","http://www.mendeley.com/documents/?uuid=3a755677-1849-4738-8682-a08485c51b76"]}],"mendeley":{"formattedCitation":"[67]","plainTextFormattedCitation":"[67]","previouslyFormattedCitation":"(Sato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67]</w:t>
            </w:r>
            <w:r w:rsidRPr="005242C1">
              <w:rPr>
                <w:sz w:val="18"/>
                <w:szCs w:val="18"/>
                <w:lang w:val="en-GB"/>
              </w:rPr>
              <w:fldChar w:fldCharType="end"/>
            </w:r>
          </w:p>
        </w:tc>
      </w:tr>
      <w:tr w:rsidR="00674FB2" w:rsidRPr="0030132A" w14:paraId="5E93D9B8" w14:textId="77777777" w:rsidTr="005D7B64">
        <w:trPr>
          <w:trHeight w:val="376"/>
        </w:trPr>
        <w:tc>
          <w:tcPr>
            <w:tcW w:w="4395" w:type="dxa"/>
            <w:shd w:val="clear" w:color="auto" w:fill="auto"/>
            <w:vAlign w:val="center"/>
            <w:hideMark/>
          </w:tcPr>
          <w:p w14:paraId="1D780BE4" w14:textId="77777777" w:rsidR="00674FB2" w:rsidRPr="00DD1D34" w:rsidRDefault="00674FB2" w:rsidP="00674FB2">
            <w:pPr>
              <w:spacing w:line="276" w:lineRule="auto"/>
              <w:rPr>
                <w:b/>
                <w:i/>
                <w:iCs/>
                <w:sz w:val="18"/>
                <w:szCs w:val="18"/>
                <w:lang w:val="en-GB"/>
              </w:rPr>
            </w:pPr>
            <w:r w:rsidRPr="00DD1D34">
              <w:rPr>
                <w:b/>
                <w:i/>
                <w:iCs/>
                <w:sz w:val="18"/>
                <w:szCs w:val="18"/>
                <w:lang w:val="en-GB"/>
              </w:rPr>
              <w:lastRenderedPageBreak/>
              <w:t xml:space="preserve">Penicillium fellutanum </w:t>
            </w:r>
            <w:r w:rsidRPr="002B6FD2">
              <w:rPr>
                <w:sz w:val="18"/>
                <w:szCs w:val="18"/>
                <w:lang w:val="en-GB"/>
              </w:rPr>
              <w:t>Biourge</w:t>
            </w:r>
          </w:p>
        </w:tc>
        <w:tc>
          <w:tcPr>
            <w:tcW w:w="10175" w:type="dxa"/>
            <w:gridSpan w:val="3"/>
            <w:vAlign w:val="center"/>
          </w:tcPr>
          <w:p w14:paraId="3405D39C" w14:textId="00D5ADE8" w:rsidR="00674FB2" w:rsidRPr="005242C1" w:rsidRDefault="00674FB2" w:rsidP="00674FB2">
            <w:pPr>
              <w:spacing w:line="276" w:lineRule="auto"/>
              <w:jc w:val="center"/>
              <w:rPr>
                <w:i/>
                <w:sz w:val="18"/>
                <w:szCs w:val="18"/>
                <w:lang w:val="en-GB"/>
              </w:rPr>
            </w:pPr>
            <w:r w:rsidRPr="005242C1">
              <w:rPr>
                <w:i/>
                <w:sz w:val="18"/>
                <w:szCs w:val="18"/>
                <w:lang w:val="en-GB"/>
              </w:rPr>
              <w:t>See current name: Penicillium dierckxii</w:t>
            </w:r>
          </w:p>
        </w:tc>
      </w:tr>
      <w:tr w:rsidR="00674FB2" w:rsidRPr="00DD1D34" w14:paraId="752C8943" w14:textId="77777777" w:rsidTr="0038188C">
        <w:trPr>
          <w:trHeight w:val="423"/>
        </w:trPr>
        <w:tc>
          <w:tcPr>
            <w:tcW w:w="4395" w:type="dxa"/>
            <w:shd w:val="clear" w:color="auto" w:fill="auto"/>
            <w:vAlign w:val="center"/>
          </w:tcPr>
          <w:p w14:paraId="601738CF" w14:textId="02247F1F" w:rsidR="00674FB2" w:rsidRPr="00DD1D34" w:rsidRDefault="00674FB2" w:rsidP="00674FB2">
            <w:pPr>
              <w:spacing w:line="276" w:lineRule="auto"/>
              <w:rPr>
                <w:b/>
                <w:i/>
                <w:iCs/>
                <w:sz w:val="18"/>
                <w:szCs w:val="18"/>
                <w:lang w:val="en-GB"/>
              </w:rPr>
            </w:pPr>
            <w:r w:rsidRPr="00FE19C0">
              <w:rPr>
                <w:b/>
                <w:i/>
                <w:iCs/>
                <w:sz w:val="18"/>
                <w:szCs w:val="18"/>
                <w:lang w:val="en-GB"/>
              </w:rPr>
              <w:t xml:space="preserve">Penicillium freii </w:t>
            </w:r>
            <w:r w:rsidRPr="00FE19C0">
              <w:rPr>
                <w:iCs/>
                <w:sz w:val="18"/>
                <w:szCs w:val="18"/>
                <w:lang w:val="en-GB"/>
              </w:rPr>
              <w:t>Frisvad &amp; Samson</w:t>
            </w:r>
          </w:p>
        </w:tc>
        <w:tc>
          <w:tcPr>
            <w:tcW w:w="3391" w:type="dxa"/>
            <w:vAlign w:val="center"/>
          </w:tcPr>
          <w:p w14:paraId="75EB4CB1" w14:textId="67053D2D"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vAlign w:val="center"/>
          </w:tcPr>
          <w:p w14:paraId="5EEA06EE" w14:textId="0E850598"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shd w:val="clear" w:color="auto" w:fill="auto"/>
            <w:vAlign w:val="center"/>
          </w:tcPr>
          <w:p w14:paraId="5318B033" w14:textId="5505BAE4" w:rsidR="00674FB2" w:rsidRPr="005242C1" w:rsidRDefault="00674FB2" w:rsidP="00674FB2">
            <w:pPr>
              <w:spacing w:line="276" w:lineRule="auto"/>
              <w:jc w:val="center"/>
              <w:rPr>
                <w:sz w:val="18"/>
                <w:szCs w:val="18"/>
                <w:lang w:val="en-GB"/>
              </w:rPr>
            </w:pPr>
            <w:r w:rsidRPr="005242C1">
              <w:rPr>
                <w:sz w:val="18"/>
                <w:szCs w:val="18"/>
                <w:lang w:val="en-GB"/>
              </w:rPr>
              <w:t>-</w:t>
            </w:r>
          </w:p>
        </w:tc>
      </w:tr>
      <w:tr w:rsidR="00674FB2" w:rsidRPr="008C3C93" w14:paraId="4BCAB5B6" w14:textId="77777777" w:rsidTr="0038188C">
        <w:trPr>
          <w:trHeight w:val="423"/>
        </w:trPr>
        <w:tc>
          <w:tcPr>
            <w:tcW w:w="4395" w:type="dxa"/>
            <w:shd w:val="clear" w:color="auto" w:fill="auto"/>
            <w:vAlign w:val="center"/>
          </w:tcPr>
          <w:p w14:paraId="262D6DFF" w14:textId="2D3A9BF4" w:rsidR="00674FB2" w:rsidRPr="00FE19C0" w:rsidRDefault="00674FB2" w:rsidP="00674FB2">
            <w:pPr>
              <w:spacing w:line="276" w:lineRule="auto"/>
              <w:rPr>
                <w:b/>
                <w:i/>
                <w:iCs/>
                <w:sz w:val="18"/>
                <w:szCs w:val="18"/>
                <w:lang w:val="en-GB"/>
              </w:rPr>
            </w:pPr>
            <w:r w:rsidRPr="006F05C3">
              <w:rPr>
                <w:b/>
                <w:i/>
                <w:iCs/>
                <w:sz w:val="18"/>
                <w:szCs w:val="18"/>
                <w:lang w:val="en-GB"/>
              </w:rPr>
              <w:t xml:space="preserve">Penicillium funiculosum </w:t>
            </w:r>
            <w:r w:rsidRPr="006F05C3">
              <w:rPr>
                <w:iCs/>
                <w:sz w:val="18"/>
                <w:szCs w:val="18"/>
                <w:lang w:val="en-GB"/>
              </w:rPr>
              <w:t>Thom</w:t>
            </w:r>
          </w:p>
        </w:tc>
        <w:tc>
          <w:tcPr>
            <w:tcW w:w="3391" w:type="dxa"/>
            <w:vAlign w:val="center"/>
          </w:tcPr>
          <w:p w14:paraId="37E1A787" w14:textId="55142B7E" w:rsidR="00674FB2" w:rsidRPr="005242C1" w:rsidRDefault="00674FB2" w:rsidP="00D85868">
            <w:pPr>
              <w:spacing w:line="276" w:lineRule="auto"/>
              <w:jc w:val="center"/>
              <w:rPr>
                <w:sz w:val="18"/>
                <w:szCs w:val="18"/>
                <w:lang w:val="en-GB"/>
              </w:rPr>
            </w:pPr>
            <w:r w:rsidRPr="005242C1">
              <w:rPr>
                <w:sz w:val="18"/>
                <w:szCs w:val="18"/>
                <w:lang w:val="en-GB"/>
              </w:rPr>
              <w:t xml:space="preserve">Lith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62518875-6cf6-4b68-b0ab-b183d351a42e"]},{"id":"ITEM-3","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3","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2a04a14b-1ea1-4af0-8649-7e423471c2ec"]}],"mendeley":{"formattedCitation":"[3,17,18]","plainTextFormattedCitation":"[3,17,18]","previouslyFormattedCitation":"(Lugauskas &amp; Krikstaponis 2004; Wlazło et al. 2008; 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7,18]</w:t>
            </w:r>
            <w:r w:rsidRPr="005242C1">
              <w:rPr>
                <w:sz w:val="18"/>
                <w:szCs w:val="18"/>
                <w:lang w:val="en-GB"/>
              </w:rPr>
              <w:fldChar w:fldCharType="end"/>
            </w:r>
            <w:r w:rsidRPr="005242C1">
              <w:rPr>
                <w:sz w:val="18"/>
                <w:szCs w:val="18"/>
                <w:lang w:val="en-GB"/>
              </w:rPr>
              <w:t xml:space="preserve"> </w:t>
            </w:r>
          </w:p>
        </w:tc>
        <w:tc>
          <w:tcPr>
            <w:tcW w:w="3392" w:type="dxa"/>
            <w:vAlign w:val="center"/>
          </w:tcPr>
          <w:p w14:paraId="66E4C25A" w14:textId="43B000E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100EE81" w14:textId="4708EC72" w:rsidR="00674FB2" w:rsidRPr="005242C1" w:rsidRDefault="00674FB2" w:rsidP="00D85868">
            <w:pPr>
              <w:spacing w:line="276" w:lineRule="auto"/>
              <w:jc w:val="center"/>
              <w:rPr>
                <w:sz w:val="18"/>
                <w:szCs w:val="18"/>
                <w:lang w:val="en-GB"/>
              </w:rPr>
            </w:pPr>
            <w:r w:rsidRPr="005242C1">
              <w:rPr>
                <w:noProof/>
                <w:sz w:val="18"/>
                <w:szCs w:val="18"/>
                <w:lang w:val="en-GB"/>
              </w:rPr>
              <w:t xml:space="preserve">Israel, Poland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Nol","given":"Lea","non-dropping-particle":"","parse-names":false,"suffix":""},{"dropping-particle":"","family":"Kenneth","given":"R. G.","non-dropping-particle":"","parse-names":false,"suffix":""}],"container-title":"International Biodeterioration &amp; Biodegradation","id":"ITEM-1","issued":{"date-parts":[["2001"]]},"page":"98-104","title":"Biological factors of foxing in postage stamp paper","type":"article-journal","volume":"48"},"uris":["http://www.mendeley.com/documents/?uuid=bf4ba301-a5b9-4c5e-9012-a6c347369c5b","http://www.mendeley.com/documents/?uuid=a21df589-0da9-4ae1-9f56-87b96f4ed743"]},{"id":"ITEM-2","itemData":{"author":[{"dropping-particle":"","family":"Zerek","given":"Bogdan Filip","non-dropping-particle":"","parse-names":false,"suffix":""}],"id":"ITEM-2","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http://www.mendeley.com/documents/?uuid=6f97a559-83df-4175-88d9-66a614a5fef0"]}],"mendeley":{"formattedCitation":"[48,52]","plainTextFormattedCitation":"[48,52]","previouslyFormattedCitation":"(Nol &amp; Kenneth 2001; Zerek 2003)"},"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8,52]</w:t>
            </w:r>
            <w:r w:rsidRPr="005242C1">
              <w:rPr>
                <w:noProof/>
                <w:sz w:val="18"/>
                <w:szCs w:val="18"/>
                <w:lang w:val="en-GB"/>
              </w:rPr>
              <w:fldChar w:fldCharType="end"/>
            </w:r>
          </w:p>
        </w:tc>
      </w:tr>
      <w:tr w:rsidR="00674FB2" w:rsidRPr="00DD1D34" w14:paraId="265EC104" w14:textId="77777777" w:rsidTr="0038188C">
        <w:trPr>
          <w:trHeight w:val="397"/>
        </w:trPr>
        <w:tc>
          <w:tcPr>
            <w:tcW w:w="4395" w:type="dxa"/>
            <w:shd w:val="clear" w:color="auto" w:fill="auto"/>
            <w:vAlign w:val="center"/>
            <w:hideMark/>
          </w:tcPr>
          <w:p w14:paraId="69143DB6" w14:textId="77777777" w:rsidR="00674FB2" w:rsidRPr="00DD1D34" w:rsidRDefault="00674FB2" w:rsidP="00674FB2">
            <w:pPr>
              <w:spacing w:line="276" w:lineRule="auto"/>
              <w:rPr>
                <w:b/>
                <w:i/>
                <w:iCs/>
                <w:sz w:val="18"/>
                <w:szCs w:val="18"/>
                <w:lang w:val="en-GB"/>
              </w:rPr>
            </w:pPr>
            <w:r w:rsidRPr="00DD1D34">
              <w:rPr>
                <w:b/>
                <w:i/>
                <w:iCs/>
                <w:sz w:val="18"/>
                <w:szCs w:val="18"/>
                <w:lang w:val="en-GB"/>
              </w:rPr>
              <w:t>Penicillium glabrum</w:t>
            </w:r>
            <w:r w:rsidRPr="00724F20">
              <w:rPr>
                <w:i/>
                <w:iCs/>
                <w:sz w:val="18"/>
                <w:szCs w:val="18"/>
                <w:lang w:val="en-GB"/>
              </w:rPr>
              <w:t xml:space="preserve"> </w:t>
            </w:r>
            <w:r w:rsidRPr="00724F20">
              <w:rPr>
                <w:sz w:val="18"/>
                <w:szCs w:val="18"/>
                <w:lang w:val="en-GB"/>
              </w:rPr>
              <w:t>(Wehmer) Westling</w:t>
            </w:r>
          </w:p>
        </w:tc>
        <w:tc>
          <w:tcPr>
            <w:tcW w:w="3391" w:type="dxa"/>
            <w:vAlign w:val="center"/>
          </w:tcPr>
          <w:p w14:paraId="48904F1A" w14:textId="50D21112"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6337661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F53A145" w14:textId="035DF430" w:rsidR="00674FB2" w:rsidRPr="005242C1" w:rsidRDefault="00674FB2" w:rsidP="00D85868">
            <w:pPr>
              <w:spacing w:line="276" w:lineRule="auto"/>
              <w:jc w:val="center"/>
              <w:rPr>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w:t>
            </w:r>
            <w:r w:rsidRPr="005242C1">
              <w:rPr>
                <w:noProof/>
                <w:sz w:val="18"/>
                <w:szCs w:val="18"/>
                <w:lang w:val="en-GB"/>
              </w:rPr>
              <w:fldChar w:fldCharType="end"/>
            </w:r>
          </w:p>
        </w:tc>
      </w:tr>
      <w:tr w:rsidR="00674FB2" w:rsidRPr="00DD1D34" w14:paraId="2448D9CD" w14:textId="77777777" w:rsidTr="0038188C">
        <w:trPr>
          <w:trHeight w:val="397"/>
        </w:trPr>
        <w:tc>
          <w:tcPr>
            <w:tcW w:w="4395" w:type="dxa"/>
            <w:shd w:val="clear" w:color="auto" w:fill="auto"/>
            <w:vAlign w:val="center"/>
            <w:hideMark/>
          </w:tcPr>
          <w:p w14:paraId="1C1F6DFA"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griseofulvum </w:t>
            </w:r>
            <w:r w:rsidRPr="00724F20">
              <w:rPr>
                <w:sz w:val="18"/>
                <w:szCs w:val="18"/>
                <w:lang w:val="en-GB"/>
              </w:rPr>
              <w:t>Dierckx</w:t>
            </w:r>
          </w:p>
        </w:tc>
        <w:tc>
          <w:tcPr>
            <w:tcW w:w="3391" w:type="dxa"/>
            <w:vAlign w:val="center"/>
          </w:tcPr>
          <w:p w14:paraId="7CCADA25" w14:textId="5AEB4AF9" w:rsidR="00674FB2" w:rsidRPr="005242C1" w:rsidRDefault="00674FB2" w:rsidP="00D85868">
            <w:pPr>
              <w:spacing w:line="276" w:lineRule="auto"/>
              <w:jc w:val="center"/>
              <w:rPr>
                <w:sz w:val="18"/>
                <w:szCs w:val="18"/>
              </w:rPr>
            </w:pPr>
            <w:r w:rsidRPr="005242C1">
              <w:rPr>
                <w:sz w:val="18"/>
                <w:szCs w:val="18"/>
                <w:lang w:val="en-GB"/>
              </w:rPr>
              <w:t xml:space="preserve">Argentina, Cuba, Poland, Portugal </w:t>
            </w:r>
            <w:r w:rsidRPr="005242C1">
              <w:rPr>
                <w:sz w:val="18"/>
                <w:szCs w:val="18"/>
                <w:lang w:val="en-GB"/>
              </w:rPr>
              <w:fldChar w:fldCharType="begin" w:fldLock="1"/>
            </w:r>
            <w:r w:rsidR="00B056A6">
              <w:rPr>
                <w:sz w:val="18"/>
                <w:szCs w:val="18"/>
                <w:lang w:val="en-GB"/>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2","issued":{"date-parts":[["2013","4"]]},"page":"36-41","publisher":"Elsevier Ltd","title":"Characterization of an airborne microbial community: A case study in the archive of the University of Coimbra, Portugal","type":"article-journal","volume":"79"},"uris":["http://www.mendeley.com/documents/?uuid=072273d1-463f-4da5-8b82-54b0358ad20c"]},{"id":"ITEM-3","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3","issue":"3","issued":{"date-parts":[["2015"]]},"page":"389-401","title":"Assessment of microbiological contamination in the work environments of museums, archives and libraries","type":"article-journal","volume":"31"},"uris":["http://www.mendeley.com/documents/?uuid=787ec923-8449-41a1-926e-3abc447246d4"]}],"mendeley":{"formattedCitation":"[6,19,33]","plainTextFormattedCitation":"[6,19,33]","previouslyFormattedCitation":"(Borrego et al. 2012; Nunes et al. 2013;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6,19,33]</w:t>
            </w:r>
            <w:r w:rsidRPr="005242C1">
              <w:rPr>
                <w:sz w:val="18"/>
                <w:szCs w:val="18"/>
                <w:lang w:val="en-GB"/>
              </w:rPr>
              <w:fldChar w:fldCharType="end"/>
            </w:r>
          </w:p>
        </w:tc>
        <w:tc>
          <w:tcPr>
            <w:tcW w:w="3392" w:type="dxa"/>
            <w:vAlign w:val="center"/>
          </w:tcPr>
          <w:p w14:paraId="0D1FC4D7" w14:textId="614D1ADF" w:rsidR="00674FB2" w:rsidRPr="005242C1" w:rsidRDefault="00674FB2"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16CF2847" w14:textId="3632EC42"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w:t>
            </w:r>
            <w:r w:rsidRPr="005242C1">
              <w:rPr>
                <w:noProof/>
                <w:sz w:val="18"/>
                <w:szCs w:val="18"/>
                <w:lang w:val="en-GB"/>
              </w:rPr>
              <w:fldChar w:fldCharType="end"/>
            </w:r>
          </w:p>
        </w:tc>
      </w:tr>
      <w:tr w:rsidR="00674FB2" w:rsidRPr="00DD1D34" w14:paraId="7826D5C9" w14:textId="77777777" w:rsidTr="0038188C">
        <w:trPr>
          <w:trHeight w:val="397"/>
        </w:trPr>
        <w:tc>
          <w:tcPr>
            <w:tcW w:w="4395" w:type="dxa"/>
            <w:shd w:val="clear" w:color="auto" w:fill="auto"/>
            <w:vAlign w:val="center"/>
          </w:tcPr>
          <w:p w14:paraId="25D8C1EB" w14:textId="6CD40478" w:rsidR="00674FB2" w:rsidRPr="00DD1D34" w:rsidRDefault="00674FB2" w:rsidP="00674FB2">
            <w:pPr>
              <w:spacing w:line="276" w:lineRule="auto"/>
              <w:rPr>
                <w:b/>
                <w:i/>
                <w:iCs/>
                <w:sz w:val="18"/>
                <w:szCs w:val="18"/>
                <w:lang w:val="en-GB"/>
              </w:rPr>
            </w:pPr>
            <w:r w:rsidRPr="00860B85">
              <w:rPr>
                <w:b/>
                <w:i/>
                <w:iCs/>
                <w:sz w:val="18"/>
                <w:szCs w:val="18"/>
                <w:lang w:val="en-GB"/>
              </w:rPr>
              <w:t xml:space="preserve">Penicillium helicum </w:t>
            </w:r>
            <w:r w:rsidRPr="00860B85">
              <w:rPr>
                <w:iCs/>
                <w:sz w:val="18"/>
                <w:szCs w:val="18"/>
                <w:lang w:val="en-GB"/>
              </w:rPr>
              <w:t>Raper &amp; Fennell</w:t>
            </w:r>
          </w:p>
        </w:tc>
        <w:tc>
          <w:tcPr>
            <w:tcW w:w="3391" w:type="dxa"/>
            <w:vAlign w:val="center"/>
          </w:tcPr>
          <w:p w14:paraId="07940BE6" w14:textId="48BD35B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5991A85" w14:textId="1DC27544"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6D9B4159" w14:textId="5BD259AA"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plainTextFormattedCitation":"[38]","previouslyFormattedCitation":"(Mesquita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8]</w:t>
            </w:r>
            <w:r w:rsidRPr="005242C1">
              <w:rPr>
                <w:noProof/>
                <w:sz w:val="18"/>
                <w:szCs w:val="18"/>
                <w:lang w:val="en-GB"/>
              </w:rPr>
              <w:fldChar w:fldCharType="end"/>
            </w:r>
          </w:p>
        </w:tc>
      </w:tr>
      <w:tr w:rsidR="00674FB2" w:rsidRPr="00DD1D34" w14:paraId="1394F3BA" w14:textId="77777777" w:rsidTr="0038188C">
        <w:trPr>
          <w:trHeight w:val="397"/>
        </w:trPr>
        <w:tc>
          <w:tcPr>
            <w:tcW w:w="4395" w:type="dxa"/>
            <w:shd w:val="clear" w:color="auto" w:fill="auto"/>
            <w:vAlign w:val="center"/>
          </w:tcPr>
          <w:p w14:paraId="45FE3983" w14:textId="15A590B3" w:rsidR="00674FB2" w:rsidRPr="00DD1D34" w:rsidRDefault="00674FB2" w:rsidP="00674FB2">
            <w:pPr>
              <w:spacing w:line="276" w:lineRule="auto"/>
              <w:rPr>
                <w:b/>
                <w:i/>
                <w:iCs/>
                <w:sz w:val="18"/>
                <w:szCs w:val="18"/>
                <w:lang w:val="en-GB"/>
              </w:rPr>
            </w:pPr>
            <w:r w:rsidRPr="00FE19C0">
              <w:rPr>
                <w:b/>
                <w:i/>
                <w:iCs/>
                <w:sz w:val="18"/>
                <w:szCs w:val="18"/>
                <w:lang w:val="en-GB"/>
              </w:rPr>
              <w:t xml:space="preserve">Penicillium hirsutum </w:t>
            </w:r>
            <w:r w:rsidRPr="00FE19C0">
              <w:rPr>
                <w:iCs/>
                <w:sz w:val="18"/>
                <w:szCs w:val="18"/>
                <w:lang w:val="en-GB"/>
              </w:rPr>
              <w:t>Dierckx</w:t>
            </w:r>
          </w:p>
        </w:tc>
        <w:tc>
          <w:tcPr>
            <w:tcW w:w="3391" w:type="dxa"/>
            <w:vAlign w:val="center"/>
          </w:tcPr>
          <w:p w14:paraId="44F13885" w14:textId="3CA4CE1B"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vAlign w:val="center"/>
          </w:tcPr>
          <w:p w14:paraId="75122FAA" w14:textId="599D4B4B"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55BB756F" w14:textId="025E6DC4"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19863FB7" w14:textId="77777777" w:rsidTr="0038188C">
        <w:trPr>
          <w:trHeight w:val="246"/>
        </w:trPr>
        <w:tc>
          <w:tcPr>
            <w:tcW w:w="4395" w:type="dxa"/>
            <w:shd w:val="clear" w:color="auto" w:fill="auto"/>
            <w:vAlign w:val="center"/>
            <w:hideMark/>
          </w:tcPr>
          <w:p w14:paraId="19D8552F" w14:textId="77777777" w:rsidR="00674FB2" w:rsidRPr="00D936B1" w:rsidRDefault="00674FB2" w:rsidP="00674FB2">
            <w:pPr>
              <w:spacing w:line="276" w:lineRule="auto"/>
              <w:rPr>
                <w:b/>
                <w:i/>
                <w:iCs/>
                <w:sz w:val="18"/>
                <w:szCs w:val="18"/>
                <w:lang w:val="en-GB"/>
              </w:rPr>
            </w:pPr>
            <w:r w:rsidRPr="00D936B1">
              <w:rPr>
                <w:b/>
                <w:i/>
                <w:iCs/>
                <w:sz w:val="18"/>
                <w:szCs w:val="18"/>
                <w:lang w:val="en-GB"/>
              </w:rPr>
              <w:t xml:space="preserve">Penicillium islandicum </w:t>
            </w:r>
            <w:r w:rsidRPr="00D936B1">
              <w:rPr>
                <w:sz w:val="18"/>
                <w:szCs w:val="18"/>
                <w:lang w:val="en-GB"/>
              </w:rPr>
              <w:t>Sopp</w:t>
            </w:r>
          </w:p>
        </w:tc>
        <w:tc>
          <w:tcPr>
            <w:tcW w:w="3391" w:type="dxa"/>
            <w:vAlign w:val="center"/>
          </w:tcPr>
          <w:p w14:paraId="1B48990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B23A12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0E9EF18" w14:textId="7C054E90"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ndia </w:t>
            </w:r>
            <w:r w:rsidRPr="005242C1">
              <w:rPr>
                <w:noProof/>
                <w:sz w:val="18"/>
                <w:szCs w:val="18"/>
                <w:lang w:val="en-GB"/>
              </w:rPr>
              <w:fldChar w:fldCharType="begin" w:fldLock="1"/>
            </w:r>
            <w:r w:rsidR="00B056A6">
              <w:rPr>
                <w:noProof/>
                <w:sz w:val="18"/>
                <w:szCs w:val="18"/>
                <w:lang w:val="en-GB"/>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mendeley":{"formattedCitation":"[37]","plainTextFormattedCitation":"[37]","previouslyFormattedCitation":"(Das et al. 199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7]</w:t>
            </w:r>
            <w:r w:rsidRPr="005242C1">
              <w:rPr>
                <w:noProof/>
                <w:sz w:val="18"/>
                <w:szCs w:val="18"/>
                <w:lang w:val="en-GB"/>
              </w:rPr>
              <w:fldChar w:fldCharType="end"/>
            </w:r>
          </w:p>
        </w:tc>
      </w:tr>
      <w:tr w:rsidR="00674FB2" w:rsidRPr="00DD1D34" w14:paraId="20C8FBB1" w14:textId="77777777" w:rsidTr="0038188C">
        <w:trPr>
          <w:trHeight w:val="397"/>
        </w:trPr>
        <w:tc>
          <w:tcPr>
            <w:tcW w:w="4395" w:type="dxa"/>
            <w:shd w:val="clear" w:color="auto" w:fill="auto"/>
            <w:vAlign w:val="center"/>
          </w:tcPr>
          <w:p w14:paraId="4E471AB5" w14:textId="77777777" w:rsidR="00674FB2" w:rsidRPr="00DD1D34" w:rsidRDefault="00674FB2" w:rsidP="00674FB2">
            <w:pPr>
              <w:spacing w:line="276" w:lineRule="auto"/>
              <w:rPr>
                <w:b/>
                <w:i/>
                <w:iCs/>
                <w:sz w:val="18"/>
                <w:szCs w:val="18"/>
                <w:lang w:val="en-GB"/>
              </w:rPr>
            </w:pPr>
            <w:r w:rsidRPr="00DD1D34">
              <w:rPr>
                <w:b/>
                <w:i/>
                <w:iCs/>
                <w:sz w:val="18"/>
                <w:szCs w:val="18"/>
                <w:lang w:val="en-GB"/>
              </w:rPr>
              <w:t>Penicillium italicum</w:t>
            </w:r>
            <w:r w:rsidRPr="00DD1D34">
              <w:rPr>
                <w:b/>
                <w:lang w:val="en-GB"/>
              </w:rPr>
              <w:t xml:space="preserve"> </w:t>
            </w:r>
            <w:r w:rsidRPr="00724F20">
              <w:rPr>
                <w:iCs/>
                <w:sz w:val="18"/>
                <w:szCs w:val="18"/>
                <w:lang w:val="en-GB"/>
              </w:rPr>
              <w:t>Wehmer</w:t>
            </w:r>
          </w:p>
        </w:tc>
        <w:tc>
          <w:tcPr>
            <w:tcW w:w="3391" w:type="dxa"/>
            <w:vAlign w:val="center"/>
          </w:tcPr>
          <w:p w14:paraId="18D879AF" w14:textId="16229466" w:rsidR="00674FB2" w:rsidRPr="005242C1" w:rsidRDefault="00674FB2" w:rsidP="00D85868">
            <w:pPr>
              <w:spacing w:line="276" w:lineRule="auto"/>
              <w:jc w:val="center"/>
              <w:rPr>
                <w:sz w:val="18"/>
                <w:szCs w:val="18"/>
                <w:lang w:val="en-GB"/>
              </w:rPr>
            </w:pPr>
            <w:r w:rsidRPr="005242C1">
              <w:rPr>
                <w:sz w:val="18"/>
                <w:szCs w:val="18"/>
                <w:lang w:val="en-GB"/>
              </w:rPr>
              <w:t xml:space="preserve">Egypt, 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2","issue":"1","issued":{"date-parts":[["2017"]]},"page":"93-118","title":"Air microbial contamination and factors affecting its occurrence in certain book libraries in Egypt.","type":"article-journal","volume":"57"},"uris":["http://www.mendeley.com/documents/?uuid=58c940b7-4822-4c4f-b723-5f6de83978b0"]}],"mendeley":{"formattedCitation":"[36,39]","plainTextFormattedCitation":"[36,39]","previouslyFormattedCitation":"(Micheluz et al. 2015;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6,39]</w:t>
            </w:r>
            <w:r w:rsidRPr="005242C1">
              <w:rPr>
                <w:sz w:val="18"/>
                <w:szCs w:val="18"/>
                <w:lang w:val="en-GB"/>
              </w:rPr>
              <w:fldChar w:fldCharType="end"/>
            </w:r>
          </w:p>
        </w:tc>
        <w:tc>
          <w:tcPr>
            <w:tcW w:w="3392" w:type="dxa"/>
            <w:vAlign w:val="center"/>
          </w:tcPr>
          <w:p w14:paraId="43C0DF94" w14:textId="41955BED"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594E02A9"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30132A" w14:paraId="5CFF7102" w14:textId="77777777" w:rsidTr="005D7B64">
        <w:trPr>
          <w:trHeight w:val="397"/>
        </w:trPr>
        <w:tc>
          <w:tcPr>
            <w:tcW w:w="4395" w:type="dxa"/>
            <w:shd w:val="clear" w:color="auto" w:fill="auto"/>
            <w:vAlign w:val="center"/>
          </w:tcPr>
          <w:p w14:paraId="596C7729" w14:textId="77777777" w:rsidR="00674FB2" w:rsidRPr="00DD1D34" w:rsidRDefault="00674FB2" w:rsidP="00674FB2">
            <w:pPr>
              <w:spacing w:line="276" w:lineRule="auto"/>
              <w:rPr>
                <w:b/>
                <w:i/>
                <w:iCs/>
                <w:sz w:val="18"/>
                <w:szCs w:val="18"/>
                <w:lang w:val="en-GB"/>
              </w:rPr>
            </w:pPr>
            <w:r w:rsidRPr="00DD1D34">
              <w:rPr>
                <w:b/>
                <w:i/>
                <w:iCs/>
                <w:sz w:val="18"/>
                <w:szCs w:val="18"/>
                <w:lang w:val="en-GB"/>
              </w:rPr>
              <w:t>Penicillium lividum</w:t>
            </w:r>
            <w:r w:rsidRPr="00DD1D34">
              <w:rPr>
                <w:b/>
                <w:lang w:val="en-GB"/>
              </w:rPr>
              <w:t xml:space="preserve"> </w:t>
            </w:r>
            <w:r w:rsidRPr="00724F20">
              <w:rPr>
                <w:iCs/>
                <w:sz w:val="18"/>
                <w:szCs w:val="18"/>
                <w:lang w:val="en-GB"/>
              </w:rPr>
              <w:t>Westling</w:t>
            </w:r>
          </w:p>
        </w:tc>
        <w:tc>
          <w:tcPr>
            <w:tcW w:w="10175" w:type="dxa"/>
            <w:gridSpan w:val="3"/>
            <w:vAlign w:val="center"/>
          </w:tcPr>
          <w:p w14:paraId="7067E66A" w14:textId="5DF673A7" w:rsidR="00674FB2" w:rsidRPr="005242C1" w:rsidRDefault="00674FB2" w:rsidP="00674FB2">
            <w:pPr>
              <w:spacing w:line="276" w:lineRule="auto"/>
              <w:jc w:val="center"/>
              <w:rPr>
                <w:i/>
                <w:noProof/>
                <w:sz w:val="18"/>
                <w:szCs w:val="18"/>
                <w:lang w:val="en-GB"/>
              </w:rPr>
            </w:pPr>
            <w:r w:rsidRPr="005242C1">
              <w:rPr>
                <w:i/>
                <w:noProof/>
                <w:sz w:val="18"/>
                <w:szCs w:val="18"/>
                <w:lang w:val="en-GB"/>
              </w:rPr>
              <w:t xml:space="preserve">See current name: </w:t>
            </w:r>
            <w:r w:rsidRPr="005242C1">
              <w:rPr>
                <w:i/>
                <w:iCs/>
                <w:sz w:val="18"/>
                <w:szCs w:val="18"/>
                <w:lang w:val="en-GB"/>
              </w:rPr>
              <w:t>Penicillium spinulosum</w:t>
            </w:r>
          </w:p>
        </w:tc>
      </w:tr>
      <w:tr w:rsidR="00674FB2" w:rsidRPr="00DD1D34" w14:paraId="068AD87F" w14:textId="77777777" w:rsidTr="0038188C">
        <w:trPr>
          <w:trHeight w:val="288"/>
        </w:trPr>
        <w:tc>
          <w:tcPr>
            <w:tcW w:w="4395" w:type="dxa"/>
            <w:shd w:val="clear" w:color="auto" w:fill="auto"/>
            <w:vAlign w:val="center"/>
          </w:tcPr>
          <w:p w14:paraId="4E9F4759" w14:textId="0BB44FC0" w:rsidR="00674FB2" w:rsidRPr="00DD1D34" w:rsidRDefault="00674FB2" w:rsidP="00674FB2">
            <w:pPr>
              <w:spacing w:line="276" w:lineRule="auto"/>
              <w:rPr>
                <w:b/>
                <w:i/>
                <w:iCs/>
                <w:sz w:val="18"/>
                <w:szCs w:val="18"/>
                <w:lang w:val="en-GB"/>
              </w:rPr>
            </w:pPr>
            <w:r w:rsidRPr="00DD1D34">
              <w:rPr>
                <w:b/>
                <w:i/>
                <w:iCs/>
                <w:sz w:val="18"/>
                <w:szCs w:val="18"/>
                <w:lang w:val="en-GB"/>
              </w:rPr>
              <w:t>Penicillium</w:t>
            </w:r>
            <w:r w:rsidRPr="002B1321">
              <w:rPr>
                <w:lang w:val="en-GB"/>
              </w:rPr>
              <w:t xml:space="preserve"> </w:t>
            </w:r>
            <w:r w:rsidRPr="0045464A">
              <w:rPr>
                <w:b/>
                <w:i/>
                <w:iCs/>
                <w:sz w:val="18"/>
                <w:szCs w:val="18"/>
                <w:lang w:val="en-GB"/>
              </w:rPr>
              <w:t xml:space="preserve">miczynskii </w:t>
            </w:r>
            <w:r w:rsidRPr="00724F20">
              <w:rPr>
                <w:iCs/>
                <w:sz w:val="18"/>
                <w:szCs w:val="18"/>
                <w:lang w:val="en-GB"/>
              </w:rPr>
              <w:t>K. M. Zalessky</w:t>
            </w:r>
          </w:p>
        </w:tc>
        <w:tc>
          <w:tcPr>
            <w:tcW w:w="3391" w:type="dxa"/>
            <w:vAlign w:val="center"/>
          </w:tcPr>
          <w:p w14:paraId="4F80F13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0B249DC" w14:textId="516EB3EB"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72C83AF6"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63047E3D" w14:textId="77777777" w:rsidTr="0038188C">
        <w:trPr>
          <w:trHeight w:val="288"/>
        </w:trPr>
        <w:tc>
          <w:tcPr>
            <w:tcW w:w="4395" w:type="dxa"/>
            <w:shd w:val="clear" w:color="auto" w:fill="auto"/>
            <w:vAlign w:val="center"/>
          </w:tcPr>
          <w:p w14:paraId="048D994B" w14:textId="09BB9221" w:rsidR="00674FB2" w:rsidRPr="00DD1D34" w:rsidRDefault="00674FB2" w:rsidP="00674FB2">
            <w:pPr>
              <w:spacing w:line="276" w:lineRule="auto"/>
              <w:rPr>
                <w:b/>
                <w:i/>
                <w:iCs/>
                <w:sz w:val="18"/>
                <w:szCs w:val="18"/>
                <w:lang w:val="en-GB"/>
              </w:rPr>
            </w:pPr>
            <w:r w:rsidRPr="0070366B">
              <w:rPr>
                <w:b/>
                <w:i/>
                <w:iCs/>
                <w:sz w:val="18"/>
                <w:szCs w:val="18"/>
                <w:lang w:val="en-GB"/>
              </w:rPr>
              <w:t>Penicillium minioluteum</w:t>
            </w:r>
            <w:r w:rsidRPr="00E515D4">
              <w:rPr>
                <w:i/>
                <w:iCs/>
                <w:sz w:val="18"/>
                <w:szCs w:val="18"/>
                <w:lang w:val="en-GB"/>
              </w:rPr>
              <w:t xml:space="preserve"> </w:t>
            </w:r>
            <w:r>
              <w:rPr>
                <w:iCs/>
                <w:sz w:val="18"/>
                <w:szCs w:val="18"/>
                <w:lang w:val="en-GB"/>
              </w:rPr>
              <w:t>Dierckx</w:t>
            </w:r>
          </w:p>
        </w:tc>
        <w:tc>
          <w:tcPr>
            <w:tcW w:w="3391" w:type="dxa"/>
            <w:vAlign w:val="center"/>
          </w:tcPr>
          <w:p w14:paraId="473E96BB" w14:textId="6BEAB1C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7295E86" w14:textId="25B24C6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91C0550" w14:textId="11F032DA"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France </w:t>
            </w:r>
            <w:r w:rsidRPr="005242C1">
              <w:rPr>
                <w:noProof/>
                <w:sz w:val="18"/>
                <w:szCs w:val="18"/>
                <w:lang w:val="en-GB"/>
              </w:rPr>
              <w:fldChar w:fldCharType="begin" w:fldLock="1"/>
            </w:r>
            <w:r w:rsidR="00B056A6">
              <w:rPr>
                <w:noProof/>
                <w:sz w:val="18"/>
                <w:szCs w:val="18"/>
                <w:lang w:val="en-GB"/>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6]</w:t>
            </w:r>
            <w:r w:rsidRPr="005242C1">
              <w:rPr>
                <w:noProof/>
                <w:sz w:val="18"/>
                <w:szCs w:val="18"/>
                <w:lang w:val="en-GB"/>
              </w:rPr>
              <w:fldChar w:fldCharType="end"/>
            </w:r>
          </w:p>
        </w:tc>
      </w:tr>
      <w:tr w:rsidR="00674FB2" w:rsidRPr="00B056A6" w14:paraId="46C22F39" w14:textId="77777777" w:rsidTr="005D7B64">
        <w:trPr>
          <w:trHeight w:val="397"/>
        </w:trPr>
        <w:tc>
          <w:tcPr>
            <w:tcW w:w="4395" w:type="dxa"/>
            <w:shd w:val="clear" w:color="auto" w:fill="auto"/>
            <w:vAlign w:val="center"/>
            <w:hideMark/>
          </w:tcPr>
          <w:p w14:paraId="17A02D9F"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ochraceum </w:t>
            </w:r>
            <w:r w:rsidRPr="00724F20">
              <w:rPr>
                <w:sz w:val="18"/>
                <w:szCs w:val="18"/>
                <w:lang w:val="en-GB"/>
              </w:rPr>
              <w:t>(Bainier) Thom</w:t>
            </w:r>
          </w:p>
        </w:tc>
        <w:tc>
          <w:tcPr>
            <w:tcW w:w="10175" w:type="dxa"/>
            <w:gridSpan w:val="3"/>
            <w:vAlign w:val="center"/>
          </w:tcPr>
          <w:p w14:paraId="532ED585" w14:textId="747F875B"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 Penicillium aurantiogriseum</w:t>
            </w:r>
          </w:p>
        </w:tc>
      </w:tr>
      <w:tr w:rsidR="00674FB2" w:rsidRPr="00DD1D34" w14:paraId="71E6C677" w14:textId="77777777" w:rsidTr="0038188C">
        <w:trPr>
          <w:trHeight w:val="397"/>
        </w:trPr>
        <w:tc>
          <w:tcPr>
            <w:tcW w:w="4395" w:type="dxa"/>
            <w:shd w:val="clear" w:color="auto" w:fill="auto"/>
            <w:vAlign w:val="center"/>
          </w:tcPr>
          <w:p w14:paraId="37C4FE35" w14:textId="4698304C" w:rsidR="00674FB2" w:rsidRPr="00DD1D34" w:rsidRDefault="00674FB2" w:rsidP="00674FB2">
            <w:pPr>
              <w:spacing w:line="276" w:lineRule="auto"/>
              <w:rPr>
                <w:b/>
                <w:i/>
                <w:iCs/>
                <w:sz w:val="18"/>
                <w:szCs w:val="18"/>
                <w:lang w:val="en-GB"/>
              </w:rPr>
            </w:pPr>
            <w:r w:rsidRPr="003C4783">
              <w:rPr>
                <w:b/>
                <w:i/>
                <w:iCs/>
                <w:sz w:val="18"/>
                <w:szCs w:val="18"/>
                <w:lang w:val="en-GB"/>
              </w:rPr>
              <w:t xml:space="preserve">Penicillium olsonii </w:t>
            </w:r>
            <w:r w:rsidRPr="003C4783">
              <w:rPr>
                <w:iCs/>
                <w:sz w:val="18"/>
                <w:szCs w:val="18"/>
                <w:lang w:val="en-GB"/>
              </w:rPr>
              <w:t>Bainier &amp; Sartory</w:t>
            </w:r>
          </w:p>
        </w:tc>
        <w:tc>
          <w:tcPr>
            <w:tcW w:w="3391" w:type="dxa"/>
            <w:vAlign w:val="center"/>
          </w:tcPr>
          <w:p w14:paraId="1B58FB71" w14:textId="5FA501E0" w:rsidR="00674FB2" w:rsidRPr="005242C1" w:rsidRDefault="00674FB2" w:rsidP="00D85868">
            <w:pPr>
              <w:spacing w:line="276" w:lineRule="auto"/>
              <w:jc w:val="center"/>
              <w:rPr>
                <w:sz w:val="18"/>
                <w:szCs w:val="18"/>
                <w:lang w:val="en-GB"/>
              </w:rPr>
            </w:pPr>
            <w:r w:rsidRPr="005242C1">
              <w:rPr>
                <w:sz w:val="18"/>
                <w:szCs w:val="18"/>
                <w:lang w:val="en-GB"/>
              </w:rPr>
              <w:t xml:space="preserve">France </w:t>
            </w:r>
            <w:r w:rsidRPr="005242C1">
              <w:rPr>
                <w:sz w:val="18"/>
                <w:szCs w:val="18"/>
                <w:lang w:val="en-GB"/>
              </w:rPr>
              <w:fldChar w:fldCharType="begin" w:fldLock="1"/>
            </w:r>
            <w:r w:rsidR="00B056A6">
              <w:rPr>
                <w:sz w:val="18"/>
                <w:szCs w:val="18"/>
                <w:lang w:val="en-GB"/>
              </w:rPr>
              <w:instrText>ADDIN CSL_CITATION {"citationItems":[{"id":"ITEM-1","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issue":"6","issued":{"date-parts":[["2012"]]},"page":"514-522","title":"Microbiological evaluation of ten French archives and link to occupational symptoms","type":"article-journal","volume":"22"},"uris":["http://www.mendeley.com/documents/?uuid=ad1b6379-d0a5-4fad-b432-47f195777d07"]}],"mendeley":{"formattedCitation":"[8]","plainTextFormattedCitation":"[8]","previouslyFormattedCitation":"(Roussel et al. 2012)"},"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8]</w:t>
            </w:r>
            <w:r w:rsidRPr="005242C1">
              <w:rPr>
                <w:sz w:val="18"/>
                <w:szCs w:val="18"/>
                <w:lang w:val="en-GB"/>
              </w:rPr>
              <w:fldChar w:fldCharType="end"/>
            </w:r>
          </w:p>
        </w:tc>
        <w:tc>
          <w:tcPr>
            <w:tcW w:w="3392" w:type="dxa"/>
            <w:vAlign w:val="center"/>
          </w:tcPr>
          <w:p w14:paraId="5DDAFE74" w14:textId="7487388B" w:rsidR="00674FB2" w:rsidRPr="005242C1" w:rsidRDefault="00674FB2" w:rsidP="00674FB2">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p w14:paraId="3FB2DCC4" w14:textId="5D4B1612" w:rsidR="00674FB2" w:rsidRPr="005242C1" w:rsidRDefault="00674FB2" w:rsidP="00674FB2">
            <w:pPr>
              <w:spacing w:line="276" w:lineRule="auto"/>
              <w:jc w:val="center"/>
              <w:rPr>
                <w:sz w:val="18"/>
                <w:szCs w:val="18"/>
                <w:lang w:val="en-GB"/>
              </w:rPr>
            </w:pPr>
          </w:p>
        </w:tc>
        <w:tc>
          <w:tcPr>
            <w:tcW w:w="3392" w:type="dxa"/>
            <w:shd w:val="clear" w:color="auto" w:fill="auto"/>
            <w:vAlign w:val="center"/>
          </w:tcPr>
          <w:p w14:paraId="4BCC2651" w14:textId="1FA17168"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081792" w14:paraId="7EE09A74" w14:textId="77777777" w:rsidTr="0038188C">
        <w:trPr>
          <w:trHeight w:val="397"/>
        </w:trPr>
        <w:tc>
          <w:tcPr>
            <w:tcW w:w="4395" w:type="dxa"/>
            <w:shd w:val="clear" w:color="auto" w:fill="auto"/>
            <w:vAlign w:val="center"/>
            <w:hideMark/>
          </w:tcPr>
          <w:p w14:paraId="229A8ABB"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oxalicum </w:t>
            </w:r>
            <w:r w:rsidRPr="00724F20">
              <w:rPr>
                <w:sz w:val="18"/>
                <w:szCs w:val="18"/>
                <w:lang w:val="en-GB"/>
              </w:rPr>
              <w:t>Currie and Thom</w:t>
            </w:r>
          </w:p>
        </w:tc>
        <w:tc>
          <w:tcPr>
            <w:tcW w:w="3391" w:type="dxa"/>
            <w:vAlign w:val="center"/>
          </w:tcPr>
          <w:p w14:paraId="1DC8E66D" w14:textId="234CBD23" w:rsidR="00674FB2" w:rsidRPr="005242C1" w:rsidRDefault="00674FB2" w:rsidP="00D85868">
            <w:pPr>
              <w:spacing w:line="276" w:lineRule="auto"/>
              <w:jc w:val="center"/>
              <w:rPr>
                <w:sz w:val="18"/>
                <w:szCs w:val="18"/>
              </w:rPr>
            </w:pPr>
            <w:r w:rsidRPr="005242C1">
              <w:rPr>
                <w:sz w:val="18"/>
                <w:szCs w:val="18"/>
              </w:rPr>
              <w:t xml:space="preserve">India, Lithuania, </w:t>
            </w:r>
            <w:r w:rsidR="00B1267F" w:rsidRPr="005242C1">
              <w:rPr>
                <w:sz w:val="18"/>
                <w:szCs w:val="18"/>
              </w:rPr>
              <w:t xml:space="preserve">Nigeria, </w:t>
            </w:r>
            <w:r w:rsidRPr="005242C1">
              <w:rPr>
                <w:sz w:val="18"/>
                <w:szCs w:val="18"/>
              </w:rPr>
              <w:t xml:space="preserve">Poland, Portugal </w:t>
            </w:r>
            <w:r w:rsidRPr="005242C1">
              <w:rPr>
                <w:sz w:val="18"/>
                <w:szCs w:val="18"/>
                <w:lang w:val="en-GB"/>
              </w:rPr>
              <w:fldChar w:fldCharType="begin" w:fldLock="1"/>
            </w:r>
            <w:r w:rsidR="00B056A6">
              <w:rPr>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DOI":"10.1016/j.ibiod.2013.01.013","ISSN":"09648305","author":[{"dropping-particle":"","family":"Nunes","given":"Inês","non-dropping-particle":"","parse-names":false,"suffix":""},{"dropping-particle":"","family":"Mesquita","given":"Nuno","non-dropping-particle":"","parse-names":false,"suffix":""},{"dropping-particle":"","family":"Cabo Verde","given":"Sandra","non-dropping-particle":"","parse-names":false,"suffix":""},{"dropping-particle":"","family":"Bandeira","given":"Ana Maria Leitão","non-dropping-particle":"","parse-names":false,"suffix":""},{"dropping-particle":"","family":"Carolino","given":"Maria Manuela","non-dropping-particle":"","parse-names":false,"suffix":""},{"dropping-particle":"","family":"Portugal","given":"António","non-dropping-particle":"","parse-names":false,"suffix":""},{"dropping-particle":"","family":"Botelho","given":"Maria Luísa","non-dropping-particle":"","parse-names":false,"suffix":""}],"container-title":"International Biodeterioration &amp; Biodegradation","id":"ITEM-2","issued":{"date-parts":[["2013","4"]]},"page":"36-41","publisher":"Elsevier Ltd","title":"Characterization of an airborne microbial community: A case study in the archive of the University of Coimbra, Portugal","type":"article-journal","volume":"79"},"uris":["http://www.mendeley.com/documents/?uuid=072273d1-463f-4da5-8b82-54b0358ad20c"]},{"id":"ITEM-3","itemData":{"author":[{"dropping-particle":"","family":"Nayak","given":"Bijaya Kumar","non-dropping-particle":"","parse-names":false,"suffix":""}],"container-title":"International Journal of PharmTech Research","id":"ITEM-3","issue":"6","issued":{"date-parts":[["2015"]]},"page":"306-312","title":"Volumetric samplings of airborne fungal spores in different college libraries : A Preliminary study","type":"article-journal","volume":"8"},"uris":["http://www.mendeley.com/documents/?uuid=f531f956-953c-4c93-bc5a-1f3a4b7845db"]},{"id":"ITEM-4","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4","issue":"3","issued":{"date-parts":[["2015"]]},"page":"389-401","title":"Assessment of microbiological contamination in the work environments of museums, archives and libraries","type":"article-journal","volume":"31"},"uris":["http://www.mendeley.com/documents/?uuid=787ec923-8449-41a1-926e-3abc447246d4"]},{"id":"ITEM-5","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5","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1,3,6,19,47]","plainTextFormattedCitation":"[1,3,6,19,47]","previouslyFormattedCitation":"(Lugauskas &amp; Krikstaponis 2004; Nunes et al. 2013; Nayak 2015; Skóra et al. 2015; 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3,6,19,47]</w:t>
            </w:r>
            <w:r w:rsidRPr="005242C1">
              <w:rPr>
                <w:sz w:val="18"/>
                <w:szCs w:val="18"/>
                <w:lang w:val="en-GB"/>
              </w:rPr>
              <w:fldChar w:fldCharType="end"/>
            </w:r>
            <w:r w:rsidRPr="005242C1">
              <w:rPr>
                <w:sz w:val="18"/>
                <w:szCs w:val="18"/>
              </w:rPr>
              <w:t xml:space="preserve"> </w:t>
            </w:r>
          </w:p>
        </w:tc>
        <w:tc>
          <w:tcPr>
            <w:tcW w:w="3392" w:type="dxa"/>
            <w:vAlign w:val="center"/>
          </w:tcPr>
          <w:p w14:paraId="3F3CA9CE" w14:textId="0417C10A" w:rsidR="00674FB2" w:rsidRPr="005242C1" w:rsidRDefault="00674FB2"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154B253F" w14:textId="10E98426" w:rsidR="00674FB2" w:rsidRPr="005242C1" w:rsidRDefault="00674FB2" w:rsidP="00D85868">
            <w:pPr>
              <w:spacing w:line="276" w:lineRule="auto"/>
              <w:jc w:val="center"/>
              <w:rPr>
                <w:noProof/>
                <w:sz w:val="18"/>
                <w:szCs w:val="18"/>
              </w:rPr>
            </w:pPr>
            <w:r w:rsidRPr="005242C1">
              <w:rPr>
                <w:noProof/>
                <w:sz w:val="18"/>
                <w:szCs w:val="18"/>
              </w:rPr>
              <w:t xml:space="preserve">Indonesia, Portugal </w:t>
            </w:r>
            <w:r w:rsidRPr="005242C1">
              <w:rPr>
                <w:noProof/>
                <w:sz w:val="18"/>
                <w:szCs w:val="18"/>
                <w:lang w:val="en-GB"/>
              </w:rPr>
              <w:fldChar w:fldCharType="begin" w:fldLock="1"/>
            </w:r>
            <w:r w:rsidR="00B056A6">
              <w:rPr>
                <w:noProof/>
                <w:sz w:val="18"/>
                <w:szCs w:val="18"/>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2","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2","issued":{"date-parts":[["2016"]]},"page":"94-103","title":"Occurrence of fungi on deteriorated old dluwang manuscripts from Indonesia","type":"article-journal","volume":"114"},"uris":["http://www.mendeley.com/documents/?uuid=f2f40762-f6b2-4631-8d3f-4b13f34b8810"]}],"mendeley":{"formattedCitation":"[12,49]","plainTextFormattedCitation":"[12,49]","previouslyFormattedCitation":"(Lourenço et al. 2005; Oetari et al. 2016)"},"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12,49]</w:t>
            </w:r>
            <w:r w:rsidRPr="005242C1">
              <w:rPr>
                <w:noProof/>
                <w:sz w:val="18"/>
                <w:szCs w:val="18"/>
                <w:lang w:val="en-GB"/>
              </w:rPr>
              <w:fldChar w:fldCharType="end"/>
            </w:r>
          </w:p>
        </w:tc>
      </w:tr>
      <w:tr w:rsidR="00674FB2" w:rsidRPr="00B056A6" w14:paraId="24EEEE26" w14:textId="77777777" w:rsidTr="0038188C">
        <w:trPr>
          <w:trHeight w:val="475"/>
        </w:trPr>
        <w:tc>
          <w:tcPr>
            <w:tcW w:w="4395" w:type="dxa"/>
            <w:shd w:val="clear" w:color="auto" w:fill="auto"/>
            <w:vAlign w:val="center"/>
            <w:hideMark/>
          </w:tcPr>
          <w:p w14:paraId="099259AB"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paxilli </w:t>
            </w:r>
            <w:r w:rsidRPr="00724F20">
              <w:rPr>
                <w:iCs/>
                <w:sz w:val="18"/>
                <w:szCs w:val="18"/>
                <w:lang w:val="en-GB"/>
              </w:rPr>
              <w:t>Bainier</w:t>
            </w:r>
          </w:p>
        </w:tc>
        <w:tc>
          <w:tcPr>
            <w:tcW w:w="3391" w:type="dxa"/>
            <w:vAlign w:val="center"/>
          </w:tcPr>
          <w:p w14:paraId="4E869C9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D32DBF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32CB37F" w14:textId="3727D6E4"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1","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b5cb3a1e-f508-4a48-8bb4-f60ef545c65d"]},{"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5,51]","plainTextFormattedCitation":"[45,51]","previouslyFormattedCitation":"(Zotti et al. 2007; Zotti et al. 200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5,51]</w:t>
            </w:r>
            <w:r w:rsidRPr="005242C1">
              <w:rPr>
                <w:noProof/>
                <w:sz w:val="18"/>
                <w:szCs w:val="18"/>
                <w:lang w:val="en-GB"/>
              </w:rPr>
              <w:fldChar w:fldCharType="end"/>
            </w:r>
          </w:p>
        </w:tc>
      </w:tr>
      <w:tr w:rsidR="00674FB2" w:rsidRPr="00B056A6" w14:paraId="64DBFF72" w14:textId="77777777" w:rsidTr="0038188C">
        <w:trPr>
          <w:trHeight w:val="475"/>
        </w:trPr>
        <w:tc>
          <w:tcPr>
            <w:tcW w:w="4395" w:type="dxa"/>
            <w:shd w:val="clear" w:color="auto" w:fill="auto"/>
            <w:vAlign w:val="center"/>
          </w:tcPr>
          <w:p w14:paraId="0341B1DE" w14:textId="7D3A1BC7" w:rsidR="00674FB2" w:rsidRPr="00DD1D34" w:rsidRDefault="00674FB2" w:rsidP="00674FB2">
            <w:pPr>
              <w:spacing w:line="276" w:lineRule="auto"/>
              <w:rPr>
                <w:b/>
                <w:i/>
                <w:iCs/>
                <w:sz w:val="18"/>
                <w:szCs w:val="18"/>
                <w:lang w:val="en-GB"/>
              </w:rPr>
            </w:pPr>
            <w:r w:rsidRPr="00594D85">
              <w:rPr>
                <w:b/>
                <w:i/>
                <w:iCs/>
                <w:sz w:val="18"/>
                <w:szCs w:val="18"/>
                <w:lang w:val="en-GB"/>
              </w:rPr>
              <w:t>Penicillium pinophilum</w:t>
            </w:r>
            <w:r w:rsidRPr="00E515D4">
              <w:rPr>
                <w:i/>
                <w:iCs/>
                <w:sz w:val="18"/>
                <w:szCs w:val="18"/>
                <w:lang w:val="en-GB"/>
              </w:rPr>
              <w:t xml:space="preserve"> </w:t>
            </w:r>
            <w:r w:rsidRPr="00E515D4">
              <w:rPr>
                <w:sz w:val="18"/>
                <w:szCs w:val="18"/>
                <w:lang w:val="en-GB"/>
              </w:rPr>
              <w:t>Hedgc</w:t>
            </w:r>
          </w:p>
        </w:tc>
        <w:tc>
          <w:tcPr>
            <w:tcW w:w="3391" w:type="dxa"/>
            <w:vAlign w:val="center"/>
          </w:tcPr>
          <w:p w14:paraId="0A514A39" w14:textId="18F6715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B992581" w14:textId="4167B55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D40AA8E" w14:textId="613487F6"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1","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id":"ITEM-2","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2","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http://www.mendeley.com/documents/?uuid=0a62627a-27fd-4094-bc89-7e6cb197aa97"]}],"mendeley":{"formattedCitation":"[60,64]","plainTextFormattedCitation":"[60,64]","previouslyFormattedCitation":"(Michaelsen et al. 2009; Michaelsen et al. 2010)"},"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60,64]</w:t>
            </w:r>
            <w:r w:rsidRPr="005242C1">
              <w:rPr>
                <w:noProof/>
                <w:sz w:val="18"/>
                <w:szCs w:val="18"/>
                <w:lang w:val="en-GB"/>
              </w:rPr>
              <w:fldChar w:fldCharType="end"/>
            </w:r>
          </w:p>
        </w:tc>
      </w:tr>
      <w:tr w:rsidR="00674FB2" w:rsidRPr="00A73387" w14:paraId="321E38C8" w14:textId="77777777" w:rsidTr="0038188C">
        <w:trPr>
          <w:trHeight w:val="475"/>
        </w:trPr>
        <w:tc>
          <w:tcPr>
            <w:tcW w:w="4395" w:type="dxa"/>
            <w:shd w:val="clear" w:color="auto" w:fill="auto"/>
            <w:vAlign w:val="center"/>
          </w:tcPr>
          <w:p w14:paraId="438A1367" w14:textId="7E14A90C" w:rsidR="00674FB2" w:rsidRPr="00594D85" w:rsidRDefault="00674FB2" w:rsidP="00674FB2">
            <w:pPr>
              <w:spacing w:line="276" w:lineRule="auto"/>
              <w:rPr>
                <w:b/>
                <w:i/>
                <w:iCs/>
                <w:sz w:val="18"/>
                <w:szCs w:val="18"/>
                <w:lang w:val="en-GB"/>
              </w:rPr>
            </w:pPr>
            <w:r w:rsidRPr="007A0385">
              <w:rPr>
                <w:b/>
                <w:i/>
                <w:iCs/>
                <w:sz w:val="18"/>
                <w:szCs w:val="18"/>
                <w:lang w:val="en-GB"/>
              </w:rPr>
              <w:t>Penicillium purpurascens</w:t>
            </w:r>
            <w:r w:rsidRPr="007A0385">
              <w:rPr>
                <w:iCs/>
                <w:sz w:val="18"/>
                <w:szCs w:val="18"/>
                <w:lang w:val="en-GB"/>
              </w:rPr>
              <w:t xml:space="preserve"> (Sopp) Biourge</w:t>
            </w:r>
          </w:p>
        </w:tc>
        <w:tc>
          <w:tcPr>
            <w:tcW w:w="3391" w:type="dxa"/>
            <w:vAlign w:val="center"/>
          </w:tcPr>
          <w:p w14:paraId="23171D01" w14:textId="5C552C91"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r w:rsidRPr="005242C1">
              <w:rPr>
                <w:sz w:val="18"/>
                <w:szCs w:val="18"/>
                <w:lang w:val="en-GB"/>
              </w:rPr>
              <w:t xml:space="preserve"> </w:t>
            </w:r>
          </w:p>
        </w:tc>
        <w:tc>
          <w:tcPr>
            <w:tcW w:w="3392" w:type="dxa"/>
            <w:vAlign w:val="center"/>
          </w:tcPr>
          <w:p w14:paraId="48C066E3" w14:textId="7CF0325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837DCCC" w14:textId="25C7A479"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30132A" w14:paraId="3753F0CF" w14:textId="77777777" w:rsidTr="00924D97">
        <w:trPr>
          <w:trHeight w:val="206"/>
        </w:trPr>
        <w:tc>
          <w:tcPr>
            <w:tcW w:w="4395" w:type="dxa"/>
            <w:shd w:val="clear" w:color="auto" w:fill="auto"/>
            <w:vAlign w:val="center"/>
          </w:tcPr>
          <w:p w14:paraId="119010EF" w14:textId="43414F57" w:rsidR="00674FB2" w:rsidRPr="007A0385" w:rsidRDefault="00674FB2" w:rsidP="00674FB2">
            <w:pPr>
              <w:spacing w:line="276" w:lineRule="auto"/>
              <w:rPr>
                <w:b/>
                <w:i/>
                <w:iCs/>
                <w:sz w:val="18"/>
                <w:szCs w:val="18"/>
                <w:lang w:val="en-GB"/>
              </w:rPr>
            </w:pPr>
            <w:r w:rsidRPr="00701E14">
              <w:rPr>
                <w:b/>
                <w:i/>
                <w:iCs/>
                <w:sz w:val="18"/>
                <w:szCs w:val="18"/>
                <w:lang w:val="en-GB"/>
              </w:rPr>
              <w:t xml:space="preserve">Penicillium purpurescens </w:t>
            </w:r>
            <w:r w:rsidRPr="00701E14">
              <w:rPr>
                <w:iCs/>
                <w:sz w:val="18"/>
                <w:szCs w:val="18"/>
                <w:lang w:val="en-GB"/>
              </w:rPr>
              <w:t>(Sopp) Raper &amp; Thom</w:t>
            </w:r>
          </w:p>
        </w:tc>
        <w:tc>
          <w:tcPr>
            <w:tcW w:w="10175" w:type="dxa"/>
            <w:gridSpan w:val="3"/>
            <w:vAlign w:val="center"/>
          </w:tcPr>
          <w:p w14:paraId="29D04E2E" w14:textId="6EFF9BAF"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w:t>
            </w:r>
            <w:r w:rsidRPr="005242C1">
              <w:rPr>
                <w:lang w:val="en-GB"/>
              </w:rPr>
              <w:t xml:space="preserve"> </w:t>
            </w:r>
            <w:r w:rsidRPr="005242C1">
              <w:rPr>
                <w:i/>
                <w:noProof/>
                <w:sz w:val="18"/>
                <w:szCs w:val="18"/>
                <w:lang w:val="en-GB"/>
              </w:rPr>
              <w:t>Penicillium purpurascens</w:t>
            </w:r>
          </w:p>
        </w:tc>
      </w:tr>
      <w:tr w:rsidR="00674FB2" w:rsidRPr="005242C1" w14:paraId="660CBAB7" w14:textId="77777777" w:rsidTr="0038188C">
        <w:trPr>
          <w:trHeight w:val="267"/>
        </w:trPr>
        <w:tc>
          <w:tcPr>
            <w:tcW w:w="4395" w:type="dxa"/>
            <w:shd w:val="clear" w:color="auto" w:fill="auto"/>
            <w:vAlign w:val="center"/>
          </w:tcPr>
          <w:p w14:paraId="0073E152" w14:textId="6121B184" w:rsidR="00674FB2" w:rsidRPr="005F0DC4" w:rsidRDefault="00674FB2" w:rsidP="00674FB2">
            <w:pPr>
              <w:spacing w:line="276" w:lineRule="auto"/>
              <w:rPr>
                <w:rFonts w:ascii="Segoe UI" w:hAnsi="Segoe UI" w:cs="Segoe UI"/>
                <w:color w:val="000000"/>
                <w:lang w:val="en-GB" w:eastAsia="en-GB"/>
              </w:rPr>
            </w:pPr>
            <w:r w:rsidRPr="005F0DC4">
              <w:rPr>
                <w:b/>
                <w:i/>
                <w:iCs/>
                <w:sz w:val="18"/>
                <w:szCs w:val="18"/>
                <w:lang w:val="en-GB"/>
              </w:rPr>
              <w:t xml:space="preserve">Penicillium purpurogenum </w:t>
            </w:r>
            <w:r w:rsidRPr="005F0DC4">
              <w:rPr>
                <w:iCs/>
                <w:sz w:val="18"/>
                <w:szCs w:val="18"/>
                <w:lang w:val="en-GB"/>
              </w:rPr>
              <w:t>Stoll</w:t>
            </w:r>
          </w:p>
        </w:tc>
        <w:tc>
          <w:tcPr>
            <w:tcW w:w="3391" w:type="dxa"/>
            <w:vAlign w:val="center"/>
          </w:tcPr>
          <w:p w14:paraId="7897AE59" w14:textId="6D016512" w:rsidR="00674FB2" w:rsidRPr="005242C1" w:rsidRDefault="00674FB2" w:rsidP="00D85868">
            <w:pPr>
              <w:spacing w:line="276" w:lineRule="auto"/>
              <w:jc w:val="center"/>
              <w:rPr>
                <w:sz w:val="18"/>
                <w:szCs w:val="18"/>
                <w:lang w:val="en-GB"/>
              </w:rPr>
            </w:pPr>
            <w:r w:rsidRPr="005242C1">
              <w:rPr>
                <w:sz w:val="18"/>
                <w:szCs w:val="18"/>
                <w:lang w:val="en-GB"/>
              </w:rPr>
              <w:t xml:space="preserve">Poland, Spain </w:t>
            </w:r>
            <w:r w:rsidRPr="005242C1">
              <w:rPr>
                <w:sz w:val="18"/>
                <w:szCs w:val="18"/>
                <w:lang w:val="en-GB"/>
              </w:rPr>
              <w:fldChar w:fldCharType="begin" w:fldLock="1"/>
            </w:r>
            <w:r w:rsidR="00B056A6">
              <w:rPr>
                <w:sz w:val="18"/>
                <w:szCs w:val="18"/>
                <w:lang w:val="en-GB"/>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3c2db8a6-9348-4584-8576-63b7cf87f394"]}],"mendeley":{"formattedCitation":"[17,22]","plainTextFormattedCitation":"[17,22]","previouslyFormattedCitation":"(Aira et al. 2007; 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22]</w:t>
            </w:r>
            <w:r w:rsidRPr="005242C1">
              <w:rPr>
                <w:sz w:val="18"/>
                <w:szCs w:val="18"/>
                <w:lang w:val="en-GB"/>
              </w:rPr>
              <w:fldChar w:fldCharType="end"/>
            </w:r>
            <w:r w:rsidRPr="005242C1">
              <w:rPr>
                <w:sz w:val="18"/>
                <w:szCs w:val="18"/>
                <w:lang w:val="en-GB"/>
              </w:rPr>
              <w:t xml:space="preserve">  </w:t>
            </w:r>
          </w:p>
        </w:tc>
        <w:tc>
          <w:tcPr>
            <w:tcW w:w="3392" w:type="dxa"/>
            <w:vAlign w:val="center"/>
          </w:tcPr>
          <w:p w14:paraId="6E0888F0" w14:textId="1D6637F0" w:rsidR="00674FB2" w:rsidRPr="005242C1" w:rsidRDefault="00674FB2" w:rsidP="00674FB2">
            <w:pPr>
              <w:spacing w:line="276" w:lineRule="auto"/>
              <w:jc w:val="center"/>
              <w:rPr>
                <w:sz w:val="18"/>
                <w:szCs w:val="18"/>
                <w:highlight w:val="yellow"/>
                <w:lang w:val="en-GB"/>
              </w:rPr>
            </w:pPr>
            <w:r w:rsidRPr="005242C1">
              <w:rPr>
                <w:sz w:val="18"/>
                <w:szCs w:val="18"/>
                <w:lang w:val="en-GB"/>
              </w:rPr>
              <w:t>-</w:t>
            </w:r>
          </w:p>
        </w:tc>
        <w:tc>
          <w:tcPr>
            <w:tcW w:w="3392" w:type="dxa"/>
            <w:shd w:val="clear" w:color="auto" w:fill="auto"/>
            <w:vAlign w:val="center"/>
          </w:tcPr>
          <w:p w14:paraId="587A4743" w14:textId="3FB4A4D4" w:rsidR="00674FB2" w:rsidRPr="005242C1" w:rsidRDefault="00674FB2" w:rsidP="00D85868">
            <w:pPr>
              <w:spacing w:line="276" w:lineRule="auto"/>
              <w:jc w:val="center"/>
              <w:rPr>
                <w:noProof/>
                <w:sz w:val="18"/>
                <w:szCs w:val="18"/>
                <w:highlight w:val="yellow"/>
                <w:lang w:val="en-GB"/>
              </w:rPr>
            </w:pPr>
            <w:r w:rsidRPr="005242C1">
              <w:rPr>
                <w:noProof/>
                <w:sz w:val="18"/>
                <w:szCs w:val="18"/>
                <w:lang w:val="en-GB"/>
              </w:rPr>
              <w:t xml:space="preserve">Italy </w:t>
            </w:r>
            <w:r w:rsidR="005D7B64">
              <w:rPr>
                <w:noProof/>
                <w:sz w:val="18"/>
                <w:szCs w:val="18"/>
                <w:lang w:val="en-GB"/>
              </w:rPr>
              <w:fldChar w:fldCharType="begin" w:fldLock="1"/>
            </w:r>
            <w:r w:rsidR="00B056A6">
              <w:rPr>
                <w:noProof/>
                <w:sz w:val="18"/>
                <w:szCs w:val="18"/>
                <w:lang w:val="en-GB"/>
              </w:rPr>
              <w:instrText>ADDIN CSL_CITATION {"citationItems":[{"id":"ITEM-1","itemData":{"DOI":"10.1016/j.ibiod.2010.01.011","ISBN":"0964-8305","ISSN":"09648305","abstract":"The small rusty stains (foxing) frequently found on historic paper documents, books, and prints have generally been analysed in the past by optical microscope through their morphochromatic appearance under visible light and UV radiation. Despite increased research efforts with more sophisticated techniques (mainly SEM and XRF), the biotic or even chemical origin of these stains remains unclear. The purpose of this paper is to verify to what extent a simple technique such as FTIR-ATR spectroscopy can be utilised for a clearer understanding of the controversial nature of foxing. Since this technique is sensitive to several organic chemical groups that are in common with both fungi and gelatine-sized ancient paper, some modern cardboards stained by biotic foxing have been selected for the analyses. The results clearly show the importance of FTIR and mycological analyses for the identification of residual microfungal agents, together with the by-products of their activity on paper substrates. ?? 2010 Elsevier Lt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1","issue":"4","issued":{"date-parts":[["2011"]]},"page":"569-578","title":"Mycological and FTIR analysis of biotic foxing on paper substrates","type":"article-journal","volume":"65"},"uris":["http://www.mendeley.com/documents/?uuid=c17efb8c-aa25-41f3-8734-332bba99651e"]}],"mendeley":{"formattedCitation":"[59]","plainTextFormattedCitation":"[59]","previouslyFormattedCitation":"(Zotti et al. 2011)"},"properties":{"noteIndex":0},"schema":"https://github.com/citation-style-language/schema/raw/master/csl-citation.json"}</w:instrText>
            </w:r>
            <w:r w:rsidR="005D7B64">
              <w:rPr>
                <w:noProof/>
                <w:sz w:val="18"/>
                <w:szCs w:val="18"/>
                <w:lang w:val="en-GB"/>
              </w:rPr>
              <w:fldChar w:fldCharType="separate"/>
            </w:r>
            <w:r w:rsidR="00B056A6" w:rsidRPr="00B056A6">
              <w:rPr>
                <w:noProof/>
                <w:sz w:val="18"/>
                <w:szCs w:val="18"/>
                <w:lang w:val="en-GB"/>
              </w:rPr>
              <w:t>[59]</w:t>
            </w:r>
            <w:r w:rsidR="005D7B64">
              <w:rPr>
                <w:noProof/>
                <w:sz w:val="18"/>
                <w:szCs w:val="18"/>
                <w:lang w:val="en-GB"/>
              </w:rPr>
              <w:fldChar w:fldCharType="end"/>
            </w:r>
          </w:p>
        </w:tc>
      </w:tr>
      <w:tr w:rsidR="00674FB2" w:rsidRPr="00DD1D34" w14:paraId="35AA18C7" w14:textId="77777777" w:rsidTr="0038188C">
        <w:trPr>
          <w:trHeight w:val="501"/>
        </w:trPr>
        <w:tc>
          <w:tcPr>
            <w:tcW w:w="4395" w:type="dxa"/>
            <w:shd w:val="clear" w:color="auto" w:fill="auto"/>
            <w:vAlign w:val="center"/>
            <w:hideMark/>
          </w:tcPr>
          <w:p w14:paraId="7D32E791" w14:textId="13B5FCC6" w:rsidR="00674FB2" w:rsidRPr="00C4152D" w:rsidRDefault="00674FB2" w:rsidP="00674FB2">
            <w:pPr>
              <w:spacing w:line="276" w:lineRule="auto"/>
              <w:rPr>
                <w:rFonts w:ascii="Segoe UI" w:hAnsi="Segoe UI" w:cs="Segoe UI"/>
                <w:color w:val="000000"/>
                <w:lang w:val="en-GB" w:eastAsia="en-GB"/>
              </w:rPr>
            </w:pPr>
            <w:r w:rsidRPr="00DD1D34">
              <w:rPr>
                <w:b/>
                <w:i/>
                <w:iCs/>
                <w:sz w:val="18"/>
                <w:szCs w:val="18"/>
                <w:lang w:val="en-GB"/>
              </w:rPr>
              <w:t xml:space="preserve">Penicillium restrictum </w:t>
            </w:r>
            <w:hyperlink r:id="rId8" w:tooltip="Penicillium restrictum J.C. Gilman &amp; E.V. Abbott, A summary of the soil fungi: 297 (1927) [MB#276289]" w:history="1">
              <w:r w:rsidRPr="00C4152D">
                <w:rPr>
                  <w:iCs/>
                  <w:sz w:val="18"/>
                  <w:szCs w:val="18"/>
                  <w:lang w:val="en-GB"/>
                </w:rPr>
                <w:t>J.C. Gilman &amp; E.V. Abbott</w:t>
              </w:r>
            </w:hyperlink>
          </w:p>
        </w:tc>
        <w:tc>
          <w:tcPr>
            <w:tcW w:w="3391" w:type="dxa"/>
            <w:vAlign w:val="center"/>
          </w:tcPr>
          <w:p w14:paraId="24EA959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67AB69F" w14:textId="589E35A8" w:rsidR="00674FB2" w:rsidRPr="005242C1" w:rsidRDefault="00674FB2"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mendeley":{"formattedCitation":"[30]","plainTextFormattedCitation":"[30]","previouslyFormattedCitation":"(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0]</w:t>
            </w:r>
            <w:r w:rsidRPr="005242C1">
              <w:rPr>
                <w:sz w:val="18"/>
                <w:szCs w:val="18"/>
                <w:lang w:val="en-GB"/>
              </w:rPr>
              <w:fldChar w:fldCharType="end"/>
            </w:r>
          </w:p>
        </w:tc>
        <w:tc>
          <w:tcPr>
            <w:tcW w:w="3392" w:type="dxa"/>
            <w:shd w:val="clear" w:color="auto" w:fill="auto"/>
            <w:vAlign w:val="center"/>
          </w:tcPr>
          <w:p w14:paraId="3CBCE501" w14:textId="3411EA88"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Brazil, Italy </w:t>
            </w:r>
            <w:r w:rsidR="005D7B64">
              <w:rPr>
                <w:noProof/>
                <w:sz w:val="18"/>
                <w:szCs w:val="18"/>
                <w:lang w:val="en-GB"/>
              </w:rPr>
              <w:fldChar w:fldCharType="begin" w:fldLock="1"/>
            </w:r>
            <w:r w:rsidR="00B056A6">
              <w:rPr>
                <w:noProof/>
                <w:sz w:val="18"/>
                <w:szCs w:val="18"/>
                <w:lang w:val="en-GB"/>
              </w:rPr>
              <w:instrText>ADDIN CSL_CITATION {"citationItems":[{"id":"ITEM-1","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1","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7d3c917b-2f13-4fbe-b6fc-18e2f61a5473"]},{"id":"ITEM-2","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2","issue":"3","issued":{"date-parts":[["2007"]]},"note":"doi: 10.1515/REST.2007.201","page":"201-217","title":"Inhibition Properties of Simple Fungistatic Compounds on Fungi Isolated from Foxing Spots","type":"article-journal","volume":"28"},"uris":["http://www.mendeley.com/documents/?uuid=67294325-29b4-423d-a847-afeba7dbfcab"]},{"id":"ITEM-3","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3","issue":"2","issued":{"date-parts":[["2008"]]},"note":"doi: 10.1016/j.ibiod.2008.01.005","page":"186-194","title":"Microfungal biodeterioration of historic paper: Preliminary FTIR and microbiological analyses","type":"article-journal","volume":"62"},"uris":["http://www.mendeley.com/documents/?uuid=f5ce6f76-c0d7-422b-8645-835239948c9c"]}],"mendeley":{"formattedCitation":"[14,45,51]","plainTextFormattedCitation":"[14,45,51]","previouslyFormattedCitation":"(da Silva et al. 2006; Zotti et al. 2007; Zotti et al. 2008)"},"properties":{"noteIndex":0},"schema":"https://github.com/citation-style-language/schema/raw/master/csl-citation.json"}</w:instrText>
            </w:r>
            <w:r w:rsidR="005D7B64">
              <w:rPr>
                <w:noProof/>
                <w:sz w:val="18"/>
                <w:szCs w:val="18"/>
                <w:lang w:val="en-GB"/>
              </w:rPr>
              <w:fldChar w:fldCharType="separate"/>
            </w:r>
            <w:r w:rsidR="00B056A6" w:rsidRPr="00B056A6">
              <w:rPr>
                <w:noProof/>
                <w:sz w:val="18"/>
                <w:szCs w:val="18"/>
              </w:rPr>
              <w:t>[14,45,51]</w:t>
            </w:r>
            <w:r w:rsidR="005D7B64">
              <w:rPr>
                <w:noProof/>
                <w:sz w:val="18"/>
                <w:szCs w:val="18"/>
                <w:lang w:val="en-GB"/>
              </w:rPr>
              <w:fldChar w:fldCharType="end"/>
            </w:r>
            <w:r w:rsidRPr="005242C1">
              <w:rPr>
                <w:noProof/>
                <w:sz w:val="18"/>
                <w:szCs w:val="18"/>
                <w:lang w:val="en-GB"/>
              </w:rPr>
              <w:fldChar w:fldCharType="begin" w:fldLock="1"/>
            </w:r>
            <w:r w:rsidR="00B056A6">
              <w:rPr>
                <w:noProof/>
                <w:sz w:val="18"/>
                <w:szCs w:val="18"/>
              </w:rPr>
              <w:instrText>ADDIN CSL_CITATION {"citationItems":[{"id":"ITEM-1","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1","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id":"ITEM-2","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2","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289ed853-32e1-4693-b907-1694c63d35c5"]},{"id":"ITEM-3","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3","issue":"2","issued":{"date-parts":[["2008"]]},"note":"doi: 10.1016/j.ibiod.2008.01.005","page":"186-194","title":"Microfungal biodeterioration of historic paper: Preliminary FTIR and microbiological analyses","type":"article-journal","volume":"62"},"uris":["http://www.mendeley.com/documents/?uuid=f5ce6f76-c0d7-422b-8645-835239948c9c"]}],"mendeley":{"formattedCitation":"[14,45,51]","plainTextFormattedCitation":"[14,45,51]","previouslyFormattedCitation":"(da Silva et al. 2006; Zotti et al. 2007; Zotti et al. 2008)"},"properties":{"noteIndex":0},"schema":"https://github.com/citation-style-language/schema/raw/master/csl-citation.json"}</w:instrText>
            </w:r>
            <w:r w:rsidRPr="005242C1">
              <w:rPr>
                <w:noProof/>
                <w:sz w:val="18"/>
                <w:szCs w:val="18"/>
                <w:lang w:val="en-GB"/>
              </w:rPr>
              <w:fldChar w:fldCharType="end"/>
            </w:r>
            <w:r w:rsidR="00B056A6">
              <w:rPr>
                <w:noProof/>
                <w:sz w:val="18"/>
                <w:szCs w:val="18"/>
                <w:lang w:val="en-GB"/>
              </w:rPr>
              <w:t>[14,45,51](da Silva et al. 2006; Zotti et al. 2007; Zotti et al. 2008)</w:t>
            </w:r>
            <w:r w:rsidR="002648C6">
              <w:rPr>
                <w:noProof/>
                <w:sz w:val="18"/>
                <w:szCs w:val="18"/>
                <w:lang w:val="en-GB"/>
              </w:rPr>
              <w:t>[14,45,51]</w:t>
            </w:r>
            <w:r w:rsidR="00D85868">
              <w:rPr>
                <w:noProof/>
                <w:sz w:val="18"/>
                <w:szCs w:val="18"/>
                <w:lang w:val="en-GB"/>
              </w:rPr>
              <w:t>&lt;sup&gt;14,45,51&lt;/sup&gt;</w:t>
            </w:r>
            <w:r w:rsidR="005D7B64" w:rsidRPr="005242C1">
              <w:rPr>
                <w:noProof/>
                <w:sz w:val="18"/>
                <w:szCs w:val="18"/>
                <w:lang w:val="en-GB"/>
              </w:rPr>
              <w:t xml:space="preserve"> </w:t>
            </w:r>
          </w:p>
        </w:tc>
      </w:tr>
      <w:tr w:rsidR="00674FB2" w:rsidRPr="0030132A" w14:paraId="7B323E62" w14:textId="77777777" w:rsidTr="0038188C">
        <w:trPr>
          <w:trHeight w:val="282"/>
        </w:trPr>
        <w:tc>
          <w:tcPr>
            <w:tcW w:w="4395" w:type="dxa"/>
            <w:shd w:val="clear" w:color="auto" w:fill="auto"/>
            <w:vAlign w:val="center"/>
          </w:tcPr>
          <w:p w14:paraId="598553B9" w14:textId="77777777" w:rsidR="00674FB2" w:rsidRPr="00DD1D34" w:rsidRDefault="00674FB2" w:rsidP="00674FB2">
            <w:pPr>
              <w:spacing w:line="276" w:lineRule="auto"/>
              <w:rPr>
                <w:b/>
                <w:i/>
                <w:iCs/>
                <w:sz w:val="18"/>
                <w:szCs w:val="18"/>
                <w:lang w:val="en-GB"/>
              </w:rPr>
            </w:pPr>
            <w:r w:rsidRPr="00DD1D34">
              <w:rPr>
                <w:b/>
                <w:i/>
                <w:sz w:val="18"/>
                <w:szCs w:val="18"/>
                <w:lang w:val="en-GB"/>
              </w:rPr>
              <w:lastRenderedPageBreak/>
              <w:t>Penicillium rubens</w:t>
            </w:r>
            <w:r w:rsidRPr="00DD1D34">
              <w:rPr>
                <w:b/>
                <w:i/>
                <w:iCs/>
                <w:sz w:val="18"/>
                <w:szCs w:val="18"/>
                <w:lang w:val="en-GB"/>
              </w:rPr>
              <w:t> </w:t>
            </w:r>
            <w:r w:rsidRPr="00724F20">
              <w:rPr>
                <w:iCs/>
                <w:sz w:val="18"/>
                <w:szCs w:val="18"/>
                <w:lang w:val="en-GB"/>
              </w:rPr>
              <w:t>Biourge</w:t>
            </w:r>
          </w:p>
        </w:tc>
        <w:tc>
          <w:tcPr>
            <w:tcW w:w="3391" w:type="dxa"/>
            <w:vAlign w:val="center"/>
          </w:tcPr>
          <w:p w14:paraId="6AE9BA58" w14:textId="24A58CA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39EAF84" w14:textId="15C92AB5"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shd w:val="clear" w:color="auto" w:fill="auto"/>
            <w:vAlign w:val="center"/>
          </w:tcPr>
          <w:p w14:paraId="19C02403" w14:textId="2564E1A5"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ndonesia </w:t>
            </w:r>
            <w:r w:rsidRPr="005242C1">
              <w:rPr>
                <w:noProof/>
                <w:sz w:val="18"/>
                <w:szCs w:val="18"/>
                <w:lang w:val="en-GB"/>
              </w:rPr>
              <w:fldChar w:fldCharType="begin" w:fldLock="1"/>
            </w:r>
            <w:r w:rsidR="00B056A6">
              <w:rPr>
                <w:noProof/>
                <w:sz w:val="18"/>
                <w:szCs w:val="18"/>
                <w:lang w:val="en-GB"/>
              </w:rPr>
              <w:instrText>ADDIN CSL_CITATION {"citationItems":[{"id":"ITEM-1","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1","issued":{"date-parts":[["2016"]]},"page":"94-103","title":"Occurrence of fungi on deteriorated old dluwang manuscripts from Indonesia","type":"article-journal","volume":"114"},"uris":["http://www.mendeley.com/documents/?uuid=f2f40762-f6b2-4631-8d3f-4b13f34b8810"]}],"mendeley":{"formattedCitation":"[49]","plainTextFormattedCitation":"[49]","previouslyFormattedCitation":"(Oetari et al. 2016)"},"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9]</w:t>
            </w:r>
            <w:r w:rsidRPr="005242C1">
              <w:rPr>
                <w:noProof/>
                <w:sz w:val="18"/>
                <w:szCs w:val="18"/>
                <w:lang w:val="en-GB"/>
              </w:rPr>
              <w:fldChar w:fldCharType="end"/>
            </w:r>
          </w:p>
        </w:tc>
      </w:tr>
      <w:tr w:rsidR="00674FB2" w:rsidRPr="0030132A" w14:paraId="21C75B57" w14:textId="77777777" w:rsidTr="005D7B64">
        <w:trPr>
          <w:trHeight w:val="413"/>
        </w:trPr>
        <w:tc>
          <w:tcPr>
            <w:tcW w:w="4395" w:type="dxa"/>
            <w:shd w:val="clear" w:color="auto" w:fill="auto"/>
            <w:vAlign w:val="center"/>
          </w:tcPr>
          <w:p w14:paraId="3865A93E" w14:textId="027AF2F4" w:rsidR="00674FB2" w:rsidRPr="003E6D27" w:rsidRDefault="00674FB2" w:rsidP="00674FB2">
            <w:pPr>
              <w:spacing w:line="276" w:lineRule="auto"/>
              <w:rPr>
                <w:sz w:val="18"/>
                <w:szCs w:val="18"/>
                <w:lang w:val="en-GB"/>
              </w:rPr>
            </w:pPr>
            <w:r>
              <w:rPr>
                <w:b/>
                <w:i/>
                <w:sz w:val="18"/>
                <w:szCs w:val="18"/>
                <w:lang w:val="en-GB"/>
              </w:rPr>
              <w:t xml:space="preserve">Penicillium rugulosum </w:t>
            </w:r>
            <w:r>
              <w:rPr>
                <w:sz w:val="18"/>
                <w:szCs w:val="18"/>
                <w:lang w:val="en-GB"/>
              </w:rPr>
              <w:t>Thom</w:t>
            </w:r>
          </w:p>
        </w:tc>
        <w:tc>
          <w:tcPr>
            <w:tcW w:w="10175" w:type="dxa"/>
            <w:gridSpan w:val="3"/>
            <w:vAlign w:val="center"/>
          </w:tcPr>
          <w:p w14:paraId="2A914316" w14:textId="5A524FDB"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 Talaromyces rugulosus</w:t>
            </w:r>
          </w:p>
        </w:tc>
      </w:tr>
      <w:tr w:rsidR="00674FB2" w:rsidRPr="00DD1D34" w14:paraId="5D184DAC" w14:textId="77777777" w:rsidTr="0038188C">
        <w:trPr>
          <w:trHeight w:val="397"/>
        </w:trPr>
        <w:tc>
          <w:tcPr>
            <w:tcW w:w="4395" w:type="dxa"/>
            <w:shd w:val="clear" w:color="auto" w:fill="auto"/>
            <w:vAlign w:val="center"/>
            <w:hideMark/>
          </w:tcPr>
          <w:p w14:paraId="519037C0" w14:textId="7B114CA1"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w:t>
            </w:r>
            <w:r w:rsidRPr="002B1321">
              <w:rPr>
                <w:b/>
                <w:i/>
                <w:iCs/>
                <w:sz w:val="18"/>
                <w:szCs w:val="18"/>
                <w:lang w:val="en-GB"/>
              </w:rPr>
              <w:t>simplicissimum</w:t>
            </w:r>
            <w:r>
              <w:rPr>
                <w:b/>
                <w:i/>
                <w:iCs/>
                <w:sz w:val="18"/>
                <w:szCs w:val="18"/>
                <w:lang w:val="en-GB"/>
              </w:rPr>
              <w:t xml:space="preserve"> </w:t>
            </w:r>
            <w:r w:rsidRPr="00724F20">
              <w:rPr>
                <w:sz w:val="18"/>
                <w:szCs w:val="18"/>
                <w:lang w:val="en-GB"/>
              </w:rPr>
              <w:t>(Oudem.) Thom</w:t>
            </w:r>
          </w:p>
        </w:tc>
        <w:tc>
          <w:tcPr>
            <w:tcW w:w="3391" w:type="dxa"/>
            <w:vAlign w:val="center"/>
          </w:tcPr>
          <w:p w14:paraId="24B7AE39" w14:textId="051499E9" w:rsidR="00674FB2" w:rsidRPr="005242C1" w:rsidRDefault="00674FB2" w:rsidP="00D85868">
            <w:pPr>
              <w:spacing w:line="276" w:lineRule="auto"/>
              <w:jc w:val="center"/>
              <w:rPr>
                <w:sz w:val="18"/>
                <w:szCs w:val="18"/>
                <w:lang w:val="en-GB"/>
              </w:rPr>
            </w:pPr>
            <w:r w:rsidRPr="005242C1">
              <w:rPr>
                <w:sz w:val="18"/>
                <w:szCs w:val="18"/>
                <w:lang w:val="en-GB"/>
              </w:rPr>
              <w:t xml:space="preserve">Cuba, Poland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id":"ITEM-2","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2","issue":"3","issued":{"date-parts":[["2015"]]},"page":"389-401","title":"Assessment of microbiological contamination in the work environments of museums, archives and libraries","type":"article-journal","volume":"31"},"uris":["http://www.mendeley.com/documents/?uuid=787ec923-8449-41a1-926e-3abc447246d4"]}],"mendeley":{"formattedCitation":"[19,30]","plainTextFormattedCitation":"[19,30]","previouslyFormattedCitation":"(Skóra et al. 2015;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30]</w:t>
            </w:r>
            <w:r w:rsidRPr="005242C1">
              <w:rPr>
                <w:sz w:val="18"/>
                <w:szCs w:val="18"/>
                <w:lang w:val="en-GB"/>
              </w:rPr>
              <w:fldChar w:fldCharType="end"/>
            </w:r>
          </w:p>
        </w:tc>
        <w:tc>
          <w:tcPr>
            <w:tcW w:w="3392" w:type="dxa"/>
            <w:vAlign w:val="center"/>
          </w:tcPr>
          <w:p w14:paraId="35A382A5" w14:textId="0B1A2E82" w:rsidR="00674FB2" w:rsidRPr="005242C1" w:rsidRDefault="00674FB2" w:rsidP="00D85868">
            <w:pPr>
              <w:spacing w:line="276" w:lineRule="auto"/>
              <w:jc w:val="center"/>
              <w:rPr>
                <w:sz w:val="18"/>
                <w:szCs w:val="18"/>
                <w:lang w:val="en-GB"/>
              </w:rPr>
            </w:pPr>
            <w:r w:rsidRPr="005242C1">
              <w:rPr>
                <w:sz w:val="18"/>
                <w:szCs w:val="18"/>
                <w:lang w:val="en-GB"/>
              </w:rPr>
              <w:t xml:space="preserve">Cuba, Poland </w:t>
            </w:r>
            <w:r w:rsidRPr="005242C1">
              <w:rPr>
                <w:sz w:val="18"/>
                <w:szCs w:val="18"/>
                <w:lang w:val="en-GB"/>
              </w:rPr>
              <w:fldChar w:fldCharType="begin" w:fldLock="1"/>
            </w:r>
            <w:r w:rsidR="00B056A6">
              <w:rPr>
                <w:sz w:val="18"/>
                <w:szCs w:val="18"/>
                <w:lang w:val="en-GB"/>
              </w:rPr>
              <w:instrText>ADDIN CSL_CITATION {"citationItems":[{"id":"ITEM-1","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1","issued":{"date-parts":[["2017"]]},"page":"205-226","title":"Fungi in Archive Repositories Environments and the Deterioration of the Graphics Documents","type":"article-journal","volume":"11"},"uris":["http://www.mendeley.com/documents/?uuid=0ed884ca-cf7c-4f79-981a-10404f6f58db"]},{"id":"ITEM-2","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2","issue":"3","issued":{"date-parts":[["2015"]]},"page":"389-401","title":"Assessment of microbiological contamination in the work environments of museums, archives and libraries","type":"article-journal","volume":"31"},"uris":["http://www.mendeley.com/documents/?uuid=787ec923-8449-41a1-926e-3abc447246d4"]}],"mendeley":{"formattedCitation":"[19,30]","plainTextFormattedCitation":"[19,30]","previouslyFormattedCitation":"(Skóra et al. 2015;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30]</w:t>
            </w:r>
            <w:r w:rsidRPr="005242C1">
              <w:rPr>
                <w:sz w:val="18"/>
                <w:szCs w:val="18"/>
                <w:lang w:val="en-GB"/>
              </w:rPr>
              <w:fldChar w:fldCharType="end"/>
            </w:r>
          </w:p>
        </w:tc>
        <w:tc>
          <w:tcPr>
            <w:tcW w:w="3392" w:type="dxa"/>
            <w:shd w:val="clear" w:color="auto" w:fill="auto"/>
            <w:vAlign w:val="center"/>
          </w:tcPr>
          <w:p w14:paraId="5CD7C7C9" w14:textId="75DCDF38"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mendeley":{"formattedCitation":"[12]","plainTextFormattedCitation":"[12]","previouslyFormattedCitation":"(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w:t>
            </w:r>
            <w:r w:rsidRPr="005242C1">
              <w:rPr>
                <w:noProof/>
                <w:sz w:val="18"/>
                <w:szCs w:val="18"/>
                <w:lang w:val="en-GB"/>
              </w:rPr>
              <w:fldChar w:fldCharType="end"/>
            </w:r>
          </w:p>
        </w:tc>
      </w:tr>
      <w:tr w:rsidR="00674FB2" w:rsidRPr="00B056A6" w14:paraId="6684946B" w14:textId="77777777" w:rsidTr="0038188C">
        <w:trPr>
          <w:trHeight w:val="167"/>
        </w:trPr>
        <w:tc>
          <w:tcPr>
            <w:tcW w:w="4395" w:type="dxa"/>
            <w:shd w:val="clear" w:color="auto" w:fill="auto"/>
            <w:vAlign w:val="center"/>
          </w:tcPr>
          <w:p w14:paraId="0868AFA8"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sizovae </w:t>
            </w:r>
            <w:r w:rsidRPr="00724F20">
              <w:rPr>
                <w:iCs/>
                <w:sz w:val="18"/>
                <w:szCs w:val="18"/>
                <w:lang w:val="en-GB"/>
              </w:rPr>
              <w:t>Baghd</w:t>
            </w:r>
            <w:r w:rsidRPr="00DD1D34">
              <w:rPr>
                <w:b/>
                <w:iCs/>
                <w:sz w:val="18"/>
                <w:szCs w:val="18"/>
                <w:lang w:val="en-GB"/>
              </w:rPr>
              <w:t>.</w:t>
            </w:r>
          </w:p>
        </w:tc>
        <w:tc>
          <w:tcPr>
            <w:tcW w:w="3391" w:type="dxa"/>
            <w:vAlign w:val="center"/>
          </w:tcPr>
          <w:p w14:paraId="33277049" w14:textId="00D0960D"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0B0B7977"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23F6EA5"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31E77FE0" w14:textId="77777777" w:rsidTr="0038188C">
        <w:trPr>
          <w:trHeight w:val="356"/>
        </w:trPr>
        <w:tc>
          <w:tcPr>
            <w:tcW w:w="4395" w:type="dxa"/>
            <w:shd w:val="clear" w:color="auto" w:fill="auto"/>
            <w:vAlign w:val="center"/>
            <w:hideMark/>
          </w:tcPr>
          <w:p w14:paraId="073EBCF8"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solitum </w:t>
            </w:r>
            <w:r w:rsidRPr="00724F20">
              <w:rPr>
                <w:sz w:val="18"/>
                <w:szCs w:val="18"/>
                <w:lang w:val="en-GB"/>
              </w:rPr>
              <w:t>Westling</w:t>
            </w:r>
          </w:p>
        </w:tc>
        <w:tc>
          <w:tcPr>
            <w:tcW w:w="3391" w:type="dxa"/>
            <w:vAlign w:val="center"/>
          </w:tcPr>
          <w:p w14:paraId="0CE41F6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694A94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02FB961" w14:textId="3773DBCD" w:rsidR="00674FB2" w:rsidRPr="005242C1" w:rsidRDefault="00674FB2" w:rsidP="00D85868">
            <w:pPr>
              <w:spacing w:line="276" w:lineRule="auto"/>
              <w:jc w:val="center"/>
              <w:rPr>
                <w:noProof/>
                <w:sz w:val="18"/>
                <w:szCs w:val="18"/>
              </w:rPr>
            </w:pPr>
            <w:r w:rsidRPr="00B056A6">
              <w:rPr>
                <w:noProof/>
                <w:sz w:val="18"/>
                <w:szCs w:val="18"/>
              </w:rPr>
              <w:t xml:space="preserve">Japan,  Portugal </w:t>
            </w:r>
            <w:r w:rsidRPr="005242C1">
              <w:rPr>
                <w:noProof/>
                <w:sz w:val="18"/>
                <w:szCs w:val="18"/>
                <w:lang w:val="en-GB"/>
              </w:rPr>
              <w:fldChar w:fldCharType="begin" w:fldLock="1"/>
            </w:r>
            <w:r w:rsidR="00B056A6">
              <w:rPr>
                <w:noProof/>
                <w:sz w:val="18"/>
                <w:szCs w:val="18"/>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2","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2","issued":{"date-parts":[["2014"]]},"page":"142-149","title":"Microbial deterioration of tsunami-affected paper-based objects: A case study","type":"article-journal","volume":"88"},"uris":["http://www.mendeley.com/documents/?uuid=b6bbdfcb-6122-4c0d-aba0-7b8133112a16","http://www.mendeley.com/documents/?uuid=3a755677-1849-4738-8682-a08485c51b76","http://www.mendeley.com/documents/?uuid=97e6a442-b55f-4a05-95fb-2e53cc4d8ef2"]}],"mendeley":{"formattedCitation":"[12,67]","plainTextFormattedCitation":"[12,67]","previouslyFormattedCitation":"(Lourenço et al. 2005; Sato et al.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12,67]</w:t>
            </w:r>
            <w:r w:rsidRPr="005242C1">
              <w:rPr>
                <w:noProof/>
                <w:sz w:val="18"/>
                <w:szCs w:val="18"/>
                <w:lang w:val="en-GB"/>
              </w:rPr>
              <w:fldChar w:fldCharType="end"/>
            </w:r>
          </w:p>
        </w:tc>
      </w:tr>
      <w:tr w:rsidR="00674FB2" w:rsidRPr="00B056A6" w14:paraId="3D0404BE" w14:textId="77777777" w:rsidTr="0038188C">
        <w:trPr>
          <w:trHeight w:val="557"/>
        </w:trPr>
        <w:tc>
          <w:tcPr>
            <w:tcW w:w="4395" w:type="dxa"/>
            <w:shd w:val="clear" w:color="auto" w:fill="auto"/>
            <w:vAlign w:val="center"/>
            <w:hideMark/>
          </w:tcPr>
          <w:p w14:paraId="192192B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spinulosum </w:t>
            </w:r>
            <w:r w:rsidRPr="00724F20">
              <w:rPr>
                <w:sz w:val="18"/>
                <w:szCs w:val="18"/>
                <w:lang w:val="en-GB"/>
              </w:rPr>
              <w:t>Thom</w:t>
            </w:r>
          </w:p>
        </w:tc>
        <w:tc>
          <w:tcPr>
            <w:tcW w:w="3391" w:type="dxa"/>
            <w:vAlign w:val="center"/>
          </w:tcPr>
          <w:p w14:paraId="38061DE5" w14:textId="7465B3D8" w:rsidR="00674FB2" w:rsidRPr="005242C1" w:rsidRDefault="00674FB2" w:rsidP="00D85868">
            <w:pPr>
              <w:spacing w:line="276" w:lineRule="auto"/>
              <w:jc w:val="center"/>
              <w:rPr>
                <w:sz w:val="18"/>
                <w:szCs w:val="18"/>
                <w:lang w:val="en-GB"/>
              </w:rPr>
            </w:pPr>
            <w:r w:rsidRPr="005242C1">
              <w:rPr>
                <w:sz w:val="18"/>
                <w:szCs w:val="18"/>
                <w:lang w:val="en-GB"/>
              </w:rPr>
              <w:t xml:space="preserve">Italy, Lithuania, Poland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2","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b49373b7-71cd-4f28-953d-5a5fb1b4756a"]},{"id":"ITEM-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3","issue":"3","issued":{"date-parts":[["2016"]]},"page":"397-407","title":"Fungal secondary metabolite analysis applied to Cultural Heritage: the case of a contaminated library in Venice","type":"article-journal","volume":"9"},"uris":["http://www.mendeley.com/documents/?uuid=ac26feea-eae3-4c2d-b7c6-d722b65e9507"]}],"mendeley":{"formattedCitation":"[3,18,20]","plainTextFormattedCitation":"[3,18,20]","previouslyFormattedCitation":"(Lugauskas &amp; Krikstaponis 2004; Zielińska-Jankiewicz et al. 2008;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8,20]</w:t>
            </w:r>
            <w:r w:rsidRPr="005242C1">
              <w:rPr>
                <w:sz w:val="18"/>
                <w:szCs w:val="18"/>
                <w:lang w:val="en-GB"/>
              </w:rPr>
              <w:fldChar w:fldCharType="end"/>
            </w:r>
            <w:r w:rsidRPr="005242C1">
              <w:rPr>
                <w:sz w:val="18"/>
                <w:szCs w:val="18"/>
                <w:lang w:val="en-GB"/>
              </w:rPr>
              <w:t xml:space="preserve"> </w:t>
            </w:r>
          </w:p>
        </w:tc>
        <w:tc>
          <w:tcPr>
            <w:tcW w:w="3392" w:type="dxa"/>
            <w:vAlign w:val="center"/>
          </w:tcPr>
          <w:p w14:paraId="5DB5A27F" w14:textId="4059624E"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1C27C6D8" w14:textId="53D54551"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Czech Republic, Italy, Poland, Portugal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2","itemData":{"author":[{"dropping-particle":"","family":"Zerek","given":"Bogdan Filip","non-dropping-particle":"","parse-names":false,"suffix":""}],"id":"ITEM-2","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http://www.mendeley.com/documents/?uuid=94d59bac-5017-4227-be04-474ee29c10aa"]},{"id":"ITEM-3","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3","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f48aa152-f1ff-4104-8a24-abe2b0a69936"]},{"id":"ITEM-4","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4","issue":"2","issued":{"date-parts":[["2008"]]},"note":"doi: 10.1016/j.ibiod.2008.01.005","page":"186-194","title":"Microfungal biodeterioration of historic paper: Preliminary FTIR and microbiological analyses","type":"article-journal","volume":"62"},"uris":["http://www.mendeley.com/documents/?uuid=f5ce6f76-c0d7-422b-8645-835239948c9c"]},{"id":"ITEM-5","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5","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6","itemData":{"DOI":"10.1016/j.culher.2016.10.011","ISSN":"12962074","author":[{"dropping-particle":"","family":"Pietrzak","given":"Katarzyna","non-dropping-particle":"","parse-names":false,"suffix":""},{"dropping-particle":"","family":"Otlewska","given":"Anna","non-dropping-particle":"","parse-names":false,"suffix":""},{"dropping-particle":"","family":"Danielewicz","given":"Dariusz","non-dropping-particle":"","parse-names":false,"suffix":""},{"dropping-particle":"","family":"Dybka","given":"Katarzyna","non-dropping-particle":"","parse-names":false,"suffix":""},{"dropping-particle":"","family":"Pangallo","given":"Domenico","non-dropping-particle":"","parse-names":false,"suffix":""},{"dropping-particle":"","family":"Kraková","given":"Lucia","non-dropping-particle":"","parse-names":false,"suffix":""},{"dropping-particle":"","family":"Puškárová","given":"Andrea","non-dropping-particle":"","parse-names":false,"suffix":""},{"dropping-particle":"","family":"Bučková","given":"Mária","non-dropping-particle":"","parse-names":false,"suffix":""},{"dropping-particle":"","family":"Scholtz","given":"Vladimír","non-dropping-particle":"","parse-names":false,"suffix":""},{"dropping-particle":"","family":"Ďurovič","given":"Michal","non-dropping-particle":"","parse-names":false,"suffix":""},{"dropping-particle":"","family":"Surma-Ślusarska","given":"Barbara","non-dropping-particle":"","parse-names":false,"suffix":""},{"dropping-particle":"","family":"Demnerová","given":"Kateřina","non-dropping-particle":"","parse-names":false,"suffix":""},{"dropping-particle":"","family":"Gutarowska","given":"Beata","non-dropping-particle":"","parse-names":false,"suffix":""}],"container-title":"Journal of Cultural Heritage","id":"ITEM-6","issued":{"date-parts":[["2017"]]},"page":"69–77","title":"Disinfection of archival documents using thyme essential oil, silver nanoparticles misting and low temperature plasma","type":"article-journal","volume":"24"},"uris":["http://www.mendeley.com/documents/?uuid=1f400566-9cfc-474f-8d40-e1d89b3a1da2"]}],"mendeley":{"formattedCitation":"[12,15,45,48,51,62]","plainTextFormattedCitation":"[12,15,45,48,51,62]","previouslyFormattedCitation":"(Zerek 2003; Lourenço et al. 2005; Zotti et al. 2007; Zotti et al. 2008; Pietrzak et al. 2017; Kraková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2,15,45,48,51,62]</w:t>
            </w:r>
            <w:r w:rsidRPr="005242C1">
              <w:rPr>
                <w:noProof/>
                <w:sz w:val="18"/>
                <w:szCs w:val="18"/>
                <w:lang w:val="en-GB"/>
              </w:rPr>
              <w:fldChar w:fldCharType="end"/>
            </w:r>
          </w:p>
        </w:tc>
      </w:tr>
      <w:tr w:rsidR="00674FB2" w:rsidRPr="00DD1D34" w14:paraId="4C125A0E" w14:textId="77777777" w:rsidTr="0038188C">
        <w:trPr>
          <w:trHeight w:val="429"/>
        </w:trPr>
        <w:tc>
          <w:tcPr>
            <w:tcW w:w="4395" w:type="dxa"/>
            <w:shd w:val="clear" w:color="auto" w:fill="auto"/>
            <w:vAlign w:val="center"/>
            <w:hideMark/>
          </w:tcPr>
          <w:p w14:paraId="5E36B04F"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steckii </w:t>
            </w:r>
            <w:r w:rsidRPr="00724F20">
              <w:rPr>
                <w:sz w:val="18"/>
                <w:szCs w:val="18"/>
                <w:lang w:val="en-GB"/>
              </w:rPr>
              <w:t>K.M. Zalessky</w:t>
            </w:r>
          </w:p>
        </w:tc>
        <w:tc>
          <w:tcPr>
            <w:tcW w:w="3391" w:type="dxa"/>
            <w:vAlign w:val="center"/>
          </w:tcPr>
          <w:p w14:paraId="7316A4E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6C0584E" w14:textId="09CBF601"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shd w:val="clear" w:color="auto" w:fill="auto"/>
            <w:vAlign w:val="center"/>
          </w:tcPr>
          <w:p w14:paraId="5C0878E2" w14:textId="5F19074D"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1","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92a22d12-7b2f-4211-927d-b4cbbae1d1bc"]},{"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5,51]","plainTextFormattedCitation":"[45,51]","previouslyFormattedCitation":"(Zotti et al. 2007; Zotti et al. 200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5,51]</w:t>
            </w:r>
            <w:r w:rsidRPr="005242C1">
              <w:rPr>
                <w:noProof/>
                <w:sz w:val="18"/>
                <w:szCs w:val="18"/>
                <w:lang w:val="en-GB"/>
              </w:rPr>
              <w:fldChar w:fldCharType="end"/>
            </w:r>
          </w:p>
        </w:tc>
      </w:tr>
      <w:tr w:rsidR="00674FB2" w:rsidRPr="00DD1D34" w14:paraId="71C03B7C" w14:textId="77777777" w:rsidTr="0038188C">
        <w:trPr>
          <w:trHeight w:val="397"/>
        </w:trPr>
        <w:tc>
          <w:tcPr>
            <w:tcW w:w="4395" w:type="dxa"/>
            <w:shd w:val="clear" w:color="auto" w:fill="auto"/>
            <w:vAlign w:val="center"/>
            <w:hideMark/>
          </w:tcPr>
          <w:p w14:paraId="7715B0C3"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sublateritum </w:t>
            </w:r>
            <w:r w:rsidRPr="00724F20">
              <w:rPr>
                <w:sz w:val="18"/>
                <w:szCs w:val="18"/>
                <w:lang w:val="en-GB"/>
              </w:rPr>
              <w:t>Biourge</w:t>
            </w:r>
          </w:p>
        </w:tc>
        <w:tc>
          <w:tcPr>
            <w:tcW w:w="3391" w:type="dxa"/>
            <w:vAlign w:val="center"/>
          </w:tcPr>
          <w:p w14:paraId="162B1557" w14:textId="13253258"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0DDE5EA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26E31C45"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7DF5CDF6" w14:textId="77777777" w:rsidTr="0038188C">
        <w:trPr>
          <w:trHeight w:val="397"/>
        </w:trPr>
        <w:tc>
          <w:tcPr>
            <w:tcW w:w="4395" w:type="dxa"/>
            <w:shd w:val="clear" w:color="auto" w:fill="auto"/>
            <w:vAlign w:val="center"/>
          </w:tcPr>
          <w:p w14:paraId="775CBC2A" w14:textId="577B7476" w:rsidR="00674FB2" w:rsidRPr="00DD1D34" w:rsidRDefault="00674FB2" w:rsidP="00674FB2">
            <w:pPr>
              <w:spacing w:line="276" w:lineRule="auto"/>
              <w:rPr>
                <w:b/>
                <w:i/>
                <w:iCs/>
                <w:sz w:val="18"/>
                <w:szCs w:val="18"/>
                <w:lang w:val="en-GB"/>
              </w:rPr>
            </w:pPr>
            <w:r w:rsidRPr="00B7690F">
              <w:rPr>
                <w:b/>
                <w:i/>
                <w:iCs/>
                <w:sz w:val="18"/>
                <w:szCs w:val="18"/>
                <w:lang w:val="en-GB"/>
              </w:rPr>
              <w:t xml:space="preserve">Penicillium terrigenum </w:t>
            </w:r>
            <w:r w:rsidRPr="00F462D4">
              <w:rPr>
                <w:iCs/>
                <w:sz w:val="18"/>
                <w:szCs w:val="18"/>
                <w:lang w:val="en-GB"/>
              </w:rPr>
              <w:t xml:space="preserve">Seifert, </w:t>
            </w:r>
            <w:r w:rsidRPr="00B7690F">
              <w:rPr>
                <w:iCs/>
                <w:sz w:val="18"/>
                <w:szCs w:val="18"/>
                <w:lang w:val="en-GB"/>
              </w:rPr>
              <w:t>Houbraken, Frisvad &amp; Samson</w:t>
            </w:r>
          </w:p>
        </w:tc>
        <w:tc>
          <w:tcPr>
            <w:tcW w:w="3391" w:type="dxa"/>
            <w:vAlign w:val="center"/>
          </w:tcPr>
          <w:p w14:paraId="3BAB80FB" w14:textId="0C634574" w:rsidR="00674FB2" w:rsidRPr="005242C1" w:rsidRDefault="00674FB2" w:rsidP="00D85868">
            <w:pPr>
              <w:spacing w:line="276" w:lineRule="auto"/>
              <w:jc w:val="center"/>
              <w:rPr>
                <w:iCs/>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3D80026A" w14:textId="2A6B27C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2E95F31" w14:textId="6BE22BE0"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7575B" w14:paraId="4A7A3167" w14:textId="77777777" w:rsidTr="0038188C">
        <w:trPr>
          <w:trHeight w:val="365"/>
        </w:trPr>
        <w:tc>
          <w:tcPr>
            <w:tcW w:w="4395" w:type="dxa"/>
            <w:shd w:val="clear" w:color="auto" w:fill="auto"/>
            <w:vAlign w:val="center"/>
            <w:hideMark/>
          </w:tcPr>
          <w:p w14:paraId="76B6FBA1"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turbatum </w:t>
            </w:r>
            <w:r w:rsidRPr="00724F20">
              <w:rPr>
                <w:sz w:val="18"/>
                <w:szCs w:val="18"/>
                <w:lang w:val="en-GB"/>
              </w:rPr>
              <w:t>Westling</w:t>
            </w:r>
          </w:p>
        </w:tc>
        <w:tc>
          <w:tcPr>
            <w:tcW w:w="3391" w:type="dxa"/>
            <w:vAlign w:val="center"/>
          </w:tcPr>
          <w:p w14:paraId="64E04BCB" w14:textId="2D43D4DA"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0BC891C7"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88D2968" w14:textId="288C21B2"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1","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cd642f82-844f-462c-ae27-4d63fd10d09e"]},{"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5,51]","plainTextFormattedCitation":"[45,51]","previouslyFormattedCitation":"(Zotti et al. 2007; Zotti et al. 200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5,51]</w:t>
            </w:r>
            <w:r w:rsidRPr="005242C1">
              <w:rPr>
                <w:noProof/>
                <w:sz w:val="18"/>
                <w:szCs w:val="18"/>
                <w:lang w:val="en-GB"/>
              </w:rPr>
              <w:fldChar w:fldCharType="end"/>
            </w:r>
          </w:p>
        </w:tc>
      </w:tr>
      <w:tr w:rsidR="00674FB2" w:rsidRPr="008272C6" w14:paraId="35C27D16" w14:textId="77777777" w:rsidTr="0038188C">
        <w:trPr>
          <w:trHeight w:val="128"/>
        </w:trPr>
        <w:tc>
          <w:tcPr>
            <w:tcW w:w="4395" w:type="dxa"/>
            <w:shd w:val="clear" w:color="auto" w:fill="auto"/>
            <w:vAlign w:val="center"/>
          </w:tcPr>
          <w:p w14:paraId="3D058390" w14:textId="321E3890" w:rsidR="00674FB2" w:rsidRPr="008272C6" w:rsidRDefault="00674FB2" w:rsidP="00674FB2">
            <w:pPr>
              <w:spacing w:line="276" w:lineRule="auto"/>
              <w:rPr>
                <w:b/>
                <w:i/>
                <w:iCs/>
                <w:sz w:val="18"/>
                <w:szCs w:val="18"/>
                <w:lang w:val="en-GB"/>
              </w:rPr>
            </w:pPr>
            <w:r w:rsidRPr="008272C6">
              <w:rPr>
                <w:b/>
                <w:i/>
                <w:iCs/>
                <w:sz w:val="18"/>
                <w:szCs w:val="18"/>
                <w:lang w:val="en-GB"/>
              </w:rPr>
              <w:t xml:space="preserve">Penicillium variabile </w:t>
            </w:r>
            <w:r w:rsidRPr="008272C6">
              <w:rPr>
                <w:sz w:val="18"/>
                <w:szCs w:val="18"/>
                <w:lang w:val="en-GB"/>
              </w:rPr>
              <w:t>Sopp</w:t>
            </w:r>
          </w:p>
        </w:tc>
        <w:tc>
          <w:tcPr>
            <w:tcW w:w="3391" w:type="dxa"/>
            <w:vAlign w:val="center"/>
          </w:tcPr>
          <w:p w14:paraId="1794ED67" w14:textId="13B0323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76443D6" w14:textId="69839DD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C8B4427" w14:textId="3C379545" w:rsidR="00674FB2" w:rsidRPr="005242C1" w:rsidRDefault="00674FB2" w:rsidP="00D85868">
            <w:pPr>
              <w:spacing w:line="276" w:lineRule="auto"/>
              <w:jc w:val="center"/>
              <w:rPr>
                <w:noProof/>
                <w:sz w:val="18"/>
                <w:szCs w:val="18"/>
              </w:rPr>
            </w:pPr>
            <w:r w:rsidRPr="005242C1">
              <w:rPr>
                <w:noProof/>
                <w:sz w:val="18"/>
                <w:szCs w:val="18"/>
              </w:rPr>
              <w:t>Italy, Portugal</w:t>
            </w:r>
            <w:r w:rsidRPr="005242C1">
              <w:t xml:space="preserve"> </w:t>
            </w:r>
            <w:r w:rsidRPr="005242C1">
              <w:rPr>
                <w:sz w:val="18"/>
                <w:szCs w:val="18"/>
                <w:lang w:val="en-GB"/>
              </w:rPr>
              <w:fldChar w:fldCharType="begin" w:fldLock="1"/>
            </w:r>
            <w:r w:rsidR="00B056A6">
              <w:rPr>
                <w:sz w:val="18"/>
                <w:szCs w:val="18"/>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5e3ab26f-65d3-4a80-a14b-150a8dfcd472"]},{"id":"ITEM-2","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2","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12,44]","plainTextFormattedCitation":"[12,44]","previouslyFormattedCitation":"(Corte et al. 2003; Lourenço et al. 200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2,44]</w:t>
            </w:r>
            <w:r w:rsidRPr="005242C1">
              <w:rPr>
                <w:sz w:val="18"/>
                <w:szCs w:val="18"/>
                <w:lang w:val="en-GB"/>
              </w:rPr>
              <w:fldChar w:fldCharType="end"/>
            </w:r>
          </w:p>
        </w:tc>
      </w:tr>
      <w:tr w:rsidR="00674FB2" w:rsidRPr="00D7575B" w14:paraId="1E143A2E" w14:textId="77777777" w:rsidTr="0038188C">
        <w:trPr>
          <w:trHeight w:val="397"/>
        </w:trPr>
        <w:tc>
          <w:tcPr>
            <w:tcW w:w="4395" w:type="dxa"/>
            <w:shd w:val="clear" w:color="auto" w:fill="auto"/>
            <w:vAlign w:val="center"/>
            <w:hideMark/>
          </w:tcPr>
          <w:p w14:paraId="4CC62637" w14:textId="77777777" w:rsidR="00674FB2" w:rsidRPr="00B056A6" w:rsidRDefault="00674FB2" w:rsidP="00674FB2">
            <w:pPr>
              <w:spacing w:line="276" w:lineRule="auto"/>
              <w:rPr>
                <w:b/>
                <w:i/>
                <w:iCs/>
                <w:sz w:val="18"/>
                <w:szCs w:val="18"/>
              </w:rPr>
            </w:pPr>
            <w:r w:rsidRPr="00B056A6">
              <w:rPr>
                <w:b/>
                <w:i/>
                <w:iCs/>
                <w:sz w:val="18"/>
                <w:szCs w:val="18"/>
              </w:rPr>
              <w:t xml:space="preserve">Penicillium vancouverense </w:t>
            </w:r>
            <w:r w:rsidRPr="00B056A6">
              <w:rPr>
                <w:sz w:val="18"/>
                <w:szCs w:val="18"/>
              </w:rPr>
              <w:t>Houbraken, Frisvad &amp; Samson</w:t>
            </w:r>
          </w:p>
        </w:tc>
        <w:tc>
          <w:tcPr>
            <w:tcW w:w="3391" w:type="dxa"/>
            <w:vAlign w:val="center"/>
          </w:tcPr>
          <w:p w14:paraId="68B4F81A"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019EDB69"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4653F614" w14:textId="2F03A1BE" w:rsidR="00674FB2" w:rsidRPr="005242C1" w:rsidRDefault="00674FB2" w:rsidP="00D85868">
            <w:pPr>
              <w:spacing w:line="276" w:lineRule="auto"/>
              <w:jc w:val="center"/>
              <w:rPr>
                <w:noProof/>
                <w:sz w:val="18"/>
                <w:szCs w:val="18"/>
              </w:rPr>
            </w:pPr>
            <w:r w:rsidRPr="005242C1">
              <w:rPr>
                <w:sz w:val="18"/>
                <w:szCs w:val="18"/>
              </w:rPr>
              <w:t xml:space="preserve">Japan </w:t>
            </w:r>
            <w:r w:rsidRPr="005242C1">
              <w:rPr>
                <w:sz w:val="18"/>
                <w:szCs w:val="18"/>
                <w:lang w:val="en-GB"/>
              </w:rPr>
              <w:fldChar w:fldCharType="begin" w:fldLock="1"/>
            </w:r>
            <w:r w:rsidR="00B056A6">
              <w:rPr>
                <w:sz w:val="18"/>
                <w:szCs w:val="18"/>
              </w:rPr>
              <w:instrText>ADDIN CSL_CITATION {"citationItems":[{"id":"ITEM-1","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1","issued":{"date-parts":[["2014"]]},"page":"142-149","title":"Microbial deterioration of tsunami-affected paper-based objects: A case study","type":"article-journal","volume":"88"},"uris":["http://www.mendeley.com/documents/?uuid=b6bbdfcb-6122-4c0d-aba0-7b8133112a16","http://www.mendeley.com/documents/?uuid=3a755677-1849-4738-8682-a08485c51b76"]}],"mendeley":{"formattedCitation":"[67]","plainTextFormattedCitation":"[67]","previouslyFormattedCitation":"(Sato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67]</w:t>
            </w:r>
            <w:r w:rsidRPr="005242C1">
              <w:rPr>
                <w:sz w:val="18"/>
                <w:szCs w:val="18"/>
                <w:lang w:val="en-GB"/>
              </w:rPr>
              <w:fldChar w:fldCharType="end"/>
            </w:r>
          </w:p>
        </w:tc>
      </w:tr>
      <w:tr w:rsidR="00674FB2" w:rsidRPr="00DD1D34" w14:paraId="6C663B9E" w14:textId="77777777" w:rsidTr="0038188C">
        <w:trPr>
          <w:trHeight w:val="397"/>
        </w:trPr>
        <w:tc>
          <w:tcPr>
            <w:tcW w:w="4395" w:type="dxa"/>
            <w:shd w:val="clear" w:color="auto" w:fill="auto"/>
            <w:vAlign w:val="center"/>
            <w:hideMark/>
          </w:tcPr>
          <w:p w14:paraId="0908BEA5" w14:textId="77777777" w:rsidR="00674FB2" w:rsidRPr="00D936B1" w:rsidRDefault="00674FB2" w:rsidP="00674FB2">
            <w:pPr>
              <w:spacing w:line="276" w:lineRule="auto"/>
              <w:rPr>
                <w:b/>
                <w:i/>
                <w:iCs/>
                <w:sz w:val="18"/>
                <w:szCs w:val="18"/>
              </w:rPr>
            </w:pPr>
            <w:r w:rsidRPr="00D936B1">
              <w:rPr>
                <w:b/>
                <w:i/>
                <w:iCs/>
                <w:sz w:val="18"/>
                <w:szCs w:val="18"/>
              </w:rPr>
              <w:t xml:space="preserve">Penicillium verrucosum </w:t>
            </w:r>
            <w:r w:rsidRPr="00D936B1">
              <w:rPr>
                <w:iCs/>
                <w:sz w:val="18"/>
                <w:szCs w:val="18"/>
              </w:rPr>
              <w:t>Dierckx</w:t>
            </w:r>
          </w:p>
        </w:tc>
        <w:tc>
          <w:tcPr>
            <w:tcW w:w="3391" w:type="dxa"/>
            <w:vAlign w:val="center"/>
          </w:tcPr>
          <w:p w14:paraId="2F8681CE" w14:textId="29DA0EE5" w:rsidR="00674FB2" w:rsidRPr="005242C1" w:rsidRDefault="00674FB2" w:rsidP="00D85868">
            <w:pPr>
              <w:spacing w:line="276" w:lineRule="auto"/>
              <w:jc w:val="center"/>
              <w:rPr>
                <w:sz w:val="18"/>
                <w:szCs w:val="18"/>
                <w:lang w:val="en-GB"/>
              </w:rPr>
            </w:pPr>
            <w:r w:rsidRPr="005242C1">
              <w:rPr>
                <w:sz w:val="18"/>
                <w:szCs w:val="18"/>
              </w:rPr>
              <w:t xml:space="preserve">Lithuania, Poland </w:t>
            </w:r>
            <w:r w:rsidRPr="005242C1">
              <w:rPr>
                <w:sz w:val="18"/>
                <w:szCs w:val="18"/>
                <w:lang w:val="en-GB"/>
              </w:rPr>
              <w:fldChar w:fldCharType="begin" w:fldLock="1"/>
            </w:r>
            <w:r w:rsidR="00B056A6">
              <w:rPr>
                <w:sz w:val="18"/>
                <w:szCs w:val="18"/>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00f32b60-e6a0-4a45-a5b1-55ba86f96204"]}],"mendeley":{"formattedCitation":"[3,17]","plainTextFormattedCitation":"[3,17]","previouslyFormattedCitation":"(Lugauskas &amp; Krikstaponis 2004; Wlazło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7]</w:t>
            </w:r>
            <w:r w:rsidRPr="005242C1">
              <w:rPr>
                <w:sz w:val="18"/>
                <w:szCs w:val="18"/>
                <w:lang w:val="en-GB"/>
              </w:rPr>
              <w:fldChar w:fldCharType="end"/>
            </w:r>
          </w:p>
        </w:tc>
        <w:tc>
          <w:tcPr>
            <w:tcW w:w="3392" w:type="dxa"/>
            <w:vAlign w:val="center"/>
          </w:tcPr>
          <w:p w14:paraId="562E88B6" w14:textId="2731F76E"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ISBN":"1232-1966","ISSN":"12321966","PMID":"22216807","abstract":"The aim of this study was to check the degree and identify the sources of microbial contamination of the Jasna Gora (Bright Hill) monastery library 10 years after disinfection of the incunabula collection. The registered maximum viable indoor microbial concentrations were 1,875 and 7,100 cfu/m³ for stationary and personal measurements, whereas respective total concentrations were 71,000 and 100,000 counts/m3. There was no statistically significant difference between the concentrations of viable microorganisms measured in the stationary using Andersen, GSP, and Button samplers. Moreover, GSP and Button samplers can be interchangeably applied when viable or total microbial levels are stationary or personally measured. The culturable microorganisms constituted 0.5 - 3.9% of the total microflora only. Filamentous fungi were the most prevalent outdoors, whereas Gram-positive cocci and endospore forming Gram-positive rods dominated indoors in the air and settled dust, respectively. Hence, an unrestrained infiltration of ambient air through the draughtiness of the building envelope is probably the main process responsible for indoor fungal pollution, whereas bacterial contaminants have their major sources in the indoor environment. Moreover, even a chemically cleansed library collection, having a restricted personnel access, but under the influence of ambient air, can undergo microbial contamination and becomes an important microbial emission source.","author":[{"dropping-particle":"","family":"Harkawy","given":"Aleksander","non-dropping-particle":"","parse-names":false,"suffix":""},{"dropping-particle":"","family":"Górny","given":"Rafał L.","non-dropping-particle":"","parse-names":false,"suffix":""},{"dropping-particle":"","family":"Ogierman","given":"Leonard","non-dropping-particle":"","parse-names":false,"suffix":""},{"dropping-particle":"","family":"Wlazło","given":"Agnieszka","non-dropping-particle":"","parse-names":false,"suffix":""},{"dropping-particle":"","family":"Ławniczek-Wałczyk","given":"Anna","non-dropping-particle":"","parse-names":false,"suffix":""},{"dropping-particle":"","family":"Niesler","given":"Anna","non-dropping-particle":"","parse-names":false,"suffix":""}],"container-title":"Annals of Agricultural and Environmental Medicine","id":"ITEM-1","issue":"2","issued":{"date-parts":[["2011"]]},"page":"323-329","title":"Bioaerosol assessment in naturally ventilated historical library building with restricted personnel access","type":"article-journal","volume":"18"},"uris":["http://www.mendeley.com/documents/?uuid=f7b23986-c4e2-4cd6-8d16-5cb8cd6a729b","http://www.mendeley.com/documents/?uuid=c8bf9f0b-9cef-485c-baa9-139efa45ceb2"]}],"mendeley":{"formattedCitation":"[21]","plainTextFormattedCitation":"[21]","previouslyFormattedCitation":"(Harkawy et al. 2011)"},"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1]</w:t>
            </w:r>
            <w:r w:rsidRPr="005242C1">
              <w:rPr>
                <w:sz w:val="18"/>
                <w:szCs w:val="18"/>
                <w:lang w:val="en-GB"/>
              </w:rPr>
              <w:fldChar w:fldCharType="end"/>
            </w:r>
          </w:p>
        </w:tc>
        <w:tc>
          <w:tcPr>
            <w:tcW w:w="3392" w:type="dxa"/>
            <w:shd w:val="clear" w:color="auto" w:fill="auto"/>
            <w:vAlign w:val="center"/>
          </w:tcPr>
          <w:p w14:paraId="523F95E4" w14:textId="0A014813"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land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Zerek","given":"Bogdan Filip","non-dropping-particle":"","parse-names":false,"suffix":""}],"id":"ITEM-1","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mendeley":{"formattedCitation":"[48]","plainTextFormattedCitation":"[48]","previouslyFormattedCitation":"(Zerek 2003)"},"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8]</w:t>
            </w:r>
            <w:r w:rsidRPr="005242C1">
              <w:rPr>
                <w:noProof/>
                <w:sz w:val="18"/>
                <w:szCs w:val="18"/>
                <w:lang w:val="en-GB"/>
              </w:rPr>
              <w:fldChar w:fldCharType="end"/>
            </w:r>
          </w:p>
        </w:tc>
      </w:tr>
      <w:tr w:rsidR="00674FB2" w:rsidRPr="00DD1D34" w14:paraId="21274C1B" w14:textId="77777777" w:rsidTr="0038188C">
        <w:trPr>
          <w:trHeight w:val="397"/>
        </w:trPr>
        <w:tc>
          <w:tcPr>
            <w:tcW w:w="4395" w:type="dxa"/>
            <w:shd w:val="clear" w:color="auto" w:fill="auto"/>
            <w:vAlign w:val="center"/>
          </w:tcPr>
          <w:p w14:paraId="290A1CE7" w14:textId="77777777" w:rsidR="00674FB2" w:rsidRPr="00DD1D34" w:rsidRDefault="00674FB2" w:rsidP="00674FB2">
            <w:pPr>
              <w:spacing w:line="276" w:lineRule="auto"/>
              <w:rPr>
                <w:b/>
                <w:iCs/>
                <w:sz w:val="18"/>
                <w:szCs w:val="18"/>
                <w:lang w:val="en-GB"/>
              </w:rPr>
            </w:pPr>
            <w:r w:rsidRPr="00DD1D34">
              <w:rPr>
                <w:b/>
                <w:i/>
                <w:iCs/>
                <w:sz w:val="18"/>
                <w:szCs w:val="18"/>
                <w:lang w:val="en-GB"/>
              </w:rPr>
              <w:t>Penicillium viridicatum</w:t>
            </w:r>
            <w:r w:rsidRPr="00DD1D34">
              <w:rPr>
                <w:b/>
                <w:iCs/>
                <w:sz w:val="18"/>
                <w:szCs w:val="18"/>
                <w:lang w:val="en-GB"/>
              </w:rPr>
              <w:t xml:space="preserve"> </w:t>
            </w:r>
            <w:r w:rsidRPr="00724F20">
              <w:rPr>
                <w:iCs/>
                <w:sz w:val="18"/>
                <w:szCs w:val="18"/>
                <w:lang w:val="en-GB"/>
              </w:rPr>
              <w:t>Westling</w:t>
            </w:r>
          </w:p>
        </w:tc>
        <w:tc>
          <w:tcPr>
            <w:tcW w:w="3391" w:type="dxa"/>
            <w:vAlign w:val="center"/>
          </w:tcPr>
          <w:p w14:paraId="7862C37F" w14:textId="7CF32983" w:rsidR="00674FB2" w:rsidRPr="005242C1" w:rsidRDefault="00674FB2" w:rsidP="00674FB2">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p w14:paraId="0403912E" w14:textId="7D85282A" w:rsidR="00674FB2" w:rsidRPr="005242C1" w:rsidRDefault="00674FB2" w:rsidP="00674FB2">
            <w:pPr>
              <w:spacing w:line="276" w:lineRule="auto"/>
              <w:jc w:val="center"/>
              <w:rPr>
                <w:sz w:val="18"/>
                <w:szCs w:val="18"/>
                <w:lang w:val="en-GB"/>
              </w:rPr>
            </w:pPr>
          </w:p>
        </w:tc>
        <w:tc>
          <w:tcPr>
            <w:tcW w:w="3392" w:type="dxa"/>
            <w:vAlign w:val="center"/>
          </w:tcPr>
          <w:p w14:paraId="17E53B39" w14:textId="6CD41850"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501DC54F"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C30B58" w14:paraId="3580A781" w14:textId="77777777" w:rsidTr="0038188C">
        <w:trPr>
          <w:trHeight w:val="397"/>
        </w:trPr>
        <w:tc>
          <w:tcPr>
            <w:tcW w:w="4395" w:type="dxa"/>
            <w:shd w:val="clear" w:color="auto" w:fill="auto"/>
            <w:vAlign w:val="center"/>
            <w:hideMark/>
          </w:tcPr>
          <w:p w14:paraId="7B9F6A91"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waksmanii </w:t>
            </w:r>
            <w:r w:rsidRPr="00724F20">
              <w:rPr>
                <w:sz w:val="18"/>
                <w:szCs w:val="18"/>
                <w:lang w:val="en-GB"/>
              </w:rPr>
              <w:t>K. M. Zalessky</w:t>
            </w:r>
          </w:p>
        </w:tc>
        <w:tc>
          <w:tcPr>
            <w:tcW w:w="3391" w:type="dxa"/>
            <w:vAlign w:val="center"/>
          </w:tcPr>
          <w:p w14:paraId="2DC836CF" w14:textId="63976D16"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id":"ITEM-2","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2","issue":"3","issued":{"date-parts":[["2015"]]},"page":"389-401","title":"Assessment of microbiological contamination in the work environments of museums, archives and libraries","type":"article-journal","volume":"31"},"uris":["http://www.mendeley.com/documents/?uuid=787ec923-8449-41a1-926e-3abc447246d4"]}],"mendeley":{"formattedCitation":"[17,19]","plainTextFormattedCitation":"[17,19]","previouslyFormattedCitation":"(Wlazło et al. 2008; Skóra et al. 2015)"},"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19]</w:t>
            </w:r>
            <w:r w:rsidRPr="005242C1">
              <w:rPr>
                <w:iCs/>
                <w:sz w:val="18"/>
                <w:szCs w:val="18"/>
                <w:lang w:val="en-GB"/>
              </w:rPr>
              <w:fldChar w:fldCharType="end"/>
            </w:r>
          </w:p>
        </w:tc>
        <w:tc>
          <w:tcPr>
            <w:tcW w:w="3392" w:type="dxa"/>
            <w:vAlign w:val="center"/>
          </w:tcPr>
          <w:p w14:paraId="74EB8008" w14:textId="4CD09E4E" w:rsidR="00674FB2" w:rsidRPr="005242C1" w:rsidRDefault="00674FB2" w:rsidP="00D85868">
            <w:pPr>
              <w:spacing w:line="276" w:lineRule="auto"/>
              <w:jc w:val="center"/>
              <w:rPr>
                <w:sz w:val="18"/>
                <w:szCs w:val="18"/>
                <w:lang w:val="en-GB"/>
              </w:rPr>
            </w:pPr>
            <w:r w:rsidRPr="005242C1">
              <w:rPr>
                <w:sz w:val="18"/>
                <w:szCs w:val="18"/>
                <w:lang w:val="en-GB"/>
              </w:rPr>
              <w:t xml:space="preserve">Cuba, 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id":"ITEM-2","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2","issued":{"date-parts":[["2017"]]},"page":"205-226","title":"Fungi in Archive Repositories Environments and the Deterioration of the Graphics Documents","type":"article-journal","volume":"11"},"uris":["http://www.mendeley.com/documents/?uuid=0ed884ca-cf7c-4f79-981a-10404f6f58db"]}],"mendeley":{"formattedCitation":"[10,30]","plainTextFormattedCitation":"[10,30]","previouslyFormattedCitation":"(Maggi et al. 2000; Borreg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30]</w:t>
            </w:r>
            <w:r w:rsidRPr="005242C1">
              <w:rPr>
                <w:sz w:val="18"/>
                <w:szCs w:val="18"/>
                <w:lang w:val="en-GB"/>
              </w:rPr>
              <w:fldChar w:fldCharType="end"/>
            </w:r>
          </w:p>
        </w:tc>
        <w:tc>
          <w:tcPr>
            <w:tcW w:w="3392" w:type="dxa"/>
            <w:shd w:val="clear" w:color="auto" w:fill="auto"/>
            <w:vAlign w:val="center"/>
            <w:hideMark/>
          </w:tcPr>
          <w:p w14:paraId="099BB523"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C048E1" w14:paraId="5D07C06E" w14:textId="77777777" w:rsidTr="0038188C">
        <w:trPr>
          <w:trHeight w:val="397"/>
        </w:trPr>
        <w:tc>
          <w:tcPr>
            <w:tcW w:w="4395" w:type="dxa"/>
            <w:shd w:val="clear" w:color="auto" w:fill="auto"/>
            <w:vAlign w:val="center"/>
          </w:tcPr>
          <w:p w14:paraId="39843066" w14:textId="6FE1D0A1" w:rsidR="00674FB2" w:rsidRPr="00DD1D34" w:rsidRDefault="00674FB2" w:rsidP="00674FB2">
            <w:pPr>
              <w:spacing w:line="276" w:lineRule="auto"/>
              <w:rPr>
                <w:b/>
                <w:i/>
                <w:iCs/>
                <w:sz w:val="18"/>
                <w:szCs w:val="18"/>
                <w:lang w:val="en-GB"/>
              </w:rPr>
            </w:pPr>
            <w:r w:rsidRPr="00C048E1">
              <w:rPr>
                <w:b/>
                <w:i/>
                <w:iCs/>
                <w:sz w:val="18"/>
                <w:szCs w:val="18"/>
                <w:lang w:val="en-GB"/>
              </w:rPr>
              <w:t xml:space="preserve">Penicillium westlingii </w:t>
            </w:r>
            <w:r w:rsidRPr="00C048E1">
              <w:rPr>
                <w:iCs/>
                <w:sz w:val="18"/>
                <w:szCs w:val="18"/>
                <w:lang w:val="en-GB"/>
              </w:rPr>
              <w:t>K.M. Zalessky</w:t>
            </w:r>
          </w:p>
        </w:tc>
        <w:tc>
          <w:tcPr>
            <w:tcW w:w="3391" w:type="dxa"/>
            <w:vAlign w:val="center"/>
          </w:tcPr>
          <w:p w14:paraId="1F418C61" w14:textId="450DA753" w:rsidR="00674FB2" w:rsidRPr="005242C1" w:rsidRDefault="00674FB2" w:rsidP="00674FB2">
            <w:pPr>
              <w:spacing w:line="276" w:lineRule="auto"/>
              <w:jc w:val="center"/>
              <w:rPr>
                <w:iCs/>
                <w:sz w:val="18"/>
                <w:szCs w:val="18"/>
                <w:lang w:val="en-GB"/>
              </w:rPr>
            </w:pPr>
            <w:r w:rsidRPr="005242C1">
              <w:rPr>
                <w:iCs/>
                <w:sz w:val="18"/>
                <w:szCs w:val="18"/>
                <w:lang w:val="en-GB"/>
              </w:rPr>
              <w:t>-</w:t>
            </w:r>
          </w:p>
        </w:tc>
        <w:tc>
          <w:tcPr>
            <w:tcW w:w="3392" w:type="dxa"/>
            <w:vAlign w:val="center"/>
          </w:tcPr>
          <w:p w14:paraId="30B3181E" w14:textId="37D8F84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1B0F72F" w14:textId="63CDEE0F" w:rsidR="00674FB2" w:rsidRPr="005242C1" w:rsidRDefault="00674FB2" w:rsidP="00D85868">
            <w:pPr>
              <w:spacing w:line="276" w:lineRule="auto"/>
              <w:jc w:val="center"/>
              <w:rPr>
                <w:noProof/>
                <w:sz w:val="18"/>
                <w:szCs w:val="18"/>
              </w:rPr>
            </w:pPr>
            <w:r w:rsidRPr="005242C1">
              <w:rPr>
                <w:noProof/>
                <w:sz w:val="18"/>
                <w:szCs w:val="18"/>
              </w:rPr>
              <w:t xml:space="preserve">Costa Rica </w:t>
            </w:r>
            <w:r w:rsidRPr="005242C1">
              <w:rPr>
                <w:noProof/>
                <w:sz w:val="18"/>
                <w:szCs w:val="18"/>
                <w:lang w:val="en-GB"/>
              </w:rPr>
              <w:fldChar w:fldCharType="begin" w:fldLock="1"/>
            </w:r>
            <w:r w:rsidR="00B056A6">
              <w:rPr>
                <w:noProof/>
                <w:sz w:val="18"/>
                <w:szCs w:val="18"/>
              </w:rPr>
              <w:instrText>ADDIN CSL_CITATION {"citationItems":[{"id":"ITEM-1","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issue":"1","issued":{"date-parts":[["2018"]]},"page":"1-9","title":"Two new cellulolytic fungal species isolated from a 19th-century art collection","type":"article-journal","volume":"8"},"uris":["http://www.mendeley.com/documents/?uuid=ac43f713-bb39-44ea-8292-cc39eb9b3147"]}],"mendeley":{"formattedCitation":"[43]","plainTextFormattedCitation":"[43]","previouslyFormattedCitation":"(Coronado-Ruiz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43]</w:t>
            </w:r>
            <w:r w:rsidRPr="005242C1">
              <w:rPr>
                <w:noProof/>
                <w:sz w:val="18"/>
                <w:szCs w:val="18"/>
                <w:lang w:val="en-GB"/>
              </w:rPr>
              <w:fldChar w:fldCharType="end"/>
            </w:r>
          </w:p>
        </w:tc>
      </w:tr>
      <w:tr w:rsidR="00674FB2" w:rsidRPr="0030132A" w14:paraId="07170FF8" w14:textId="77777777" w:rsidTr="005D7B64">
        <w:trPr>
          <w:trHeight w:val="397"/>
        </w:trPr>
        <w:tc>
          <w:tcPr>
            <w:tcW w:w="4395" w:type="dxa"/>
            <w:shd w:val="clear" w:color="auto" w:fill="auto"/>
            <w:vAlign w:val="center"/>
            <w:hideMark/>
          </w:tcPr>
          <w:p w14:paraId="23A6C4A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nicillium wortmannii </w:t>
            </w:r>
            <w:r w:rsidRPr="00724F20">
              <w:rPr>
                <w:sz w:val="18"/>
                <w:szCs w:val="18"/>
                <w:lang w:val="en-GB"/>
              </w:rPr>
              <w:t>Klöcker</w:t>
            </w:r>
          </w:p>
        </w:tc>
        <w:tc>
          <w:tcPr>
            <w:tcW w:w="10175" w:type="dxa"/>
            <w:gridSpan w:val="3"/>
            <w:vAlign w:val="center"/>
          </w:tcPr>
          <w:p w14:paraId="231C1324" w14:textId="0D8B27FE" w:rsidR="00674FB2" w:rsidRPr="005242C1" w:rsidRDefault="00674FB2" w:rsidP="00674FB2">
            <w:pPr>
              <w:spacing w:line="276" w:lineRule="auto"/>
              <w:jc w:val="center"/>
              <w:rPr>
                <w:i/>
                <w:noProof/>
                <w:sz w:val="18"/>
                <w:szCs w:val="18"/>
                <w:lang w:val="en-GB"/>
              </w:rPr>
            </w:pPr>
            <w:r w:rsidRPr="005242C1">
              <w:rPr>
                <w:i/>
                <w:noProof/>
                <w:sz w:val="18"/>
                <w:szCs w:val="18"/>
                <w:lang w:val="en-GB"/>
              </w:rPr>
              <w:t xml:space="preserve">See current name: </w:t>
            </w:r>
            <w:r w:rsidRPr="005242C1">
              <w:rPr>
                <w:lang w:val="en-GB"/>
              </w:rPr>
              <w:t xml:space="preserve"> </w:t>
            </w:r>
            <w:r w:rsidRPr="005242C1">
              <w:rPr>
                <w:i/>
                <w:noProof/>
                <w:sz w:val="18"/>
                <w:szCs w:val="18"/>
                <w:lang w:val="en-GB"/>
              </w:rPr>
              <w:t>Talaromyces wortmannii</w:t>
            </w:r>
          </w:p>
        </w:tc>
      </w:tr>
      <w:tr w:rsidR="00674FB2" w:rsidRPr="00B056A6" w14:paraId="0AD785FC" w14:textId="77777777" w:rsidTr="0038188C">
        <w:trPr>
          <w:trHeight w:val="397"/>
        </w:trPr>
        <w:tc>
          <w:tcPr>
            <w:tcW w:w="4395" w:type="dxa"/>
            <w:shd w:val="clear" w:color="auto" w:fill="auto"/>
            <w:vAlign w:val="center"/>
          </w:tcPr>
          <w:p w14:paraId="410B2ABC" w14:textId="53EE7170" w:rsidR="00674FB2" w:rsidRPr="00C56D8D" w:rsidRDefault="00674FB2" w:rsidP="00674FB2">
            <w:pPr>
              <w:spacing w:line="276" w:lineRule="auto"/>
              <w:rPr>
                <w:b/>
                <w:iCs/>
                <w:sz w:val="18"/>
                <w:szCs w:val="18"/>
                <w:lang w:val="en-GB"/>
              </w:rPr>
            </w:pPr>
            <w:r w:rsidRPr="00F27CFD">
              <w:rPr>
                <w:b/>
                <w:i/>
                <w:iCs/>
                <w:sz w:val="18"/>
                <w:szCs w:val="18"/>
                <w:lang w:val="en-GB"/>
              </w:rPr>
              <w:t>Peniophora</w:t>
            </w:r>
            <w:r>
              <w:rPr>
                <w:b/>
                <w:i/>
                <w:iCs/>
                <w:sz w:val="18"/>
                <w:szCs w:val="18"/>
                <w:lang w:val="en-GB"/>
              </w:rPr>
              <w:t xml:space="preserve"> </w:t>
            </w:r>
            <w:r>
              <w:rPr>
                <w:b/>
                <w:iCs/>
                <w:sz w:val="18"/>
                <w:szCs w:val="18"/>
                <w:lang w:val="en-GB"/>
              </w:rPr>
              <w:t>sp.</w:t>
            </w:r>
          </w:p>
        </w:tc>
        <w:tc>
          <w:tcPr>
            <w:tcW w:w="3391" w:type="dxa"/>
            <w:vAlign w:val="center"/>
          </w:tcPr>
          <w:p w14:paraId="64733FE4" w14:textId="75465BD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467069D" w14:textId="273D925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F758761" w14:textId="28097820"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847DDA" w14:paraId="671A71B6" w14:textId="77777777" w:rsidTr="0038188C">
        <w:trPr>
          <w:trHeight w:val="397"/>
        </w:trPr>
        <w:tc>
          <w:tcPr>
            <w:tcW w:w="4395" w:type="dxa"/>
            <w:shd w:val="clear" w:color="auto" w:fill="auto"/>
            <w:vAlign w:val="center"/>
          </w:tcPr>
          <w:p w14:paraId="05FB9BC2" w14:textId="6D0554AC" w:rsidR="00674FB2" w:rsidRPr="00DD1D34" w:rsidRDefault="00674FB2" w:rsidP="00674FB2">
            <w:pPr>
              <w:spacing w:line="276" w:lineRule="auto"/>
              <w:rPr>
                <w:b/>
                <w:i/>
                <w:iCs/>
                <w:sz w:val="18"/>
                <w:szCs w:val="18"/>
                <w:lang w:val="en-GB"/>
              </w:rPr>
            </w:pPr>
            <w:r w:rsidRPr="00847DDA">
              <w:rPr>
                <w:b/>
                <w:i/>
                <w:iCs/>
                <w:sz w:val="18"/>
                <w:szCs w:val="18"/>
                <w:lang w:val="en-GB"/>
              </w:rPr>
              <w:t>Peniophora lycii (Pers.)</w:t>
            </w:r>
            <w:r w:rsidRPr="00847DDA">
              <w:rPr>
                <w:iCs/>
                <w:sz w:val="18"/>
                <w:szCs w:val="18"/>
                <w:lang w:val="en-GB"/>
              </w:rPr>
              <w:t xml:space="preserve"> Höhn. &amp; Litsch.</w:t>
            </w:r>
          </w:p>
        </w:tc>
        <w:tc>
          <w:tcPr>
            <w:tcW w:w="3391" w:type="dxa"/>
            <w:vAlign w:val="center"/>
          </w:tcPr>
          <w:p w14:paraId="20930E10" w14:textId="260ED2A9"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448F3236" w14:textId="26B10E5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4861683" w14:textId="2E63A19D"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C06B5F" w14:paraId="6CB9E849" w14:textId="77777777" w:rsidTr="0038188C">
        <w:trPr>
          <w:trHeight w:val="397"/>
        </w:trPr>
        <w:tc>
          <w:tcPr>
            <w:tcW w:w="4395" w:type="dxa"/>
            <w:shd w:val="clear" w:color="auto" w:fill="auto"/>
            <w:vAlign w:val="center"/>
          </w:tcPr>
          <w:p w14:paraId="0DF0736F" w14:textId="29D6F0C3" w:rsidR="00674FB2" w:rsidRPr="00DD1D34" w:rsidRDefault="00674FB2" w:rsidP="00674FB2">
            <w:pPr>
              <w:spacing w:line="276" w:lineRule="auto"/>
              <w:rPr>
                <w:b/>
                <w:i/>
                <w:iCs/>
                <w:sz w:val="18"/>
                <w:szCs w:val="18"/>
                <w:lang w:val="en-GB"/>
              </w:rPr>
            </w:pPr>
            <w:r w:rsidRPr="00847DDA">
              <w:rPr>
                <w:b/>
                <w:i/>
                <w:iCs/>
                <w:sz w:val="18"/>
                <w:szCs w:val="18"/>
                <w:lang w:val="en-GB"/>
              </w:rPr>
              <w:t xml:space="preserve">Peniophora tamaricicola </w:t>
            </w:r>
            <w:r w:rsidRPr="00847DDA">
              <w:rPr>
                <w:iCs/>
                <w:sz w:val="18"/>
                <w:szCs w:val="18"/>
                <w:lang w:val="en-GB"/>
              </w:rPr>
              <w:t>Boidin &amp; Malençon</w:t>
            </w:r>
          </w:p>
        </w:tc>
        <w:tc>
          <w:tcPr>
            <w:tcW w:w="3391" w:type="dxa"/>
            <w:vAlign w:val="center"/>
          </w:tcPr>
          <w:p w14:paraId="5C892471" w14:textId="68283207"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1447E8F5" w14:textId="71800C7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5C0B3AE" w14:textId="586B7B3C"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C06B5F" w14:paraId="01520FFB" w14:textId="77777777" w:rsidTr="0038188C">
        <w:trPr>
          <w:trHeight w:val="397"/>
        </w:trPr>
        <w:tc>
          <w:tcPr>
            <w:tcW w:w="4395" w:type="dxa"/>
            <w:shd w:val="clear" w:color="auto" w:fill="auto"/>
            <w:vAlign w:val="center"/>
            <w:hideMark/>
          </w:tcPr>
          <w:p w14:paraId="1ACC3FF0"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estalotia </w:t>
            </w:r>
            <w:r w:rsidRPr="00DD1D34">
              <w:rPr>
                <w:b/>
                <w:iCs/>
                <w:sz w:val="18"/>
                <w:szCs w:val="18"/>
                <w:lang w:val="en-GB"/>
              </w:rPr>
              <w:t>sp.</w:t>
            </w:r>
            <w:r w:rsidRPr="00DD1D34">
              <w:rPr>
                <w:b/>
                <w:i/>
                <w:iCs/>
                <w:sz w:val="18"/>
                <w:szCs w:val="18"/>
                <w:lang w:val="en-GB"/>
              </w:rPr>
              <w:t xml:space="preserve"> </w:t>
            </w:r>
            <w:r w:rsidRPr="00724F20">
              <w:rPr>
                <w:sz w:val="18"/>
                <w:szCs w:val="18"/>
                <w:lang w:val="en-GB"/>
              </w:rPr>
              <w:t>De Not.</w:t>
            </w:r>
          </w:p>
        </w:tc>
        <w:tc>
          <w:tcPr>
            <w:tcW w:w="3391" w:type="dxa"/>
            <w:vAlign w:val="center"/>
          </w:tcPr>
          <w:p w14:paraId="28BD9F6C" w14:textId="25B45375" w:rsidR="00674FB2" w:rsidRPr="005242C1" w:rsidRDefault="00674FB2" w:rsidP="00D85868">
            <w:pPr>
              <w:spacing w:line="276" w:lineRule="auto"/>
              <w:jc w:val="center"/>
              <w:rPr>
                <w:sz w:val="18"/>
                <w:szCs w:val="18"/>
                <w:lang w:val="en-GB"/>
              </w:rPr>
            </w:pPr>
            <w:r w:rsidRPr="005242C1">
              <w:rPr>
                <w:sz w:val="18"/>
                <w:szCs w:val="18"/>
                <w:lang w:val="en-GB"/>
              </w:rPr>
              <w:t xml:space="preserve">Spain </w:t>
            </w:r>
            <w:r w:rsidRPr="005242C1">
              <w:rPr>
                <w:sz w:val="18"/>
                <w:szCs w:val="18"/>
                <w:lang w:val="en-GB"/>
              </w:rPr>
              <w:fldChar w:fldCharType="begin" w:fldLock="1"/>
            </w:r>
            <w:r w:rsidR="00B056A6">
              <w:rPr>
                <w:sz w:val="18"/>
                <w:szCs w:val="18"/>
                <w:lang w:val="en-GB"/>
              </w:rPr>
              <w:instrText>ADDIN CSL_CITATION {"citationItems":[{"id":"ITEM-1","itemData":{"author":[{"dropping-particle":"","family":"Valentin","given":"Nieves","non-dropping-particle":"","parse-names":false,"suffix":""}],"container-title":"Experts’ Roundtable on Sustainable Climate Management Strategies","editor":[{"dropping-particle":"","family":"Boersma","given":"Foekje","non-dropping-particle":"","parse-names":false,"suffix":""}],"id":"ITEM-1","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mendeley":{"formattedCitation":"[24]","plainTextFormattedCitation":"[24]","previouslyFormattedCitation":"(Valentin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4]</w:t>
            </w:r>
            <w:r w:rsidRPr="005242C1">
              <w:rPr>
                <w:sz w:val="18"/>
                <w:szCs w:val="18"/>
                <w:lang w:val="en-GB"/>
              </w:rPr>
              <w:fldChar w:fldCharType="end"/>
            </w:r>
          </w:p>
        </w:tc>
        <w:tc>
          <w:tcPr>
            <w:tcW w:w="3392" w:type="dxa"/>
            <w:vAlign w:val="center"/>
          </w:tcPr>
          <w:p w14:paraId="0D99C5C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5F455170"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C048E1" w14:paraId="30AD48F6" w14:textId="77777777" w:rsidTr="0038188C">
        <w:trPr>
          <w:trHeight w:val="397"/>
        </w:trPr>
        <w:tc>
          <w:tcPr>
            <w:tcW w:w="4395" w:type="dxa"/>
            <w:shd w:val="clear" w:color="auto" w:fill="auto"/>
            <w:vAlign w:val="center"/>
          </w:tcPr>
          <w:p w14:paraId="2E88B605" w14:textId="66AC1656" w:rsidR="00674FB2" w:rsidRPr="00DA1976" w:rsidRDefault="00674FB2" w:rsidP="00674FB2">
            <w:pPr>
              <w:spacing w:line="276" w:lineRule="auto"/>
              <w:rPr>
                <w:iCs/>
                <w:sz w:val="18"/>
                <w:szCs w:val="18"/>
                <w:lang w:val="en-GB"/>
              </w:rPr>
            </w:pPr>
            <w:r>
              <w:rPr>
                <w:b/>
                <w:i/>
                <w:iCs/>
                <w:sz w:val="18"/>
                <w:szCs w:val="18"/>
                <w:lang w:val="en-GB"/>
              </w:rPr>
              <w:lastRenderedPageBreak/>
              <w:t xml:space="preserve">Periconia </w:t>
            </w:r>
            <w:r>
              <w:rPr>
                <w:b/>
                <w:iCs/>
                <w:sz w:val="18"/>
                <w:szCs w:val="18"/>
                <w:lang w:val="en-GB"/>
              </w:rPr>
              <w:t xml:space="preserve">sp. </w:t>
            </w:r>
            <w:r>
              <w:rPr>
                <w:iCs/>
                <w:sz w:val="18"/>
                <w:szCs w:val="18"/>
                <w:lang w:val="en-GB"/>
              </w:rPr>
              <w:t>Tode</w:t>
            </w:r>
          </w:p>
        </w:tc>
        <w:tc>
          <w:tcPr>
            <w:tcW w:w="3391" w:type="dxa"/>
            <w:vAlign w:val="center"/>
          </w:tcPr>
          <w:p w14:paraId="4DBBB45C" w14:textId="480458CC" w:rsidR="00674FB2" w:rsidRPr="005242C1" w:rsidRDefault="00674FB2" w:rsidP="00D85868">
            <w:pPr>
              <w:spacing w:line="276" w:lineRule="auto"/>
              <w:jc w:val="center"/>
              <w:rPr>
                <w:sz w:val="18"/>
                <w:szCs w:val="18"/>
                <w:lang w:val="en-GB"/>
              </w:rPr>
            </w:pPr>
            <w:r w:rsidRPr="005242C1">
              <w:rPr>
                <w:sz w:val="18"/>
                <w:szCs w:val="18"/>
                <w:lang w:val="en-GB"/>
              </w:rPr>
              <w:t xml:space="preserve">India </w:t>
            </w:r>
            <w:r w:rsidRPr="005242C1">
              <w:rPr>
                <w:sz w:val="18"/>
                <w:szCs w:val="18"/>
                <w:lang w:val="en-GB"/>
              </w:rPr>
              <w:fldChar w:fldCharType="begin" w:fldLock="1"/>
            </w:r>
            <w:r w:rsidR="00B056A6">
              <w:rPr>
                <w:sz w:val="18"/>
                <w:szCs w:val="18"/>
                <w:lang w:val="en-GB"/>
              </w:rPr>
              <w:instrText>ADDIN CSL_CITATION {"citationItems":[{"id":"ITEM-1","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issue":"4","issued":{"date-parts":[["2014"]]},"page":"42-47","title":"Comparative aeromycological study of three libraries in Kamptee","type":"article-journal","volume":"2"},"uris":["http://www.mendeley.com/documents/?uuid=29415398-1d36-4079-a66f-95d5e1a90882"]}],"mendeley":{"formattedCitation":"[32]","plainTextFormattedCitation":"[32]","previouslyFormattedCitation":"(Thaware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2]</w:t>
            </w:r>
            <w:r w:rsidRPr="005242C1">
              <w:rPr>
                <w:sz w:val="18"/>
                <w:szCs w:val="18"/>
                <w:lang w:val="en-GB"/>
              </w:rPr>
              <w:fldChar w:fldCharType="end"/>
            </w:r>
          </w:p>
        </w:tc>
        <w:tc>
          <w:tcPr>
            <w:tcW w:w="3392" w:type="dxa"/>
            <w:vAlign w:val="center"/>
          </w:tcPr>
          <w:p w14:paraId="3502FF65" w14:textId="7D51749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F0C9497" w14:textId="46066E32" w:rsidR="00674FB2" w:rsidRPr="005242C1" w:rsidRDefault="00674FB2" w:rsidP="00D85868">
            <w:pPr>
              <w:spacing w:line="276" w:lineRule="auto"/>
              <w:jc w:val="center"/>
              <w:rPr>
                <w:noProof/>
                <w:sz w:val="18"/>
                <w:szCs w:val="18"/>
              </w:rPr>
            </w:pPr>
            <w:r w:rsidRPr="005242C1">
              <w:rPr>
                <w:noProof/>
                <w:sz w:val="18"/>
                <w:szCs w:val="18"/>
              </w:rPr>
              <w:t xml:space="preserve">Costa Rica </w:t>
            </w:r>
            <w:r w:rsidRPr="005242C1">
              <w:rPr>
                <w:noProof/>
                <w:sz w:val="18"/>
                <w:szCs w:val="18"/>
                <w:lang w:val="en-GB"/>
              </w:rPr>
              <w:fldChar w:fldCharType="begin" w:fldLock="1"/>
            </w:r>
            <w:r w:rsidR="00B056A6">
              <w:rPr>
                <w:noProof/>
                <w:sz w:val="18"/>
                <w:szCs w:val="18"/>
              </w:rPr>
              <w:instrText>ADDIN CSL_CITATION {"citationItems":[{"id":"ITEM-1","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1","issue":"1","issued":{"date-parts":[["2018"]]},"page":"1-9","title":"Two new cellulolytic fungal species isolated from a 19th-century art collection","type":"article-journal","volume":"8"},"uris":["http://www.mendeley.com/documents/?uuid=ac43f713-bb39-44ea-8292-cc39eb9b3147"]}],"mendeley":{"formattedCitation":"[43]","plainTextFormattedCitation":"[43]","previouslyFormattedCitation":"(Coronado-Ruiz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43]</w:t>
            </w:r>
            <w:r w:rsidRPr="005242C1">
              <w:rPr>
                <w:noProof/>
                <w:sz w:val="18"/>
                <w:szCs w:val="18"/>
                <w:lang w:val="en-GB"/>
              </w:rPr>
              <w:fldChar w:fldCharType="end"/>
            </w:r>
          </w:p>
        </w:tc>
      </w:tr>
      <w:tr w:rsidR="00674FB2" w:rsidRPr="00DD1D34" w14:paraId="48F853B2" w14:textId="77777777" w:rsidTr="0038188C">
        <w:trPr>
          <w:trHeight w:val="397"/>
        </w:trPr>
        <w:tc>
          <w:tcPr>
            <w:tcW w:w="4395" w:type="dxa"/>
            <w:shd w:val="clear" w:color="auto" w:fill="auto"/>
            <w:vAlign w:val="center"/>
          </w:tcPr>
          <w:p w14:paraId="443BBEF0" w14:textId="243F64FB" w:rsidR="00674FB2" w:rsidRPr="00DD1D34" w:rsidRDefault="00674FB2" w:rsidP="00674FB2">
            <w:pPr>
              <w:spacing w:line="276" w:lineRule="auto"/>
              <w:rPr>
                <w:b/>
                <w:iCs/>
                <w:sz w:val="18"/>
                <w:szCs w:val="18"/>
                <w:lang w:val="en-GB"/>
              </w:rPr>
            </w:pPr>
            <w:r w:rsidRPr="00F620CC">
              <w:rPr>
                <w:b/>
                <w:i/>
                <w:iCs/>
                <w:sz w:val="18"/>
                <w:szCs w:val="18"/>
                <w:lang w:val="en-GB"/>
              </w:rPr>
              <w:t xml:space="preserve">Periconia </w:t>
            </w:r>
            <w:r>
              <w:rPr>
                <w:b/>
                <w:i/>
                <w:iCs/>
                <w:sz w:val="18"/>
                <w:szCs w:val="18"/>
                <w:lang w:val="en-GB"/>
              </w:rPr>
              <w:t>cookei</w:t>
            </w:r>
            <w:r w:rsidRPr="00F620CC">
              <w:rPr>
                <w:iCs/>
                <w:sz w:val="18"/>
                <w:szCs w:val="18"/>
                <w:lang w:val="en-GB"/>
              </w:rPr>
              <w:t xml:space="preserve"> E.W. Mason &amp; M.B. Ellis</w:t>
            </w:r>
          </w:p>
        </w:tc>
        <w:tc>
          <w:tcPr>
            <w:tcW w:w="3391" w:type="dxa"/>
            <w:vAlign w:val="center"/>
          </w:tcPr>
          <w:p w14:paraId="4318E437"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CF7EDEB" w14:textId="05FB7154"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3E6F2557"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0D42EB15" w14:textId="77777777" w:rsidTr="0038188C">
        <w:trPr>
          <w:trHeight w:val="397"/>
        </w:trPr>
        <w:tc>
          <w:tcPr>
            <w:tcW w:w="4395" w:type="dxa"/>
            <w:shd w:val="clear" w:color="auto" w:fill="auto"/>
            <w:vAlign w:val="center"/>
          </w:tcPr>
          <w:p w14:paraId="66164553" w14:textId="5804A3EF" w:rsidR="00674FB2" w:rsidRPr="00811678" w:rsidRDefault="00674FB2" w:rsidP="00674FB2">
            <w:pPr>
              <w:spacing w:line="276" w:lineRule="auto"/>
              <w:rPr>
                <w:iCs/>
                <w:sz w:val="18"/>
                <w:szCs w:val="18"/>
                <w:lang w:val="en-GB"/>
              </w:rPr>
            </w:pPr>
            <w:r>
              <w:rPr>
                <w:b/>
                <w:i/>
                <w:iCs/>
                <w:sz w:val="18"/>
                <w:szCs w:val="18"/>
                <w:lang w:val="en-GB"/>
              </w:rPr>
              <w:t xml:space="preserve">Pestalotia </w:t>
            </w:r>
            <w:r>
              <w:rPr>
                <w:b/>
                <w:iCs/>
                <w:sz w:val="18"/>
                <w:szCs w:val="18"/>
                <w:lang w:val="en-GB"/>
              </w:rPr>
              <w:t xml:space="preserve">sp. </w:t>
            </w:r>
            <w:r>
              <w:rPr>
                <w:iCs/>
                <w:sz w:val="18"/>
                <w:szCs w:val="18"/>
                <w:lang w:val="en-GB"/>
              </w:rPr>
              <w:t>De Not.</w:t>
            </w:r>
          </w:p>
        </w:tc>
        <w:tc>
          <w:tcPr>
            <w:tcW w:w="3391" w:type="dxa"/>
            <w:vAlign w:val="center"/>
          </w:tcPr>
          <w:p w14:paraId="7F6E6FF8" w14:textId="17F7B63D" w:rsidR="00674FB2" w:rsidRPr="005242C1" w:rsidRDefault="00674FB2" w:rsidP="00D85868">
            <w:pPr>
              <w:spacing w:line="276" w:lineRule="auto"/>
              <w:jc w:val="center"/>
              <w:rPr>
                <w:sz w:val="18"/>
                <w:szCs w:val="18"/>
              </w:rPr>
            </w:pPr>
            <w:r w:rsidRPr="005242C1">
              <w:rPr>
                <w:sz w:val="18"/>
                <w:szCs w:val="18"/>
              </w:rPr>
              <w:t xml:space="preserve">Cuba </w:t>
            </w:r>
            <w:r w:rsidRPr="005242C1">
              <w:rPr>
                <w:sz w:val="18"/>
                <w:szCs w:val="18"/>
                <w:lang w:val="en-GB"/>
              </w:rPr>
              <w:fldChar w:fldCharType="begin" w:fldLock="1"/>
            </w:r>
            <w:r w:rsidR="00B056A6">
              <w:rPr>
                <w:sz w:val="18"/>
                <w:szCs w:val="18"/>
              </w:rPr>
              <w:instrText>ADDIN CSL_CITATION {"citationItems":[{"id":"ITEM-1","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issue":"1","issued":{"date-parts":[["2017"]]},"page":"40-51","title":"Viable allergenic fungi in a documentary deposit of the National Archive of Cuba","type":"article-journal","volume":"64"},"uris":["http://www.mendeley.com/documents/?uuid=6fcc44b8-43ab-4861-9311-4bf20f85012b"]},{"id":"ITEM-2","itemData":{"author":[{"dropping-particle":"","family":"Borrego","given":"S.","non-dropping-particle":"","parse-names":false,"suffix":""},{"dropping-particle":"","family":"Molina","given":"Alian","non-dropping-particle":"","parse-names":false,"suffix":""},{"dropping-particle":"","family":"Santana","given":"Adriana","non-dropping-particle":"","parse-names":false,"suffix":""}],"container-title":"EC Microbiology","id":"ITEM-2","issued":{"date-parts":[["2017"]]},"page":"205-226","title":"Fungi in Archive Repositories Environments and the Deterioration of the Graphics Documents","type":"article-journal","volume":"11"},"uris":["http://www.mendeley.com/documents/?uuid=0ed884ca-cf7c-4f79-981a-10404f6f58db"]}],"mendeley":{"formattedCitation":"[29,30]","plainTextFormattedCitation":"[29,30]","previouslyFormattedCitation":"(Borrego et al. 2017;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9,30]</w:t>
            </w:r>
            <w:r w:rsidRPr="005242C1">
              <w:rPr>
                <w:sz w:val="18"/>
                <w:szCs w:val="18"/>
                <w:lang w:val="en-GB"/>
              </w:rPr>
              <w:fldChar w:fldCharType="end"/>
            </w:r>
          </w:p>
        </w:tc>
        <w:tc>
          <w:tcPr>
            <w:tcW w:w="3392" w:type="dxa"/>
            <w:vAlign w:val="center"/>
          </w:tcPr>
          <w:p w14:paraId="4ACA6FBC" w14:textId="3303AE9A"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532D55D7" w14:textId="2F4E05BD" w:rsidR="00674FB2" w:rsidRPr="005242C1" w:rsidRDefault="00674FB2" w:rsidP="00674FB2">
            <w:pPr>
              <w:spacing w:line="276" w:lineRule="auto"/>
              <w:jc w:val="center"/>
              <w:rPr>
                <w:noProof/>
                <w:sz w:val="18"/>
                <w:szCs w:val="18"/>
              </w:rPr>
            </w:pPr>
            <w:r w:rsidRPr="005242C1">
              <w:rPr>
                <w:noProof/>
                <w:sz w:val="18"/>
                <w:szCs w:val="18"/>
              </w:rPr>
              <w:t>-</w:t>
            </w:r>
          </w:p>
        </w:tc>
      </w:tr>
      <w:tr w:rsidR="00674FB2" w:rsidRPr="00DD1D34" w14:paraId="3B09A75F" w14:textId="77777777" w:rsidTr="0038188C">
        <w:trPr>
          <w:trHeight w:val="397"/>
        </w:trPr>
        <w:tc>
          <w:tcPr>
            <w:tcW w:w="4395" w:type="dxa"/>
            <w:shd w:val="clear" w:color="auto" w:fill="auto"/>
            <w:vAlign w:val="center"/>
            <w:hideMark/>
          </w:tcPr>
          <w:p w14:paraId="79AFAC60" w14:textId="77777777" w:rsidR="00674FB2" w:rsidRPr="00DD1D34" w:rsidRDefault="00674FB2" w:rsidP="00674FB2">
            <w:pPr>
              <w:spacing w:line="276" w:lineRule="auto"/>
              <w:rPr>
                <w:b/>
                <w:i/>
                <w:iCs/>
                <w:sz w:val="18"/>
                <w:szCs w:val="18"/>
                <w:lang w:val="en-GB"/>
              </w:rPr>
            </w:pPr>
            <w:r w:rsidRPr="00DD1D34">
              <w:rPr>
                <w:b/>
                <w:i/>
                <w:iCs/>
                <w:sz w:val="18"/>
                <w:szCs w:val="18"/>
                <w:lang w:val="en-GB"/>
              </w:rPr>
              <w:t>Peziza ostracoderma</w:t>
            </w:r>
            <w:r w:rsidRPr="00DD1D34">
              <w:rPr>
                <w:b/>
                <w:sz w:val="18"/>
                <w:szCs w:val="18"/>
                <w:lang w:val="en-GB"/>
              </w:rPr>
              <w:t xml:space="preserve"> </w:t>
            </w:r>
            <w:r w:rsidRPr="00AD13CA">
              <w:rPr>
                <w:sz w:val="18"/>
                <w:szCs w:val="18"/>
                <w:lang w:val="en-GB"/>
              </w:rPr>
              <w:t>Korf</w:t>
            </w:r>
          </w:p>
        </w:tc>
        <w:tc>
          <w:tcPr>
            <w:tcW w:w="3391" w:type="dxa"/>
            <w:vAlign w:val="center"/>
          </w:tcPr>
          <w:p w14:paraId="6374E17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5FACFE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20593F3" w14:textId="2A88B777"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4]</w:t>
            </w:r>
            <w:r w:rsidRPr="005242C1">
              <w:rPr>
                <w:noProof/>
                <w:sz w:val="18"/>
                <w:szCs w:val="18"/>
                <w:lang w:val="en-GB"/>
              </w:rPr>
              <w:fldChar w:fldCharType="end"/>
            </w:r>
          </w:p>
        </w:tc>
      </w:tr>
      <w:tr w:rsidR="00674FB2" w:rsidRPr="00B056A6" w14:paraId="52DD7991" w14:textId="77777777" w:rsidTr="0038188C">
        <w:trPr>
          <w:trHeight w:val="481"/>
        </w:trPr>
        <w:tc>
          <w:tcPr>
            <w:tcW w:w="4395" w:type="dxa"/>
            <w:shd w:val="clear" w:color="auto" w:fill="auto"/>
            <w:vAlign w:val="center"/>
          </w:tcPr>
          <w:p w14:paraId="6FCC4801" w14:textId="2A01C676" w:rsidR="00674FB2" w:rsidRPr="00DA1976" w:rsidRDefault="00674FB2" w:rsidP="00674FB2">
            <w:pPr>
              <w:spacing w:line="276" w:lineRule="auto"/>
              <w:rPr>
                <w:iCs/>
                <w:sz w:val="18"/>
                <w:szCs w:val="18"/>
                <w:lang w:val="en-GB"/>
              </w:rPr>
            </w:pPr>
            <w:r w:rsidRPr="00DA1976">
              <w:rPr>
                <w:b/>
                <w:i/>
                <w:iCs/>
                <w:sz w:val="18"/>
                <w:szCs w:val="18"/>
                <w:lang w:val="en-GB"/>
              </w:rPr>
              <w:t>Phaeomarasmius</w:t>
            </w:r>
            <w:r>
              <w:rPr>
                <w:b/>
                <w:i/>
                <w:iCs/>
                <w:sz w:val="18"/>
                <w:szCs w:val="18"/>
                <w:lang w:val="en-GB"/>
              </w:rPr>
              <w:t xml:space="preserve"> </w:t>
            </w:r>
            <w:r>
              <w:rPr>
                <w:b/>
                <w:iCs/>
                <w:sz w:val="18"/>
                <w:szCs w:val="18"/>
                <w:lang w:val="en-GB"/>
              </w:rPr>
              <w:t xml:space="preserve">sp. </w:t>
            </w:r>
            <w:r>
              <w:rPr>
                <w:iCs/>
                <w:sz w:val="18"/>
                <w:szCs w:val="18"/>
                <w:lang w:val="en-GB"/>
              </w:rPr>
              <w:t>Scherff.</w:t>
            </w:r>
          </w:p>
        </w:tc>
        <w:tc>
          <w:tcPr>
            <w:tcW w:w="3391" w:type="dxa"/>
            <w:vAlign w:val="center"/>
          </w:tcPr>
          <w:p w14:paraId="0AF34FC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347E05B" w14:textId="77777777"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6776C7D7" w14:textId="26194215"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601EED20" w14:textId="77777777" w:rsidTr="0038188C">
        <w:trPr>
          <w:trHeight w:val="397"/>
        </w:trPr>
        <w:tc>
          <w:tcPr>
            <w:tcW w:w="4395" w:type="dxa"/>
            <w:shd w:val="clear" w:color="auto" w:fill="auto"/>
            <w:vAlign w:val="center"/>
          </w:tcPr>
          <w:p w14:paraId="39B5A959" w14:textId="0F1483FF" w:rsidR="00674FB2" w:rsidRPr="00DD1D34" w:rsidRDefault="00674FB2" w:rsidP="00674FB2">
            <w:pPr>
              <w:spacing w:line="276" w:lineRule="auto"/>
              <w:rPr>
                <w:b/>
                <w:i/>
                <w:iCs/>
                <w:sz w:val="18"/>
                <w:szCs w:val="18"/>
                <w:lang w:val="en-GB"/>
              </w:rPr>
            </w:pPr>
            <w:r w:rsidRPr="00E672D9">
              <w:rPr>
                <w:b/>
                <w:i/>
                <w:iCs/>
                <w:sz w:val="18"/>
                <w:szCs w:val="18"/>
                <w:lang w:val="en-GB"/>
              </w:rPr>
              <w:t xml:space="preserve">Phaeosphaeria </w:t>
            </w:r>
            <w:r>
              <w:rPr>
                <w:b/>
                <w:iCs/>
                <w:sz w:val="18"/>
                <w:szCs w:val="18"/>
                <w:lang w:val="en-GB"/>
              </w:rPr>
              <w:t xml:space="preserve">sp. </w:t>
            </w:r>
            <w:r w:rsidRPr="00E672D9">
              <w:rPr>
                <w:iCs/>
                <w:sz w:val="18"/>
                <w:szCs w:val="18"/>
                <w:lang w:val="en-GB"/>
              </w:rPr>
              <w:t>I. Miyake</w:t>
            </w:r>
          </w:p>
        </w:tc>
        <w:tc>
          <w:tcPr>
            <w:tcW w:w="3391" w:type="dxa"/>
            <w:vAlign w:val="center"/>
          </w:tcPr>
          <w:p w14:paraId="092E8C2F" w14:textId="1F1FFB3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9C49A2D" w14:textId="28F5D6C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65B858A" w14:textId="374AAFD7"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6FE03EC1" w14:textId="77777777" w:rsidTr="00924D97">
        <w:trPr>
          <w:trHeight w:val="246"/>
        </w:trPr>
        <w:tc>
          <w:tcPr>
            <w:tcW w:w="4395" w:type="dxa"/>
            <w:shd w:val="clear" w:color="auto" w:fill="auto"/>
            <w:vAlign w:val="center"/>
          </w:tcPr>
          <w:p w14:paraId="12A1E6A9" w14:textId="627BC133" w:rsidR="00674FB2" w:rsidRPr="00DD1D34" w:rsidRDefault="00674FB2" w:rsidP="00674FB2">
            <w:pPr>
              <w:spacing w:line="276" w:lineRule="auto"/>
              <w:rPr>
                <w:b/>
                <w:i/>
                <w:iCs/>
                <w:sz w:val="18"/>
                <w:szCs w:val="18"/>
                <w:lang w:val="en-GB"/>
              </w:rPr>
            </w:pPr>
            <w:r w:rsidRPr="00DD1D34">
              <w:rPr>
                <w:b/>
                <w:i/>
                <w:iCs/>
                <w:sz w:val="18"/>
                <w:szCs w:val="18"/>
                <w:lang w:val="en-GB"/>
              </w:rPr>
              <w:t>Phaeosph</w:t>
            </w:r>
            <w:r>
              <w:rPr>
                <w:b/>
                <w:i/>
                <w:iCs/>
                <w:sz w:val="18"/>
                <w:szCs w:val="18"/>
                <w:lang w:val="en-GB"/>
              </w:rPr>
              <w:t>a</w:t>
            </w:r>
            <w:r w:rsidRPr="00DD1D34">
              <w:rPr>
                <w:b/>
                <w:i/>
                <w:iCs/>
                <w:sz w:val="18"/>
                <w:szCs w:val="18"/>
                <w:lang w:val="en-GB"/>
              </w:rPr>
              <w:t>eria herpotrichoides</w:t>
            </w:r>
            <w:r w:rsidRPr="00AD13CA">
              <w:rPr>
                <w:i/>
                <w:iCs/>
                <w:sz w:val="18"/>
                <w:szCs w:val="18"/>
                <w:lang w:val="en-GB"/>
              </w:rPr>
              <w:t xml:space="preserve"> </w:t>
            </w:r>
            <w:r w:rsidRPr="00AD13CA">
              <w:rPr>
                <w:iCs/>
                <w:sz w:val="18"/>
                <w:szCs w:val="18"/>
                <w:lang w:val="en-GB"/>
              </w:rPr>
              <w:t>(De Not.) L. Holm</w:t>
            </w:r>
          </w:p>
        </w:tc>
        <w:tc>
          <w:tcPr>
            <w:tcW w:w="3391" w:type="dxa"/>
            <w:vAlign w:val="center"/>
          </w:tcPr>
          <w:p w14:paraId="681A8A14" w14:textId="692393AC"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5D30134E" w14:textId="77777777"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186182B6"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30132A" w14:paraId="1C53F993" w14:textId="77777777" w:rsidTr="00924D97">
        <w:trPr>
          <w:trHeight w:val="338"/>
        </w:trPr>
        <w:tc>
          <w:tcPr>
            <w:tcW w:w="4395" w:type="dxa"/>
            <w:shd w:val="clear" w:color="auto" w:fill="auto"/>
            <w:vAlign w:val="center"/>
          </w:tcPr>
          <w:p w14:paraId="4A91631E" w14:textId="3FE5EE94" w:rsidR="00674FB2" w:rsidRPr="00DD1D34" w:rsidRDefault="00674FB2" w:rsidP="00674FB2">
            <w:pPr>
              <w:spacing w:line="276" w:lineRule="auto"/>
              <w:rPr>
                <w:b/>
                <w:i/>
                <w:iCs/>
                <w:sz w:val="18"/>
                <w:szCs w:val="18"/>
                <w:lang w:val="en-GB"/>
              </w:rPr>
            </w:pPr>
            <w:r w:rsidRPr="00F63676">
              <w:rPr>
                <w:b/>
                <w:i/>
                <w:iCs/>
                <w:sz w:val="18"/>
                <w:szCs w:val="18"/>
                <w:lang w:val="en-GB"/>
              </w:rPr>
              <w:t xml:space="preserve">Phaeosphaeria microscopica </w:t>
            </w:r>
            <w:r w:rsidRPr="00F63676">
              <w:rPr>
                <w:iCs/>
                <w:sz w:val="18"/>
                <w:szCs w:val="18"/>
                <w:lang w:val="en-GB"/>
              </w:rPr>
              <w:t>(P. Karst.) O.E. Erikss</w:t>
            </w:r>
          </w:p>
        </w:tc>
        <w:tc>
          <w:tcPr>
            <w:tcW w:w="3391" w:type="dxa"/>
            <w:vAlign w:val="center"/>
          </w:tcPr>
          <w:p w14:paraId="46944C84" w14:textId="1E851C7C"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42483CE5" w14:textId="4AE626A5"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6854E7F8" w14:textId="7A655DCE" w:rsidR="00674FB2" w:rsidRPr="005242C1" w:rsidRDefault="00674FB2" w:rsidP="00674FB2">
            <w:pPr>
              <w:spacing w:line="276" w:lineRule="auto"/>
              <w:jc w:val="center"/>
              <w:rPr>
                <w:noProof/>
                <w:sz w:val="18"/>
                <w:szCs w:val="18"/>
                <w:lang w:val="en-GB"/>
              </w:rPr>
            </w:pPr>
            <w:r w:rsidRPr="005242C1">
              <w:rPr>
                <w:sz w:val="18"/>
                <w:szCs w:val="18"/>
                <w:lang w:val="en-GB"/>
              </w:rPr>
              <w:t>-</w:t>
            </w:r>
          </w:p>
        </w:tc>
      </w:tr>
      <w:tr w:rsidR="00674FB2" w:rsidRPr="0030132A" w14:paraId="65F099FC" w14:textId="77777777" w:rsidTr="005D7B64">
        <w:trPr>
          <w:trHeight w:val="400"/>
        </w:trPr>
        <w:tc>
          <w:tcPr>
            <w:tcW w:w="4395" w:type="dxa"/>
            <w:shd w:val="clear" w:color="auto" w:fill="auto"/>
            <w:vAlign w:val="center"/>
          </w:tcPr>
          <w:p w14:paraId="08D46CA0"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haeospheria typharum </w:t>
            </w:r>
            <w:r w:rsidRPr="00AD13CA">
              <w:rPr>
                <w:iCs/>
                <w:sz w:val="18"/>
                <w:szCs w:val="18"/>
                <w:lang w:val="en-GB"/>
              </w:rPr>
              <w:t>(Desm.) L. Holm</w:t>
            </w:r>
          </w:p>
        </w:tc>
        <w:tc>
          <w:tcPr>
            <w:tcW w:w="10175" w:type="dxa"/>
            <w:gridSpan w:val="3"/>
            <w:vAlign w:val="center"/>
          </w:tcPr>
          <w:p w14:paraId="740459A9" w14:textId="7F45D10A"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 Juncaceicola typharum</w:t>
            </w:r>
          </w:p>
        </w:tc>
      </w:tr>
      <w:tr w:rsidR="00674FB2" w:rsidRPr="002F2D6D" w14:paraId="7A8306B1" w14:textId="77777777" w:rsidTr="00924D97">
        <w:trPr>
          <w:trHeight w:val="388"/>
        </w:trPr>
        <w:tc>
          <w:tcPr>
            <w:tcW w:w="4395" w:type="dxa"/>
            <w:shd w:val="clear" w:color="auto" w:fill="auto"/>
            <w:vAlign w:val="center"/>
          </w:tcPr>
          <w:p w14:paraId="4BA64F0C" w14:textId="34A838D8" w:rsidR="00674FB2" w:rsidRPr="00B73F0F" w:rsidRDefault="00674FB2" w:rsidP="00674FB2">
            <w:pPr>
              <w:spacing w:line="276" w:lineRule="auto"/>
              <w:rPr>
                <w:iCs/>
                <w:sz w:val="18"/>
                <w:szCs w:val="18"/>
                <w:lang w:val="en-GB"/>
              </w:rPr>
            </w:pPr>
            <w:r w:rsidRPr="001C3D9D">
              <w:rPr>
                <w:b/>
                <w:i/>
                <w:iCs/>
                <w:sz w:val="18"/>
                <w:szCs w:val="18"/>
                <w:lang w:val="en-GB"/>
              </w:rPr>
              <w:t>Phanerochaete</w:t>
            </w:r>
            <w:r>
              <w:rPr>
                <w:b/>
                <w:i/>
                <w:iCs/>
                <w:sz w:val="18"/>
                <w:szCs w:val="18"/>
                <w:lang w:val="en-GB"/>
              </w:rPr>
              <w:t xml:space="preserve"> </w:t>
            </w:r>
            <w:r>
              <w:rPr>
                <w:b/>
                <w:iCs/>
                <w:sz w:val="18"/>
                <w:szCs w:val="18"/>
                <w:lang w:val="en-GB"/>
              </w:rPr>
              <w:t xml:space="preserve">sp. </w:t>
            </w:r>
            <w:r>
              <w:rPr>
                <w:iCs/>
                <w:sz w:val="18"/>
                <w:szCs w:val="18"/>
                <w:lang w:val="en-GB"/>
              </w:rPr>
              <w:t>P. Karst.</w:t>
            </w:r>
          </w:p>
        </w:tc>
        <w:tc>
          <w:tcPr>
            <w:tcW w:w="3391" w:type="dxa"/>
            <w:vAlign w:val="center"/>
          </w:tcPr>
          <w:p w14:paraId="46334AAA" w14:textId="1C530C8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8C43B4B" w14:textId="3913EE0F"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5B23766C" w14:textId="74861141"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652710CE" w14:textId="77777777" w:rsidTr="00924D97">
        <w:trPr>
          <w:trHeight w:val="338"/>
        </w:trPr>
        <w:tc>
          <w:tcPr>
            <w:tcW w:w="4395" w:type="dxa"/>
            <w:shd w:val="clear" w:color="auto" w:fill="auto"/>
            <w:vAlign w:val="center"/>
          </w:tcPr>
          <w:p w14:paraId="246D20A3" w14:textId="222878E2" w:rsidR="00674FB2" w:rsidRPr="00561DB2" w:rsidRDefault="00674FB2" w:rsidP="00674FB2">
            <w:pPr>
              <w:spacing w:line="276" w:lineRule="auto"/>
              <w:rPr>
                <w:iCs/>
                <w:sz w:val="18"/>
                <w:szCs w:val="18"/>
                <w:highlight w:val="yellow"/>
                <w:lang w:val="en-GB"/>
              </w:rPr>
            </w:pPr>
            <w:r w:rsidRPr="00561DB2">
              <w:rPr>
                <w:b/>
                <w:i/>
                <w:iCs/>
                <w:sz w:val="18"/>
                <w:szCs w:val="18"/>
                <w:lang w:val="en-GB"/>
              </w:rPr>
              <w:t xml:space="preserve">Phellinus </w:t>
            </w:r>
            <w:r w:rsidRPr="00561DB2">
              <w:rPr>
                <w:b/>
                <w:iCs/>
                <w:sz w:val="18"/>
                <w:szCs w:val="18"/>
                <w:lang w:val="en-GB"/>
              </w:rPr>
              <w:t xml:space="preserve">sp. </w:t>
            </w:r>
            <w:r w:rsidRPr="00561DB2">
              <w:rPr>
                <w:iCs/>
                <w:sz w:val="18"/>
                <w:szCs w:val="18"/>
                <w:lang w:val="en-GB"/>
              </w:rPr>
              <w:t>Quél.</w:t>
            </w:r>
          </w:p>
        </w:tc>
        <w:tc>
          <w:tcPr>
            <w:tcW w:w="3391" w:type="dxa"/>
            <w:vAlign w:val="center"/>
          </w:tcPr>
          <w:p w14:paraId="0989CA36" w14:textId="5BB2842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61F278D" w14:textId="6A848423" w:rsidR="00674FB2" w:rsidRPr="005242C1" w:rsidRDefault="00674FB2" w:rsidP="00674FB2">
            <w:pPr>
              <w:jc w:val="center"/>
              <w:rPr>
                <w:sz w:val="18"/>
                <w:szCs w:val="18"/>
                <w:lang w:val="en-GB"/>
              </w:rPr>
            </w:pPr>
            <w:r w:rsidRPr="005242C1">
              <w:rPr>
                <w:sz w:val="18"/>
                <w:szCs w:val="18"/>
                <w:lang w:val="en-GB"/>
              </w:rPr>
              <w:t>-</w:t>
            </w:r>
          </w:p>
        </w:tc>
        <w:tc>
          <w:tcPr>
            <w:tcW w:w="3392" w:type="dxa"/>
            <w:shd w:val="clear" w:color="auto" w:fill="auto"/>
            <w:vAlign w:val="center"/>
          </w:tcPr>
          <w:p w14:paraId="743D0CF5" w14:textId="011E1502"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5C08AA75" w14:textId="77777777" w:rsidTr="0038188C">
        <w:trPr>
          <w:trHeight w:val="397"/>
        </w:trPr>
        <w:tc>
          <w:tcPr>
            <w:tcW w:w="4395" w:type="dxa"/>
            <w:shd w:val="clear" w:color="auto" w:fill="auto"/>
            <w:vAlign w:val="center"/>
            <w:hideMark/>
          </w:tcPr>
          <w:p w14:paraId="095FDF86" w14:textId="77777777" w:rsidR="00674FB2" w:rsidRPr="00DD1D34" w:rsidRDefault="00674FB2" w:rsidP="00674FB2">
            <w:pPr>
              <w:spacing w:line="276" w:lineRule="auto"/>
              <w:rPr>
                <w:b/>
                <w:i/>
                <w:iCs/>
                <w:sz w:val="18"/>
                <w:szCs w:val="18"/>
                <w:lang w:val="en-GB"/>
              </w:rPr>
            </w:pPr>
            <w:r w:rsidRPr="00DD1D34">
              <w:rPr>
                <w:b/>
                <w:i/>
                <w:iCs/>
                <w:sz w:val="18"/>
                <w:szCs w:val="18"/>
                <w:lang w:val="en-GB"/>
              </w:rPr>
              <w:t>Phialemonium sp.</w:t>
            </w:r>
            <w:r w:rsidRPr="00DD1D34">
              <w:rPr>
                <w:b/>
                <w:iCs/>
                <w:sz w:val="18"/>
                <w:szCs w:val="18"/>
                <w:lang w:val="en-GB"/>
              </w:rPr>
              <w:t xml:space="preserve"> </w:t>
            </w:r>
            <w:r w:rsidRPr="00AD13CA">
              <w:rPr>
                <w:iCs/>
                <w:sz w:val="18"/>
                <w:szCs w:val="18"/>
                <w:lang w:val="en-GB"/>
              </w:rPr>
              <w:t>W. Gams &amp; McGinnis</w:t>
            </w:r>
          </w:p>
        </w:tc>
        <w:tc>
          <w:tcPr>
            <w:tcW w:w="3391" w:type="dxa"/>
            <w:vAlign w:val="center"/>
          </w:tcPr>
          <w:p w14:paraId="3E0EC7D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81614E4" w14:textId="491D2B76"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6cd4a08-7b7c-45bc-b878-2119d10d2e35"]}],"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622C6417" w14:textId="2807692D" w:rsidR="00674FB2" w:rsidRPr="005242C1" w:rsidRDefault="00674FB2" w:rsidP="00D85868">
            <w:pPr>
              <w:spacing w:line="276" w:lineRule="auto"/>
              <w:jc w:val="center"/>
              <w:rPr>
                <w:noProof/>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674FB2" w:rsidRPr="00DD1D34" w14:paraId="44116FE5" w14:textId="77777777" w:rsidTr="0038188C">
        <w:trPr>
          <w:trHeight w:val="481"/>
        </w:trPr>
        <w:tc>
          <w:tcPr>
            <w:tcW w:w="4395" w:type="dxa"/>
            <w:shd w:val="clear" w:color="auto" w:fill="auto"/>
            <w:vAlign w:val="center"/>
            <w:hideMark/>
          </w:tcPr>
          <w:p w14:paraId="5A504079"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hialophora </w:t>
            </w:r>
            <w:r w:rsidRPr="00DD1D34">
              <w:rPr>
                <w:b/>
                <w:iCs/>
                <w:sz w:val="18"/>
                <w:szCs w:val="18"/>
                <w:lang w:val="en-GB"/>
              </w:rPr>
              <w:t xml:space="preserve">sp. </w:t>
            </w:r>
            <w:r w:rsidRPr="00AD13CA">
              <w:rPr>
                <w:iCs/>
                <w:sz w:val="18"/>
                <w:szCs w:val="18"/>
                <w:lang w:val="en-GB"/>
              </w:rPr>
              <w:t>Medlar</w:t>
            </w:r>
          </w:p>
        </w:tc>
        <w:tc>
          <w:tcPr>
            <w:tcW w:w="3391" w:type="dxa"/>
            <w:vAlign w:val="center"/>
          </w:tcPr>
          <w:p w14:paraId="53C6395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691F70C" w14:textId="2A60AE18"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81405758-1b10-424b-8974-e7b6124e8740"]}],"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58BF75A7" w14:textId="48AAC977"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Finland, Portugal </w:t>
            </w:r>
            <w:r w:rsidRPr="005242C1">
              <w:rPr>
                <w:noProof/>
                <w:sz w:val="18"/>
                <w:szCs w:val="18"/>
                <w:lang w:val="en-GB"/>
              </w:rPr>
              <w:fldChar w:fldCharType="begin" w:fldLock="1"/>
            </w:r>
            <w:r w:rsidR="00B056A6">
              <w:rPr>
                <w:noProof/>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70bcfa7a-3487-45d1-bf68-fbbeb52fa04a"]}],"mendeley":{"formattedCitation":"[11,12]","plainTextFormattedCitation":"[11,12]","previouslyFormattedCitation":"(Hyvärinen et al. 2002; Lourenç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1,12]</w:t>
            </w:r>
            <w:r w:rsidRPr="005242C1">
              <w:rPr>
                <w:noProof/>
                <w:sz w:val="18"/>
                <w:szCs w:val="18"/>
                <w:lang w:val="en-GB"/>
              </w:rPr>
              <w:fldChar w:fldCharType="end"/>
            </w:r>
          </w:p>
        </w:tc>
      </w:tr>
      <w:tr w:rsidR="00674FB2" w:rsidRPr="00DD1D34" w14:paraId="28634A49" w14:textId="77777777" w:rsidTr="0038188C">
        <w:trPr>
          <w:trHeight w:val="397"/>
        </w:trPr>
        <w:tc>
          <w:tcPr>
            <w:tcW w:w="4395" w:type="dxa"/>
            <w:shd w:val="clear" w:color="auto" w:fill="auto"/>
            <w:vAlign w:val="center"/>
            <w:hideMark/>
          </w:tcPr>
          <w:p w14:paraId="6BFE7111"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hlebia subserialis </w:t>
            </w:r>
            <w:r w:rsidRPr="00AD13CA">
              <w:rPr>
                <w:sz w:val="18"/>
                <w:szCs w:val="18"/>
                <w:lang w:val="en-GB"/>
              </w:rPr>
              <w:t>(Bourdot &amp; Galzin) Donk</w:t>
            </w:r>
          </w:p>
        </w:tc>
        <w:tc>
          <w:tcPr>
            <w:tcW w:w="3391" w:type="dxa"/>
            <w:vAlign w:val="center"/>
          </w:tcPr>
          <w:p w14:paraId="1B4480F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E13DA2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AA49E8C" w14:textId="76D6BB5D"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plainTextFormattedCitation":"[38]","previouslyFormattedCitation":"(Mesquita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8]</w:t>
            </w:r>
            <w:r w:rsidRPr="005242C1">
              <w:rPr>
                <w:noProof/>
                <w:sz w:val="18"/>
                <w:szCs w:val="18"/>
                <w:lang w:val="en-GB"/>
              </w:rPr>
              <w:fldChar w:fldCharType="end"/>
            </w:r>
          </w:p>
        </w:tc>
      </w:tr>
      <w:tr w:rsidR="00674FB2" w:rsidRPr="00B056A6" w14:paraId="0A35CDCF" w14:textId="77777777" w:rsidTr="0038188C">
        <w:trPr>
          <w:trHeight w:val="397"/>
        </w:trPr>
        <w:tc>
          <w:tcPr>
            <w:tcW w:w="4395" w:type="dxa"/>
            <w:shd w:val="clear" w:color="auto" w:fill="auto"/>
            <w:vAlign w:val="center"/>
          </w:tcPr>
          <w:p w14:paraId="635BE8D4" w14:textId="37D67244" w:rsidR="00674FB2" w:rsidRPr="00230F65" w:rsidRDefault="00674FB2" w:rsidP="00674FB2">
            <w:pPr>
              <w:spacing w:line="276" w:lineRule="auto"/>
              <w:rPr>
                <w:iCs/>
                <w:sz w:val="18"/>
                <w:szCs w:val="18"/>
                <w:lang w:val="en-GB"/>
              </w:rPr>
            </w:pPr>
            <w:r w:rsidRPr="00230F65">
              <w:rPr>
                <w:b/>
                <w:i/>
                <w:iCs/>
                <w:sz w:val="18"/>
                <w:szCs w:val="18"/>
                <w:lang w:val="en-GB"/>
              </w:rPr>
              <w:t>Phlebiopsis</w:t>
            </w:r>
            <w:r>
              <w:rPr>
                <w:b/>
                <w:i/>
                <w:iCs/>
                <w:sz w:val="18"/>
                <w:szCs w:val="18"/>
                <w:lang w:val="en-GB"/>
              </w:rPr>
              <w:t xml:space="preserve"> </w:t>
            </w:r>
            <w:r>
              <w:rPr>
                <w:b/>
                <w:iCs/>
                <w:sz w:val="18"/>
                <w:szCs w:val="18"/>
                <w:lang w:val="en-GB"/>
              </w:rPr>
              <w:t xml:space="preserve">sp. </w:t>
            </w:r>
            <w:r>
              <w:rPr>
                <w:iCs/>
                <w:sz w:val="18"/>
                <w:szCs w:val="18"/>
                <w:lang w:val="en-GB"/>
              </w:rPr>
              <w:t>Jülich</w:t>
            </w:r>
          </w:p>
        </w:tc>
        <w:tc>
          <w:tcPr>
            <w:tcW w:w="3391" w:type="dxa"/>
            <w:vAlign w:val="center"/>
          </w:tcPr>
          <w:p w14:paraId="57FFEFB2" w14:textId="0D6DE26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09B61F9" w14:textId="4B92BD8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40A4CEC" w14:textId="7AF70169"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4C151D42" w14:textId="77777777" w:rsidTr="0038188C">
        <w:trPr>
          <w:trHeight w:val="397"/>
        </w:trPr>
        <w:tc>
          <w:tcPr>
            <w:tcW w:w="4395" w:type="dxa"/>
            <w:shd w:val="clear" w:color="auto" w:fill="auto"/>
            <w:vAlign w:val="center"/>
            <w:hideMark/>
          </w:tcPr>
          <w:p w14:paraId="04259BCE" w14:textId="5D36BDAA" w:rsidR="00674FB2" w:rsidRPr="00DD1D34" w:rsidRDefault="00674FB2" w:rsidP="00674FB2">
            <w:pPr>
              <w:spacing w:line="276" w:lineRule="auto"/>
              <w:rPr>
                <w:b/>
                <w:i/>
                <w:iCs/>
                <w:sz w:val="18"/>
                <w:szCs w:val="18"/>
                <w:lang w:val="en-GB"/>
              </w:rPr>
            </w:pPr>
            <w:r w:rsidRPr="00DD1D34">
              <w:rPr>
                <w:b/>
                <w:i/>
                <w:iCs/>
                <w:sz w:val="18"/>
                <w:szCs w:val="18"/>
                <w:lang w:val="en-GB"/>
              </w:rPr>
              <w:t>Phlebiopsis</w:t>
            </w:r>
            <w:r>
              <w:rPr>
                <w:b/>
                <w:i/>
                <w:iCs/>
                <w:sz w:val="18"/>
                <w:szCs w:val="18"/>
                <w:lang w:val="en-GB"/>
              </w:rPr>
              <w:t xml:space="preserve"> gigantea</w:t>
            </w:r>
            <w:r w:rsidRPr="00DD1D34">
              <w:rPr>
                <w:b/>
                <w:sz w:val="18"/>
                <w:szCs w:val="18"/>
                <w:lang w:val="en-GB"/>
              </w:rPr>
              <w:t xml:space="preserve"> </w:t>
            </w:r>
            <w:r w:rsidRPr="00505576">
              <w:rPr>
                <w:sz w:val="18"/>
                <w:szCs w:val="18"/>
                <w:lang w:val="en-GB"/>
              </w:rPr>
              <w:t>(Fr.) Jülich</w:t>
            </w:r>
          </w:p>
        </w:tc>
        <w:tc>
          <w:tcPr>
            <w:tcW w:w="3391" w:type="dxa"/>
            <w:vAlign w:val="center"/>
          </w:tcPr>
          <w:p w14:paraId="31D6D3A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983634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0843C95" w14:textId="4436D43C"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plainTextFormattedCitation":"[38]","previouslyFormattedCitation":"(Mesquita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8]</w:t>
            </w:r>
            <w:r w:rsidRPr="005242C1">
              <w:rPr>
                <w:noProof/>
                <w:sz w:val="18"/>
                <w:szCs w:val="18"/>
                <w:lang w:val="en-GB"/>
              </w:rPr>
              <w:fldChar w:fldCharType="end"/>
            </w:r>
          </w:p>
        </w:tc>
      </w:tr>
      <w:tr w:rsidR="00674FB2" w:rsidRPr="00B056A6" w14:paraId="28D19553" w14:textId="77777777" w:rsidTr="0038188C">
        <w:trPr>
          <w:trHeight w:val="397"/>
        </w:trPr>
        <w:tc>
          <w:tcPr>
            <w:tcW w:w="4395" w:type="dxa"/>
            <w:shd w:val="clear" w:color="auto" w:fill="auto"/>
            <w:vAlign w:val="center"/>
          </w:tcPr>
          <w:p w14:paraId="77DB0407" w14:textId="5838D355" w:rsidR="00674FB2" w:rsidRPr="001B25D9" w:rsidRDefault="00674FB2" w:rsidP="00674FB2">
            <w:pPr>
              <w:spacing w:line="276" w:lineRule="auto"/>
              <w:rPr>
                <w:iCs/>
                <w:sz w:val="18"/>
                <w:szCs w:val="18"/>
                <w:lang w:val="en-GB"/>
              </w:rPr>
            </w:pPr>
            <w:r w:rsidRPr="00F46287">
              <w:rPr>
                <w:b/>
                <w:i/>
                <w:iCs/>
                <w:sz w:val="18"/>
                <w:szCs w:val="18"/>
                <w:lang w:val="en-GB"/>
              </w:rPr>
              <w:t>Pholiota</w:t>
            </w:r>
            <w:r>
              <w:rPr>
                <w:b/>
                <w:i/>
                <w:iCs/>
                <w:sz w:val="18"/>
                <w:szCs w:val="18"/>
                <w:lang w:val="en-GB"/>
              </w:rPr>
              <w:t xml:space="preserve"> </w:t>
            </w:r>
            <w:r>
              <w:rPr>
                <w:b/>
                <w:iCs/>
                <w:sz w:val="18"/>
                <w:szCs w:val="18"/>
                <w:lang w:val="en-GB"/>
              </w:rPr>
              <w:t xml:space="preserve">sp. </w:t>
            </w:r>
            <w:r>
              <w:rPr>
                <w:iCs/>
                <w:sz w:val="18"/>
                <w:szCs w:val="18"/>
                <w:lang w:val="en-GB"/>
              </w:rPr>
              <w:t>(Fr.) P. Kumm.</w:t>
            </w:r>
          </w:p>
        </w:tc>
        <w:tc>
          <w:tcPr>
            <w:tcW w:w="3391" w:type="dxa"/>
            <w:vAlign w:val="center"/>
          </w:tcPr>
          <w:p w14:paraId="283685EB" w14:textId="263BDC7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EBC4822" w14:textId="618677C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828304C" w14:textId="31103BFC"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470E98AF" w14:textId="77777777" w:rsidTr="0038188C">
        <w:trPr>
          <w:trHeight w:val="397"/>
        </w:trPr>
        <w:tc>
          <w:tcPr>
            <w:tcW w:w="4395" w:type="dxa"/>
            <w:shd w:val="clear" w:color="auto" w:fill="auto"/>
            <w:vAlign w:val="center"/>
            <w:hideMark/>
          </w:tcPr>
          <w:p w14:paraId="611053DA"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homa </w:t>
            </w:r>
            <w:r w:rsidRPr="00DD1D34">
              <w:rPr>
                <w:b/>
                <w:iCs/>
                <w:sz w:val="18"/>
                <w:szCs w:val="18"/>
                <w:lang w:val="en-GB"/>
              </w:rPr>
              <w:t>sp.</w:t>
            </w:r>
            <w:r w:rsidRPr="00DD1D34">
              <w:rPr>
                <w:b/>
                <w:sz w:val="18"/>
                <w:szCs w:val="18"/>
                <w:lang w:val="en-GB"/>
              </w:rPr>
              <w:t xml:space="preserve"> </w:t>
            </w:r>
            <w:r w:rsidRPr="00505576">
              <w:rPr>
                <w:sz w:val="18"/>
                <w:szCs w:val="18"/>
                <w:lang w:val="en-GB"/>
              </w:rPr>
              <w:t>Sacc.</w:t>
            </w:r>
          </w:p>
        </w:tc>
        <w:tc>
          <w:tcPr>
            <w:tcW w:w="3391" w:type="dxa"/>
            <w:vAlign w:val="center"/>
          </w:tcPr>
          <w:p w14:paraId="4A6DBB18" w14:textId="274DEAB5" w:rsidR="00674FB2" w:rsidRPr="00B056A6" w:rsidRDefault="00674FB2" w:rsidP="00D85868">
            <w:pPr>
              <w:spacing w:line="276" w:lineRule="auto"/>
              <w:jc w:val="center"/>
              <w:rPr>
                <w:sz w:val="18"/>
                <w:szCs w:val="18"/>
              </w:rPr>
            </w:pPr>
            <w:r w:rsidRPr="005242C1">
              <w:rPr>
                <w:sz w:val="18"/>
                <w:szCs w:val="18"/>
                <w:lang w:val="en-GB"/>
              </w:rPr>
              <w:t xml:space="preserve">Brazil, France, India, Portugal </w:t>
            </w:r>
            <w:r w:rsidRPr="005242C1">
              <w:rPr>
                <w:sz w:val="18"/>
                <w:szCs w:val="18"/>
                <w:lang w:val="en-GB"/>
              </w:rPr>
              <w:fldChar w:fldCharType="begin" w:fldLock="1"/>
            </w:r>
            <w:r w:rsidR="00B056A6">
              <w:rPr>
                <w:sz w:val="18"/>
                <w:szCs w:val="18"/>
                <w:lang w:val="en-GB"/>
              </w:rPr>
              <w:instrText>ADDIN CSL_CITATION {"citationItems":[{"id":"ITEM-1","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1","issued":{"date-parts":[["1993"]]},"page":"45.50","title":"Library fungi at the University of Sao Paulo and their relationship with respiratory allergy","type":"article-journal","volume":"3"},"uris":["http://www.mendeley.com/documents/?uuid=a4465862-ff4f-49b7-b749-386789654952","http://www.mendeley.com/documents/?uuid=82aa745d-5bd6-4baf-b92d-649582df87bf"]},{"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f1a678ff-53da-4e16-acd4-12e569a10f53"]},{"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63673aa-b233-48e1-a620-eeb6c53e69a7"]},{"id":"ITEM-4","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4","issue":"6","issued":{"date-parts":[["2012"]]},"page":"514-522","title":"Microbiological evaluation of ten French archives and link to occupational symptoms","type":"article-journal","volume":"22"},"uris":["http://www.mendeley.com/documents/?uuid=ad1b6379-d0a5-4fad-b432-47f195777d07"]},{"id":"ITEM-5","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5","issue":"4","issued":{"date-parts":[["2014"]]},"page":"42-47","title":"Comparative aeromycological study of three libraries in Kamptee","type":"article-journal","volume":"2"},"uris":["http://www.mendeley.com/documents/?uuid=29415398-1d36-4079-a66f-95d5e1a90882"]}],"mendeley":{"formattedCitation":"[4,5,8,25,32]","plainTextFormattedCitation":"[4,5,8,25,32]","previouslyFormattedCitation":"(Gambale et al. 1993; Roussel et al. 2012; Pinheiro 2014; Thaware et al.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8,25,32]</w:t>
            </w:r>
            <w:r w:rsidRPr="005242C1">
              <w:rPr>
                <w:sz w:val="18"/>
                <w:szCs w:val="18"/>
                <w:lang w:val="en-GB"/>
              </w:rPr>
              <w:fldChar w:fldCharType="end"/>
            </w:r>
          </w:p>
        </w:tc>
        <w:tc>
          <w:tcPr>
            <w:tcW w:w="3392" w:type="dxa"/>
            <w:vAlign w:val="center"/>
          </w:tcPr>
          <w:p w14:paraId="6EAF6CF2" w14:textId="0E8FE521" w:rsidR="00674FB2" w:rsidRPr="005242C1" w:rsidRDefault="00674FB2" w:rsidP="00D85868">
            <w:pPr>
              <w:spacing w:line="276" w:lineRule="auto"/>
              <w:jc w:val="center"/>
              <w:rPr>
                <w:sz w:val="18"/>
                <w:szCs w:val="18"/>
                <w:lang w:val="en-GB"/>
              </w:rPr>
            </w:pPr>
            <w:r w:rsidRPr="00B056A6">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57fe1d4-736e-42d7-997c-9df3c61468a6"]}],"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5AF368F6" w14:textId="0377B11E" w:rsidR="00674FB2" w:rsidRPr="005242C1" w:rsidRDefault="00D57A52" w:rsidP="00D85868">
            <w:pPr>
              <w:spacing w:line="276" w:lineRule="auto"/>
              <w:jc w:val="center"/>
              <w:rPr>
                <w:noProof/>
                <w:sz w:val="18"/>
                <w:szCs w:val="18"/>
                <w:lang w:val="en-GB"/>
              </w:rPr>
            </w:pPr>
            <w:r w:rsidRPr="005242C1">
              <w:rPr>
                <w:noProof/>
                <w:sz w:val="18"/>
                <w:szCs w:val="18"/>
                <w:lang w:val="en-GB"/>
              </w:rPr>
              <w:t>Czech</w:t>
            </w:r>
            <w:r w:rsidR="00674FB2" w:rsidRPr="005242C1">
              <w:rPr>
                <w:noProof/>
                <w:sz w:val="18"/>
                <w:szCs w:val="18"/>
                <w:lang w:val="en-GB"/>
              </w:rPr>
              <w:t xml:space="preserve"> Republic, Poland, Portugal </w:t>
            </w:r>
            <w:r w:rsidR="00674FB2" w:rsidRPr="005242C1">
              <w:rPr>
                <w:noProof/>
                <w:sz w:val="18"/>
                <w:szCs w:val="18"/>
                <w:lang w:val="en-GB"/>
              </w:rPr>
              <w:fldChar w:fldCharType="begin" w:fldLock="1"/>
            </w:r>
            <w:r w:rsidR="00B056A6">
              <w:rPr>
                <w:noProof/>
                <w:sz w:val="18"/>
                <w:szCs w:val="18"/>
                <w:lang w:val="en-GB"/>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2","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2","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2,15]","plainTextFormattedCitation":"[12,15]","previouslyFormattedCitation":"(Lourenço et al. 2005; Kraková et al. 2018)"},"properties":{"noteIndex":0},"schema":"https://github.com/citation-style-language/schema/raw/master/csl-citation.json"}</w:instrText>
            </w:r>
            <w:r w:rsidR="00674FB2" w:rsidRPr="005242C1">
              <w:rPr>
                <w:noProof/>
                <w:sz w:val="18"/>
                <w:szCs w:val="18"/>
                <w:lang w:val="en-GB"/>
              </w:rPr>
              <w:fldChar w:fldCharType="separate"/>
            </w:r>
            <w:r w:rsidR="00B056A6" w:rsidRPr="00B056A6">
              <w:rPr>
                <w:noProof/>
                <w:sz w:val="18"/>
                <w:szCs w:val="18"/>
                <w:lang w:val="en-GB"/>
              </w:rPr>
              <w:t>[12,15]</w:t>
            </w:r>
            <w:r w:rsidR="00674FB2" w:rsidRPr="005242C1">
              <w:rPr>
                <w:noProof/>
                <w:sz w:val="18"/>
                <w:szCs w:val="18"/>
                <w:lang w:val="en-GB"/>
              </w:rPr>
              <w:fldChar w:fldCharType="end"/>
            </w:r>
          </w:p>
        </w:tc>
      </w:tr>
      <w:tr w:rsidR="00674FB2" w:rsidRPr="0030132A" w14:paraId="5E098142" w14:textId="77777777" w:rsidTr="005D7B64">
        <w:trPr>
          <w:trHeight w:val="397"/>
        </w:trPr>
        <w:tc>
          <w:tcPr>
            <w:tcW w:w="4395" w:type="dxa"/>
            <w:shd w:val="clear" w:color="auto" w:fill="auto"/>
            <w:vAlign w:val="center"/>
            <w:hideMark/>
          </w:tcPr>
          <w:p w14:paraId="160439F5" w14:textId="77777777" w:rsidR="00674FB2" w:rsidRPr="00460115" w:rsidRDefault="00674FB2" w:rsidP="00674FB2">
            <w:pPr>
              <w:spacing w:line="276" w:lineRule="auto"/>
              <w:rPr>
                <w:b/>
                <w:i/>
                <w:iCs/>
                <w:sz w:val="18"/>
                <w:szCs w:val="18"/>
                <w:lang w:val="en-GB"/>
              </w:rPr>
            </w:pPr>
            <w:r w:rsidRPr="00460115">
              <w:rPr>
                <w:b/>
                <w:i/>
                <w:iCs/>
                <w:sz w:val="18"/>
                <w:szCs w:val="18"/>
                <w:lang w:val="en-GB"/>
              </w:rPr>
              <w:t xml:space="preserve">Phoma betae </w:t>
            </w:r>
            <w:r w:rsidRPr="00460115">
              <w:rPr>
                <w:sz w:val="18"/>
                <w:szCs w:val="18"/>
                <w:lang w:val="en-GB"/>
              </w:rPr>
              <w:t>A.B. Frank</w:t>
            </w:r>
          </w:p>
        </w:tc>
        <w:tc>
          <w:tcPr>
            <w:tcW w:w="10175" w:type="dxa"/>
            <w:gridSpan w:val="3"/>
            <w:vAlign w:val="center"/>
          </w:tcPr>
          <w:p w14:paraId="3F16856D" w14:textId="2BA52996" w:rsidR="00674FB2" w:rsidRPr="005242C1" w:rsidRDefault="00674FB2" w:rsidP="00674FB2">
            <w:pPr>
              <w:spacing w:line="276" w:lineRule="auto"/>
              <w:jc w:val="center"/>
              <w:rPr>
                <w:i/>
                <w:noProof/>
                <w:sz w:val="18"/>
                <w:szCs w:val="18"/>
                <w:lang w:val="en-GB"/>
              </w:rPr>
            </w:pPr>
            <w:r w:rsidRPr="005242C1">
              <w:rPr>
                <w:i/>
                <w:noProof/>
                <w:sz w:val="18"/>
                <w:szCs w:val="18"/>
                <w:lang w:val="en-GB"/>
              </w:rPr>
              <w:t>See curent name: Neocamarosporium betae</w:t>
            </w:r>
          </w:p>
        </w:tc>
      </w:tr>
      <w:tr w:rsidR="00674FB2" w:rsidRPr="0030132A" w14:paraId="3F01DC89" w14:textId="77777777" w:rsidTr="005D7B64">
        <w:trPr>
          <w:trHeight w:val="397"/>
        </w:trPr>
        <w:tc>
          <w:tcPr>
            <w:tcW w:w="4395" w:type="dxa"/>
            <w:shd w:val="clear" w:color="auto" w:fill="auto"/>
            <w:vAlign w:val="center"/>
          </w:tcPr>
          <w:p w14:paraId="2DB0B8F0" w14:textId="5BCE4B96" w:rsidR="00674FB2" w:rsidRPr="00B056A6" w:rsidRDefault="00674FB2" w:rsidP="00674FB2">
            <w:pPr>
              <w:spacing w:line="276" w:lineRule="auto"/>
              <w:rPr>
                <w:b/>
                <w:iCs/>
                <w:sz w:val="18"/>
                <w:szCs w:val="18"/>
                <w:lang w:val="en-GB"/>
              </w:rPr>
            </w:pPr>
            <w:r w:rsidRPr="00B056A6">
              <w:rPr>
                <w:b/>
                <w:i/>
                <w:iCs/>
                <w:sz w:val="18"/>
                <w:szCs w:val="18"/>
                <w:lang w:val="en-GB"/>
              </w:rPr>
              <w:t>Phoma glomerata</w:t>
            </w:r>
            <w:r w:rsidRPr="00B056A6">
              <w:rPr>
                <w:b/>
                <w:iCs/>
                <w:sz w:val="18"/>
                <w:szCs w:val="18"/>
                <w:lang w:val="en-GB"/>
              </w:rPr>
              <w:t xml:space="preserve"> </w:t>
            </w:r>
            <w:r w:rsidRPr="00B056A6">
              <w:rPr>
                <w:sz w:val="18"/>
                <w:szCs w:val="18"/>
                <w:lang w:val="en-GB"/>
              </w:rPr>
              <w:t>(Corda</w:t>
            </w:r>
            <w:r w:rsidRPr="00B056A6">
              <w:rPr>
                <w:iCs/>
                <w:sz w:val="18"/>
                <w:szCs w:val="18"/>
                <w:lang w:val="en-GB"/>
              </w:rPr>
              <w:t>) Wollenw. &amp; Hochapfe</w:t>
            </w:r>
          </w:p>
        </w:tc>
        <w:tc>
          <w:tcPr>
            <w:tcW w:w="10175" w:type="dxa"/>
            <w:gridSpan w:val="3"/>
            <w:vAlign w:val="center"/>
          </w:tcPr>
          <w:p w14:paraId="47AC7B45" w14:textId="362E94FB" w:rsidR="00674FB2" w:rsidRPr="005242C1" w:rsidRDefault="00674FB2" w:rsidP="00674FB2">
            <w:pPr>
              <w:spacing w:line="276" w:lineRule="auto"/>
              <w:jc w:val="center"/>
              <w:rPr>
                <w:noProof/>
                <w:sz w:val="18"/>
                <w:szCs w:val="18"/>
                <w:lang w:val="en-GB"/>
              </w:rPr>
            </w:pPr>
            <w:r w:rsidRPr="005242C1">
              <w:rPr>
                <w:i/>
                <w:noProof/>
                <w:sz w:val="18"/>
                <w:szCs w:val="18"/>
                <w:lang w:val="en-GB"/>
              </w:rPr>
              <w:t>See curent name: Didymella glomerata</w:t>
            </w:r>
          </w:p>
        </w:tc>
      </w:tr>
      <w:tr w:rsidR="00674FB2" w:rsidRPr="00DD1D34" w14:paraId="703CDBFE" w14:textId="77777777" w:rsidTr="0038188C">
        <w:trPr>
          <w:trHeight w:val="397"/>
        </w:trPr>
        <w:tc>
          <w:tcPr>
            <w:tcW w:w="4395" w:type="dxa"/>
            <w:shd w:val="clear" w:color="auto" w:fill="auto"/>
            <w:vAlign w:val="center"/>
            <w:hideMark/>
          </w:tcPr>
          <w:p w14:paraId="45763EC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Phoma herbarum </w:t>
            </w:r>
            <w:r w:rsidRPr="00AD13CA">
              <w:rPr>
                <w:sz w:val="18"/>
                <w:szCs w:val="18"/>
                <w:lang w:val="en-GB"/>
              </w:rPr>
              <w:t>Westend</w:t>
            </w:r>
          </w:p>
        </w:tc>
        <w:tc>
          <w:tcPr>
            <w:tcW w:w="3391" w:type="dxa"/>
            <w:vAlign w:val="center"/>
          </w:tcPr>
          <w:p w14:paraId="645304F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FF1C20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8AC9780" w14:textId="3780BBB3"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Slovakia </w:t>
            </w:r>
            <w:r w:rsidRPr="005242C1">
              <w:rPr>
                <w:noProof/>
                <w:sz w:val="18"/>
                <w:szCs w:val="18"/>
                <w:lang w:val="en-GB"/>
              </w:rPr>
              <w:fldChar w:fldCharType="begin" w:fldLock="1"/>
            </w:r>
            <w:r w:rsidR="00B056A6">
              <w:rPr>
                <w:noProof/>
                <w:sz w:val="18"/>
                <w:szCs w:val="18"/>
                <w:lang w:val="en-GB"/>
              </w:rPr>
              <w:instrText>ADDIN CSL_CITATION {"citationItems":[{"id":"ITEM-1","itemData":{"DOI":"10.1016/j.ibiod.2012.01.011","ISSN":"09648305","author":[{"dropping-particle":"","family":"Kraková","given":"Lucia","non-dropping-particle":"","parse-names":false,"suffix":""},{"dropping-particle":"","family":"Chovanová","given":"Katarína","non-dropping-particle":"","parse-names":false,"suffix":""},{"dropping-particle":"","family":"Selim","given":"Samy a.","non-dropping-particle":"","parse-names":false,"suffix":""},{"dropping-particle":"","family":"Šimonovičová","given":"Alexandra","non-dropping-particle":"","parse-names":false,"suffix":""},{"dropping-particle":"","family":"Puškarová","given":"Andrea","non-dropping-particle":"","parse-names":false,"suffix":""},{"dropping-particle":"","family":"Maková","given":"Alena","non-dropping-particle":"","parse-names":false,"suffix":""},{"dropping-particle":"","family":"Pangallo","given":"Domenico","non-dropping-particle":"","parse-names":false,"suffix":""}],"container-title":"International Biodeterioration &amp; Biodegradation","id":"ITEM-1","issued":{"date-parts":[["2012"]]},"page":"117-125","title":"A multiphasic approach for investigation of the microbial diversity and its biodegradative abilities in historical paper and parchment documents","type":"article-journal","volume":"70"},"uris":["http://www.mendeley.com/documents/?uuid=20597d0d-83ff-43c8-a985-b71f49676501","http://www.mendeley.com/documents/?uuid=4da91d3a-b671-4cf0-bf60-38373f59af25"]}],"mendeley":{"formattedCitation":"[58]","plainTextFormattedCitation":"[58]","previouslyFormattedCitation":"(Kraková et al. 2012)"},"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8]</w:t>
            </w:r>
            <w:r w:rsidRPr="005242C1">
              <w:rPr>
                <w:noProof/>
                <w:sz w:val="18"/>
                <w:szCs w:val="18"/>
                <w:lang w:val="en-GB"/>
              </w:rPr>
              <w:fldChar w:fldCharType="end"/>
            </w:r>
          </w:p>
        </w:tc>
      </w:tr>
      <w:tr w:rsidR="00674FB2" w:rsidRPr="00DD1D34" w14:paraId="61AAB3B7" w14:textId="77777777" w:rsidTr="0038188C">
        <w:trPr>
          <w:trHeight w:val="397"/>
        </w:trPr>
        <w:tc>
          <w:tcPr>
            <w:tcW w:w="4395" w:type="dxa"/>
            <w:shd w:val="clear" w:color="auto" w:fill="auto"/>
            <w:vAlign w:val="center"/>
            <w:hideMark/>
          </w:tcPr>
          <w:p w14:paraId="69D09EF3" w14:textId="1DDC72A1" w:rsidR="00674FB2" w:rsidRPr="00A16D36" w:rsidRDefault="00674FB2" w:rsidP="00674FB2">
            <w:pPr>
              <w:spacing w:line="276" w:lineRule="auto"/>
              <w:rPr>
                <w:b/>
                <w:i/>
                <w:iCs/>
                <w:sz w:val="18"/>
                <w:szCs w:val="18"/>
                <w:lang w:val="en-GB"/>
              </w:rPr>
            </w:pPr>
            <w:r w:rsidRPr="00A16D36">
              <w:rPr>
                <w:b/>
                <w:i/>
                <w:iCs/>
                <w:sz w:val="18"/>
                <w:szCs w:val="18"/>
                <w:lang w:val="en-GB"/>
              </w:rPr>
              <w:lastRenderedPageBreak/>
              <w:t xml:space="preserve">Phoma leveillei </w:t>
            </w:r>
            <w:r w:rsidRPr="00A16D36">
              <w:rPr>
                <w:sz w:val="18"/>
                <w:szCs w:val="18"/>
                <w:lang w:val="en-GB"/>
              </w:rPr>
              <w:t>Boerem</w:t>
            </w:r>
            <w:r>
              <w:rPr>
                <w:sz w:val="18"/>
                <w:szCs w:val="18"/>
                <w:lang w:val="en-GB"/>
              </w:rPr>
              <w:t>a</w:t>
            </w:r>
            <w:r w:rsidRPr="00A16D36">
              <w:rPr>
                <w:sz w:val="18"/>
                <w:szCs w:val="18"/>
                <w:lang w:val="en-GB"/>
              </w:rPr>
              <w:t xml:space="preserve"> </w:t>
            </w:r>
            <w:r>
              <w:rPr>
                <w:sz w:val="18"/>
                <w:szCs w:val="18"/>
                <w:lang w:val="en-GB"/>
              </w:rPr>
              <w:t>&amp; G.J.</w:t>
            </w:r>
            <w:r w:rsidRPr="00A16D36">
              <w:rPr>
                <w:sz w:val="18"/>
                <w:szCs w:val="18"/>
                <w:lang w:val="en-GB"/>
              </w:rPr>
              <w:t xml:space="preserve"> Bollen</w:t>
            </w:r>
          </w:p>
        </w:tc>
        <w:tc>
          <w:tcPr>
            <w:tcW w:w="3391" w:type="dxa"/>
            <w:vAlign w:val="center"/>
          </w:tcPr>
          <w:p w14:paraId="036EBDE7" w14:textId="2978C2C3"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4A77F06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64F7790"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30132A" w14:paraId="38F4DFB3" w14:textId="77777777" w:rsidTr="005D7B64">
        <w:trPr>
          <w:trHeight w:val="397"/>
        </w:trPr>
        <w:tc>
          <w:tcPr>
            <w:tcW w:w="4395" w:type="dxa"/>
            <w:shd w:val="clear" w:color="auto" w:fill="auto"/>
            <w:vAlign w:val="center"/>
          </w:tcPr>
          <w:p w14:paraId="6CBD5C9A" w14:textId="77777777" w:rsidR="00674FB2" w:rsidRPr="00DD1D34" w:rsidRDefault="00674FB2" w:rsidP="00674FB2">
            <w:pPr>
              <w:spacing w:line="276" w:lineRule="auto"/>
              <w:rPr>
                <w:b/>
                <w:iCs/>
                <w:sz w:val="18"/>
                <w:szCs w:val="18"/>
                <w:lang w:val="en-GB"/>
              </w:rPr>
            </w:pPr>
            <w:r w:rsidRPr="00DD1D34">
              <w:rPr>
                <w:b/>
                <w:i/>
                <w:iCs/>
                <w:sz w:val="18"/>
                <w:szCs w:val="18"/>
                <w:lang w:val="en-GB"/>
              </w:rPr>
              <w:t>Phoma medicaginis</w:t>
            </w:r>
            <w:r w:rsidRPr="00AD13CA">
              <w:rPr>
                <w:i/>
                <w:iCs/>
                <w:sz w:val="18"/>
                <w:szCs w:val="18"/>
                <w:lang w:val="en-GB"/>
              </w:rPr>
              <w:t xml:space="preserve"> </w:t>
            </w:r>
            <w:r w:rsidRPr="00AD13CA">
              <w:rPr>
                <w:iCs/>
                <w:sz w:val="18"/>
                <w:szCs w:val="18"/>
                <w:lang w:val="en-GB"/>
              </w:rPr>
              <w:t>Malbr. &amp; Roum.</w:t>
            </w:r>
          </w:p>
        </w:tc>
        <w:tc>
          <w:tcPr>
            <w:tcW w:w="10175" w:type="dxa"/>
            <w:gridSpan w:val="3"/>
            <w:vAlign w:val="center"/>
          </w:tcPr>
          <w:p w14:paraId="0DB37750" w14:textId="0723F069"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 Ascochyta medicaginicola</w:t>
            </w:r>
          </w:p>
        </w:tc>
      </w:tr>
      <w:tr w:rsidR="00674FB2" w:rsidRPr="0030132A" w14:paraId="71661907" w14:textId="77777777" w:rsidTr="005D7B64">
        <w:trPr>
          <w:trHeight w:val="397"/>
        </w:trPr>
        <w:tc>
          <w:tcPr>
            <w:tcW w:w="4395" w:type="dxa"/>
            <w:shd w:val="clear" w:color="auto" w:fill="auto"/>
            <w:vAlign w:val="center"/>
          </w:tcPr>
          <w:p w14:paraId="763316F6" w14:textId="6534A90D" w:rsidR="00674FB2" w:rsidRPr="00DD1D34" w:rsidRDefault="00674FB2" w:rsidP="00674FB2">
            <w:pPr>
              <w:spacing w:line="276" w:lineRule="auto"/>
              <w:rPr>
                <w:b/>
                <w:i/>
                <w:iCs/>
                <w:sz w:val="18"/>
                <w:szCs w:val="18"/>
                <w:lang w:val="en-GB"/>
              </w:rPr>
            </w:pPr>
            <w:r w:rsidRPr="003D7ACD">
              <w:rPr>
                <w:b/>
                <w:i/>
                <w:iCs/>
                <w:sz w:val="18"/>
                <w:szCs w:val="18"/>
                <w:lang w:val="en-GB"/>
              </w:rPr>
              <w:t xml:space="preserve">Phoma negriana </w:t>
            </w:r>
            <w:r w:rsidRPr="003D7ACD">
              <w:rPr>
                <w:iCs/>
                <w:sz w:val="18"/>
                <w:szCs w:val="18"/>
                <w:lang w:val="en-GB"/>
              </w:rPr>
              <w:t>Thüm.</w:t>
            </w:r>
          </w:p>
        </w:tc>
        <w:tc>
          <w:tcPr>
            <w:tcW w:w="10175" w:type="dxa"/>
            <w:gridSpan w:val="3"/>
            <w:vAlign w:val="center"/>
          </w:tcPr>
          <w:p w14:paraId="166D125C" w14:textId="7C351037" w:rsidR="00674FB2" w:rsidRPr="005242C1" w:rsidRDefault="00674FB2" w:rsidP="00674FB2">
            <w:pPr>
              <w:spacing w:line="276" w:lineRule="auto"/>
              <w:jc w:val="center"/>
              <w:rPr>
                <w:noProof/>
                <w:sz w:val="18"/>
                <w:szCs w:val="18"/>
                <w:lang w:val="en-GB"/>
              </w:rPr>
            </w:pPr>
            <w:r w:rsidRPr="005242C1">
              <w:rPr>
                <w:i/>
                <w:noProof/>
                <w:sz w:val="18"/>
                <w:szCs w:val="18"/>
                <w:lang w:val="en-GB"/>
              </w:rPr>
              <w:t>See current name: Didymella negriana</w:t>
            </w:r>
          </w:p>
        </w:tc>
      </w:tr>
      <w:tr w:rsidR="00674FB2" w:rsidRPr="0030132A" w14:paraId="67C2108B" w14:textId="77777777" w:rsidTr="005D7B64">
        <w:trPr>
          <w:trHeight w:val="397"/>
        </w:trPr>
        <w:tc>
          <w:tcPr>
            <w:tcW w:w="4395" w:type="dxa"/>
            <w:shd w:val="clear" w:color="auto" w:fill="auto"/>
            <w:vAlign w:val="center"/>
            <w:hideMark/>
          </w:tcPr>
          <w:p w14:paraId="2536B33D" w14:textId="77777777" w:rsidR="00674FB2" w:rsidRPr="00DD1D34" w:rsidRDefault="00674FB2" w:rsidP="00674FB2">
            <w:pPr>
              <w:spacing w:line="276" w:lineRule="auto"/>
              <w:rPr>
                <w:b/>
                <w:i/>
                <w:iCs/>
                <w:sz w:val="18"/>
                <w:szCs w:val="18"/>
                <w:lang w:val="en-GB"/>
              </w:rPr>
            </w:pPr>
            <w:r w:rsidRPr="00DD1D34">
              <w:rPr>
                <w:b/>
                <w:i/>
                <w:iCs/>
                <w:sz w:val="18"/>
                <w:szCs w:val="18"/>
                <w:lang w:val="en-GB"/>
              </w:rPr>
              <w:t>Phoma pomorum</w:t>
            </w:r>
            <w:r w:rsidRPr="00DD1D34">
              <w:rPr>
                <w:b/>
                <w:sz w:val="18"/>
                <w:szCs w:val="18"/>
                <w:lang w:val="en-GB"/>
              </w:rPr>
              <w:t xml:space="preserve"> </w:t>
            </w:r>
            <w:r w:rsidRPr="00AD13CA">
              <w:rPr>
                <w:sz w:val="18"/>
                <w:szCs w:val="18"/>
                <w:lang w:val="en-GB"/>
              </w:rPr>
              <w:t>Thüm.</w:t>
            </w:r>
          </w:p>
        </w:tc>
        <w:tc>
          <w:tcPr>
            <w:tcW w:w="10175" w:type="dxa"/>
            <w:gridSpan w:val="3"/>
            <w:vAlign w:val="center"/>
          </w:tcPr>
          <w:p w14:paraId="3A083410" w14:textId="5BEB2ED8" w:rsidR="00674FB2" w:rsidRPr="005242C1" w:rsidRDefault="00674FB2" w:rsidP="00674FB2">
            <w:pPr>
              <w:spacing w:line="276" w:lineRule="auto"/>
              <w:jc w:val="center"/>
              <w:rPr>
                <w:noProof/>
                <w:sz w:val="18"/>
                <w:szCs w:val="18"/>
                <w:lang w:val="en-GB"/>
              </w:rPr>
            </w:pPr>
            <w:r w:rsidRPr="005242C1">
              <w:rPr>
                <w:i/>
                <w:noProof/>
                <w:sz w:val="18"/>
                <w:szCs w:val="18"/>
                <w:lang w:val="en-GB"/>
              </w:rPr>
              <w:t>See current name: Didymella pomorum</w:t>
            </w:r>
          </w:p>
        </w:tc>
      </w:tr>
      <w:tr w:rsidR="00674FB2" w:rsidRPr="00B056A6" w14:paraId="0747EC3D" w14:textId="77777777" w:rsidTr="0038188C">
        <w:trPr>
          <w:trHeight w:val="397"/>
        </w:trPr>
        <w:tc>
          <w:tcPr>
            <w:tcW w:w="4395" w:type="dxa"/>
            <w:shd w:val="clear" w:color="auto" w:fill="auto"/>
            <w:vAlign w:val="center"/>
          </w:tcPr>
          <w:p w14:paraId="104F643D" w14:textId="32CF4D9D" w:rsidR="00674FB2" w:rsidRPr="00862573" w:rsidRDefault="00674FB2" w:rsidP="00674FB2">
            <w:pPr>
              <w:spacing w:line="276" w:lineRule="auto"/>
              <w:rPr>
                <w:b/>
                <w:iCs/>
                <w:sz w:val="18"/>
                <w:szCs w:val="18"/>
                <w:lang w:val="en-GB"/>
              </w:rPr>
            </w:pPr>
            <w:r w:rsidRPr="00E11DBC">
              <w:rPr>
                <w:b/>
                <w:i/>
                <w:iCs/>
                <w:sz w:val="18"/>
                <w:szCs w:val="18"/>
                <w:lang w:val="en-GB"/>
              </w:rPr>
              <w:t>Phyllotopsis</w:t>
            </w:r>
            <w:r>
              <w:rPr>
                <w:b/>
                <w:i/>
                <w:iCs/>
                <w:sz w:val="18"/>
                <w:szCs w:val="18"/>
                <w:lang w:val="en-GB"/>
              </w:rPr>
              <w:t xml:space="preserve"> </w:t>
            </w:r>
            <w:r>
              <w:rPr>
                <w:b/>
                <w:iCs/>
                <w:sz w:val="18"/>
                <w:szCs w:val="18"/>
                <w:lang w:val="en-GB"/>
              </w:rPr>
              <w:t>sp.</w:t>
            </w:r>
            <w:r w:rsidRPr="00EF4C0A">
              <w:rPr>
                <w:i/>
                <w:iCs/>
                <w:sz w:val="18"/>
                <w:szCs w:val="18"/>
                <w:lang w:val="en-GB"/>
              </w:rPr>
              <w:t xml:space="preserve"> </w:t>
            </w:r>
            <w:r>
              <w:rPr>
                <w:i/>
                <w:iCs/>
                <w:sz w:val="18"/>
                <w:szCs w:val="18"/>
                <w:lang w:val="en-GB"/>
              </w:rPr>
              <w:t>E.-J. Gilbert &amp; Donk ex Singer</w:t>
            </w:r>
          </w:p>
        </w:tc>
        <w:tc>
          <w:tcPr>
            <w:tcW w:w="3391" w:type="dxa"/>
            <w:vAlign w:val="center"/>
          </w:tcPr>
          <w:p w14:paraId="50C542B7" w14:textId="4ABEAE5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A9D360E" w14:textId="1032667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C2F8D2E" w14:textId="4DE8B4D5"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4ECDF8F7" w14:textId="77777777" w:rsidTr="0038188C">
        <w:trPr>
          <w:trHeight w:val="397"/>
        </w:trPr>
        <w:tc>
          <w:tcPr>
            <w:tcW w:w="4395" w:type="dxa"/>
            <w:shd w:val="clear" w:color="auto" w:fill="auto"/>
            <w:vAlign w:val="center"/>
          </w:tcPr>
          <w:p w14:paraId="006D500E" w14:textId="0960D2B1" w:rsidR="00674FB2" w:rsidRPr="00E11DBC" w:rsidRDefault="00674FB2" w:rsidP="00674FB2">
            <w:pPr>
              <w:spacing w:line="276" w:lineRule="auto"/>
              <w:rPr>
                <w:iCs/>
                <w:sz w:val="18"/>
                <w:szCs w:val="18"/>
                <w:highlight w:val="yellow"/>
                <w:lang w:val="en-GB"/>
              </w:rPr>
            </w:pPr>
            <w:r w:rsidRPr="00E11DBC">
              <w:rPr>
                <w:b/>
                <w:i/>
                <w:iCs/>
                <w:sz w:val="18"/>
                <w:szCs w:val="18"/>
                <w:lang w:val="en-GB"/>
              </w:rPr>
              <w:t xml:space="preserve">Piptoporus </w:t>
            </w:r>
            <w:r w:rsidRPr="00E11DBC">
              <w:rPr>
                <w:b/>
                <w:iCs/>
                <w:sz w:val="18"/>
                <w:szCs w:val="18"/>
                <w:lang w:val="en-GB"/>
              </w:rPr>
              <w:t xml:space="preserve">sp. </w:t>
            </w:r>
            <w:r w:rsidRPr="00E11DBC">
              <w:rPr>
                <w:iCs/>
                <w:sz w:val="18"/>
                <w:szCs w:val="18"/>
                <w:lang w:val="en-GB"/>
              </w:rPr>
              <w:t>P. Karst.</w:t>
            </w:r>
          </w:p>
        </w:tc>
        <w:tc>
          <w:tcPr>
            <w:tcW w:w="3391" w:type="dxa"/>
            <w:vAlign w:val="center"/>
          </w:tcPr>
          <w:p w14:paraId="7CA4E94C" w14:textId="0F19C9D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D96FC00" w14:textId="6B5FE54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44E66E4" w14:textId="1CC50CF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081792" w14:paraId="02EAF579" w14:textId="77777777" w:rsidTr="0038188C">
        <w:trPr>
          <w:trHeight w:val="397"/>
        </w:trPr>
        <w:tc>
          <w:tcPr>
            <w:tcW w:w="4395" w:type="dxa"/>
            <w:shd w:val="clear" w:color="auto" w:fill="auto"/>
            <w:vAlign w:val="center"/>
          </w:tcPr>
          <w:p w14:paraId="1B019052" w14:textId="77777777" w:rsidR="00674FB2" w:rsidRPr="00DD1D34" w:rsidRDefault="00674FB2" w:rsidP="00674FB2">
            <w:pPr>
              <w:spacing w:line="276" w:lineRule="auto"/>
              <w:rPr>
                <w:b/>
                <w:iCs/>
                <w:sz w:val="18"/>
                <w:szCs w:val="18"/>
                <w:lang w:val="en-GB"/>
              </w:rPr>
            </w:pPr>
            <w:r w:rsidRPr="00DD1D34">
              <w:rPr>
                <w:b/>
                <w:i/>
                <w:iCs/>
                <w:sz w:val="18"/>
                <w:szCs w:val="18"/>
                <w:lang w:val="en-GB"/>
              </w:rPr>
              <w:t xml:space="preserve">Pithomyces </w:t>
            </w:r>
            <w:r w:rsidRPr="00DD1D34">
              <w:rPr>
                <w:b/>
                <w:iCs/>
                <w:sz w:val="18"/>
                <w:szCs w:val="18"/>
                <w:lang w:val="en-GB"/>
              </w:rPr>
              <w:t>sp.</w:t>
            </w:r>
            <w:r w:rsidRPr="00DD1D34">
              <w:rPr>
                <w:b/>
                <w:lang w:val="en-GB"/>
              </w:rPr>
              <w:t xml:space="preserve"> </w:t>
            </w:r>
            <w:r w:rsidRPr="00AD13CA">
              <w:rPr>
                <w:iCs/>
                <w:sz w:val="18"/>
                <w:szCs w:val="18"/>
                <w:lang w:val="en-GB"/>
              </w:rPr>
              <w:t>Berk. &amp; Broome</w:t>
            </w:r>
          </w:p>
        </w:tc>
        <w:tc>
          <w:tcPr>
            <w:tcW w:w="3391" w:type="dxa"/>
            <w:vAlign w:val="center"/>
          </w:tcPr>
          <w:p w14:paraId="260A5BE1" w14:textId="4E0A1A80" w:rsidR="00674FB2" w:rsidRPr="005242C1" w:rsidRDefault="00674FB2" w:rsidP="00D85868">
            <w:pPr>
              <w:spacing w:line="276" w:lineRule="auto"/>
              <w:jc w:val="center"/>
              <w:rPr>
                <w:sz w:val="18"/>
                <w:szCs w:val="18"/>
                <w:lang w:val="en-GB"/>
              </w:rPr>
            </w:pPr>
            <w:r w:rsidRPr="005242C1">
              <w:rPr>
                <w:sz w:val="18"/>
                <w:szCs w:val="18"/>
                <w:lang w:val="en-GB"/>
              </w:rPr>
              <w:t xml:space="preserve">Mexico </w:t>
            </w:r>
            <w:r w:rsidRPr="005242C1">
              <w:rPr>
                <w:sz w:val="18"/>
                <w:szCs w:val="18"/>
                <w:lang w:val="en-GB"/>
              </w:rPr>
              <w:fldChar w:fldCharType="begin" w:fldLock="1"/>
            </w:r>
            <w:r w:rsidR="00B056A6">
              <w:rPr>
                <w:sz w:val="18"/>
                <w:szCs w:val="18"/>
                <w:lang w:val="en-GB"/>
              </w:rPr>
              <w:instrText>ADDIN CSL_CITATION {"citationItems":[{"id":"ITEM-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issue":"NE-1","issued":{"date-parts":[["2015"]]},"page":"32-38","title":"Aislamiento de hongos alergenos en una biblioteca universitaria","type":"article-journal","volume":"25"},"uris":["http://www.mendeley.com/documents/?uuid=c3aba17e-d5ac-4a96-a574-2fd9f39e6a2b"]}],"mendeley":{"formattedCitation":"[7]","plainTextFormattedCitation":"[7]","previouslyFormattedCitation":"(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7]</w:t>
            </w:r>
            <w:r w:rsidRPr="005242C1">
              <w:rPr>
                <w:sz w:val="18"/>
                <w:szCs w:val="18"/>
                <w:lang w:val="en-GB"/>
              </w:rPr>
              <w:fldChar w:fldCharType="end"/>
            </w:r>
          </w:p>
        </w:tc>
        <w:tc>
          <w:tcPr>
            <w:tcW w:w="3392" w:type="dxa"/>
            <w:vAlign w:val="center"/>
          </w:tcPr>
          <w:p w14:paraId="76738227" w14:textId="040379C5" w:rsidR="00674FB2" w:rsidRPr="005242C1" w:rsidRDefault="00674FB2" w:rsidP="00D85868">
            <w:pPr>
              <w:spacing w:line="276" w:lineRule="auto"/>
              <w:jc w:val="center"/>
              <w:rPr>
                <w:sz w:val="18"/>
                <w:szCs w:val="18"/>
              </w:rPr>
            </w:pPr>
            <w:r w:rsidRPr="005242C1">
              <w:rPr>
                <w:sz w:val="18"/>
                <w:szCs w:val="18"/>
                <w:lang w:val="en-GB"/>
              </w:rPr>
              <w:t xml:space="preserve">Italy,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fa38a3cf-0717-42ba-bf67-6fc6914ae5de"]},{"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9aecbc6e-bb4c-435b-8188-e22e2739dda2"]},{"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mendeley":{"formattedCitation":"[4,5,10]","plainTextFormattedCitation":"[4,5,10]","previouslyFormattedCitation":"(Maggi et al. 2000;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10]</w:t>
            </w:r>
            <w:r w:rsidRPr="005242C1">
              <w:rPr>
                <w:sz w:val="18"/>
                <w:szCs w:val="18"/>
                <w:lang w:val="en-GB"/>
              </w:rPr>
              <w:fldChar w:fldCharType="end"/>
            </w:r>
          </w:p>
        </w:tc>
        <w:tc>
          <w:tcPr>
            <w:tcW w:w="3392" w:type="dxa"/>
            <w:shd w:val="clear" w:color="auto" w:fill="auto"/>
            <w:vAlign w:val="center"/>
          </w:tcPr>
          <w:p w14:paraId="485513F2" w14:textId="77777777" w:rsidR="00674FB2" w:rsidRPr="005242C1" w:rsidRDefault="00674FB2" w:rsidP="00674FB2">
            <w:pPr>
              <w:spacing w:line="276" w:lineRule="auto"/>
              <w:jc w:val="center"/>
              <w:rPr>
                <w:noProof/>
                <w:sz w:val="18"/>
                <w:szCs w:val="18"/>
              </w:rPr>
            </w:pPr>
            <w:r w:rsidRPr="005242C1">
              <w:rPr>
                <w:noProof/>
                <w:sz w:val="18"/>
                <w:szCs w:val="18"/>
              </w:rPr>
              <w:t>-</w:t>
            </w:r>
          </w:p>
        </w:tc>
      </w:tr>
      <w:tr w:rsidR="00674FB2" w:rsidRPr="002F2D6D" w14:paraId="63C651FC" w14:textId="77777777" w:rsidTr="0038188C">
        <w:trPr>
          <w:trHeight w:val="397"/>
        </w:trPr>
        <w:tc>
          <w:tcPr>
            <w:tcW w:w="4395" w:type="dxa"/>
            <w:shd w:val="clear" w:color="auto" w:fill="auto"/>
            <w:vAlign w:val="center"/>
          </w:tcPr>
          <w:p w14:paraId="0AD7CC2C" w14:textId="77777777" w:rsidR="00674FB2" w:rsidRPr="00081792" w:rsidRDefault="00674FB2" w:rsidP="00674FB2">
            <w:pPr>
              <w:spacing w:line="276" w:lineRule="auto"/>
              <w:rPr>
                <w:b/>
                <w:i/>
                <w:iCs/>
                <w:sz w:val="18"/>
                <w:szCs w:val="18"/>
              </w:rPr>
            </w:pPr>
            <w:r w:rsidRPr="00081792">
              <w:rPr>
                <w:b/>
                <w:i/>
                <w:iCs/>
                <w:sz w:val="18"/>
                <w:szCs w:val="18"/>
              </w:rPr>
              <w:t xml:space="preserve">Pleosporales </w:t>
            </w:r>
            <w:r w:rsidRPr="00081792">
              <w:rPr>
                <w:b/>
                <w:iCs/>
                <w:sz w:val="18"/>
                <w:szCs w:val="18"/>
              </w:rPr>
              <w:t xml:space="preserve">sp. </w:t>
            </w:r>
            <w:r w:rsidRPr="00AD13CA">
              <w:rPr>
                <w:iCs/>
                <w:sz w:val="18"/>
                <w:szCs w:val="18"/>
              </w:rPr>
              <w:t>Luttr. Ex M.E. Barr</w:t>
            </w:r>
          </w:p>
        </w:tc>
        <w:tc>
          <w:tcPr>
            <w:tcW w:w="3391" w:type="dxa"/>
            <w:vAlign w:val="center"/>
          </w:tcPr>
          <w:p w14:paraId="13C063B8" w14:textId="50EA2749" w:rsidR="00674FB2" w:rsidRPr="005242C1" w:rsidRDefault="00674FB2"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56BE48F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D03544F" w14:textId="016EF52F"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5297C840" w14:textId="77777777" w:rsidTr="0038188C">
        <w:trPr>
          <w:trHeight w:val="397"/>
        </w:trPr>
        <w:tc>
          <w:tcPr>
            <w:tcW w:w="4395" w:type="dxa"/>
            <w:shd w:val="clear" w:color="auto" w:fill="auto"/>
            <w:vAlign w:val="center"/>
          </w:tcPr>
          <w:p w14:paraId="77C7F1A1" w14:textId="128F98E5" w:rsidR="00674FB2" w:rsidRPr="00327D0D" w:rsidRDefault="00674FB2" w:rsidP="00674FB2">
            <w:pPr>
              <w:spacing w:line="276" w:lineRule="auto"/>
              <w:rPr>
                <w:iCs/>
                <w:sz w:val="18"/>
                <w:szCs w:val="18"/>
              </w:rPr>
            </w:pPr>
            <w:r w:rsidRPr="00327D0D">
              <w:rPr>
                <w:b/>
                <w:i/>
                <w:iCs/>
                <w:sz w:val="18"/>
                <w:szCs w:val="18"/>
              </w:rPr>
              <w:t>Pleurocybella</w:t>
            </w:r>
            <w:r>
              <w:rPr>
                <w:b/>
                <w:i/>
                <w:iCs/>
                <w:sz w:val="18"/>
                <w:szCs w:val="18"/>
              </w:rPr>
              <w:t xml:space="preserve"> </w:t>
            </w:r>
            <w:r>
              <w:rPr>
                <w:b/>
                <w:iCs/>
                <w:sz w:val="18"/>
                <w:szCs w:val="18"/>
              </w:rPr>
              <w:t xml:space="preserve">sp. </w:t>
            </w:r>
            <w:r>
              <w:rPr>
                <w:iCs/>
                <w:sz w:val="18"/>
                <w:szCs w:val="18"/>
              </w:rPr>
              <w:t>Singer</w:t>
            </w:r>
          </w:p>
        </w:tc>
        <w:tc>
          <w:tcPr>
            <w:tcW w:w="3391" w:type="dxa"/>
            <w:vAlign w:val="center"/>
          </w:tcPr>
          <w:p w14:paraId="4C8DB5EF" w14:textId="5DB756BD"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738962D2" w14:textId="5D8777C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8A0F9B0" w14:textId="6E456165"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14DDA374" w14:textId="77777777" w:rsidTr="0038188C">
        <w:trPr>
          <w:trHeight w:val="397"/>
        </w:trPr>
        <w:tc>
          <w:tcPr>
            <w:tcW w:w="4395" w:type="dxa"/>
            <w:shd w:val="clear" w:color="auto" w:fill="auto"/>
            <w:vAlign w:val="center"/>
          </w:tcPr>
          <w:p w14:paraId="30B3B3FA" w14:textId="0029F3A0" w:rsidR="00674FB2" w:rsidRPr="00327D0D" w:rsidRDefault="00674FB2" w:rsidP="00674FB2">
            <w:pPr>
              <w:spacing w:line="276" w:lineRule="auto"/>
              <w:rPr>
                <w:b/>
                <w:iCs/>
                <w:sz w:val="18"/>
                <w:szCs w:val="18"/>
                <w:lang w:val="en-GB"/>
              </w:rPr>
            </w:pPr>
            <w:r w:rsidRPr="00DD0A47">
              <w:rPr>
                <w:b/>
                <w:i/>
                <w:iCs/>
                <w:sz w:val="18"/>
                <w:szCs w:val="18"/>
                <w:lang w:val="en-GB"/>
              </w:rPr>
              <w:t>Pleurotus</w:t>
            </w:r>
            <w:r w:rsidRPr="00327D0D">
              <w:rPr>
                <w:b/>
                <w:i/>
                <w:iCs/>
                <w:sz w:val="18"/>
                <w:szCs w:val="18"/>
                <w:lang w:val="en-GB"/>
              </w:rPr>
              <w:t xml:space="preserve"> </w:t>
            </w:r>
            <w:r w:rsidRPr="00327D0D">
              <w:rPr>
                <w:b/>
                <w:iCs/>
                <w:sz w:val="18"/>
                <w:szCs w:val="18"/>
                <w:lang w:val="en-GB"/>
              </w:rPr>
              <w:t>sp.</w:t>
            </w:r>
            <w:r>
              <w:rPr>
                <w:b/>
                <w:iCs/>
                <w:sz w:val="18"/>
                <w:szCs w:val="18"/>
                <w:lang w:val="en-GB"/>
              </w:rPr>
              <w:t xml:space="preserve"> </w:t>
            </w:r>
            <w:r w:rsidRPr="00327D0D">
              <w:rPr>
                <w:iCs/>
                <w:sz w:val="18"/>
                <w:szCs w:val="18"/>
                <w:lang w:val="en-GB"/>
              </w:rPr>
              <w:t>(Fr.) P. Kumm.</w:t>
            </w:r>
          </w:p>
        </w:tc>
        <w:tc>
          <w:tcPr>
            <w:tcW w:w="3391" w:type="dxa"/>
            <w:vAlign w:val="center"/>
          </w:tcPr>
          <w:p w14:paraId="790C497F" w14:textId="3CB4D9C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76C7882" w14:textId="0113FD4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757F84E" w14:textId="29F7F810"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2D4298D2" w14:textId="77777777" w:rsidTr="0038188C">
        <w:trPr>
          <w:trHeight w:val="397"/>
        </w:trPr>
        <w:tc>
          <w:tcPr>
            <w:tcW w:w="4395" w:type="dxa"/>
            <w:shd w:val="clear" w:color="auto" w:fill="auto"/>
            <w:vAlign w:val="center"/>
          </w:tcPr>
          <w:p w14:paraId="738E0377" w14:textId="78B732F3" w:rsidR="00674FB2" w:rsidRPr="00BE01E0" w:rsidRDefault="00674FB2" w:rsidP="00674FB2">
            <w:pPr>
              <w:spacing w:line="276" w:lineRule="auto"/>
              <w:rPr>
                <w:b/>
                <w:iCs/>
                <w:sz w:val="18"/>
                <w:szCs w:val="18"/>
              </w:rPr>
            </w:pPr>
            <w:r w:rsidRPr="007137E2">
              <w:rPr>
                <w:b/>
                <w:i/>
                <w:iCs/>
                <w:sz w:val="18"/>
                <w:szCs w:val="18"/>
              </w:rPr>
              <w:t>Pluteus</w:t>
            </w:r>
            <w:r>
              <w:rPr>
                <w:b/>
                <w:i/>
                <w:iCs/>
                <w:sz w:val="18"/>
                <w:szCs w:val="18"/>
              </w:rPr>
              <w:t xml:space="preserve"> </w:t>
            </w:r>
            <w:r>
              <w:rPr>
                <w:b/>
                <w:iCs/>
                <w:sz w:val="18"/>
                <w:szCs w:val="18"/>
              </w:rPr>
              <w:t xml:space="preserve">sp. </w:t>
            </w:r>
            <w:r w:rsidRPr="001D6AAB">
              <w:rPr>
                <w:iCs/>
                <w:sz w:val="18"/>
                <w:szCs w:val="18"/>
              </w:rPr>
              <w:t>Fr.</w:t>
            </w:r>
          </w:p>
        </w:tc>
        <w:tc>
          <w:tcPr>
            <w:tcW w:w="3391" w:type="dxa"/>
            <w:vAlign w:val="center"/>
          </w:tcPr>
          <w:p w14:paraId="2A27EB63" w14:textId="2B48E96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87DF1E1" w14:textId="272FFE6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2B5386D" w14:textId="18A214FD"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44154219" w14:textId="77777777" w:rsidTr="0038188C">
        <w:trPr>
          <w:trHeight w:val="397"/>
        </w:trPr>
        <w:tc>
          <w:tcPr>
            <w:tcW w:w="4395" w:type="dxa"/>
            <w:shd w:val="clear" w:color="auto" w:fill="auto"/>
            <w:vAlign w:val="center"/>
          </w:tcPr>
          <w:p w14:paraId="08C0DEAF" w14:textId="330A54C0" w:rsidR="00674FB2" w:rsidRPr="00B056A6" w:rsidRDefault="00674FB2" w:rsidP="00674FB2">
            <w:pPr>
              <w:spacing w:line="276" w:lineRule="auto"/>
              <w:rPr>
                <w:b/>
                <w:i/>
                <w:iCs/>
                <w:sz w:val="18"/>
                <w:szCs w:val="18"/>
                <w:lang w:val="en-GB"/>
              </w:rPr>
            </w:pPr>
            <w:r w:rsidRPr="00B056A6">
              <w:rPr>
                <w:b/>
                <w:i/>
                <w:iCs/>
                <w:sz w:val="18"/>
                <w:szCs w:val="18"/>
                <w:lang w:val="en-GB"/>
              </w:rPr>
              <w:t xml:space="preserve">Pochonia </w:t>
            </w:r>
            <w:r w:rsidRPr="00B056A6">
              <w:rPr>
                <w:b/>
                <w:iCs/>
                <w:sz w:val="18"/>
                <w:szCs w:val="18"/>
                <w:lang w:val="en-GB"/>
              </w:rPr>
              <w:t xml:space="preserve">sp. </w:t>
            </w:r>
            <w:r w:rsidRPr="00B056A6">
              <w:rPr>
                <w:iCs/>
                <w:sz w:val="18"/>
                <w:szCs w:val="18"/>
                <w:lang w:val="en-GB"/>
              </w:rPr>
              <w:t>Bat. &amp; O.M. Fonseca</w:t>
            </w:r>
          </w:p>
        </w:tc>
        <w:tc>
          <w:tcPr>
            <w:tcW w:w="3391" w:type="dxa"/>
            <w:vAlign w:val="center"/>
          </w:tcPr>
          <w:p w14:paraId="6A2BA482" w14:textId="4954D200" w:rsidR="00674FB2" w:rsidRPr="005242C1" w:rsidRDefault="00674FB2" w:rsidP="00674FB2">
            <w:pPr>
              <w:spacing w:line="276" w:lineRule="auto"/>
              <w:jc w:val="center"/>
              <w:rPr>
                <w:sz w:val="18"/>
                <w:szCs w:val="18"/>
                <w:lang w:val="en-US"/>
              </w:rPr>
            </w:pPr>
            <w:r w:rsidRPr="005242C1">
              <w:rPr>
                <w:sz w:val="18"/>
                <w:szCs w:val="18"/>
                <w:lang w:val="en-GB"/>
              </w:rPr>
              <w:t>-</w:t>
            </w:r>
          </w:p>
        </w:tc>
        <w:tc>
          <w:tcPr>
            <w:tcW w:w="3392" w:type="dxa"/>
            <w:vAlign w:val="center"/>
          </w:tcPr>
          <w:p w14:paraId="2752ED43" w14:textId="5609165A" w:rsidR="00674FB2" w:rsidRPr="005242C1" w:rsidRDefault="00674FB2" w:rsidP="00674FB2">
            <w:pPr>
              <w:spacing w:line="276" w:lineRule="auto"/>
              <w:jc w:val="center"/>
              <w:rPr>
                <w:sz w:val="18"/>
                <w:szCs w:val="18"/>
                <w:lang w:val="en-US"/>
              </w:rPr>
            </w:pPr>
            <w:r w:rsidRPr="005242C1">
              <w:rPr>
                <w:sz w:val="18"/>
                <w:szCs w:val="18"/>
                <w:lang w:val="en-GB"/>
              </w:rPr>
              <w:t>-</w:t>
            </w:r>
          </w:p>
        </w:tc>
        <w:tc>
          <w:tcPr>
            <w:tcW w:w="3392" w:type="dxa"/>
            <w:shd w:val="clear" w:color="auto" w:fill="auto"/>
            <w:vAlign w:val="center"/>
          </w:tcPr>
          <w:p w14:paraId="3364FB9B" w14:textId="0F22A676"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1022F7EB" w14:textId="77777777" w:rsidTr="0038188C">
        <w:trPr>
          <w:trHeight w:val="397"/>
        </w:trPr>
        <w:tc>
          <w:tcPr>
            <w:tcW w:w="4395" w:type="dxa"/>
            <w:shd w:val="clear" w:color="auto" w:fill="auto"/>
            <w:vAlign w:val="center"/>
          </w:tcPr>
          <w:p w14:paraId="0AFC9832" w14:textId="240D6A6E" w:rsidR="00674FB2" w:rsidRPr="00A459BA" w:rsidRDefault="00674FB2" w:rsidP="00674FB2">
            <w:pPr>
              <w:spacing w:line="276" w:lineRule="auto"/>
              <w:rPr>
                <w:b/>
                <w:i/>
                <w:iCs/>
                <w:sz w:val="18"/>
                <w:szCs w:val="18"/>
              </w:rPr>
            </w:pPr>
            <w:r w:rsidRPr="007D455E">
              <w:rPr>
                <w:b/>
                <w:i/>
                <w:iCs/>
                <w:sz w:val="18"/>
                <w:szCs w:val="18"/>
              </w:rPr>
              <w:t>Podospora</w:t>
            </w:r>
            <w:r>
              <w:rPr>
                <w:b/>
                <w:i/>
                <w:iCs/>
                <w:sz w:val="18"/>
                <w:szCs w:val="18"/>
              </w:rPr>
              <w:t xml:space="preserve"> </w:t>
            </w:r>
            <w:r w:rsidRPr="007D455E">
              <w:rPr>
                <w:b/>
                <w:iCs/>
                <w:sz w:val="18"/>
                <w:szCs w:val="18"/>
              </w:rPr>
              <w:t>sp</w:t>
            </w:r>
            <w:r>
              <w:rPr>
                <w:b/>
                <w:i/>
                <w:iCs/>
                <w:sz w:val="18"/>
                <w:szCs w:val="18"/>
              </w:rPr>
              <w:t>.</w:t>
            </w:r>
            <w:r w:rsidRPr="007D455E">
              <w:rPr>
                <w:b/>
                <w:i/>
                <w:iCs/>
                <w:sz w:val="18"/>
                <w:szCs w:val="18"/>
              </w:rPr>
              <w:t xml:space="preserve"> </w:t>
            </w:r>
            <w:r w:rsidRPr="007D455E">
              <w:rPr>
                <w:iCs/>
                <w:sz w:val="18"/>
                <w:szCs w:val="18"/>
              </w:rPr>
              <w:t>Ces</w:t>
            </w:r>
            <w:r w:rsidRPr="007D455E">
              <w:rPr>
                <w:b/>
                <w:i/>
                <w:iCs/>
                <w:sz w:val="18"/>
                <w:szCs w:val="18"/>
              </w:rPr>
              <w:t>.</w:t>
            </w:r>
          </w:p>
        </w:tc>
        <w:tc>
          <w:tcPr>
            <w:tcW w:w="3391" w:type="dxa"/>
            <w:vAlign w:val="center"/>
          </w:tcPr>
          <w:p w14:paraId="17675C61" w14:textId="73ECA27C"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734FC123" w14:textId="58225EFD"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55B15BFE" w14:textId="75F2F174"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63389249" w14:textId="77777777" w:rsidTr="0038188C">
        <w:trPr>
          <w:trHeight w:val="397"/>
        </w:trPr>
        <w:tc>
          <w:tcPr>
            <w:tcW w:w="4395" w:type="dxa"/>
            <w:shd w:val="clear" w:color="auto" w:fill="auto"/>
            <w:vAlign w:val="center"/>
          </w:tcPr>
          <w:p w14:paraId="6A7698C1" w14:textId="1CB63D26" w:rsidR="00674FB2" w:rsidRPr="007D455E" w:rsidRDefault="00674FB2" w:rsidP="00674FB2">
            <w:pPr>
              <w:spacing w:line="276" w:lineRule="auto"/>
              <w:rPr>
                <w:b/>
                <w:i/>
                <w:iCs/>
                <w:sz w:val="18"/>
                <w:szCs w:val="18"/>
              </w:rPr>
            </w:pPr>
            <w:r w:rsidRPr="00024A08">
              <w:rPr>
                <w:b/>
                <w:i/>
                <w:iCs/>
                <w:sz w:val="18"/>
                <w:szCs w:val="18"/>
              </w:rPr>
              <w:t xml:space="preserve">Polycephalomyces </w:t>
            </w:r>
            <w:r w:rsidRPr="00024A08">
              <w:rPr>
                <w:b/>
                <w:iCs/>
                <w:sz w:val="18"/>
                <w:szCs w:val="18"/>
              </w:rPr>
              <w:t>sp</w:t>
            </w:r>
            <w:r>
              <w:rPr>
                <w:b/>
                <w:i/>
                <w:iCs/>
                <w:sz w:val="18"/>
                <w:szCs w:val="18"/>
              </w:rPr>
              <w:t xml:space="preserve">. </w:t>
            </w:r>
            <w:r w:rsidRPr="00024A08">
              <w:rPr>
                <w:iCs/>
                <w:sz w:val="18"/>
                <w:szCs w:val="18"/>
              </w:rPr>
              <w:t>Kobayasi</w:t>
            </w:r>
          </w:p>
        </w:tc>
        <w:tc>
          <w:tcPr>
            <w:tcW w:w="3391" w:type="dxa"/>
            <w:vAlign w:val="center"/>
          </w:tcPr>
          <w:p w14:paraId="62CF21C4" w14:textId="4EF802D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F4F4D7F" w14:textId="1B9154F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05CCD30" w14:textId="7C89F57D"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13CA1D37" w14:textId="77777777" w:rsidTr="0038188C">
        <w:trPr>
          <w:trHeight w:val="397"/>
        </w:trPr>
        <w:tc>
          <w:tcPr>
            <w:tcW w:w="4395" w:type="dxa"/>
            <w:shd w:val="clear" w:color="auto" w:fill="auto"/>
            <w:vAlign w:val="center"/>
          </w:tcPr>
          <w:p w14:paraId="3AFA6DE2" w14:textId="5824B4BF" w:rsidR="00674FB2" w:rsidRPr="005573BE" w:rsidRDefault="00674FB2" w:rsidP="00674FB2">
            <w:pPr>
              <w:spacing w:line="276" w:lineRule="auto"/>
              <w:rPr>
                <w:iCs/>
                <w:sz w:val="18"/>
                <w:szCs w:val="18"/>
              </w:rPr>
            </w:pPr>
            <w:r w:rsidRPr="005573BE">
              <w:rPr>
                <w:b/>
                <w:i/>
                <w:iCs/>
                <w:sz w:val="18"/>
                <w:szCs w:val="18"/>
              </w:rPr>
              <w:t>Polyporales</w:t>
            </w:r>
            <w:r>
              <w:rPr>
                <w:b/>
                <w:i/>
                <w:iCs/>
                <w:sz w:val="18"/>
                <w:szCs w:val="18"/>
              </w:rPr>
              <w:t xml:space="preserve"> </w:t>
            </w:r>
            <w:r>
              <w:rPr>
                <w:b/>
                <w:iCs/>
                <w:sz w:val="18"/>
                <w:szCs w:val="18"/>
              </w:rPr>
              <w:t xml:space="preserve">sp. </w:t>
            </w:r>
            <w:r>
              <w:rPr>
                <w:iCs/>
                <w:sz w:val="18"/>
                <w:szCs w:val="18"/>
              </w:rPr>
              <w:t>Gäum.</w:t>
            </w:r>
          </w:p>
        </w:tc>
        <w:tc>
          <w:tcPr>
            <w:tcW w:w="3391" w:type="dxa"/>
            <w:vAlign w:val="center"/>
          </w:tcPr>
          <w:p w14:paraId="345646E7" w14:textId="5F2656C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CEAD08D" w14:textId="5CDC2E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74F99C0" w14:textId="4C75FBED"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57A52" w14:paraId="2B31AE62" w14:textId="77777777" w:rsidTr="0038188C">
        <w:trPr>
          <w:trHeight w:val="397"/>
        </w:trPr>
        <w:tc>
          <w:tcPr>
            <w:tcW w:w="4395" w:type="dxa"/>
            <w:shd w:val="clear" w:color="auto" w:fill="auto"/>
            <w:vAlign w:val="center"/>
          </w:tcPr>
          <w:p w14:paraId="211F126F" w14:textId="64150600" w:rsidR="00674FB2" w:rsidRPr="00693D86" w:rsidRDefault="00674FB2" w:rsidP="00674FB2">
            <w:pPr>
              <w:spacing w:line="276" w:lineRule="auto"/>
              <w:rPr>
                <w:b/>
                <w:iCs/>
                <w:sz w:val="18"/>
                <w:szCs w:val="18"/>
                <w:lang w:val="en-GB"/>
              </w:rPr>
            </w:pPr>
            <w:r w:rsidRPr="00693D86">
              <w:rPr>
                <w:b/>
                <w:i/>
                <w:iCs/>
                <w:sz w:val="18"/>
                <w:szCs w:val="18"/>
                <w:lang w:val="en-GB"/>
              </w:rPr>
              <w:t xml:space="preserve">Polyporus </w:t>
            </w:r>
            <w:r w:rsidRPr="00693D86">
              <w:rPr>
                <w:b/>
                <w:iCs/>
                <w:sz w:val="18"/>
                <w:szCs w:val="18"/>
                <w:lang w:val="en-GB"/>
              </w:rPr>
              <w:t xml:space="preserve">sp. </w:t>
            </w:r>
            <w:r w:rsidRPr="00693D86">
              <w:rPr>
                <w:iCs/>
                <w:sz w:val="18"/>
                <w:szCs w:val="18"/>
                <w:lang w:val="en-GB"/>
              </w:rPr>
              <w:t>P. Micheli ex Adans.</w:t>
            </w:r>
          </w:p>
        </w:tc>
        <w:tc>
          <w:tcPr>
            <w:tcW w:w="3391" w:type="dxa"/>
            <w:vAlign w:val="center"/>
          </w:tcPr>
          <w:p w14:paraId="4012EA11" w14:textId="7C9BEF2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0AA5B6E" w14:textId="0533063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28248DB" w14:textId="64D250D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081792" w14:paraId="2F38A6FF" w14:textId="77777777" w:rsidTr="0038188C">
        <w:trPr>
          <w:trHeight w:val="397"/>
        </w:trPr>
        <w:tc>
          <w:tcPr>
            <w:tcW w:w="4395" w:type="dxa"/>
            <w:shd w:val="clear" w:color="auto" w:fill="auto"/>
            <w:vAlign w:val="center"/>
            <w:hideMark/>
          </w:tcPr>
          <w:p w14:paraId="4A4410FB" w14:textId="77777777" w:rsidR="00674FB2" w:rsidRPr="007D455E" w:rsidRDefault="00674FB2" w:rsidP="00674FB2">
            <w:pPr>
              <w:spacing w:line="276" w:lineRule="auto"/>
              <w:rPr>
                <w:b/>
                <w:i/>
                <w:iCs/>
                <w:sz w:val="18"/>
                <w:szCs w:val="18"/>
              </w:rPr>
            </w:pPr>
            <w:r w:rsidRPr="007D455E">
              <w:rPr>
                <w:b/>
                <w:i/>
                <w:iCs/>
                <w:sz w:val="18"/>
                <w:szCs w:val="18"/>
              </w:rPr>
              <w:t xml:space="preserve">Polyporus brumalis </w:t>
            </w:r>
            <w:r w:rsidRPr="007D455E">
              <w:rPr>
                <w:sz w:val="18"/>
                <w:szCs w:val="18"/>
              </w:rPr>
              <w:t>(Pers.) Fr.</w:t>
            </w:r>
          </w:p>
        </w:tc>
        <w:tc>
          <w:tcPr>
            <w:tcW w:w="3391" w:type="dxa"/>
            <w:vAlign w:val="center"/>
          </w:tcPr>
          <w:p w14:paraId="304C3E42"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77FD31FB"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47735961" w14:textId="52F6805A" w:rsidR="00674FB2" w:rsidRPr="005242C1" w:rsidRDefault="00674FB2" w:rsidP="00D85868">
            <w:pPr>
              <w:spacing w:line="276" w:lineRule="auto"/>
              <w:jc w:val="center"/>
              <w:rPr>
                <w:noProof/>
                <w:sz w:val="18"/>
                <w:szCs w:val="18"/>
              </w:rPr>
            </w:pPr>
            <w:r w:rsidRPr="005242C1">
              <w:rPr>
                <w:noProof/>
                <w:sz w:val="18"/>
                <w:szCs w:val="18"/>
              </w:rPr>
              <w:t xml:space="preserve">France </w:t>
            </w:r>
            <w:r w:rsidRPr="005242C1">
              <w:rPr>
                <w:noProof/>
                <w:sz w:val="18"/>
                <w:szCs w:val="18"/>
                <w:lang w:val="en-GB"/>
              </w:rPr>
              <w:fldChar w:fldCharType="begin" w:fldLock="1"/>
            </w:r>
            <w:r w:rsidR="00B056A6">
              <w:rPr>
                <w:noProof/>
                <w:sz w:val="18"/>
                <w:szCs w:val="18"/>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56]</w:t>
            </w:r>
            <w:r w:rsidRPr="005242C1">
              <w:rPr>
                <w:noProof/>
                <w:sz w:val="18"/>
                <w:szCs w:val="18"/>
                <w:lang w:val="en-GB"/>
              </w:rPr>
              <w:fldChar w:fldCharType="end"/>
            </w:r>
          </w:p>
        </w:tc>
      </w:tr>
      <w:tr w:rsidR="00674FB2" w:rsidRPr="002F2D6D" w14:paraId="7B73F1B8" w14:textId="77777777" w:rsidTr="0038188C">
        <w:trPr>
          <w:trHeight w:val="397"/>
        </w:trPr>
        <w:tc>
          <w:tcPr>
            <w:tcW w:w="4395" w:type="dxa"/>
            <w:shd w:val="clear" w:color="auto" w:fill="auto"/>
            <w:vAlign w:val="center"/>
          </w:tcPr>
          <w:p w14:paraId="1401F2A2" w14:textId="77A9252F" w:rsidR="00674FB2" w:rsidRPr="00231C62" w:rsidRDefault="00674FB2" w:rsidP="00674FB2">
            <w:pPr>
              <w:spacing w:line="276" w:lineRule="auto"/>
              <w:rPr>
                <w:iCs/>
                <w:sz w:val="18"/>
                <w:szCs w:val="18"/>
              </w:rPr>
            </w:pPr>
            <w:r w:rsidRPr="00231C62">
              <w:rPr>
                <w:b/>
                <w:i/>
                <w:iCs/>
                <w:sz w:val="18"/>
                <w:szCs w:val="18"/>
              </w:rPr>
              <w:t>Porostereum</w:t>
            </w:r>
            <w:r>
              <w:rPr>
                <w:b/>
                <w:i/>
                <w:iCs/>
                <w:sz w:val="18"/>
                <w:szCs w:val="18"/>
              </w:rPr>
              <w:t xml:space="preserve"> </w:t>
            </w:r>
            <w:r>
              <w:rPr>
                <w:b/>
                <w:iCs/>
                <w:sz w:val="18"/>
                <w:szCs w:val="18"/>
              </w:rPr>
              <w:t xml:space="preserve">sp. </w:t>
            </w:r>
            <w:r>
              <w:rPr>
                <w:iCs/>
                <w:sz w:val="18"/>
                <w:szCs w:val="18"/>
              </w:rPr>
              <w:t>Pilát</w:t>
            </w:r>
          </w:p>
        </w:tc>
        <w:tc>
          <w:tcPr>
            <w:tcW w:w="3391" w:type="dxa"/>
            <w:vAlign w:val="center"/>
          </w:tcPr>
          <w:p w14:paraId="29C5FC28" w14:textId="5CDEEA0A"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2B675310" w14:textId="6EC57060"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35EA600F" w14:textId="50460E16" w:rsidR="00674FB2" w:rsidRPr="005242C1" w:rsidRDefault="00D57A52" w:rsidP="00D85868">
            <w:pPr>
              <w:spacing w:line="276" w:lineRule="auto"/>
              <w:jc w:val="center"/>
              <w:rPr>
                <w:noProof/>
                <w:sz w:val="18"/>
                <w:szCs w:val="18"/>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rPr>
              <w:t>[15]</w:t>
            </w:r>
            <w:r w:rsidR="00674FB2" w:rsidRPr="005242C1">
              <w:rPr>
                <w:sz w:val="18"/>
                <w:szCs w:val="18"/>
              </w:rPr>
              <w:fldChar w:fldCharType="end"/>
            </w:r>
          </w:p>
        </w:tc>
      </w:tr>
      <w:tr w:rsidR="00674FB2" w:rsidRPr="00B056A6" w14:paraId="19396727" w14:textId="77777777" w:rsidTr="0038188C">
        <w:trPr>
          <w:trHeight w:val="397"/>
        </w:trPr>
        <w:tc>
          <w:tcPr>
            <w:tcW w:w="4395" w:type="dxa"/>
            <w:shd w:val="clear" w:color="auto" w:fill="auto"/>
            <w:vAlign w:val="center"/>
          </w:tcPr>
          <w:p w14:paraId="7A38314D" w14:textId="4CB6C354" w:rsidR="00674FB2" w:rsidRPr="00BE01E0" w:rsidRDefault="00674FB2" w:rsidP="00674FB2">
            <w:pPr>
              <w:spacing w:line="276" w:lineRule="auto"/>
              <w:rPr>
                <w:b/>
                <w:i/>
                <w:iCs/>
                <w:sz w:val="18"/>
                <w:szCs w:val="18"/>
                <w:highlight w:val="yellow"/>
              </w:rPr>
            </w:pPr>
            <w:r w:rsidRPr="005B3522">
              <w:rPr>
                <w:b/>
                <w:i/>
                <w:iCs/>
                <w:sz w:val="18"/>
                <w:szCs w:val="18"/>
              </w:rPr>
              <w:t xml:space="preserve">Pseudogymnoascus pannorum </w:t>
            </w:r>
            <w:r w:rsidRPr="005B3522">
              <w:rPr>
                <w:iCs/>
                <w:sz w:val="18"/>
                <w:szCs w:val="18"/>
              </w:rPr>
              <w:t>(Link) Minnis &amp; D.L. Lindner</w:t>
            </w:r>
          </w:p>
        </w:tc>
        <w:tc>
          <w:tcPr>
            <w:tcW w:w="3391" w:type="dxa"/>
            <w:vAlign w:val="center"/>
          </w:tcPr>
          <w:p w14:paraId="58C843EB" w14:textId="63FB0E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15E26C69" w14:textId="3832C815"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7478054-3b84-40ee-8ade-5b1271e0722d"]}],"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A65AA0C" w14:textId="15F8142E"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1","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5,51]","plainTextFormattedCitation":"[45,51]","previouslyFormattedCitation":"(Zotti et al. 2007; Zotti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51]</w:t>
            </w:r>
            <w:r w:rsidRPr="005242C1">
              <w:rPr>
                <w:sz w:val="18"/>
                <w:szCs w:val="18"/>
                <w:lang w:val="en-GB"/>
              </w:rPr>
              <w:fldChar w:fldCharType="end"/>
            </w:r>
          </w:p>
        </w:tc>
      </w:tr>
      <w:tr w:rsidR="005811DE" w:rsidRPr="00FB0429" w14:paraId="45A7DF90" w14:textId="77777777" w:rsidTr="0038188C">
        <w:trPr>
          <w:trHeight w:val="397"/>
        </w:trPr>
        <w:tc>
          <w:tcPr>
            <w:tcW w:w="4395" w:type="dxa"/>
            <w:shd w:val="clear" w:color="auto" w:fill="auto"/>
            <w:vAlign w:val="center"/>
          </w:tcPr>
          <w:p w14:paraId="1DA46110" w14:textId="7478DC11" w:rsidR="005811DE" w:rsidRPr="00506171" w:rsidRDefault="005811DE" w:rsidP="00506171">
            <w:pPr>
              <w:spacing w:line="276" w:lineRule="auto"/>
              <w:rPr>
                <w:b/>
                <w:i/>
                <w:iCs/>
                <w:sz w:val="18"/>
                <w:szCs w:val="18"/>
                <w:lang w:val="en-GB"/>
              </w:rPr>
            </w:pPr>
            <w:r w:rsidRPr="00506171">
              <w:rPr>
                <w:b/>
                <w:i/>
                <w:iCs/>
                <w:sz w:val="18"/>
                <w:szCs w:val="18"/>
                <w:lang w:val="en-GB"/>
              </w:rPr>
              <w:t xml:space="preserve">Pseudopestalotiopsis theae </w:t>
            </w:r>
            <w:r w:rsidRPr="00506171">
              <w:rPr>
                <w:iCs/>
                <w:sz w:val="18"/>
                <w:szCs w:val="18"/>
                <w:lang w:val="en-GB"/>
              </w:rPr>
              <w:t>(Sawada) Maharachch.</w:t>
            </w:r>
            <w:r w:rsidR="00506171" w:rsidRPr="00506171">
              <w:rPr>
                <w:iCs/>
                <w:sz w:val="18"/>
                <w:szCs w:val="18"/>
                <w:lang w:val="en-GB"/>
              </w:rPr>
              <w:t>, K.D. Hyde &amp; Crous,</w:t>
            </w:r>
          </w:p>
        </w:tc>
        <w:tc>
          <w:tcPr>
            <w:tcW w:w="3391" w:type="dxa"/>
            <w:vAlign w:val="center"/>
          </w:tcPr>
          <w:p w14:paraId="462C69B2" w14:textId="0A3D6144" w:rsidR="005811DE" w:rsidRPr="005242C1" w:rsidRDefault="005811DE" w:rsidP="00D85868">
            <w:pPr>
              <w:spacing w:line="276" w:lineRule="auto"/>
              <w:jc w:val="center"/>
              <w:rPr>
                <w:sz w:val="18"/>
                <w:szCs w:val="18"/>
              </w:rPr>
            </w:pPr>
            <w:r w:rsidRPr="005242C1">
              <w:rPr>
                <w:sz w:val="18"/>
                <w:szCs w:val="18"/>
                <w:lang w:val="en-GB"/>
              </w:rPr>
              <w:t xml:space="preserve">Nigeria </w:t>
            </w:r>
            <w:r w:rsidRPr="005242C1">
              <w:rPr>
                <w:sz w:val="18"/>
                <w:szCs w:val="18"/>
              </w:rPr>
              <w:fldChar w:fldCharType="begin" w:fldLock="1"/>
            </w:r>
            <w:r w:rsidR="00B056A6">
              <w:rPr>
                <w:sz w:val="18"/>
                <w:szCs w:val="18"/>
                <w:lang w:val="en-GB"/>
              </w:rPr>
              <w:instrText>ADDIN CSL_CITATION {"citationItems":[{"id":"ITEM-1","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plainTextFormattedCitation":"[47]","previouslyFormattedCitation":"(Okpalanozie et al. 2018)"},"properties":{"noteIndex":0},"schema":"https://github.com/citation-style-language/schema/raw/master/csl-citation.json"}</w:instrText>
            </w:r>
            <w:r w:rsidRPr="005242C1">
              <w:rPr>
                <w:sz w:val="18"/>
                <w:szCs w:val="18"/>
              </w:rPr>
              <w:fldChar w:fldCharType="separate"/>
            </w:r>
            <w:r w:rsidR="00B056A6" w:rsidRPr="00B056A6">
              <w:rPr>
                <w:noProof/>
                <w:sz w:val="18"/>
                <w:szCs w:val="18"/>
              </w:rPr>
              <w:t>[47]</w:t>
            </w:r>
            <w:r w:rsidRPr="005242C1">
              <w:rPr>
                <w:sz w:val="18"/>
                <w:szCs w:val="18"/>
              </w:rPr>
              <w:fldChar w:fldCharType="end"/>
            </w:r>
          </w:p>
        </w:tc>
        <w:tc>
          <w:tcPr>
            <w:tcW w:w="3392" w:type="dxa"/>
            <w:vAlign w:val="center"/>
          </w:tcPr>
          <w:p w14:paraId="30DFA50F" w14:textId="5B9F6C8A" w:rsidR="005811DE" w:rsidRPr="005242C1" w:rsidRDefault="00506171"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0ECC10A9" w14:textId="0E13C76C" w:rsidR="005811DE" w:rsidRPr="005242C1" w:rsidRDefault="00506171" w:rsidP="00674FB2">
            <w:pPr>
              <w:spacing w:line="276" w:lineRule="auto"/>
              <w:jc w:val="center"/>
              <w:rPr>
                <w:sz w:val="18"/>
                <w:szCs w:val="18"/>
              </w:rPr>
            </w:pPr>
            <w:r w:rsidRPr="005242C1">
              <w:rPr>
                <w:sz w:val="18"/>
                <w:szCs w:val="18"/>
              </w:rPr>
              <w:t>-</w:t>
            </w:r>
          </w:p>
        </w:tc>
      </w:tr>
      <w:tr w:rsidR="00674FB2" w:rsidRPr="00B056A6" w14:paraId="6425F1CF" w14:textId="77777777" w:rsidTr="0038188C">
        <w:trPr>
          <w:trHeight w:val="397"/>
        </w:trPr>
        <w:tc>
          <w:tcPr>
            <w:tcW w:w="4395" w:type="dxa"/>
            <w:shd w:val="clear" w:color="auto" w:fill="auto"/>
            <w:vAlign w:val="center"/>
          </w:tcPr>
          <w:p w14:paraId="1ED0AE3D" w14:textId="7CDDC08F" w:rsidR="00674FB2" w:rsidRPr="00B320E7" w:rsidRDefault="00674FB2" w:rsidP="00674FB2">
            <w:pPr>
              <w:spacing w:line="276" w:lineRule="auto"/>
              <w:rPr>
                <w:b/>
                <w:i/>
                <w:iCs/>
                <w:sz w:val="18"/>
                <w:szCs w:val="18"/>
              </w:rPr>
            </w:pPr>
            <w:r w:rsidRPr="00B320E7">
              <w:rPr>
                <w:b/>
                <w:i/>
                <w:iCs/>
                <w:sz w:val="18"/>
                <w:szCs w:val="18"/>
              </w:rPr>
              <w:lastRenderedPageBreak/>
              <w:t xml:space="preserve">Pseudotaeniolina globosa </w:t>
            </w:r>
            <w:r w:rsidRPr="00B320E7">
              <w:rPr>
                <w:iCs/>
                <w:sz w:val="18"/>
                <w:szCs w:val="18"/>
              </w:rPr>
              <w:t>De Leo, Urzì &amp; De Hoog</w:t>
            </w:r>
          </w:p>
        </w:tc>
        <w:tc>
          <w:tcPr>
            <w:tcW w:w="3391" w:type="dxa"/>
            <w:vAlign w:val="center"/>
          </w:tcPr>
          <w:p w14:paraId="46B92EE7" w14:textId="1F36AEB4" w:rsidR="00674FB2" w:rsidRPr="005242C1" w:rsidRDefault="00674FB2"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49493E77" w14:textId="2544A8D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9EE4050" w14:textId="560D947F"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30132A" w14:paraId="419490FA" w14:textId="77777777" w:rsidTr="0038188C">
        <w:trPr>
          <w:trHeight w:val="397"/>
        </w:trPr>
        <w:tc>
          <w:tcPr>
            <w:tcW w:w="4395" w:type="dxa"/>
            <w:shd w:val="clear" w:color="auto" w:fill="auto"/>
            <w:vAlign w:val="center"/>
          </w:tcPr>
          <w:p w14:paraId="73868986" w14:textId="7203141B" w:rsidR="00674FB2" w:rsidRPr="00ED0DB4" w:rsidRDefault="00674FB2" w:rsidP="00674FB2">
            <w:pPr>
              <w:spacing w:line="276" w:lineRule="auto"/>
              <w:rPr>
                <w:b/>
                <w:iCs/>
                <w:sz w:val="18"/>
                <w:szCs w:val="18"/>
                <w:lang w:val="en-GB"/>
              </w:rPr>
            </w:pPr>
            <w:r w:rsidRPr="00C1681C">
              <w:rPr>
                <w:b/>
                <w:i/>
                <w:iCs/>
                <w:sz w:val="18"/>
                <w:szCs w:val="18"/>
                <w:lang w:val="en-GB"/>
              </w:rPr>
              <w:t>Psilocybe</w:t>
            </w:r>
            <w:r w:rsidRPr="00ED0DB4">
              <w:rPr>
                <w:b/>
                <w:i/>
                <w:iCs/>
                <w:sz w:val="18"/>
                <w:szCs w:val="18"/>
                <w:lang w:val="en-GB"/>
              </w:rPr>
              <w:t xml:space="preserve"> </w:t>
            </w:r>
            <w:r w:rsidRPr="00ED0DB4">
              <w:rPr>
                <w:b/>
                <w:iCs/>
                <w:sz w:val="18"/>
                <w:szCs w:val="18"/>
                <w:lang w:val="en-GB"/>
              </w:rPr>
              <w:t xml:space="preserve">sp. </w:t>
            </w:r>
            <w:r w:rsidRPr="000F3EAE">
              <w:rPr>
                <w:iCs/>
                <w:sz w:val="18"/>
                <w:szCs w:val="18"/>
                <w:lang w:val="en-GB"/>
              </w:rPr>
              <w:t>(</w:t>
            </w:r>
            <w:r w:rsidRPr="00ED0DB4">
              <w:rPr>
                <w:iCs/>
                <w:sz w:val="18"/>
                <w:szCs w:val="18"/>
                <w:lang w:val="en-GB"/>
              </w:rPr>
              <w:t>Fr.) P. Kumm.</w:t>
            </w:r>
          </w:p>
        </w:tc>
        <w:tc>
          <w:tcPr>
            <w:tcW w:w="3391" w:type="dxa"/>
            <w:vAlign w:val="center"/>
          </w:tcPr>
          <w:p w14:paraId="0B56BDCA" w14:textId="7AADA49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9BB9546" w14:textId="72905BF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C5A5C52" w14:textId="726C9121"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3FF7A566" w14:textId="77777777" w:rsidTr="0038188C">
        <w:trPr>
          <w:trHeight w:val="397"/>
        </w:trPr>
        <w:tc>
          <w:tcPr>
            <w:tcW w:w="4395" w:type="dxa"/>
            <w:shd w:val="clear" w:color="auto" w:fill="auto"/>
            <w:vAlign w:val="center"/>
          </w:tcPr>
          <w:p w14:paraId="7E7ED98A" w14:textId="6A6C4D13" w:rsidR="00674FB2" w:rsidRPr="00F16B3F" w:rsidRDefault="00674FB2" w:rsidP="00674FB2">
            <w:pPr>
              <w:spacing w:line="276" w:lineRule="auto"/>
              <w:rPr>
                <w:b/>
                <w:i/>
                <w:iCs/>
                <w:sz w:val="18"/>
                <w:szCs w:val="18"/>
                <w:lang w:val="en-GB"/>
              </w:rPr>
            </w:pPr>
            <w:r w:rsidRPr="00F16B3F">
              <w:rPr>
                <w:b/>
                <w:i/>
                <w:iCs/>
                <w:sz w:val="18"/>
                <w:szCs w:val="18"/>
                <w:lang w:val="en-GB"/>
              </w:rPr>
              <w:t xml:space="preserve">Purpureocillium </w:t>
            </w:r>
            <w:r>
              <w:rPr>
                <w:b/>
                <w:iCs/>
                <w:sz w:val="18"/>
                <w:szCs w:val="18"/>
                <w:lang w:val="en-GB"/>
              </w:rPr>
              <w:t xml:space="preserve">sp. </w:t>
            </w:r>
            <w:r w:rsidRPr="00F16B3F">
              <w:rPr>
                <w:iCs/>
                <w:sz w:val="18"/>
                <w:szCs w:val="18"/>
                <w:lang w:val="en-GB"/>
              </w:rPr>
              <w:t>Luangsa-ard, Hywel-Jones, Houbraken &amp; Samson</w:t>
            </w:r>
          </w:p>
        </w:tc>
        <w:tc>
          <w:tcPr>
            <w:tcW w:w="3391" w:type="dxa"/>
            <w:vAlign w:val="center"/>
          </w:tcPr>
          <w:p w14:paraId="636C8EDF" w14:textId="4BAC49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6B1F812" w14:textId="2B8B3E4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486BC6F" w14:textId="6DB7DE74"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0A7D4AD2" w14:textId="77777777" w:rsidTr="0038188C">
        <w:trPr>
          <w:trHeight w:val="397"/>
        </w:trPr>
        <w:tc>
          <w:tcPr>
            <w:tcW w:w="4395" w:type="dxa"/>
            <w:shd w:val="clear" w:color="auto" w:fill="auto"/>
            <w:vAlign w:val="center"/>
          </w:tcPr>
          <w:p w14:paraId="765487FD" w14:textId="71B4ED54" w:rsidR="00674FB2" w:rsidRPr="00D55036" w:rsidRDefault="00674FB2" w:rsidP="00674FB2">
            <w:pPr>
              <w:spacing w:line="276" w:lineRule="auto"/>
              <w:rPr>
                <w:b/>
                <w:iCs/>
                <w:sz w:val="18"/>
                <w:szCs w:val="18"/>
                <w:lang w:val="en-GB"/>
              </w:rPr>
            </w:pPr>
            <w:r w:rsidRPr="00D55036">
              <w:rPr>
                <w:b/>
                <w:i/>
                <w:iCs/>
                <w:sz w:val="18"/>
                <w:szCs w:val="18"/>
                <w:lang w:val="en-GB"/>
              </w:rPr>
              <w:t>Pyricularia</w:t>
            </w:r>
            <w:r>
              <w:rPr>
                <w:b/>
                <w:i/>
                <w:iCs/>
                <w:sz w:val="18"/>
                <w:szCs w:val="18"/>
                <w:lang w:val="en-GB"/>
              </w:rPr>
              <w:t xml:space="preserve"> </w:t>
            </w:r>
            <w:r>
              <w:rPr>
                <w:b/>
                <w:iCs/>
                <w:sz w:val="18"/>
                <w:szCs w:val="18"/>
                <w:lang w:val="en-GB"/>
              </w:rPr>
              <w:t xml:space="preserve">sp. </w:t>
            </w:r>
            <w:r w:rsidRPr="00C1681C">
              <w:rPr>
                <w:iCs/>
                <w:sz w:val="18"/>
                <w:szCs w:val="18"/>
                <w:lang w:val="en-GB"/>
              </w:rPr>
              <w:t>(Sacc.) Sacc.</w:t>
            </w:r>
          </w:p>
        </w:tc>
        <w:tc>
          <w:tcPr>
            <w:tcW w:w="3391" w:type="dxa"/>
            <w:vAlign w:val="center"/>
          </w:tcPr>
          <w:p w14:paraId="23F1D8F1" w14:textId="4ADB8306" w:rsidR="00674FB2" w:rsidRPr="005242C1" w:rsidRDefault="00674FB2" w:rsidP="00D85868">
            <w:pPr>
              <w:spacing w:line="276" w:lineRule="auto"/>
              <w:jc w:val="center"/>
              <w:rPr>
                <w:sz w:val="18"/>
                <w:szCs w:val="18"/>
              </w:rPr>
            </w:pPr>
            <w:r w:rsidRPr="005242C1">
              <w:rPr>
                <w:sz w:val="18"/>
                <w:szCs w:val="18"/>
              </w:rPr>
              <w:t xml:space="preserve">Colombia </w:t>
            </w:r>
            <w:r w:rsidRPr="005242C1">
              <w:rPr>
                <w:sz w:val="18"/>
                <w:szCs w:val="18"/>
                <w:lang w:val="en-GB"/>
              </w:rPr>
              <w:fldChar w:fldCharType="begin" w:fldLock="1"/>
            </w:r>
            <w:r w:rsidR="00B056A6">
              <w:rPr>
                <w:sz w:val="18"/>
                <w:szCs w:val="18"/>
              </w:rPr>
              <w:instrText>ADDIN CSL_CITATION {"citationItems":[{"id":"ITEM-1","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issue":"3","issued":{"date-parts":[["2015"]]},"page":"537-547","title":"Determinación y comparación aerobiológica en tres archivos de la empresa de energía de Boyacá, Tunja (Colombia)","type":"article-journal","volume":"31"},"uris":["http://www.mendeley.com/documents/?uuid=fbe0ce50-63cf-4dfe-9366-1abb83378c6d"]}],"mendeley":{"formattedCitation":"[9]","plainTextFormattedCitation":"[9]","previouslyFormattedCitation":"(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w:t>
            </w:r>
            <w:r w:rsidRPr="005242C1">
              <w:rPr>
                <w:sz w:val="18"/>
                <w:szCs w:val="18"/>
                <w:lang w:val="en-GB"/>
              </w:rPr>
              <w:fldChar w:fldCharType="end"/>
            </w:r>
          </w:p>
        </w:tc>
        <w:tc>
          <w:tcPr>
            <w:tcW w:w="3392" w:type="dxa"/>
            <w:vAlign w:val="center"/>
          </w:tcPr>
          <w:p w14:paraId="101C5BE9"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2AFEC2A0" w14:textId="77777777" w:rsidR="00674FB2" w:rsidRPr="005242C1" w:rsidRDefault="00674FB2" w:rsidP="00674FB2">
            <w:pPr>
              <w:spacing w:line="276" w:lineRule="auto"/>
              <w:jc w:val="center"/>
              <w:rPr>
                <w:noProof/>
                <w:sz w:val="18"/>
                <w:szCs w:val="18"/>
              </w:rPr>
            </w:pPr>
            <w:r w:rsidRPr="005242C1">
              <w:rPr>
                <w:noProof/>
                <w:sz w:val="18"/>
                <w:szCs w:val="18"/>
              </w:rPr>
              <w:t>-</w:t>
            </w:r>
          </w:p>
        </w:tc>
      </w:tr>
      <w:tr w:rsidR="00674FB2" w:rsidRPr="00B056A6" w14:paraId="68E19375" w14:textId="77777777" w:rsidTr="0038188C">
        <w:trPr>
          <w:trHeight w:val="397"/>
        </w:trPr>
        <w:tc>
          <w:tcPr>
            <w:tcW w:w="4395" w:type="dxa"/>
            <w:shd w:val="clear" w:color="auto" w:fill="auto"/>
            <w:vAlign w:val="center"/>
          </w:tcPr>
          <w:p w14:paraId="0E068A44" w14:textId="06187DC1" w:rsidR="00674FB2" w:rsidRPr="00B320E7" w:rsidRDefault="00674FB2" w:rsidP="00674FB2">
            <w:pPr>
              <w:spacing w:line="276" w:lineRule="auto"/>
              <w:rPr>
                <w:b/>
                <w:i/>
                <w:iCs/>
                <w:sz w:val="18"/>
                <w:szCs w:val="18"/>
              </w:rPr>
            </w:pPr>
            <w:r w:rsidRPr="00A07D61">
              <w:rPr>
                <w:b/>
                <w:i/>
                <w:iCs/>
                <w:sz w:val="18"/>
                <w:szCs w:val="18"/>
              </w:rPr>
              <w:t xml:space="preserve">Pyronema </w:t>
            </w:r>
            <w:r w:rsidRPr="00A07D61">
              <w:rPr>
                <w:b/>
                <w:iCs/>
                <w:sz w:val="18"/>
                <w:szCs w:val="18"/>
              </w:rPr>
              <w:t>sp</w:t>
            </w:r>
            <w:r>
              <w:rPr>
                <w:b/>
                <w:i/>
                <w:iCs/>
                <w:sz w:val="18"/>
                <w:szCs w:val="18"/>
              </w:rPr>
              <w:t xml:space="preserve">. </w:t>
            </w:r>
            <w:r w:rsidRPr="00A07D61">
              <w:rPr>
                <w:iCs/>
                <w:sz w:val="18"/>
                <w:szCs w:val="18"/>
              </w:rPr>
              <w:t>Carus</w:t>
            </w:r>
          </w:p>
        </w:tc>
        <w:tc>
          <w:tcPr>
            <w:tcW w:w="3391" w:type="dxa"/>
            <w:vAlign w:val="center"/>
          </w:tcPr>
          <w:p w14:paraId="2BF31551" w14:textId="191C44BA"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27858A43" w14:textId="6C854B9D"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4915EAE8" w14:textId="662F1501"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729178D9" w14:textId="77777777" w:rsidTr="0038188C">
        <w:trPr>
          <w:trHeight w:val="397"/>
        </w:trPr>
        <w:tc>
          <w:tcPr>
            <w:tcW w:w="4395" w:type="dxa"/>
            <w:shd w:val="clear" w:color="auto" w:fill="auto"/>
            <w:vAlign w:val="center"/>
          </w:tcPr>
          <w:p w14:paraId="2B6B466D" w14:textId="77777777" w:rsidR="00674FB2" w:rsidRPr="00081792" w:rsidRDefault="00674FB2" w:rsidP="00674FB2">
            <w:pPr>
              <w:spacing w:line="276" w:lineRule="auto"/>
              <w:rPr>
                <w:b/>
                <w:iCs/>
                <w:sz w:val="18"/>
                <w:szCs w:val="18"/>
              </w:rPr>
            </w:pPr>
            <w:r w:rsidRPr="00081792">
              <w:rPr>
                <w:b/>
                <w:i/>
                <w:iCs/>
                <w:sz w:val="18"/>
                <w:szCs w:val="18"/>
              </w:rPr>
              <w:t xml:space="preserve">Ramichloridium </w:t>
            </w:r>
            <w:r w:rsidRPr="00081792">
              <w:rPr>
                <w:b/>
                <w:iCs/>
                <w:sz w:val="18"/>
                <w:szCs w:val="18"/>
              </w:rPr>
              <w:t>sp.</w:t>
            </w:r>
            <w:r w:rsidRPr="00081792">
              <w:rPr>
                <w:b/>
              </w:rPr>
              <w:t xml:space="preserve"> </w:t>
            </w:r>
            <w:r w:rsidRPr="00AD13CA">
              <w:rPr>
                <w:iCs/>
                <w:sz w:val="18"/>
                <w:szCs w:val="18"/>
              </w:rPr>
              <w:t>Stahel ex de Hoog</w:t>
            </w:r>
          </w:p>
        </w:tc>
        <w:tc>
          <w:tcPr>
            <w:tcW w:w="3391" w:type="dxa"/>
            <w:vAlign w:val="center"/>
          </w:tcPr>
          <w:p w14:paraId="4D798981"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4A9D05C2" w14:textId="1EDE7034" w:rsidR="00674FB2" w:rsidRPr="005242C1" w:rsidRDefault="00674FB2" w:rsidP="00D85868">
            <w:pPr>
              <w:jc w:val="center"/>
              <w:rPr>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c8a42aab-8bc7-4753-8f98-d59b6100ea07"]}],"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04F2D2E6"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2F2D6D" w14:paraId="4F3C3BED" w14:textId="77777777" w:rsidTr="0038188C">
        <w:trPr>
          <w:trHeight w:val="397"/>
        </w:trPr>
        <w:tc>
          <w:tcPr>
            <w:tcW w:w="4395" w:type="dxa"/>
            <w:shd w:val="clear" w:color="auto" w:fill="auto"/>
            <w:vAlign w:val="center"/>
          </w:tcPr>
          <w:p w14:paraId="2A4E540F" w14:textId="31DA2D66" w:rsidR="00674FB2" w:rsidRPr="00F94C70" w:rsidRDefault="00674FB2" w:rsidP="00674FB2">
            <w:pPr>
              <w:spacing w:line="276" w:lineRule="auto"/>
              <w:rPr>
                <w:iCs/>
                <w:sz w:val="18"/>
                <w:szCs w:val="18"/>
              </w:rPr>
            </w:pPr>
            <w:r w:rsidRPr="00693D86">
              <w:rPr>
                <w:b/>
                <w:i/>
                <w:iCs/>
                <w:sz w:val="18"/>
                <w:szCs w:val="18"/>
              </w:rPr>
              <w:t>Resinicium</w:t>
            </w:r>
            <w:r>
              <w:rPr>
                <w:b/>
                <w:i/>
                <w:iCs/>
                <w:sz w:val="18"/>
                <w:szCs w:val="18"/>
              </w:rPr>
              <w:t xml:space="preserve"> </w:t>
            </w:r>
            <w:r>
              <w:rPr>
                <w:b/>
                <w:iCs/>
                <w:sz w:val="18"/>
                <w:szCs w:val="18"/>
              </w:rPr>
              <w:t>sp.</w:t>
            </w:r>
            <w:r>
              <w:rPr>
                <w:iCs/>
                <w:sz w:val="18"/>
                <w:szCs w:val="18"/>
              </w:rPr>
              <w:t xml:space="preserve"> Parmasto</w:t>
            </w:r>
          </w:p>
        </w:tc>
        <w:tc>
          <w:tcPr>
            <w:tcW w:w="3391" w:type="dxa"/>
            <w:vAlign w:val="center"/>
          </w:tcPr>
          <w:p w14:paraId="19FB7EF2" w14:textId="229D878E"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6041C5EE" w14:textId="106614FA" w:rsidR="00674FB2" w:rsidRPr="005242C1" w:rsidRDefault="00674FB2" w:rsidP="00674FB2">
            <w:pPr>
              <w:jc w:val="center"/>
              <w:rPr>
                <w:sz w:val="18"/>
                <w:szCs w:val="18"/>
              </w:rPr>
            </w:pPr>
            <w:r w:rsidRPr="005242C1">
              <w:rPr>
                <w:sz w:val="18"/>
                <w:szCs w:val="18"/>
                <w:lang w:val="en-GB"/>
              </w:rPr>
              <w:t>-</w:t>
            </w:r>
          </w:p>
        </w:tc>
        <w:tc>
          <w:tcPr>
            <w:tcW w:w="3392" w:type="dxa"/>
            <w:shd w:val="clear" w:color="auto" w:fill="auto"/>
            <w:vAlign w:val="center"/>
          </w:tcPr>
          <w:p w14:paraId="56532841" w14:textId="381BFBB5"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4312D1D8" w14:textId="77777777" w:rsidTr="0038188C">
        <w:trPr>
          <w:trHeight w:val="397"/>
        </w:trPr>
        <w:tc>
          <w:tcPr>
            <w:tcW w:w="4395" w:type="dxa"/>
            <w:shd w:val="clear" w:color="auto" w:fill="auto"/>
            <w:vAlign w:val="center"/>
          </w:tcPr>
          <w:p w14:paraId="51D61EFB" w14:textId="77777777" w:rsidR="00674FB2" w:rsidRPr="00DD1D34" w:rsidRDefault="00674FB2" w:rsidP="00674FB2">
            <w:pPr>
              <w:spacing w:line="276" w:lineRule="auto"/>
              <w:rPr>
                <w:b/>
                <w:iCs/>
                <w:sz w:val="18"/>
                <w:szCs w:val="18"/>
                <w:lang w:val="en-GB"/>
              </w:rPr>
            </w:pPr>
            <w:r w:rsidRPr="00DD1D34">
              <w:rPr>
                <w:b/>
                <w:i/>
                <w:iCs/>
                <w:sz w:val="18"/>
                <w:szCs w:val="18"/>
                <w:lang w:val="en-GB"/>
              </w:rPr>
              <w:t xml:space="preserve">Rhizomucor </w:t>
            </w:r>
            <w:r w:rsidRPr="00DD1D34">
              <w:rPr>
                <w:b/>
                <w:iCs/>
                <w:sz w:val="18"/>
                <w:szCs w:val="18"/>
                <w:lang w:val="en-GB"/>
              </w:rPr>
              <w:t>sp.</w:t>
            </w:r>
            <w:r w:rsidRPr="00DD1D34">
              <w:rPr>
                <w:b/>
                <w:i/>
                <w:iCs/>
                <w:sz w:val="18"/>
                <w:szCs w:val="18"/>
                <w:lang w:val="en-GB"/>
              </w:rPr>
              <w:t xml:space="preserve"> </w:t>
            </w:r>
            <w:r w:rsidRPr="00AD13CA">
              <w:rPr>
                <w:iCs/>
                <w:sz w:val="18"/>
                <w:szCs w:val="18"/>
                <w:lang w:val="en-GB"/>
              </w:rPr>
              <w:t>Lucet &amp; Costantin</w:t>
            </w:r>
          </w:p>
        </w:tc>
        <w:tc>
          <w:tcPr>
            <w:tcW w:w="3391" w:type="dxa"/>
            <w:vAlign w:val="center"/>
          </w:tcPr>
          <w:p w14:paraId="1E6F70A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4419EF8" w14:textId="042769A8" w:rsidR="00674FB2" w:rsidRPr="005242C1" w:rsidRDefault="00674FB2" w:rsidP="00D85868">
            <w:pPr>
              <w:jc w:val="center"/>
              <w:rPr>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f0c8d58f-4404-4548-82c2-bda56b99ba8c"]}],"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547C63F0"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08BA843C" w14:textId="77777777" w:rsidTr="0038188C">
        <w:trPr>
          <w:trHeight w:val="397"/>
        </w:trPr>
        <w:tc>
          <w:tcPr>
            <w:tcW w:w="4395" w:type="dxa"/>
            <w:shd w:val="clear" w:color="auto" w:fill="auto"/>
            <w:vAlign w:val="center"/>
            <w:hideMark/>
          </w:tcPr>
          <w:p w14:paraId="4409154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Rhizomucor pusillus </w:t>
            </w:r>
            <w:r w:rsidRPr="00AD13CA">
              <w:rPr>
                <w:sz w:val="18"/>
                <w:szCs w:val="18"/>
                <w:lang w:val="en-GB"/>
              </w:rPr>
              <w:t>(Lindt) Schipper</w:t>
            </w:r>
          </w:p>
        </w:tc>
        <w:tc>
          <w:tcPr>
            <w:tcW w:w="3391" w:type="dxa"/>
            <w:vAlign w:val="center"/>
          </w:tcPr>
          <w:p w14:paraId="2B81F50C" w14:textId="72BEE24C"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33A2A64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01D2A2C1"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30132A" w14:paraId="5EF196CF" w14:textId="77777777" w:rsidTr="0038188C">
        <w:trPr>
          <w:trHeight w:val="289"/>
        </w:trPr>
        <w:tc>
          <w:tcPr>
            <w:tcW w:w="4395" w:type="dxa"/>
            <w:shd w:val="clear" w:color="auto" w:fill="auto"/>
            <w:vAlign w:val="center"/>
            <w:hideMark/>
          </w:tcPr>
          <w:p w14:paraId="766F952A"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Rhizopus </w:t>
            </w:r>
            <w:r w:rsidRPr="00DD1D34">
              <w:rPr>
                <w:b/>
                <w:iCs/>
                <w:sz w:val="18"/>
                <w:szCs w:val="18"/>
                <w:lang w:val="en-GB"/>
              </w:rPr>
              <w:t>sp.</w:t>
            </w:r>
            <w:r w:rsidRPr="00DD1D34">
              <w:rPr>
                <w:b/>
                <w:i/>
                <w:iCs/>
                <w:sz w:val="18"/>
                <w:szCs w:val="18"/>
                <w:lang w:val="en-GB"/>
              </w:rPr>
              <w:t xml:space="preserve"> </w:t>
            </w:r>
            <w:r w:rsidRPr="007A4693">
              <w:rPr>
                <w:sz w:val="18"/>
                <w:szCs w:val="18"/>
                <w:lang w:val="en-GB"/>
              </w:rPr>
              <w:t>Ehrenb.</w:t>
            </w:r>
          </w:p>
        </w:tc>
        <w:tc>
          <w:tcPr>
            <w:tcW w:w="3391" w:type="dxa"/>
            <w:vAlign w:val="center"/>
          </w:tcPr>
          <w:p w14:paraId="31BA52E7" w14:textId="71C555B4" w:rsidR="00674FB2" w:rsidRPr="005242C1" w:rsidRDefault="00674FB2" w:rsidP="00D85868">
            <w:pPr>
              <w:spacing w:line="276" w:lineRule="auto"/>
              <w:jc w:val="center"/>
              <w:rPr>
                <w:sz w:val="18"/>
                <w:szCs w:val="18"/>
                <w:lang w:val="en-GB"/>
              </w:rPr>
            </w:pPr>
            <w:r w:rsidRPr="005242C1">
              <w:rPr>
                <w:sz w:val="18"/>
                <w:szCs w:val="18"/>
              </w:rPr>
              <w:t xml:space="preserve">Brazil, Colombia, France, India, Spain </w:t>
            </w:r>
            <w:r w:rsidRPr="005242C1">
              <w:rPr>
                <w:sz w:val="18"/>
                <w:szCs w:val="18"/>
                <w:lang w:val="en-GB"/>
              </w:rPr>
              <w:fldChar w:fldCharType="begin" w:fldLock="1"/>
            </w:r>
            <w:r w:rsidR="00B056A6">
              <w:rPr>
                <w:sz w:val="18"/>
                <w:szCs w:val="18"/>
              </w:rPr>
              <w:instrText>ADDIN CSL_CITATION {"citationItems":[{"id":"ITEM-1","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1","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02ae8912-a4ac-4992-bb0c-45bf52a8da3c"]},{"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59dcab10-bfe0-4a3c-b5b0-2c69821b8df8"]},{"id":"ITEM-3","itemData":{"author":[{"dropping-particle":"","family":"Dalal","given":"Lalchand","non-dropping-particle":"","parse-names":false,"suffix":""},{"dropping-particle":"","family":"Bhowal","given":"Mousumi","non-dropping-particle":"","parse-names":false,"suffix":""},{"dropping-particle":"","family":"Kalbende","given":"Swapna","non-dropping-particle":"","parse-names":false,"suffix":""}],"container-title":"Archives of Applied Science Research","id":"ITEM-3","issue":"5","issued":{"date-parts":[["2011"]]},"page":"479-485","title":"Incidence of deteriorating fungi in the air inside the college libraries of Wardha city","type":"article-journal","volume":"3"},"uris":["http://www.mendeley.com/documents/?uuid=8692a84a-b597-4ca6-b771-54ecb781d600"]},{"id":"ITEM-4","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4","issue":"6","issued":{"date-parts":[["2012"]]},"page":"514-522","title":"Microbiological evaluation of ten French archives and link to occupational symptoms","type":"article-journal","volume":"22"},"uris":["http://www.mendeley.com/documents/?uuid=ad1b6379-d0a5-4fad-b432-47f195777d07"]},{"id":"ITEM-5","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5","issue":"3","issued":{"date-parts":[["2015"]]},"page":"537-547","title":"Determinación y comparación aerobiológica en tres archivos de la empresa de energía de Boyacá, Tunja (Colombia)","type":"article-journal","volume":"31"},"uris":["http://www.mendeley.com/documents/?uuid=fbe0ce50-63cf-4dfe-9366-1abb83378c6d"]},{"id":"ITEM-6","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6","issue":"4","issued":{"date-parts":[["2014"]]},"page":"42-47","title":"Comparative aeromycological study of three libraries in Kamptee","type":"article-journal","volume":"2"},"uris":["http://www.mendeley.com/documents/?uuid=29415398-1d36-4079-a66f-95d5e1a90882"]}],"mendeley":{"formattedCitation":"[8,9,24,25,27,32]","plainTextFormattedCitation":"[8,9,24,25,27,32]","previouslyFormattedCitation":"(Gambale et al. 1993; Valentin 2007; Dalal et al. 2011; Roussel et al. 2012; Thaware et al. 2014; 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8,9,24,25,27,32]</w:t>
            </w:r>
            <w:r w:rsidRPr="005242C1">
              <w:rPr>
                <w:sz w:val="18"/>
                <w:szCs w:val="18"/>
                <w:lang w:val="en-GB"/>
              </w:rPr>
              <w:fldChar w:fldCharType="end"/>
            </w:r>
          </w:p>
        </w:tc>
        <w:tc>
          <w:tcPr>
            <w:tcW w:w="3392" w:type="dxa"/>
            <w:vAlign w:val="center"/>
          </w:tcPr>
          <w:p w14:paraId="540B2CC7" w14:textId="7134B71E" w:rsidR="00674FB2" w:rsidRPr="00B056A6" w:rsidRDefault="00674FB2" w:rsidP="00D85868">
            <w:pPr>
              <w:jc w:val="cente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60bb6ef-0731-4bdb-a5bb-6a21ad8be2f8"]}],"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w:t>
            </w:r>
            <w:r w:rsidRPr="005242C1">
              <w:rPr>
                <w:sz w:val="18"/>
                <w:szCs w:val="18"/>
                <w:lang w:val="en-GB"/>
              </w:rPr>
              <w:fldChar w:fldCharType="end"/>
            </w:r>
          </w:p>
        </w:tc>
        <w:tc>
          <w:tcPr>
            <w:tcW w:w="3392" w:type="dxa"/>
            <w:shd w:val="clear" w:color="auto" w:fill="auto"/>
            <w:vAlign w:val="center"/>
          </w:tcPr>
          <w:p w14:paraId="4BC1A55C" w14:textId="7D723351" w:rsidR="00674FB2" w:rsidRPr="00B056A6" w:rsidRDefault="00674FB2" w:rsidP="00D85868">
            <w:pPr>
              <w:spacing w:line="276" w:lineRule="auto"/>
              <w:jc w:val="center"/>
              <w:rPr>
                <w:noProof/>
                <w:sz w:val="18"/>
                <w:szCs w:val="18"/>
                <w:lang w:val="en-GB"/>
              </w:rPr>
            </w:pPr>
            <w:r w:rsidRPr="005242C1">
              <w:rPr>
                <w:noProof/>
                <w:sz w:val="18"/>
                <w:szCs w:val="18"/>
              </w:rPr>
              <w:t xml:space="preserve">Brazil, </w:t>
            </w:r>
            <w:r w:rsidR="00D57A52" w:rsidRPr="005242C1">
              <w:rPr>
                <w:noProof/>
                <w:sz w:val="18"/>
                <w:szCs w:val="18"/>
              </w:rPr>
              <w:t>Czech</w:t>
            </w:r>
            <w:r w:rsidRPr="005242C1">
              <w:rPr>
                <w:noProof/>
                <w:sz w:val="18"/>
                <w:szCs w:val="18"/>
              </w:rPr>
              <w:t xml:space="preserve"> Republic, Finland, Iran, Nigeria, Poland, Portugal </w:t>
            </w:r>
            <w:r w:rsidRPr="005242C1">
              <w:rPr>
                <w:noProof/>
                <w:sz w:val="18"/>
                <w:szCs w:val="18"/>
                <w:lang w:val="en-GB"/>
              </w:rPr>
              <w:fldChar w:fldCharType="begin" w:fldLock="1"/>
            </w:r>
            <w:r w:rsidR="00B056A6">
              <w:rPr>
                <w:noProof/>
                <w:sz w:val="18"/>
                <w:szCs w:val="18"/>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d862d0fa-dc6f-44ed-987d-38b7ba4015c6"]},{"id":"ITEM-3","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3","issue":"3","issued":{"date-parts":[["2006"]]},"page":"420-422","title":"Fungal Contaminations in Historical Manuscripts at Astan Quds Museum Library, Mashhad, Iran","type":"article-journal","volume":"8"},"uris":["http://www.mendeley.com/documents/?uuid=210cd74f-0afc-42a9-af25-58b85ee55591","http://www.mendeley.com/documents/?uuid=236143cc-941e-4d8f-acd0-7a1dfe91b03d","http://www.mendeley.com/documents/?uuid=29d56c78-2d42-42f8-a1a2-fca806d45840"]},{"id":"ITEM-4","itemData":{"author":[{"dropping-particle":"","family":"Bankole","given":"Olubanke M","non-dropping-particle":"","parse-names":false,"suffix":""}],"container-title":"Library Review","id":"ITEM-4","issue":"6","issued":{"date-parts":[["2010"]]},"page":"414-429","title":"A review of biological deterioration of library materials and possible control strategies in the tropics","type":"article-journal","volume":"59"},"uris":["http://www.mendeley.com/documents/?uuid=4c87f1f0-f6e7-4fac-a314-7a8b300b536a","http://www.mendeley.com/documents/?uuid=fbd7538e-250b-4bc9-9e22-7340a26e57c8","http://www.mendeley.com/documents/?uuid=4fa2e13b-a23f-4640-af19-1d6311c8e8f9"]},{"id":"ITEM-5","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5","issued":{"date-parts":[["2018"]]},"page":"110-116","publisher":"Elsevier Masson SAS","title":"Disinfection of ancient paper contaminated with fungi using supercritical carbon dioxide","type":"article-journal","volume":"30"},"uris":["http://www.mendeley.com/documents/?uuid=fa7ac377-81b3-420a-a009-c427860c5793"]},{"id":"ITEM-6","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w:instrText>
            </w:r>
            <w:r w:rsidR="00B056A6" w:rsidRPr="00B056A6">
              <w:rPr>
                <w:noProof/>
                <w:sz w:val="18"/>
                <w:szCs w:val="18"/>
                <w:lang w:val="en-GB"/>
              </w:rPr>
              <w:instrText>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6","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1–13,15,50,54]","plainTextFormattedCitation":"[11–13,15,50,54]","previouslyFormattedCitation":"(Hyvärinen et al. 2002; Lourenço et al. 2005; Shamsian et al. 2006; Bankole 2010; Kraková et al. 2018; Teixeira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1–13,15,50,54]</w:t>
            </w:r>
            <w:r w:rsidRPr="005242C1">
              <w:rPr>
                <w:noProof/>
                <w:sz w:val="18"/>
                <w:szCs w:val="18"/>
                <w:lang w:val="en-GB"/>
              </w:rPr>
              <w:fldChar w:fldCharType="end"/>
            </w:r>
          </w:p>
        </w:tc>
      </w:tr>
      <w:tr w:rsidR="00674FB2" w:rsidRPr="0030132A" w14:paraId="0048B7BF" w14:textId="77777777" w:rsidTr="005D7B64">
        <w:trPr>
          <w:trHeight w:val="398"/>
        </w:trPr>
        <w:tc>
          <w:tcPr>
            <w:tcW w:w="4395" w:type="dxa"/>
            <w:shd w:val="clear" w:color="auto" w:fill="auto"/>
            <w:vAlign w:val="center"/>
            <w:hideMark/>
          </w:tcPr>
          <w:p w14:paraId="75335B9D" w14:textId="73E53845" w:rsidR="00674FB2" w:rsidRPr="00B056A6" w:rsidRDefault="00674FB2" w:rsidP="00674FB2">
            <w:pPr>
              <w:spacing w:line="276" w:lineRule="auto"/>
              <w:rPr>
                <w:b/>
                <w:i/>
                <w:iCs/>
                <w:sz w:val="18"/>
                <w:szCs w:val="18"/>
                <w:lang w:val="en-GB"/>
              </w:rPr>
            </w:pPr>
            <w:r w:rsidRPr="00B056A6">
              <w:rPr>
                <w:b/>
                <w:i/>
                <w:iCs/>
                <w:sz w:val="18"/>
                <w:szCs w:val="18"/>
                <w:lang w:val="en-GB"/>
              </w:rPr>
              <w:t xml:space="preserve">Rhizopus arrhizus </w:t>
            </w:r>
            <w:r w:rsidRPr="00B056A6">
              <w:rPr>
                <w:sz w:val="18"/>
                <w:szCs w:val="18"/>
                <w:lang w:val="en-GB"/>
              </w:rPr>
              <w:t>A. Fisch</w:t>
            </w:r>
          </w:p>
        </w:tc>
        <w:tc>
          <w:tcPr>
            <w:tcW w:w="10175" w:type="dxa"/>
            <w:gridSpan w:val="3"/>
            <w:vAlign w:val="center"/>
          </w:tcPr>
          <w:p w14:paraId="2974C8D1" w14:textId="7D4EF94A" w:rsidR="00674FB2" w:rsidRPr="00B056A6" w:rsidRDefault="00674FB2" w:rsidP="00674FB2">
            <w:pPr>
              <w:spacing w:line="276" w:lineRule="auto"/>
              <w:jc w:val="center"/>
              <w:rPr>
                <w:i/>
                <w:noProof/>
                <w:sz w:val="18"/>
                <w:szCs w:val="18"/>
                <w:lang w:val="en-GB"/>
              </w:rPr>
            </w:pPr>
            <w:r w:rsidRPr="00B056A6">
              <w:rPr>
                <w:i/>
                <w:noProof/>
                <w:sz w:val="18"/>
                <w:szCs w:val="18"/>
                <w:lang w:val="en-GB"/>
              </w:rPr>
              <w:t>See current name: Rhizopus oryzae</w:t>
            </w:r>
          </w:p>
        </w:tc>
      </w:tr>
      <w:tr w:rsidR="00674FB2" w:rsidRPr="0030132A" w14:paraId="2BF977C3" w14:textId="77777777" w:rsidTr="005D7B64">
        <w:trPr>
          <w:trHeight w:val="397"/>
        </w:trPr>
        <w:tc>
          <w:tcPr>
            <w:tcW w:w="4395" w:type="dxa"/>
            <w:shd w:val="clear" w:color="auto" w:fill="auto"/>
            <w:vAlign w:val="center"/>
            <w:hideMark/>
          </w:tcPr>
          <w:p w14:paraId="00BDC83F" w14:textId="77777777" w:rsidR="00674FB2" w:rsidRPr="00B056A6" w:rsidRDefault="00674FB2" w:rsidP="00674FB2">
            <w:pPr>
              <w:spacing w:line="276" w:lineRule="auto"/>
              <w:rPr>
                <w:b/>
                <w:i/>
                <w:iCs/>
                <w:sz w:val="18"/>
                <w:szCs w:val="18"/>
                <w:lang w:val="en-GB"/>
              </w:rPr>
            </w:pPr>
            <w:r w:rsidRPr="00B056A6">
              <w:rPr>
                <w:b/>
                <w:i/>
                <w:iCs/>
                <w:sz w:val="18"/>
                <w:szCs w:val="18"/>
                <w:lang w:val="en-GB"/>
              </w:rPr>
              <w:t xml:space="preserve">Rhizopus nigricans </w:t>
            </w:r>
            <w:r w:rsidRPr="00B056A6">
              <w:rPr>
                <w:sz w:val="18"/>
                <w:szCs w:val="18"/>
                <w:lang w:val="en-GB"/>
              </w:rPr>
              <w:t>Ehrenb.</w:t>
            </w:r>
          </w:p>
        </w:tc>
        <w:tc>
          <w:tcPr>
            <w:tcW w:w="10175" w:type="dxa"/>
            <w:gridSpan w:val="3"/>
            <w:vAlign w:val="center"/>
          </w:tcPr>
          <w:p w14:paraId="36A9D267" w14:textId="6CC4BC47" w:rsidR="00674FB2" w:rsidRPr="00B056A6" w:rsidRDefault="00674FB2" w:rsidP="00674FB2">
            <w:pPr>
              <w:spacing w:line="276" w:lineRule="auto"/>
              <w:jc w:val="center"/>
              <w:rPr>
                <w:i/>
                <w:noProof/>
                <w:sz w:val="18"/>
                <w:szCs w:val="18"/>
                <w:lang w:val="en-GB"/>
              </w:rPr>
            </w:pPr>
            <w:r w:rsidRPr="00B056A6">
              <w:rPr>
                <w:i/>
                <w:noProof/>
                <w:sz w:val="18"/>
                <w:szCs w:val="18"/>
                <w:lang w:val="en-GB"/>
              </w:rPr>
              <w:t>See current name: Rhizopus stolonifer var. stolonifer</w:t>
            </w:r>
          </w:p>
        </w:tc>
      </w:tr>
      <w:tr w:rsidR="00674FB2" w:rsidRPr="004E36C1" w14:paraId="47231E5A" w14:textId="77777777" w:rsidTr="0038188C">
        <w:trPr>
          <w:trHeight w:val="397"/>
        </w:trPr>
        <w:tc>
          <w:tcPr>
            <w:tcW w:w="4395" w:type="dxa"/>
            <w:shd w:val="clear" w:color="auto" w:fill="auto"/>
            <w:vAlign w:val="center"/>
          </w:tcPr>
          <w:p w14:paraId="468A3228" w14:textId="0965F5AE" w:rsidR="00674FB2" w:rsidRPr="00B056A6" w:rsidRDefault="00674FB2" w:rsidP="00674FB2">
            <w:pPr>
              <w:spacing w:line="276" w:lineRule="auto"/>
              <w:rPr>
                <w:b/>
                <w:i/>
                <w:iCs/>
                <w:sz w:val="18"/>
                <w:szCs w:val="18"/>
                <w:lang w:val="en-GB"/>
              </w:rPr>
            </w:pPr>
            <w:r w:rsidRPr="00B056A6">
              <w:rPr>
                <w:b/>
                <w:i/>
                <w:iCs/>
                <w:sz w:val="18"/>
                <w:szCs w:val="18"/>
                <w:lang w:val="en-GB"/>
              </w:rPr>
              <w:t xml:space="preserve">Rhizopus oryzae </w:t>
            </w:r>
            <w:r w:rsidRPr="00B056A6">
              <w:rPr>
                <w:iCs/>
                <w:sz w:val="18"/>
                <w:szCs w:val="18"/>
                <w:lang w:val="en-GB"/>
              </w:rPr>
              <w:t>Went &amp; Prins. Geerl.</w:t>
            </w:r>
          </w:p>
        </w:tc>
        <w:tc>
          <w:tcPr>
            <w:tcW w:w="3391" w:type="dxa"/>
            <w:vAlign w:val="center"/>
          </w:tcPr>
          <w:p w14:paraId="3EB30DC3" w14:textId="29BAB1FB" w:rsidR="00674FB2" w:rsidRPr="005242C1" w:rsidRDefault="00674FB2" w:rsidP="00D85868">
            <w:pPr>
              <w:spacing w:line="276" w:lineRule="auto"/>
              <w:jc w:val="center"/>
              <w:rPr>
                <w:sz w:val="18"/>
                <w:szCs w:val="18"/>
                <w:lang w:val="en-GB"/>
              </w:rPr>
            </w:pPr>
            <w:r w:rsidRPr="00B056A6">
              <w:rPr>
                <w:sz w:val="18"/>
                <w:szCs w:val="18"/>
                <w:lang w:val="en-GB"/>
              </w:rPr>
              <w:t xml:space="preserve">Poland </w:t>
            </w:r>
            <w:r w:rsidRPr="005242C1">
              <w:rPr>
                <w:sz w:val="18"/>
                <w:szCs w:val="18"/>
                <w:lang w:val="en-GB"/>
              </w:rPr>
              <w:fldChar w:fldCharType="begin" w:fldLock="1"/>
            </w:r>
            <w:r w:rsidR="00B056A6" w:rsidRP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w:instrText>
            </w:r>
            <w:r w:rsidR="00B056A6">
              <w:rPr>
                <w:sz w:val="18"/>
                <w:szCs w:val="18"/>
              </w:rPr>
              <w:instrText xml:space="preserv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b24ba249-e9ce-4876-91c2-a7b601867bd9"]}],"mendeley":{"formattedCitation":"[17,19]","plainTextFormattedCitation":"[17,19]","previouslyFormattedCitation":"(Wlazło et al. 2008;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19]</w:t>
            </w:r>
            <w:r w:rsidRPr="005242C1">
              <w:rPr>
                <w:sz w:val="18"/>
                <w:szCs w:val="18"/>
                <w:lang w:val="en-GB"/>
              </w:rPr>
              <w:fldChar w:fldCharType="end"/>
            </w:r>
          </w:p>
        </w:tc>
        <w:tc>
          <w:tcPr>
            <w:tcW w:w="3392" w:type="dxa"/>
            <w:vAlign w:val="center"/>
          </w:tcPr>
          <w:p w14:paraId="7623B486" w14:textId="289F0646" w:rsidR="00674FB2" w:rsidRPr="005242C1" w:rsidRDefault="00674FB2" w:rsidP="00D85868">
            <w:pPr>
              <w:spacing w:line="276" w:lineRule="auto"/>
              <w:jc w:val="center"/>
              <w:rPr>
                <w:sz w:val="18"/>
                <w:szCs w:val="18"/>
              </w:rPr>
            </w:pPr>
            <w:r w:rsidRPr="005242C1">
              <w:rPr>
                <w:sz w:val="18"/>
                <w:szCs w:val="18"/>
              </w:rPr>
              <w:t xml:space="preserve">Poland, 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846b195-bed3-4817-889c-a63f8ad8d086"]},{"id":"ITEM-3","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3","issue":"3","issued":{"date-parts":[["2015"]]},"page":"389-401","title":"Assessment of microbiological contamination in the work environments of museums, archives and libraries","type":"article-journal","volume":"31"},"uris":["http://www.mendeley.com/documents/?uuid=787ec923-8449-41a1-926e-3abc447246d4"]}],"mendeley":{"formattedCitation":"[4,5,19]","plainTextFormattedCitation":"[4,5,19]","previouslyFormattedCitation":"(Pinheiro 2014; Pinheiro 2015; 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19]</w:t>
            </w:r>
            <w:r w:rsidRPr="005242C1">
              <w:rPr>
                <w:sz w:val="18"/>
                <w:szCs w:val="18"/>
                <w:lang w:val="en-GB"/>
              </w:rPr>
              <w:fldChar w:fldCharType="end"/>
            </w:r>
            <w:r w:rsidRPr="005242C1">
              <w:rPr>
                <w:sz w:val="18"/>
                <w:szCs w:val="18"/>
              </w:rPr>
              <w:t xml:space="preserve"> </w:t>
            </w:r>
          </w:p>
        </w:tc>
        <w:tc>
          <w:tcPr>
            <w:tcW w:w="3392" w:type="dxa"/>
            <w:shd w:val="clear" w:color="auto" w:fill="auto"/>
            <w:vAlign w:val="center"/>
          </w:tcPr>
          <w:p w14:paraId="52D16BD8" w14:textId="2C5374BF" w:rsidR="00674FB2" w:rsidRPr="005242C1" w:rsidRDefault="00674FB2" w:rsidP="00D85868">
            <w:pPr>
              <w:spacing w:line="276" w:lineRule="auto"/>
              <w:jc w:val="center"/>
              <w:rPr>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1","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mendeley":{"formattedCitation":"[60]","plainTextFormattedCitation":"[60]","previouslyFormattedCitation":"(Michaelsen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60]</w:t>
            </w:r>
            <w:r w:rsidRPr="005242C1">
              <w:rPr>
                <w:noProof/>
                <w:sz w:val="18"/>
                <w:szCs w:val="18"/>
                <w:lang w:val="en-GB"/>
              </w:rPr>
              <w:fldChar w:fldCharType="end"/>
            </w:r>
          </w:p>
        </w:tc>
      </w:tr>
      <w:tr w:rsidR="00674FB2" w:rsidRPr="00B056A6" w14:paraId="69CFD671" w14:textId="77777777" w:rsidTr="0038188C">
        <w:trPr>
          <w:trHeight w:val="397"/>
        </w:trPr>
        <w:tc>
          <w:tcPr>
            <w:tcW w:w="4395" w:type="dxa"/>
            <w:shd w:val="clear" w:color="auto" w:fill="auto"/>
            <w:vAlign w:val="center"/>
            <w:hideMark/>
          </w:tcPr>
          <w:p w14:paraId="1C742C1D" w14:textId="69C2ABA1" w:rsidR="00674FB2" w:rsidRPr="00DD1D34" w:rsidRDefault="00674FB2" w:rsidP="008C3C93">
            <w:pPr>
              <w:spacing w:line="276" w:lineRule="auto"/>
              <w:rPr>
                <w:b/>
                <w:i/>
                <w:iCs/>
                <w:sz w:val="18"/>
                <w:szCs w:val="18"/>
                <w:lang w:val="en-GB"/>
              </w:rPr>
            </w:pPr>
            <w:r w:rsidRPr="00DD1D34">
              <w:rPr>
                <w:b/>
                <w:i/>
                <w:iCs/>
                <w:sz w:val="18"/>
                <w:szCs w:val="18"/>
                <w:lang w:val="en-GB"/>
              </w:rPr>
              <w:t xml:space="preserve">Rhizopus </w:t>
            </w:r>
            <w:r w:rsidR="008C3C93">
              <w:rPr>
                <w:b/>
                <w:i/>
                <w:iCs/>
                <w:sz w:val="18"/>
                <w:szCs w:val="18"/>
                <w:lang w:val="en-GB"/>
              </w:rPr>
              <w:t>s</w:t>
            </w:r>
            <w:r>
              <w:rPr>
                <w:b/>
                <w:i/>
                <w:iCs/>
                <w:sz w:val="18"/>
                <w:szCs w:val="18"/>
                <w:lang w:val="en-GB"/>
              </w:rPr>
              <w:t>tolonifer</w:t>
            </w:r>
            <w:r w:rsidRPr="00AD13CA">
              <w:rPr>
                <w:i/>
                <w:iCs/>
                <w:sz w:val="18"/>
                <w:szCs w:val="18"/>
                <w:lang w:val="en-GB"/>
              </w:rPr>
              <w:t xml:space="preserve"> </w:t>
            </w:r>
            <w:r w:rsidRPr="00AD13CA">
              <w:rPr>
                <w:sz w:val="18"/>
                <w:szCs w:val="18"/>
                <w:lang w:val="en-GB"/>
              </w:rPr>
              <w:t>(Ehrenb.) Vuill.</w:t>
            </w:r>
          </w:p>
        </w:tc>
        <w:tc>
          <w:tcPr>
            <w:tcW w:w="3391" w:type="dxa"/>
            <w:vAlign w:val="center"/>
          </w:tcPr>
          <w:p w14:paraId="2FCD17D2" w14:textId="76B73634" w:rsidR="00674FB2" w:rsidRPr="005242C1" w:rsidRDefault="00674FB2" w:rsidP="00D85868">
            <w:pPr>
              <w:spacing w:line="276" w:lineRule="auto"/>
              <w:jc w:val="center"/>
              <w:rPr>
                <w:sz w:val="18"/>
                <w:szCs w:val="18"/>
                <w:lang w:val="en-GB"/>
              </w:rPr>
            </w:pPr>
            <w:r w:rsidRPr="005242C1">
              <w:rPr>
                <w:sz w:val="18"/>
                <w:szCs w:val="18"/>
                <w:lang w:val="en-GB"/>
              </w:rPr>
              <w:t xml:space="preserve">Egypt, India, Poland, Portugal, Spain </w:t>
            </w:r>
            <w:r w:rsidRPr="005242C1">
              <w:rPr>
                <w:sz w:val="18"/>
                <w:szCs w:val="18"/>
                <w:lang w:val="en-GB"/>
              </w:rPr>
              <w:fldChar w:fldCharType="begin" w:fldLock="1"/>
            </w:r>
            <w:r w:rsidR="00B056A6">
              <w:rPr>
                <w:sz w:val="18"/>
                <w:szCs w:val="18"/>
                <w:lang w:val="en-GB"/>
              </w:rPr>
              <w:instrText>ADDIN CSL_CITATION {"citationItems":[{"id":"ITEM-1","itemData":{"DOI":"10.1016/j.ibiod.2007.02.007","ISSN":"09648305","abstract":"A study of airborne fungi was carried out in the architectural complex of the Cathedral of Santiago de Compostela (Spain) during 2002, by using viable volumetric sampling methods. This resulted in a total of 35 identified taxa, of which the most abundant were: Alternaria, Aspergillus, Cladosporium and Penicillium. Sampling was completed with data from the outdoor atmosphere and swab samples in specific places. In general there were no statistically significant indoor/outdoor differences and in both cases the highest CFU m-3 were obtained during the spring-summer. Similar relatively low numbers of the same fungi were likewise detected at different points in the Cathedral nave, while up to nearly 6500 CFU m-3 were recorded in the Corticela Chapel. The study of intradiurnal levels carried out in the Cathedral nave reveals greater abundance of fungal concentrations at 13:00 h, the moment of massive influx of visitors in the Cathedral, with 406 CFU m-3 compared to the 380 CFU m-3 sampled at 9:00 h and the 350 CFU m-3 at 21:00 h. The whole investigation is the first study of the atmospheric fungal content of the Cathedral of Santiago de Compostela. © 2007 Elsevier Ltd. All rights reserved.","author":[{"dropping-particle":"","family":"Aira","given":"M. J.","non-dropping-particle":"","parse-names":false,"suffix":""},{"dropping-particle":"","family":"Jato","given":"V.","non-dropping-particle":"","parse-names":false,"suffix":""},{"dropping-particle":"","family":"Stchigel","given":"a. M.","non-dropping-particle":"","parse-names":false,"suffix":""},{"dropping-particle":"","family":"Rodríguez-Rajo","given":"F. J.","non-dropping-particle":"","parse-names":false,"suffix":""},{"dropping-particle":"","family":"Piontelli","given":"E.","non-dropping-particle":"","parse-names":false,"suffix":""}],"container-title":"International Biodeterioration &amp; Biodegradation","id":"ITEM-1","issue":"4","issued":{"date-parts":[["2007"]]},"page":"231-237","title":"Aeromycological study in the Cathedral of Santiago de Compostela (Spain)","type":"article-journal","volume":"60"},"uris":["http://www.mendeley.com/documents/?uuid=a75f542a-0121-4281-a5a5-9bb46a36d72c","http://www.mendeley.com/documents/?uuid=1bb4bbae-e355-40ee-9dd0-c8f972bab939"]},{"id":"ITEM-2","itemData":{"DOI":"10.1023/A:1007638132658","ISSN":"03935965","author":[{"dropping-particle":"","family":"Jain","given":"Ashok K.","non-dropping-particle":"","parse-names":false,"suffix":""}],"container-title":"Aerobiologia","id":"ITEM-2","issue":"2","issued":{"date-parts":[["2000"]]},"page":"221-225","title":"Survey of bioaerosol in different indoor working environments in central India","type":"article-journal","volume":"16"},"uris":["http://www.mendeley.com/documents/?uuid=8aa9f367-293b-4496-9e3a-1631c24d7c79","http://www.mendeley.com/documents/?uuid=6b4fce0b-c69d-4865-9fd9-98c5567de8e4","http://www.mendeley.com/documents/?uuid=c03e855e-410f-4c91-b8b0-086f5dea6efd"]},{"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f2507dc7-fc13-4bbb-bf70-684042651c80"]},{"id":"ITEM-4","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4","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f3d62d36-4801-4bbd-b90e-ddf12dfc7bf4"]},{"id":"ITEM-5","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5","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99e2bdb1-7347-455c-9c43-594c05b5b551"]},{"id":"ITEM-6","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6","issue":"1","issued":{"date-parts":[["2017"]]},"page":"93-118","title":"Air microbial contamination and factors affecting its occurrence in certain book libraries in Egypt.","type":"article-journal","volume":"57"},"uris":["http://www.mendeley.com/documents/?uuid=58c940b7-4822-4c4f-b723-5f6de83978b0"]},{"id":"ITEM-7","itemData":{"author":[{"dropping-particle":"","family":"Nayak","given":"Bijaya Kumar","non-dropping-particle":"","parse-names":false,"suffix":""}],"container-title":"International Journal of PharmTech Research","id":"ITEM-7","issue":"6","issued":{"date-parts":[["2015"]]},"page":"306-312","title":"Volumetric samplings of airborne fungal spores in different college libraries : A Preliminary study","type":"article-journal","volume":"8"},"uris":["http://www.mendeley.com/documents/?uuid=f531f956-953c-4c93-bc5a-1f3a4b7845db"]}],"mendeley":{"formattedCitation":"[1,4,5,17,22,36,68]","plainTextFormattedCitation":"[1,4,5,17,22,36,68]","previouslyFormattedCitation":"(Jain 2000; Aira et al. 2007; Wlazło et al. 2008; Pinheiro 2014; Nayak 2015; Pinheiro 2015;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4,5,17,22,36,68]</w:t>
            </w:r>
            <w:r w:rsidRPr="005242C1">
              <w:rPr>
                <w:sz w:val="18"/>
                <w:szCs w:val="18"/>
                <w:lang w:val="en-GB"/>
              </w:rPr>
              <w:fldChar w:fldCharType="end"/>
            </w:r>
            <w:r w:rsidRPr="005242C1">
              <w:rPr>
                <w:sz w:val="18"/>
                <w:szCs w:val="18"/>
                <w:lang w:val="en-GB"/>
              </w:rPr>
              <w:t xml:space="preserve"> </w:t>
            </w:r>
          </w:p>
        </w:tc>
        <w:tc>
          <w:tcPr>
            <w:tcW w:w="3392" w:type="dxa"/>
            <w:vAlign w:val="center"/>
          </w:tcPr>
          <w:p w14:paraId="6A17B17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2A005529"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936B1" w14:paraId="49BB78B4" w14:textId="77777777" w:rsidTr="0038188C">
        <w:trPr>
          <w:trHeight w:val="397"/>
        </w:trPr>
        <w:tc>
          <w:tcPr>
            <w:tcW w:w="4395" w:type="dxa"/>
            <w:shd w:val="clear" w:color="auto" w:fill="auto"/>
            <w:vAlign w:val="center"/>
          </w:tcPr>
          <w:p w14:paraId="3539F077" w14:textId="0C28BCBF" w:rsidR="00674FB2" w:rsidRPr="00DD1D34" w:rsidRDefault="00674FB2" w:rsidP="008C3C93">
            <w:pPr>
              <w:spacing w:line="276" w:lineRule="auto"/>
              <w:ind w:right="-69"/>
              <w:rPr>
                <w:b/>
                <w:i/>
                <w:iCs/>
                <w:sz w:val="18"/>
                <w:szCs w:val="18"/>
                <w:lang w:val="en-GB"/>
              </w:rPr>
            </w:pPr>
            <w:r w:rsidRPr="00C715B7">
              <w:rPr>
                <w:b/>
                <w:i/>
                <w:iCs/>
                <w:sz w:val="18"/>
                <w:szCs w:val="18"/>
                <w:lang w:val="en-GB"/>
              </w:rPr>
              <w:t>Rhiz</w:t>
            </w:r>
            <w:r>
              <w:rPr>
                <w:b/>
                <w:i/>
                <w:iCs/>
                <w:sz w:val="18"/>
                <w:szCs w:val="18"/>
                <w:lang w:val="en-GB"/>
              </w:rPr>
              <w:t xml:space="preserve">opus </w:t>
            </w:r>
            <w:r w:rsidR="008C3C93">
              <w:rPr>
                <w:b/>
                <w:i/>
                <w:iCs/>
                <w:sz w:val="18"/>
                <w:szCs w:val="18"/>
                <w:lang w:val="en-GB"/>
              </w:rPr>
              <w:t>s</w:t>
            </w:r>
            <w:r>
              <w:rPr>
                <w:b/>
                <w:i/>
                <w:iCs/>
                <w:sz w:val="18"/>
                <w:szCs w:val="18"/>
                <w:lang w:val="en-GB"/>
              </w:rPr>
              <w:t>tolonifer</w:t>
            </w:r>
            <w:r w:rsidR="008C3C93">
              <w:rPr>
                <w:b/>
                <w:i/>
                <w:iCs/>
                <w:sz w:val="18"/>
                <w:szCs w:val="18"/>
                <w:lang w:val="en-GB"/>
              </w:rPr>
              <w:t xml:space="preserve"> var. stolonifer</w:t>
            </w:r>
            <w:r>
              <w:rPr>
                <w:b/>
                <w:i/>
                <w:iCs/>
                <w:sz w:val="18"/>
                <w:szCs w:val="18"/>
                <w:lang w:val="en-GB"/>
              </w:rPr>
              <w:t xml:space="preserve"> </w:t>
            </w:r>
            <w:r w:rsidRPr="00FF5E0F">
              <w:rPr>
                <w:iCs/>
                <w:sz w:val="18"/>
                <w:szCs w:val="18"/>
                <w:lang w:val="en-GB"/>
              </w:rPr>
              <w:t>(?)</w:t>
            </w:r>
          </w:p>
        </w:tc>
        <w:tc>
          <w:tcPr>
            <w:tcW w:w="3391" w:type="dxa"/>
            <w:vAlign w:val="center"/>
          </w:tcPr>
          <w:p w14:paraId="0ACAC812" w14:textId="27B9C35D"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vAlign w:val="center"/>
          </w:tcPr>
          <w:p w14:paraId="206A0EEB" w14:textId="550CF9C8"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shd w:val="clear" w:color="auto" w:fill="auto"/>
            <w:vAlign w:val="center"/>
          </w:tcPr>
          <w:p w14:paraId="1FCAFF93" w14:textId="53236CC5" w:rsidR="00674FB2" w:rsidRPr="005242C1" w:rsidRDefault="00674FB2" w:rsidP="00674FB2">
            <w:pPr>
              <w:spacing w:line="276" w:lineRule="auto"/>
              <w:jc w:val="center"/>
              <w:rPr>
                <w:noProof/>
                <w:sz w:val="18"/>
                <w:szCs w:val="18"/>
                <w:lang w:val="en-GB"/>
              </w:rPr>
            </w:pPr>
            <w:r w:rsidRPr="005242C1">
              <w:rPr>
                <w:sz w:val="18"/>
                <w:szCs w:val="18"/>
                <w:lang w:val="en-GB"/>
              </w:rPr>
              <w:t>-</w:t>
            </w:r>
          </w:p>
        </w:tc>
      </w:tr>
      <w:tr w:rsidR="00674FB2" w:rsidRPr="002F2D6D" w14:paraId="375BBDBB" w14:textId="77777777" w:rsidTr="0038188C">
        <w:trPr>
          <w:trHeight w:val="397"/>
        </w:trPr>
        <w:tc>
          <w:tcPr>
            <w:tcW w:w="4395" w:type="dxa"/>
            <w:shd w:val="clear" w:color="auto" w:fill="auto"/>
            <w:vAlign w:val="center"/>
            <w:hideMark/>
          </w:tcPr>
          <w:p w14:paraId="65629101" w14:textId="23AA8C27" w:rsidR="00674FB2" w:rsidRPr="00687986" w:rsidRDefault="00674FB2" w:rsidP="00674FB2">
            <w:pPr>
              <w:spacing w:line="276" w:lineRule="auto"/>
              <w:rPr>
                <w:iCs/>
                <w:sz w:val="18"/>
                <w:szCs w:val="18"/>
                <w:lang w:val="en-GB"/>
              </w:rPr>
            </w:pPr>
            <w:r w:rsidRPr="00DD1D34">
              <w:rPr>
                <w:b/>
                <w:i/>
                <w:iCs/>
                <w:sz w:val="18"/>
                <w:szCs w:val="18"/>
                <w:lang w:val="en-GB"/>
              </w:rPr>
              <w:t>Rhodotorula</w:t>
            </w:r>
            <w:r>
              <w:rPr>
                <w:b/>
                <w:i/>
                <w:iCs/>
                <w:sz w:val="18"/>
                <w:szCs w:val="18"/>
                <w:lang w:val="en-GB"/>
              </w:rPr>
              <w:t xml:space="preserve"> </w:t>
            </w:r>
            <w:r w:rsidRPr="00107C13">
              <w:rPr>
                <w:b/>
                <w:iCs/>
                <w:sz w:val="18"/>
                <w:szCs w:val="18"/>
                <w:lang w:val="en-GB"/>
              </w:rPr>
              <w:t>sp</w:t>
            </w:r>
            <w:r>
              <w:rPr>
                <w:b/>
                <w:i/>
                <w:iCs/>
                <w:sz w:val="18"/>
                <w:szCs w:val="18"/>
                <w:lang w:val="en-GB"/>
              </w:rPr>
              <w:t xml:space="preserve">. </w:t>
            </w:r>
            <w:r>
              <w:rPr>
                <w:iCs/>
                <w:sz w:val="18"/>
                <w:szCs w:val="18"/>
                <w:lang w:val="en-GB"/>
              </w:rPr>
              <w:t>F.C. Harrison</w:t>
            </w:r>
          </w:p>
        </w:tc>
        <w:tc>
          <w:tcPr>
            <w:tcW w:w="3391" w:type="dxa"/>
            <w:vAlign w:val="center"/>
          </w:tcPr>
          <w:p w14:paraId="1161B90B" w14:textId="17BAC6BE" w:rsidR="00674FB2" w:rsidRPr="005242C1" w:rsidRDefault="00674FB2" w:rsidP="00D85868">
            <w:pPr>
              <w:spacing w:line="276" w:lineRule="auto"/>
              <w:jc w:val="center"/>
              <w:rPr>
                <w:sz w:val="18"/>
                <w:szCs w:val="18"/>
              </w:rPr>
            </w:pPr>
            <w:r w:rsidRPr="005242C1">
              <w:rPr>
                <w:sz w:val="18"/>
                <w:szCs w:val="18"/>
              </w:rPr>
              <w:t xml:space="preserve">Brazil, Colombia, Cuba, France, Lithuania, Mexico </w:t>
            </w:r>
            <w:r w:rsidRPr="005242C1">
              <w:rPr>
                <w:sz w:val="18"/>
                <w:szCs w:val="18"/>
                <w:lang w:val="en-GB"/>
              </w:rPr>
              <w:fldChar w:fldCharType="begin" w:fldLock="1"/>
            </w:r>
            <w:r w:rsidR="00B056A6">
              <w:rPr>
                <w:sz w:val="18"/>
                <w:szCs w:val="18"/>
              </w:rPr>
              <w:instrText>ADDIN CSL_CITATION {"citationItems":[{"id":"ITEM-1","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1","issued":{"date-parts":[["1993"]]},"page":"45.50","title":"Library fungi at the University of Sao Paulo and their relationship with respiratory allergy","type":"article-journal","volume":"3"},"uris":["http://www.mendeley.com/documents/?uuid=a4465862-ff4f-49b7-b749-386789654952","http://www.mendeley.com/documents/?uuid=82aa745d-5bd6-4baf-b92d-649582df87bf"]},{"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c83e2f8d-e97f-4758-bce3-dc5dcf21a7d9"]},{"id":"ITEM-3","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3","issue":"NE-1","issued":{"date-parts":[["2015"]]},"page":"32-38","title":"Aislamiento de hongos alergenos en una biblioteca universitaria","type":"article-journal","volume":"25"},"uris":["http://www.mendeley.com/documents/?uuid=c3aba17e-d5ac-4a96-a574-2fd9f39e6a2b"]},{"id":"ITEM-4","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4","issue":"6","issued":{"date-parts":[["2012"]]},"page":"514-522","title":"Microbiological evaluation of ten French archives and link to occupational symptoms","type":"article-journal","volume":"22"},"uris":["http://www.mendeley.com/documents/?uuid=ad1b6379-d0a5-4fad-b432-47f195777d07"]},{"id":"ITEM-5","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5","issue":"3","issued":{"date-parts":[["2015"]]},"page":"537-547","title":"Determinación y comparación aerobiológica en tres archivos de la empresa de energía de Boyacá, Tunja (Colombia)","type":"article-journal","volume":"31"},"uris":["http://www.mendeley.com/documents/?uuid=fbe0ce50-63cf-4dfe-9366-1abb83378c6d"]},{"id":"ITEM-6","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6","issue":"1","issued":{"date-parts":[["2017"]]},"page":"40-51","title":"Viable allergenic fungi in a documentary deposit of the National Archive of Cuba","type":"article-journal","volume":"64"},"uris":["http://www.mendeley.com/documents/?uuid=6fcc44b8-43ab-4861-9311-4bf20f85012b"]}],"mendeley":{"formattedCitation":"[3,7–9,25,29]","plainTextFormattedCitation":"[3,7–9,25,29]","previouslyFormattedCitation":"(Gambale et al. 1993; Lugauskas &amp; Krikstaponis 2004; Roussel et al. 2012; Hernández-Velandia &amp; Lizarazo-Forero 2015; Zárate et al. 2015;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3,7–9,25,29]</w:t>
            </w:r>
            <w:r w:rsidRPr="005242C1">
              <w:rPr>
                <w:sz w:val="18"/>
                <w:szCs w:val="18"/>
                <w:lang w:val="en-GB"/>
              </w:rPr>
              <w:fldChar w:fldCharType="end"/>
            </w:r>
            <w:r w:rsidRPr="005242C1">
              <w:rPr>
                <w:sz w:val="18"/>
                <w:szCs w:val="18"/>
              </w:rPr>
              <w:t xml:space="preserve"> </w:t>
            </w:r>
          </w:p>
        </w:tc>
        <w:tc>
          <w:tcPr>
            <w:tcW w:w="3392" w:type="dxa"/>
            <w:vAlign w:val="center"/>
          </w:tcPr>
          <w:p w14:paraId="6D04A120" w14:textId="55CBBD32" w:rsidR="00DA2A04" w:rsidRPr="005242C1" w:rsidRDefault="00DA2A04" w:rsidP="00D85868">
            <w:pPr>
              <w:spacing w:line="276" w:lineRule="auto"/>
              <w:jc w:val="center"/>
              <w:rPr>
                <w:sz w:val="18"/>
                <w:szCs w:val="18"/>
                <w:lang w:val="en-GB"/>
              </w:rPr>
            </w:pPr>
            <w:r w:rsidRPr="005242C1">
              <w:rPr>
                <w:sz w:val="18"/>
                <w:szCs w:val="18"/>
              </w:rPr>
              <w:t xml:space="preserve">France, </w:t>
            </w:r>
            <w:r w:rsidR="00674FB2" w:rsidRPr="005242C1">
              <w:rPr>
                <w:sz w:val="18"/>
                <w:szCs w:val="18"/>
              </w:rPr>
              <w:t xml:space="preserve">Poland </w:t>
            </w:r>
            <w:r w:rsidR="00674FB2" w:rsidRPr="005242C1">
              <w:rPr>
                <w:sz w:val="18"/>
                <w:szCs w:val="18"/>
                <w:lang w:val="en-GB"/>
              </w:rPr>
              <w:fldChar w:fldCharType="begin" w:fldLock="1"/>
            </w:r>
            <w:r w:rsidR="00B056A6">
              <w:rPr>
                <w:sz w:val="18"/>
                <w:szCs w:val="18"/>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id":"ITEM-2","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2","issue":"6","issued":{"date-parts":[["2012"]]},"page":"514-522","title":"Microbiological evaluation of ten French archives and link to occupational symptoms","type":"article-journal","volume":"22"},"uris":["http://www.mendeley.com/documents/?uuid=ad1b6379-d0a5-4fad-b432-47f195777d07"]}],"mendeley":{"formattedCitation":"[8,19]","plainTextFormattedCitation":"[8,19]","previouslyFormattedCitation":"(Roussel et al. 2012; Skóra et al. 2015)"},"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8,19]</w:t>
            </w:r>
            <w:r w:rsidR="00674FB2" w:rsidRPr="005242C1">
              <w:rPr>
                <w:sz w:val="18"/>
                <w:szCs w:val="18"/>
                <w:lang w:val="en-GB"/>
              </w:rPr>
              <w:fldChar w:fldCharType="end"/>
            </w:r>
          </w:p>
        </w:tc>
        <w:tc>
          <w:tcPr>
            <w:tcW w:w="3392" w:type="dxa"/>
            <w:shd w:val="clear" w:color="auto" w:fill="auto"/>
            <w:vAlign w:val="center"/>
            <w:hideMark/>
          </w:tcPr>
          <w:p w14:paraId="65A6496D" w14:textId="352DCEA5" w:rsidR="00674FB2" w:rsidRPr="005242C1" w:rsidRDefault="00674FB2" w:rsidP="00D85868">
            <w:pPr>
              <w:spacing w:line="276" w:lineRule="auto"/>
              <w:jc w:val="center"/>
              <w:rPr>
                <w:noProof/>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w:t>
            </w:r>
            <w:r w:rsidRPr="005242C1">
              <w:rPr>
                <w:sz w:val="18"/>
                <w:szCs w:val="18"/>
                <w:lang w:val="en-GB"/>
              </w:rPr>
              <w:fldChar w:fldCharType="end"/>
            </w:r>
          </w:p>
        </w:tc>
      </w:tr>
      <w:tr w:rsidR="00674FB2" w:rsidRPr="00DD1D34" w14:paraId="1B6CA918" w14:textId="77777777" w:rsidTr="0038188C">
        <w:trPr>
          <w:trHeight w:val="397"/>
        </w:trPr>
        <w:tc>
          <w:tcPr>
            <w:tcW w:w="4395" w:type="dxa"/>
            <w:shd w:val="clear" w:color="auto" w:fill="auto"/>
            <w:vAlign w:val="center"/>
          </w:tcPr>
          <w:p w14:paraId="558A6E52" w14:textId="77777777" w:rsidR="00674FB2" w:rsidRPr="008F1C9D" w:rsidRDefault="00674FB2" w:rsidP="00674FB2">
            <w:pPr>
              <w:spacing w:line="276" w:lineRule="auto"/>
              <w:rPr>
                <w:b/>
                <w:i/>
                <w:iCs/>
                <w:sz w:val="18"/>
                <w:szCs w:val="18"/>
                <w:lang w:val="en-GB"/>
              </w:rPr>
            </w:pPr>
            <w:r w:rsidRPr="008F1C9D">
              <w:rPr>
                <w:b/>
                <w:i/>
                <w:iCs/>
                <w:sz w:val="18"/>
                <w:szCs w:val="18"/>
                <w:lang w:val="en-GB"/>
              </w:rPr>
              <w:t>Rhodotorula aurantiaca</w:t>
            </w:r>
            <w:r w:rsidRPr="008F1C9D">
              <w:rPr>
                <w:b/>
                <w:lang w:val="en-GB"/>
              </w:rPr>
              <w:t xml:space="preserve"> </w:t>
            </w:r>
            <w:r w:rsidRPr="00AD13CA">
              <w:rPr>
                <w:iCs/>
                <w:sz w:val="18"/>
                <w:szCs w:val="18"/>
                <w:lang w:val="en-GB"/>
              </w:rPr>
              <w:t>(Saito) Lodder</w:t>
            </w:r>
          </w:p>
        </w:tc>
        <w:tc>
          <w:tcPr>
            <w:tcW w:w="3391" w:type="dxa"/>
            <w:vAlign w:val="center"/>
          </w:tcPr>
          <w:p w14:paraId="3AB7334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1361AE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3B3FFE4" w14:textId="3FB23F81"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1","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mendeley":{"formattedCitation":"[64]","plainTextFormattedCitation":"[64]","previouslyFormattedCitation":"(Michaelsen et al. 2010)"},"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64]</w:t>
            </w:r>
            <w:r w:rsidRPr="005242C1">
              <w:rPr>
                <w:noProof/>
                <w:sz w:val="18"/>
                <w:szCs w:val="18"/>
                <w:lang w:val="en-GB"/>
              </w:rPr>
              <w:fldChar w:fldCharType="end"/>
            </w:r>
          </w:p>
        </w:tc>
      </w:tr>
      <w:tr w:rsidR="00674FB2" w:rsidRPr="0030132A" w14:paraId="4CE5B989" w14:textId="77777777" w:rsidTr="005D7B64">
        <w:trPr>
          <w:trHeight w:val="397"/>
        </w:trPr>
        <w:tc>
          <w:tcPr>
            <w:tcW w:w="4395" w:type="dxa"/>
            <w:shd w:val="clear" w:color="auto" w:fill="auto"/>
            <w:vAlign w:val="center"/>
            <w:hideMark/>
          </w:tcPr>
          <w:p w14:paraId="329FBA5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Rhodotorula glutinis </w:t>
            </w:r>
            <w:r w:rsidRPr="00AD13CA">
              <w:rPr>
                <w:sz w:val="18"/>
                <w:szCs w:val="18"/>
                <w:lang w:val="en-GB"/>
              </w:rPr>
              <w:t>(Fresen.) F.C. Harrison</w:t>
            </w:r>
          </w:p>
        </w:tc>
        <w:tc>
          <w:tcPr>
            <w:tcW w:w="10175" w:type="dxa"/>
            <w:gridSpan w:val="3"/>
            <w:vAlign w:val="center"/>
          </w:tcPr>
          <w:p w14:paraId="0C4EFA51" w14:textId="3B287045"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 Rhodotorula glutinis var. glutinis</w:t>
            </w:r>
          </w:p>
        </w:tc>
      </w:tr>
      <w:tr w:rsidR="00674FB2" w:rsidRPr="00DD1D34" w14:paraId="5C9F5505" w14:textId="77777777" w:rsidTr="0038188C">
        <w:trPr>
          <w:trHeight w:val="397"/>
        </w:trPr>
        <w:tc>
          <w:tcPr>
            <w:tcW w:w="4395" w:type="dxa"/>
            <w:shd w:val="clear" w:color="auto" w:fill="auto"/>
            <w:vAlign w:val="center"/>
          </w:tcPr>
          <w:p w14:paraId="3C2ED737" w14:textId="2745BB58" w:rsidR="00674FB2" w:rsidRPr="00DD1D34" w:rsidRDefault="00674FB2" w:rsidP="00674FB2">
            <w:pPr>
              <w:spacing w:line="276" w:lineRule="auto"/>
              <w:rPr>
                <w:b/>
                <w:i/>
                <w:iCs/>
                <w:sz w:val="18"/>
                <w:szCs w:val="18"/>
                <w:lang w:val="en-GB"/>
              </w:rPr>
            </w:pPr>
            <w:r w:rsidRPr="00BD5CC9">
              <w:rPr>
                <w:b/>
                <w:i/>
                <w:iCs/>
                <w:sz w:val="18"/>
                <w:szCs w:val="18"/>
                <w:lang w:val="en-GB"/>
              </w:rPr>
              <w:t xml:space="preserve">Rhodotorula glutinis var. glutinis </w:t>
            </w:r>
            <w:r w:rsidRPr="00BD5CC9">
              <w:rPr>
                <w:iCs/>
                <w:sz w:val="18"/>
                <w:szCs w:val="18"/>
                <w:lang w:val="en-GB"/>
              </w:rPr>
              <w:t>(?)</w:t>
            </w:r>
          </w:p>
        </w:tc>
        <w:tc>
          <w:tcPr>
            <w:tcW w:w="3391" w:type="dxa"/>
            <w:vAlign w:val="center"/>
          </w:tcPr>
          <w:p w14:paraId="6C032B2D" w14:textId="08FD433C" w:rsidR="00674FB2" w:rsidRPr="005242C1" w:rsidRDefault="00674FB2" w:rsidP="00D85868">
            <w:pPr>
              <w:spacing w:line="276" w:lineRule="auto"/>
              <w:jc w:val="center"/>
              <w:rPr>
                <w:iCs/>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509C4127" w14:textId="253EC8A2"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da9dcc92-484c-424e-95d6-042756f63e39"]}],"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157C4CE9" w14:textId="5ECA131D"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936B1" w14:paraId="72B8BBD4" w14:textId="77777777" w:rsidTr="005D7B64">
        <w:trPr>
          <w:trHeight w:val="397"/>
        </w:trPr>
        <w:tc>
          <w:tcPr>
            <w:tcW w:w="4395" w:type="dxa"/>
            <w:shd w:val="clear" w:color="auto" w:fill="auto"/>
            <w:vAlign w:val="center"/>
            <w:hideMark/>
          </w:tcPr>
          <w:p w14:paraId="240B9AE2" w14:textId="77777777" w:rsidR="00674FB2" w:rsidRPr="00DD1D34" w:rsidRDefault="00674FB2" w:rsidP="00674FB2">
            <w:pPr>
              <w:spacing w:line="276" w:lineRule="auto"/>
              <w:rPr>
                <w:b/>
                <w:i/>
                <w:iCs/>
                <w:sz w:val="18"/>
                <w:szCs w:val="18"/>
                <w:lang w:val="en-GB"/>
              </w:rPr>
            </w:pPr>
            <w:r w:rsidRPr="00DD1D34">
              <w:rPr>
                <w:b/>
                <w:i/>
                <w:iCs/>
                <w:sz w:val="18"/>
                <w:szCs w:val="18"/>
                <w:lang w:val="en-GB"/>
              </w:rPr>
              <w:t>Rhodotorula mucilaginosa</w:t>
            </w:r>
            <w:r w:rsidRPr="00AD13CA">
              <w:rPr>
                <w:i/>
                <w:iCs/>
                <w:sz w:val="18"/>
                <w:szCs w:val="18"/>
                <w:lang w:val="en-GB"/>
              </w:rPr>
              <w:t xml:space="preserve"> </w:t>
            </w:r>
            <w:r w:rsidRPr="00AD13CA">
              <w:rPr>
                <w:sz w:val="18"/>
                <w:szCs w:val="18"/>
                <w:lang w:val="en-GB"/>
              </w:rPr>
              <w:t>(A. Jörg.) F.C. Harrison</w:t>
            </w:r>
          </w:p>
        </w:tc>
        <w:tc>
          <w:tcPr>
            <w:tcW w:w="10175" w:type="dxa"/>
            <w:gridSpan w:val="3"/>
            <w:vAlign w:val="center"/>
          </w:tcPr>
          <w:p w14:paraId="46A2E85B" w14:textId="4193714C" w:rsidR="00674FB2" w:rsidRPr="005242C1" w:rsidRDefault="00674FB2" w:rsidP="00674FB2">
            <w:pPr>
              <w:spacing w:line="276" w:lineRule="auto"/>
              <w:jc w:val="center"/>
              <w:rPr>
                <w:noProof/>
                <w:sz w:val="18"/>
                <w:szCs w:val="18"/>
                <w:lang w:val="en-GB"/>
              </w:rPr>
            </w:pPr>
            <w:r w:rsidRPr="005242C1">
              <w:rPr>
                <w:i/>
                <w:noProof/>
                <w:sz w:val="18"/>
                <w:szCs w:val="18"/>
                <w:lang w:val="en-GB"/>
              </w:rPr>
              <w:t>See current name: Rhodotorula mucilaginosa var. mucilaginosa</w:t>
            </w:r>
          </w:p>
        </w:tc>
      </w:tr>
      <w:tr w:rsidR="00674FB2" w:rsidRPr="0030132A" w14:paraId="17A2CB98" w14:textId="77777777" w:rsidTr="0038188C">
        <w:trPr>
          <w:trHeight w:val="397"/>
        </w:trPr>
        <w:tc>
          <w:tcPr>
            <w:tcW w:w="4395" w:type="dxa"/>
            <w:shd w:val="clear" w:color="auto" w:fill="auto"/>
            <w:vAlign w:val="center"/>
          </w:tcPr>
          <w:p w14:paraId="6C261DCE" w14:textId="46CA160D" w:rsidR="00674FB2" w:rsidRPr="00DD1D34" w:rsidRDefault="00674FB2" w:rsidP="00674FB2">
            <w:pPr>
              <w:spacing w:line="276" w:lineRule="auto"/>
              <w:rPr>
                <w:b/>
                <w:i/>
                <w:iCs/>
                <w:sz w:val="18"/>
                <w:szCs w:val="18"/>
                <w:lang w:val="en-GB"/>
              </w:rPr>
            </w:pPr>
            <w:r w:rsidRPr="00A36C31">
              <w:rPr>
                <w:b/>
                <w:i/>
                <w:iCs/>
                <w:sz w:val="18"/>
                <w:szCs w:val="18"/>
                <w:lang w:val="en-GB"/>
              </w:rPr>
              <w:lastRenderedPageBreak/>
              <w:t xml:space="preserve">Rhodotorula mucilaginosa var. mucilaginosa </w:t>
            </w:r>
            <w:r w:rsidRPr="00A36C31">
              <w:rPr>
                <w:iCs/>
                <w:sz w:val="18"/>
                <w:szCs w:val="18"/>
                <w:lang w:val="en-GB"/>
              </w:rPr>
              <w:t>(?)</w:t>
            </w:r>
          </w:p>
        </w:tc>
        <w:tc>
          <w:tcPr>
            <w:tcW w:w="3391" w:type="dxa"/>
            <w:vAlign w:val="center"/>
          </w:tcPr>
          <w:p w14:paraId="0D524773" w14:textId="3CD78CA8" w:rsidR="00674FB2" w:rsidRPr="005242C1" w:rsidRDefault="00674FB2" w:rsidP="00D85868">
            <w:pPr>
              <w:spacing w:line="276" w:lineRule="auto"/>
              <w:jc w:val="center"/>
              <w:rPr>
                <w:iCs/>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288BB190" w14:textId="39F631D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227B04A" w14:textId="29F97F2B" w:rsidR="00674FB2" w:rsidRPr="005242C1" w:rsidRDefault="00674FB2" w:rsidP="00D85868">
            <w:pPr>
              <w:spacing w:line="276" w:lineRule="auto"/>
              <w:jc w:val="center"/>
              <w:rPr>
                <w:sz w:val="18"/>
                <w:szCs w:val="18"/>
                <w:lang w:val="en-GB"/>
              </w:rPr>
            </w:pPr>
            <w:r w:rsidRPr="005242C1">
              <w:rPr>
                <w:sz w:val="18"/>
                <w:szCs w:val="18"/>
                <w:lang w:val="en-GB"/>
              </w:rPr>
              <w:t xml:space="preserve">Czech Republic, Poland </w:t>
            </w:r>
            <w:r w:rsidRPr="005242C1">
              <w:rPr>
                <w:sz w:val="18"/>
                <w:szCs w:val="18"/>
                <w:lang w:val="en-GB"/>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id":"ITEM-2","itemData":{"DOI":"10.1016/j.culher.2016.10.011","ISSN":"12962074","author":[{"dropping-particle":"","family":"Pietrzak","given":"Katarzyna","non-dropping-particle":"","parse-names":false,"suffix":""},{"dropping-particle":"","family":"Otlewska","given":"Anna","non-dropping-particle":"","parse-names":false,"suffix":""},{"dropping-particle":"","family":"Danielewicz","given":"Dariusz","non-dropping-particle":"","parse-names":false,"suffix":""},{"dropping-particle":"","family":"Dybka","given":"Katarzyna","non-dropping-particle":"","parse-names":false,"suffix":""},{"dropping-particle":"","family":"Pangallo","given":"Domenico","non-dropping-particle":"","parse-names":false,"suffix":""},{"dropping-particle":"","family":"Kraková","given":"Lucia","non-dropping-particle":"","parse-names":false,"suffix":""},{"dropping-particle":"","family":"Puškárová","given":"Andrea","non-dropping-particle":"","parse-names":false,"suffix":""},{"dropping-particle":"","family":"Bučková","given":"Mária","non-dropping-particle":"","parse-names":false,"suffix":""},{"dropping-particle":"","family":"Scholtz","given":"Vladimír","non-dropping-particle":"","parse-names":false,"suffix":""},{"dropping-particle":"","family":"Ďurovič","given":"Michal","non-dropping-particle":"","parse-names":false,"suffix":""},{"dropping-particle":"","family":"Surma-Ślusarska","given":"Barbara","non-dropping-particle":"","parse-names":false,"suffix":""},{"dropping-particle":"","family":"Demnerová","given":"Kateřina","non-dropping-particle":"","parse-names":false,"suffix":""},{"dropping-particle":"","family":"Gutarowska","given":"Beata","non-dropping-particle":"","parse-names":false,"suffix":""}],"container-title":"Journal of Cultural Heritage","id":"ITEM-2","issued":{"date-parts":[["2017"]]},"page":"69–77","title":"Disinfection of archival documents using thyme essential oil, silver nanoparticles misting and low temperature plasma","type":"article-journal","volume":"24"},"uris":["http://www.mendeley.com/documents/?uuid=1f400566-9cfc-474f-8d40-e1d89b3a1da2"]}],"mendeley":{"formattedCitation":"[15,62]","plainTextFormattedCitation":"[15,62]","previouslyFormattedCitation":"(Pietrzak et al. 2017; Kraková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5,62]</w:t>
            </w:r>
            <w:r w:rsidRPr="005242C1">
              <w:rPr>
                <w:sz w:val="18"/>
                <w:szCs w:val="18"/>
                <w:lang w:val="en-GB"/>
              </w:rPr>
              <w:fldChar w:fldCharType="end"/>
            </w:r>
          </w:p>
        </w:tc>
      </w:tr>
      <w:tr w:rsidR="00674FB2" w:rsidRPr="0030132A" w14:paraId="484DD688" w14:textId="77777777" w:rsidTr="005D7B64">
        <w:trPr>
          <w:trHeight w:val="397"/>
        </w:trPr>
        <w:tc>
          <w:tcPr>
            <w:tcW w:w="4395" w:type="dxa"/>
            <w:shd w:val="clear" w:color="auto" w:fill="auto"/>
            <w:vAlign w:val="center"/>
            <w:hideMark/>
          </w:tcPr>
          <w:p w14:paraId="340AACE0" w14:textId="77777777" w:rsidR="00674FB2" w:rsidRPr="00DD1D34" w:rsidRDefault="00674FB2" w:rsidP="00674FB2">
            <w:pPr>
              <w:spacing w:line="276" w:lineRule="auto"/>
              <w:rPr>
                <w:b/>
                <w:i/>
                <w:iCs/>
                <w:sz w:val="18"/>
                <w:szCs w:val="18"/>
                <w:lang w:val="en-GB"/>
              </w:rPr>
            </w:pPr>
            <w:r w:rsidRPr="00DD1D34">
              <w:rPr>
                <w:b/>
                <w:i/>
                <w:iCs/>
                <w:sz w:val="18"/>
                <w:szCs w:val="18"/>
                <w:lang w:val="en-GB"/>
              </w:rPr>
              <w:t>Saccharicola bicolor</w:t>
            </w:r>
            <w:r w:rsidRPr="00AD13CA">
              <w:rPr>
                <w:i/>
                <w:iCs/>
                <w:sz w:val="18"/>
                <w:szCs w:val="18"/>
                <w:lang w:val="en-GB"/>
              </w:rPr>
              <w:t xml:space="preserve"> </w:t>
            </w:r>
            <w:r w:rsidRPr="00AD13CA">
              <w:rPr>
                <w:sz w:val="18"/>
                <w:szCs w:val="18"/>
                <w:lang w:val="en-GB"/>
              </w:rPr>
              <w:t>(D. Hawksworth, W.J. Kaiser &amp; Ndimande) D. Hawksworth &amp; O.E. Eriksson</w:t>
            </w:r>
          </w:p>
        </w:tc>
        <w:tc>
          <w:tcPr>
            <w:tcW w:w="10175" w:type="dxa"/>
            <w:gridSpan w:val="3"/>
            <w:vAlign w:val="center"/>
          </w:tcPr>
          <w:p w14:paraId="0C6636B8" w14:textId="35AF9BEC"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 Stagonospora bicolor</w:t>
            </w:r>
          </w:p>
        </w:tc>
      </w:tr>
      <w:tr w:rsidR="00674FB2" w:rsidRPr="0030132A" w14:paraId="4663302F" w14:textId="77777777" w:rsidTr="0038188C">
        <w:trPr>
          <w:trHeight w:val="397"/>
        </w:trPr>
        <w:tc>
          <w:tcPr>
            <w:tcW w:w="4395" w:type="dxa"/>
            <w:shd w:val="clear" w:color="auto" w:fill="auto"/>
            <w:vAlign w:val="center"/>
          </w:tcPr>
          <w:p w14:paraId="6928318B" w14:textId="63936401" w:rsidR="00674FB2" w:rsidRPr="00DD01FA" w:rsidRDefault="00674FB2" w:rsidP="00674FB2">
            <w:pPr>
              <w:spacing w:line="276" w:lineRule="auto"/>
              <w:rPr>
                <w:b/>
                <w:iCs/>
                <w:sz w:val="18"/>
                <w:szCs w:val="18"/>
                <w:lang w:val="en-GB"/>
              </w:rPr>
            </w:pPr>
            <w:r>
              <w:rPr>
                <w:b/>
                <w:i/>
                <w:iCs/>
                <w:sz w:val="18"/>
                <w:szCs w:val="18"/>
                <w:lang w:val="en-GB"/>
              </w:rPr>
              <w:t xml:space="preserve">Saccharomyces </w:t>
            </w:r>
            <w:r>
              <w:rPr>
                <w:b/>
                <w:iCs/>
                <w:sz w:val="18"/>
                <w:szCs w:val="18"/>
                <w:lang w:val="en-GB"/>
              </w:rPr>
              <w:t xml:space="preserve">sp. </w:t>
            </w:r>
            <w:r w:rsidRPr="00DD01FA">
              <w:rPr>
                <w:iCs/>
                <w:sz w:val="18"/>
                <w:szCs w:val="18"/>
                <w:lang w:val="en-GB"/>
              </w:rPr>
              <w:t>Meyen ex Hansen</w:t>
            </w:r>
          </w:p>
        </w:tc>
        <w:tc>
          <w:tcPr>
            <w:tcW w:w="3391" w:type="dxa"/>
            <w:vAlign w:val="center"/>
          </w:tcPr>
          <w:p w14:paraId="01145277" w14:textId="06F96AC7"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ndia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issue":"4","issued":{"date-parts":[["2014"]]},"page":"42-47","title":"Comparative aeromycological study of three libraries in Kamptee","type":"article-journal","volume":"2"},"uris":["http://www.mendeley.com/documents/?uuid=29415398-1d36-4079-a66f-95d5e1a90882"]}],"mendeley":{"formattedCitation":"[32]","plainTextFormattedCitation":"[32]","previouslyFormattedCitation":"(Thaware et al.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2]</w:t>
            </w:r>
            <w:r w:rsidRPr="005242C1">
              <w:rPr>
                <w:noProof/>
                <w:sz w:val="18"/>
                <w:szCs w:val="18"/>
                <w:lang w:val="en-GB"/>
              </w:rPr>
              <w:fldChar w:fldCharType="end"/>
            </w:r>
          </w:p>
        </w:tc>
        <w:tc>
          <w:tcPr>
            <w:tcW w:w="3392" w:type="dxa"/>
            <w:vAlign w:val="center"/>
          </w:tcPr>
          <w:p w14:paraId="03AC5ACD" w14:textId="3CE84F2B" w:rsidR="00674FB2" w:rsidRPr="005242C1" w:rsidRDefault="00674FB2" w:rsidP="00674FB2">
            <w:pPr>
              <w:spacing w:line="276" w:lineRule="auto"/>
              <w:jc w:val="center"/>
              <w:rPr>
                <w:i/>
                <w:noProof/>
                <w:sz w:val="18"/>
                <w:szCs w:val="18"/>
                <w:lang w:val="en-GB"/>
              </w:rPr>
            </w:pPr>
            <w:r w:rsidRPr="005242C1">
              <w:rPr>
                <w:i/>
                <w:noProof/>
                <w:sz w:val="18"/>
                <w:szCs w:val="18"/>
                <w:lang w:val="en-GB"/>
              </w:rPr>
              <w:t>-</w:t>
            </w:r>
          </w:p>
        </w:tc>
        <w:tc>
          <w:tcPr>
            <w:tcW w:w="3392" w:type="dxa"/>
            <w:vAlign w:val="center"/>
          </w:tcPr>
          <w:p w14:paraId="4601994E" w14:textId="37320042" w:rsidR="00674FB2" w:rsidRPr="005242C1" w:rsidRDefault="00674FB2" w:rsidP="00674FB2">
            <w:pPr>
              <w:spacing w:line="276" w:lineRule="auto"/>
              <w:jc w:val="center"/>
              <w:rPr>
                <w:i/>
                <w:noProof/>
                <w:sz w:val="18"/>
                <w:szCs w:val="18"/>
                <w:lang w:val="en-GB"/>
              </w:rPr>
            </w:pPr>
            <w:r w:rsidRPr="005242C1">
              <w:rPr>
                <w:i/>
                <w:noProof/>
                <w:sz w:val="18"/>
                <w:szCs w:val="18"/>
                <w:lang w:val="en-GB"/>
              </w:rPr>
              <w:t>-</w:t>
            </w:r>
          </w:p>
        </w:tc>
      </w:tr>
      <w:tr w:rsidR="00674FB2" w:rsidRPr="0030132A" w14:paraId="6C8F66D8" w14:textId="77777777" w:rsidTr="005D7B64">
        <w:trPr>
          <w:trHeight w:val="397"/>
        </w:trPr>
        <w:tc>
          <w:tcPr>
            <w:tcW w:w="4395" w:type="dxa"/>
            <w:shd w:val="clear" w:color="auto" w:fill="auto"/>
            <w:vAlign w:val="center"/>
          </w:tcPr>
          <w:p w14:paraId="3E27FE8C" w14:textId="18D859B8" w:rsidR="00674FB2" w:rsidRPr="009D4E5D" w:rsidRDefault="00674FB2" w:rsidP="00674FB2">
            <w:pPr>
              <w:spacing w:line="276" w:lineRule="auto"/>
              <w:rPr>
                <w:iCs/>
                <w:sz w:val="18"/>
                <w:szCs w:val="18"/>
                <w:lang w:val="en-GB"/>
              </w:rPr>
            </w:pPr>
            <w:r w:rsidRPr="00CA07D7">
              <w:rPr>
                <w:b/>
                <w:i/>
                <w:iCs/>
                <w:sz w:val="18"/>
                <w:szCs w:val="18"/>
                <w:lang w:val="en-GB"/>
              </w:rPr>
              <w:t>Sarcomyxa</w:t>
            </w:r>
            <w:r>
              <w:rPr>
                <w:b/>
                <w:i/>
                <w:iCs/>
                <w:sz w:val="18"/>
                <w:szCs w:val="18"/>
                <w:lang w:val="en-GB"/>
              </w:rPr>
              <w:t xml:space="preserve"> </w:t>
            </w:r>
            <w:r>
              <w:rPr>
                <w:b/>
                <w:iCs/>
                <w:sz w:val="18"/>
                <w:szCs w:val="18"/>
                <w:lang w:val="en-GB"/>
              </w:rPr>
              <w:t xml:space="preserve">sp. </w:t>
            </w:r>
            <w:r>
              <w:rPr>
                <w:iCs/>
                <w:sz w:val="18"/>
                <w:szCs w:val="18"/>
                <w:lang w:val="en-GB"/>
              </w:rPr>
              <w:t>P. Karst.</w:t>
            </w:r>
          </w:p>
        </w:tc>
        <w:tc>
          <w:tcPr>
            <w:tcW w:w="10175" w:type="dxa"/>
            <w:gridSpan w:val="3"/>
            <w:vAlign w:val="center"/>
          </w:tcPr>
          <w:p w14:paraId="58707042" w14:textId="63787A4A" w:rsidR="00674FB2" w:rsidRPr="005242C1" w:rsidRDefault="00674FB2" w:rsidP="00674FB2">
            <w:pPr>
              <w:spacing w:line="276" w:lineRule="auto"/>
              <w:jc w:val="center"/>
              <w:rPr>
                <w:noProof/>
                <w:sz w:val="18"/>
                <w:szCs w:val="18"/>
                <w:lang w:val="en-GB"/>
              </w:rPr>
            </w:pPr>
            <w:r w:rsidRPr="005242C1">
              <w:rPr>
                <w:i/>
                <w:noProof/>
                <w:sz w:val="18"/>
                <w:szCs w:val="18"/>
                <w:lang w:val="en-GB"/>
              </w:rPr>
              <w:t>See current name: Panellus sp.</w:t>
            </w:r>
          </w:p>
        </w:tc>
      </w:tr>
      <w:tr w:rsidR="00674FB2" w:rsidRPr="002F2D6D" w14:paraId="027D59FB" w14:textId="77777777" w:rsidTr="0038188C">
        <w:trPr>
          <w:trHeight w:val="397"/>
        </w:trPr>
        <w:tc>
          <w:tcPr>
            <w:tcW w:w="4395" w:type="dxa"/>
            <w:shd w:val="clear" w:color="auto" w:fill="auto"/>
            <w:vAlign w:val="center"/>
          </w:tcPr>
          <w:p w14:paraId="65E9C63C" w14:textId="17CAC14A" w:rsidR="00674FB2" w:rsidRPr="00DD1D34" w:rsidRDefault="00674FB2" w:rsidP="00674FB2">
            <w:pPr>
              <w:spacing w:line="276" w:lineRule="auto"/>
              <w:rPr>
                <w:b/>
                <w:i/>
                <w:iCs/>
                <w:sz w:val="18"/>
                <w:szCs w:val="18"/>
                <w:lang w:val="en-GB"/>
              </w:rPr>
            </w:pPr>
            <w:r w:rsidRPr="00074F1C">
              <w:rPr>
                <w:b/>
                <w:i/>
                <w:iCs/>
                <w:sz w:val="18"/>
                <w:szCs w:val="18"/>
                <w:lang w:val="en-GB"/>
              </w:rPr>
              <w:t xml:space="preserve">Sarocladium </w:t>
            </w:r>
            <w:r>
              <w:rPr>
                <w:b/>
                <w:iCs/>
                <w:sz w:val="18"/>
                <w:szCs w:val="18"/>
                <w:lang w:val="en-GB"/>
              </w:rPr>
              <w:t xml:space="preserve">sp. </w:t>
            </w:r>
            <w:r w:rsidRPr="00074F1C">
              <w:rPr>
                <w:iCs/>
                <w:sz w:val="18"/>
                <w:szCs w:val="18"/>
                <w:lang w:val="en-GB"/>
              </w:rPr>
              <w:t>W. Gams &amp; D. Hawksw.</w:t>
            </w:r>
          </w:p>
        </w:tc>
        <w:tc>
          <w:tcPr>
            <w:tcW w:w="3391" w:type="dxa"/>
            <w:vAlign w:val="center"/>
          </w:tcPr>
          <w:p w14:paraId="5466DB24" w14:textId="2F491F4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8F1CAC6" w14:textId="2340CD5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EFCC77A" w14:textId="0B551C87"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67A6E006" w14:textId="77777777" w:rsidTr="0038188C">
        <w:trPr>
          <w:trHeight w:val="397"/>
        </w:trPr>
        <w:tc>
          <w:tcPr>
            <w:tcW w:w="4395" w:type="dxa"/>
            <w:shd w:val="clear" w:color="auto" w:fill="auto"/>
            <w:vAlign w:val="center"/>
          </w:tcPr>
          <w:p w14:paraId="6D2C0741" w14:textId="77777777" w:rsidR="00674FB2" w:rsidRPr="00DD1D34" w:rsidRDefault="00674FB2" w:rsidP="00674FB2">
            <w:pPr>
              <w:spacing w:line="276" w:lineRule="auto"/>
              <w:rPr>
                <w:b/>
                <w:i/>
                <w:iCs/>
                <w:sz w:val="18"/>
                <w:szCs w:val="18"/>
                <w:lang w:val="en-GB"/>
              </w:rPr>
            </w:pPr>
            <w:r w:rsidRPr="00DD1D34">
              <w:rPr>
                <w:b/>
                <w:sz w:val="18"/>
                <w:szCs w:val="18"/>
                <w:lang w:val="en-GB"/>
              </w:rPr>
              <w:t>Sarocladium kiliense</w:t>
            </w:r>
            <w:r w:rsidRPr="00DD1D34">
              <w:rPr>
                <w:b/>
                <w:i/>
                <w:iCs/>
                <w:sz w:val="18"/>
                <w:szCs w:val="18"/>
                <w:lang w:val="en-GB"/>
              </w:rPr>
              <w:t> </w:t>
            </w:r>
            <w:r w:rsidRPr="00AD13CA">
              <w:rPr>
                <w:iCs/>
                <w:sz w:val="18"/>
                <w:szCs w:val="18"/>
                <w:lang w:val="en-GB"/>
              </w:rPr>
              <w:t>(Grütz) Summerbell</w:t>
            </w:r>
          </w:p>
        </w:tc>
        <w:tc>
          <w:tcPr>
            <w:tcW w:w="3391" w:type="dxa"/>
            <w:vAlign w:val="center"/>
          </w:tcPr>
          <w:p w14:paraId="4D1F3F60" w14:textId="5792E5DE" w:rsidR="00674FB2" w:rsidRPr="005242C1" w:rsidRDefault="00674FB2" w:rsidP="00D85868">
            <w:pPr>
              <w:spacing w:line="276" w:lineRule="auto"/>
              <w:jc w:val="center"/>
              <w:rPr>
                <w:sz w:val="18"/>
                <w:szCs w:val="18"/>
                <w:lang w:val="en-GB"/>
              </w:rPr>
            </w:pPr>
            <w:r w:rsidRPr="005242C1">
              <w:rPr>
                <w:bCs/>
                <w:sz w:val="18"/>
                <w:szCs w:val="18"/>
                <w:lang w:val="en-GB"/>
              </w:rPr>
              <w:t>Lithuania</w:t>
            </w:r>
            <w:r w:rsidRPr="005242C1">
              <w:rPr>
                <w:sz w:val="18"/>
                <w:szCs w:val="18"/>
                <w:lang w:val="en-GB"/>
              </w:rPr>
              <w:t xml:space="preserve">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42CF1BF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E70C79F" w14:textId="6D5381F0"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Brazil </w:t>
            </w:r>
            <w:r w:rsidRPr="005242C1">
              <w:rPr>
                <w:noProof/>
                <w:sz w:val="18"/>
                <w:szCs w:val="18"/>
                <w:lang w:val="en-GB"/>
              </w:rPr>
              <w:fldChar w:fldCharType="begin" w:fldLock="1"/>
            </w:r>
            <w:r w:rsidR="00B056A6">
              <w:rPr>
                <w:noProof/>
                <w:sz w:val="18"/>
                <w:szCs w:val="18"/>
                <w:lang w:val="en-GB"/>
              </w:rPr>
              <w:instrText>ADDIN CSL_CITATION {"citationItems":[{"id":"ITEM-1","itemData":{"DOI":"10.1016/j.culher.2017.09.009","ISSN":"12962074","abstract":"Fungi continue to be the main cause of biodeterioration in libraries. In addition to degrading paper, fungi are an important health issue for librarians and even library users. The aim of this study was to investigate the application of supercritical carbon dioxide (SCCO2) to ancient paper contaminated with fungi. For this purpose, SCCO2was applied in two processes to treat samples of paper pieces: addition of 4% and 8% ethanol (w/w) at a pressure of 150 bar and temperature of 40 °C for 1 hour. Control samples (no processing) and processed samples were directly plated onto culture media to evaluate the frequency of fungal growth. Morphological and molecular analysis of the 294 samples showing mold growth on paper revealed that Aspergillus niger, Aspergillus flavus, and Eurotium amstelodami were the most frequently isolated fungi. In the control group, 47.6% of the samples were contaminated with fungi. This percentage was only 1.9% after treatment with both processes. The difference between unprocessed control samples and samples treated under the two conditions was statistically significant (P &lt; 0.1) for a confidence interval of 90%.","author":[{"dropping-particle":"","family":"Teixeira","given":"Fernanda S.","non-dropping-particle":"","parse-names":false,"suffix":""},{"dropping-particle":"","family":"Reis","given":"Tatiana Alves","non-dropping-particle":"dos","parse-names":false,"suffix":""},{"dropping-particle":"","family":"Sgubin","given":"Leonardo","non-dropping-particle":"","parse-names":false,"suffix":""},{"dropping-particle":"","family":"Thomé","given":"Lucia Elena","non-dropping-particle":"","parse-names":false,"suffix":""},{"dropping-particle":"","family":"Bei","given":"Isabel Wilmers","non-dropping-particle":"","parse-names":false,"suffix":""},{"dropping-particle":"","family":"Clemencio","given":"Rejane Elias","non-dropping-particle":"","parse-names":false,"suffix":""},{"dropping-particle":"","family":"Corrêa","given":"Benedito","non-dropping-particle":"","parse-names":false,"suffix":""},{"dropping-particle":"","family":"Salvadori","given":"Maria Cecília","non-dropping-particle":"","parse-names":false,"suffix":""}],"container-title":"Journal of Cultural Heritage","id":"ITEM-1","issued":{"date-parts":[["2018"]]},"page":"110-116","publisher":"Elsevier Masson SAS","title":"Disinfection of ancient paper contaminated with fungi using supercritical carbon dioxide","type":"article-journal","volume":"30"},"uris":["http://www.mendeley.com/documents/?uuid=fa7ac377-81b3-420a-a009-c427860c5793"]}],"mendeley":{"formattedCitation":"[54]","plainTextFormattedCitation":"[54]","previouslyFormattedCitation":"(Teixeira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4]</w:t>
            </w:r>
            <w:r w:rsidRPr="005242C1">
              <w:rPr>
                <w:noProof/>
                <w:sz w:val="18"/>
                <w:szCs w:val="18"/>
                <w:lang w:val="en-GB"/>
              </w:rPr>
              <w:fldChar w:fldCharType="end"/>
            </w:r>
          </w:p>
        </w:tc>
      </w:tr>
      <w:tr w:rsidR="00674FB2" w:rsidRPr="00DD1D34" w14:paraId="41277A43" w14:textId="77777777" w:rsidTr="0038188C">
        <w:trPr>
          <w:trHeight w:val="397"/>
        </w:trPr>
        <w:tc>
          <w:tcPr>
            <w:tcW w:w="4395" w:type="dxa"/>
            <w:shd w:val="clear" w:color="auto" w:fill="auto"/>
            <w:vAlign w:val="center"/>
            <w:hideMark/>
          </w:tcPr>
          <w:p w14:paraId="07ED280A" w14:textId="72C1ACAE" w:rsidR="00674FB2" w:rsidRPr="00DD1D34" w:rsidRDefault="00674FB2" w:rsidP="00674FB2">
            <w:pPr>
              <w:spacing w:line="276" w:lineRule="auto"/>
              <w:rPr>
                <w:b/>
                <w:i/>
                <w:iCs/>
                <w:sz w:val="18"/>
                <w:szCs w:val="18"/>
                <w:lang w:val="en-GB"/>
              </w:rPr>
            </w:pPr>
            <w:r w:rsidRPr="00DD1D34">
              <w:rPr>
                <w:b/>
                <w:i/>
                <w:iCs/>
                <w:sz w:val="18"/>
                <w:szCs w:val="18"/>
                <w:lang w:val="en-GB"/>
              </w:rPr>
              <w:t xml:space="preserve">Scedosporium </w:t>
            </w:r>
            <w:r w:rsidRPr="00DD1D34">
              <w:rPr>
                <w:b/>
                <w:iCs/>
                <w:sz w:val="18"/>
                <w:szCs w:val="18"/>
                <w:lang w:val="en-GB"/>
              </w:rPr>
              <w:t>sp.</w:t>
            </w:r>
            <w:r w:rsidRPr="00DD1D34">
              <w:rPr>
                <w:b/>
                <w:lang w:val="en-GB"/>
              </w:rPr>
              <w:t xml:space="preserve"> </w:t>
            </w:r>
            <w:r w:rsidRPr="00AD13CA">
              <w:rPr>
                <w:iCs/>
                <w:sz w:val="18"/>
                <w:szCs w:val="18"/>
                <w:lang w:val="en-GB"/>
              </w:rPr>
              <w:t>Sacc. Ex Castell. &amp; Chalm.</w:t>
            </w:r>
          </w:p>
        </w:tc>
        <w:tc>
          <w:tcPr>
            <w:tcW w:w="3391" w:type="dxa"/>
            <w:vAlign w:val="center"/>
          </w:tcPr>
          <w:p w14:paraId="3025C3A7" w14:textId="16BE8609"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2f81985-62be-4ea3-8202-e8a8b9025a9c"]}],"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vAlign w:val="center"/>
          </w:tcPr>
          <w:p w14:paraId="33CFA41A" w14:textId="0C855037"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1ccf36ff-acdb-4fd4-b701-0bafa810c74a"]}],"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3FD74965" w14:textId="1021BBA9"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w:t>
            </w:r>
            <w:r w:rsidRPr="005242C1">
              <w:rPr>
                <w:noProof/>
                <w:sz w:val="18"/>
                <w:szCs w:val="18"/>
                <w:lang w:val="en-GB"/>
              </w:rPr>
              <w:fldChar w:fldCharType="end"/>
            </w:r>
          </w:p>
        </w:tc>
      </w:tr>
      <w:tr w:rsidR="00674FB2" w:rsidRPr="00B056A6" w14:paraId="0D82166A" w14:textId="77777777" w:rsidTr="0038188C">
        <w:trPr>
          <w:trHeight w:val="397"/>
        </w:trPr>
        <w:tc>
          <w:tcPr>
            <w:tcW w:w="4395" w:type="dxa"/>
            <w:shd w:val="clear" w:color="auto" w:fill="auto"/>
            <w:vAlign w:val="center"/>
          </w:tcPr>
          <w:p w14:paraId="5D343359" w14:textId="6A1CFFCB" w:rsidR="00674FB2" w:rsidRPr="00696818" w:rsidRDefault="00674FB2" w:rsidP="00674FB2">
            <w:pPr>
              <w:spacing w:line="276" w:lineRule="auto"/>
              <w:rPr>
                <w:iCs/>
                <w:sz w:val="18"/>
                <w:szCs w:val="18"/>
                <w:lang w:val="en-GB"/>
              </w:rPr>
            </w:pPr>
            <w:r w:rsidRPr="00696818">
              <w:rPr>
                <w:b/>
                <w:i/>
                <w:iCs/>
                <w:sz w:val="18"/>
                <w:szCs w:val="18"/>
                <w:lang w:val="en-GB"/>
              </w:rPr>
              <w:t>Schizophyllum</w:t>
            </w:r>
            <w:r>
              <w:rPr>
                <w:b/>
                <w:i/>
                <w:iCs/>
                <w:sz w:val="18"/>
                <w:szCs w:val="18"/>
                <w:lang w:val="en-GB"/>
              </w:rPr>
              <w:t xml:space="preserve"> </w:t>
            </w:r>
            <w:r>
              <w:rPr>
                <w:b/>
                <w:iCs/>
                <w:sz w:val="18"/>
                <w:szCs w:val="18"/>
                <w:lang w:val="en-GB"/>
              </w:rPr>
              <w:t xml:space="preserve">sp. </w:t>
            </w:r>
            <w:r>
              <w:rPr>
                <w:iCs/>
                <w:sz w:val="18"/>
                <w:szCs w:val="18"/>
                <w:lang w:val="en-GB"/>
              </w:rPr>
              <w:t>Fr.</w:t>
            </w:r>
          </w:p>
        </w:tc>
        <w:tc>
          <w:tcPr>
            <w:tcW w:w="3391" w:type="dxa"/>
            <w:vAlign w:val="center"/>
          </w:tcPr>
          <w:p w14:paraId="36A2CB7A" w14:textId="6EBA688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E64E19C" w14:textId="0049A5B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F2FF2CB" w14:textId="66D6D856"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55BF65FC" w14:textId="77777777" w:rsidTr="0038188C">
        <w:trPr>
          <w:trHeight w:val="397"/>
        </w:trPr>
        <w:tc>
          <w:tcPr>
            <w:tcW w:w="4395" w:type="dxa"/>
            <w:shd w:val="clear" w:color="auto" w:fill="auto"/>
            <w:vAlign w:val="center"/>
            <w:hideMark/>
          </w:tcPr>
          <w:p w14:paraId="228A3CA0"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chizophyllum commune </w:t>
            </w:r>
            <w:r w:rsidRPr="00AD13CA">
              <w:rPr>
                <w:sz w:val="18"/>
                <w:szCs w:val="18"/>
                <w:lang w:val="en-GB"/>
              </w:rPr>
              <w:t>Fr.</w:t>
            </w:r>
          </w:p>
        </w:tc>
        <w:tc>
          <w:tcPr>
            <w:tcW w:w="3391" w:type="dxa"/>
            <w:vAlign w:val="center"/>
          </w:tcPr>
          <w:p w14:paraId="2C448943" w14:textId="01FCC678"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1","issued":{"date-parts":[["2015"]]},"page":"1-7","title":"The extreme environment of a library: Xerophilic fungi inhabiting indoor niches","type":"article-journal","volume":"99"},"uris":["http://www.mendeley.com/documents/?uuid=8c2c861f-deac-41ca-95b4-ddc1e41e6f47"]},{"id":"ITEM-2","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2","issue":"3","issued":{"date-parts":[["2016"]]},"page":"397-407","title":"Fungal secondary metabolite analysis applied to Cultural Heritage: the case of a contaminated library in Venice","type":"article-journal","volume":"9"},"uris":["http://www.mendeley.com/documents/?uuid=ac26feea-eae3-4c2d-b7c6-d722b65e9507"]}],"mendeley":{"formattedCitation":"[20,39]","plainTextFormattedCitation":"[20,39]","previouslyFormattedCitation":"(Micheluz et al.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39]</w:t>
            </w:r>
            <w:r w:rsidRPr="005242C1">
              <w:rPr>
                <w:sz w:val="18"/>
                <w:szCs w:val="18"/>
                <w:lang w:val="en-GB"/>
              </w:rPr>
              <w:fldChar w:fldCharType="end"/>
            </w:r>
          </w:p>
        </w:tc>
        <w:tc>
          <w:tcPr>
            <w:tcW w:w="3392" w:type="dxa"/>
            <w:vAlign w:val="center"/>
          </w:tcPr>
          <w:p w14:paraId="5C529F9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8C12BEF" w14:textId="0010353C"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Morocco </w:t>
            </w:r>
            <w:r w:rsidRPr="005242C1">
              <w:rPr>
                <w:noProof/>
                <w:sz w:val="18"/>
                <w:szCs w:val="18"/>
                <w:lang w:val="en-GB"/>
              </w:rPr>
              <w:fldChar w:fldCharType="begin" w:fldLock="1"/>
            </w:r>
            <w:r w:rsidR="00B056A6">
              <w:rPr>
                <w:noProof/>
                <w:sz w:val="18"/>
                <w:szCs w:val="18"/>
                <w:lang w:val="en-GB"/>
              </w:rPr>
              <w:instrText>ADDIN CSL_CITATION {"citationItems":[{"id":"ITEM-1","itemData":{"DOI":"10.1007/s13213-013-0718-6","ISBN":"1321301307186","ISSN":"1590-4261","author":[{"dropping-particle":"","family":"Bergadi","given":"Fatimazahra","non-dropping-particle":"","parse-names":false,"suffix":""},{"dropping-particle":"","family":"Laachari","given":"Faouzi","non-dropping-particle":"","parse-names":false,"suffix":""},{"dropping-particle":"","family":"Elabed","given":"Soumya","non-dropping-particle":"","parse-names":false,"suffix":""},{"dropping-particle":"","family":"Mohammed","given":"Iraqui Houssaini","non-dropping-particle":"","parse-names":false,"suffix":""},{"dropping-particle":"","family":"Ibnsouda","given":"Saad Koraichi","non-dropping-particle":"","parse-names":false,"suffix":""}],"container-title":"Annals of Microbiology","id":"ITEM-1","issued":{"date-parts":[["2014","10","18"]]},"page":"815-822","title":"Cellulolytic potential and filter paper activity of fungi isolated from ancients manuscripts from the Medina of Fez","type":"article-journal","volume":"64"},"uris":["http://www.mendeley.com/documents/?uuid=92ab2bf5-62fd-42b5-b551-4fdeb37b6215","http://www.mendeley.com/documents/?uuid=7d41df63-d568-424e-b51b-75901ceaa6e4"]}],"mendeley":{"formattedCitation":"[55]","plainTextFormattedCitation":"[55]","previouslyFormattedCitation":"(Bergadi et al.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5]</w:t>
            </w:r>
            <w:r w:rsidRPr="005242C1">
              <w:rPr>
                <w:noProof/>
                <w:sz w:val="18"/>
                <w:szCs w:val="18"/>
                <w:lang w:val="en-GB"/>
              </w:rPr>
              <w:fldChar w:fldCharType="end"/>
            </w:r>
          </w:p>
        </w:tc>
      </w:tr>
      <w:tr w:rsidR="00674FB2" w:rsidRPr="00DD1D34" w14:paraId="47867FA0" w14:textId="77777777" w:rsidTr="0038188C">
        <w:trPr>
          <w:trHeight w:val="397"/>
        </w:trPr>
        <w:tc>
          <w:tcPr>
            <w:tcW w:w="4395" w:type="dxa"/>
            <w:shd w:val="clear" w:color="auto" w:fill="auto"/>
            <w:vAlign w:val="center"/>
          </w:tcPr>
          <w:p w14:paraId="0DE8C8FC" w14:textId="237A74A3" w:rsidR="00674FB2" w:rsidRPr="00585BED" w:rsidRDefault="00674FB2" w:rsidP="00674FB2">
            <w:pPr>
              <w:spacing w:line="276" w:lineRule="auto"/>
              <w:rPr>
                <w:i/>
                <w:iCs/>
                <w:sz w:val="18"/>
                <w:szCs w:val="18"/>
                <w:lang w:val="en-GB"/>
              </w:rPr>
            </w:pPr>
            <w:r w:rsidRPr="002D3A59">
              <w:rPr>
                <w:b/>
                <w:i/>
                <w:iCs/>
                <w:sz w:val="18"/>
                <w:szCs w:val="18"/>
                <w:lang w:val="en-GB"/>
              </w:rPr>
              <w:t xml:space="preserve">Sclerotinia </w:t>
            </w:r>
            <w:r w:rsidRPr="002D3A59">
              <w:rPr>
                <w:b/>
                <w:iCs/>
                <w:sz w:val="18"/>
                <w:szCs w:val="18"/>
                <w:lang w:val="en-GB"/>
              </w:rPr>
              <w:t>sp.</w:t>
            </w:r>
            <w:r>
              <w:rPr>
                <w:b/>
                <w:iCs/>
                <w:sz w:val="18"/>
                <w:szCs w:val="18"/>
                <w:lang w:val="en-GB"/>
              </w:rPr>
              <w:t xml:space="preserve"> </w:t>
            </w:r>
            <w:r>
              <w:rPr>
                <w:iCs/>
                <w:sz w:val="18"/>
                <w:szCs w:val="18"/>
                <w:lang w:val="en-GB"/>
              </w:rPr>
              <w:t>Fuckel</w:t>
            </w:r>
          </w:p>
        </w:tc>
        <w:tc>
          <w:tcPr>
            <w:tcW w:w="3391" w:type="dxa"/>
            <w:vAlign w:val="center"/>
          </w:tcPr>
          <w:p w14:paraId="36732E16" w14:textId="37633DF5" w:rsidR="00674FB2" w:rsidRPr="005242C1" w:rsidRDefault="00674FB2" w:rsidP="00D85868">
            <w:pPr>
              <w:spacing w:line="276" w:lineRule="auto"/>
              <w:jc w:val="center"/>
              <w:rPr>
                <w:sz w:val="18"/>
                <w:szCs w:val="18"/>
              </w:rPr>
            </w:pPr>
            <w:r w:rsidRPr="005242C1">
              <w:rPr>
                <w:sz w:val="18"/>
                <w:szCs w:val="18"/>
              </w:rPr>
              <w:t xml:space="preserve">Colombia </w:t>
            </w:r>
            <w:r w:rsidRPr="005242C1">
              <w:rPr>
                <w:sz w:val="18"/>
                <w:szCs w:val="18"/>
                <w:lang w:val="en-GB"/>
              </w:rPr>
              <w:fldChar w:fldCharType="begin" w:fldLock="1"/>
            </w:r>
            <w:r w:rsidR="00B056A6">
              <w:rPr>
                <w:sz w:val="18"/>
                <w:szCs w:val="18"/>
              </w:rPr>
              <w:instrText>ADDIN CSL_CITATION {"citationItems":[{"id":"ITEM-1","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issue":"3","issued":{"date-parts":[["2015"]]},"page":"537-547","title":"Determinación y comparación aerobiológica en tres archivos de la empresa de energía de Boyacá, Tunja (Colombia)","type":"article-journal","volume":"31"},"uris":["http://www.mendeley.com/documents/?uuid=fbe0ce50-63cf-4dfe-9366-1abb83378c6d"]}],"mendeley":{"formattedCitation":"[9]","plainTextFormattedCitation":"[9]","previouslyFormattedCitation":"(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w:t>
            </w:r>
            <w:r w:rsidRPr="005242C1">
              <w:rPr>
                <w:sz w:val="18"/>
                <w:szCs w:val="18"/>
                <w:lang w:val="en-GB"/>
              </w:rPr>
              <w:fldChar w:fldCharType="end"/>
            </w:r>
          </w:p>
        </w:tc>
        <w:tc>
          <w:tcPr>
            <w:tcW w:w="3392" w:type="dxa"/>
            <w:vAlign w:val="center"/>
          </w:tcPr>
          <w:p w14:paraId="7BBBC0DB" w14:textId="06F1D1F0"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6CE27A9B" w14:textId="060F86CF" w:rsidR="00674FB2" w:rsidRPr="005242C1" w:rsidRDefault="00674FB2" w:rsidP="00674FB2">
            <w:pPr>
              <w:spacing w:line="276" w:lineRule="auto"/>
              <w:jc w:val="center"/>
              <w:rPr>
                <w:noProof/>
                <w:sz w:val="18"/>
                <w:szCs w:val="18"/>
              </w:rPr>
            </w:pPr>
            <w:r w:rsidRPr="005242C1">
              <w:rPr>
                <w:noProof/>
                <w:sz w:val="18"/>
                <w:szCs w:val="18"/>
              </w:rPr>
              <w:t>-</w:t>
            </w:r>
          </w:p>
        </w:tc>
      </w:tr>
      <w:tr w:rsidR="00674FB2" w:rsidRPr="00DD1D34" w14:paraId="5C1C89C4" w14:textId="77777777" w:rsidTr="0038188C">
        <w:trPr>
          <w:trHeight w:val="397"/>
        </w:trPr>
        <w:tc>
          <w:tcPr>
            <w:tcW w:w="4395" w:type="dxa"/>
            <w:shd w:val="clear" w:color="auto" w:fill="auto"/>
            <w:vAlign w:val="center"/>
            <w:hideMark/>
          </w:tcPr>
          <w:p w14:paraId="2AB85F8C"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colecobasidium </w:t>
            </w:r>
            <w:r w:rsidRPr="00DD1D34">
              <w:rPr>
                <w:b/>
                <w:iCs/>
                <w:sz w:val="18"/>
                <w:szCs w:val="18"/>
                <w:lang w:val="en-GB"/>
              </w:rPr>
              <w:t>sp.</w:t>
            </w:r>
            <w:r w:rsidRPr="00DD1D34">
              <w:rPr>
                <w:b/>
                <w:i/>
                <w:iCs/>
                <w:sz w:val="18"/>
                <w:szCs w:val="18"/>
                <w:lang w:val="en-GB"/>
              </w:rPr>
              <w:t xml:space="preserve"> </w:t>
            </w:r>
            <w:r w:rsidRPr="00AD13CA">
              <w:rPr>
                <w:sz w:val="18"/>
                <w:szCs w:val="18"/>
                <w:lang w:val="en-GB"/>
              </w:rPr>
              <w:t>E.V. Abbott</w:t>
            </w:r>
          </w:p>
        </w:tc>
        <w:tc>
          <w:tcPr>
            <w:tcW w:w="3391" w:type="dxa"/>
            <w:vAlign w:val="center"/>
          </w:tcPr>
          <w:p w14:paraId="7E364005" w14:textId="66C28FC8"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0242E89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5BE0DA1E"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B056A6" w14:paraId="1E1B9EF9" w14:textId="77777777" w:rsidTr="0038188C">
        <w:trPr>
          <w:trHeight w:val="397"/>
        </w:trPr>
        <w:tc>
          <w:tcPr>
            <w:tcW w:w="4395" w:type="dxa"/>
            <w:shd w:val="clear" w:color="auto" w:fill="auto"/>
            <w:vAlign w:val="center"/>
            <w:hideMark/>
          </w:tcPr>
          <w:p w14:paraId="4DDDFF04"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copulariopsis </w:t>
            </w:r>
            <w:r w:rsidRPr="00DD1D34">
              <w:rPr>
                <w:b/>
                <w:iCs/>
                <w:sz w:val="18"/>
                <w:szCs w:val="18"/>
                <w:lang w:val="en-GB"/>
              </w:rPr>
              <w:t xml:space="preserve">sp. </w:t>
            </w:r>
            <w:r w:rsidRPr="00AD13CA">
              <w:rPr>
                <w:iCs/>
                <w:sz w:val="18"/>
                <w:szCs w:val="18"/>
                <w:lang w:val="en-GB"/>
              </w:rPr>
              <w:t>Bainier</w:t>
            </w:r>
          </w:p>
        </w:tc>
        <w:tc>
          <w:tcPr>
            <w:tcW w:w="3391" w:type="dxa"/>
            <w:vAlign w:val="center"/>
          </w:tcPr>
          <w:p w14:paraId="588D1BFC" w14:textId="65A71D21" w:rsidR="00674FB2" w:rsidRPr="005242C1" w:rsidRDefault="00674FB2" w:rsidP="00D85868">
            <w:pPr>
              <w:spacing w:line="276" w:lineRule="auto"/>
              <w:jc w:val="center"/>
              <w:rPr>
                <w:sz w:val="18"/>
                <w:szCs w:val="18"/>
              </w:rPr>
            </w:pPr>
            <w:r w:rsidRPr="005242C1">
              <w:rPr>
                <w:sz w:val="18"/>
                <w:szCs w:val="18"/>
                <w:lang w:val="en-GB"/>
              </w:rPr>
              <w:t xml:space="preserve">Argentina, Cuba, France, Italy, Portugal, Spain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d73e2b1f-6a25-4f39-94a2-1d24234aab96"]},{"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3c54f80d-8579-4ab3-ad1f-c3509dded589"]},{"id":"ITEM-3","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3","issue":"1","issued":{"date-parts":[["2008"]]},"page":"60-69","title":"Analysis of the potential fungal biodeteriogen effects in the “Doctorate Library” of the University of Perugia, Italy","type":"article-journal","volume":"47"},"uris":["http://www.mendeley.com/documents/?uuid=7f3fbec3-36f2-4b48-9a37-94ab1f36b34c"]},{"id":"ITEM-4","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4","issue":"Article ID 680598","issued":{"date-parts":[["2012"]]},"page":"1-10","title":"Determination of Indoor Air Quality in Archives and Biodeterioration of the Documentary Heritage","type":"article-journal","volume":"2012"},"uris":["http://www.mendeley.com/documents/?uuid=e33b4d24-55c4-4f41-a731-649438d40e5b"]},{"id":"ITEM-5","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5","issued":{"date-parts":[["2014"]]},"publisher":"Universidade Nova de Lisboa","title":"Fungal communities in archives: assessment strategies and impact on paper conservation and human health","type":"thesis"},"uris":["http://www.mendeley.com/documents/?uuid=998c9051-8e2e-4896-9f91-8a77d2e380e2"]},{"id":"ITEM-6","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6","issued":{"date-parts":[["2015"]]},"page":"157-166","publisher":"Academic Press","publisher-place":"Oxford","title":"Fungi in Archives: a Double Concern","type":"chapter"},"uris":["http://www.mendeley.com/documents/?uuid=94ccd6c3-803c-4c6d-b2d8-c152726f4e0e"]},{"id":"ITEM-7","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7","issue":"6","issued":{"date-parts":[["2012"]]},"page":"514-522","title":"Microbiological evaluation of ten French archives and link to occupational symptoms","type":"article-journal","volume":"22"},"uris":["http://www.mendeley.com/documents/?uuid=ad1b6379-d0a5-4fad-b432-47f195777d07"]}],"mendeley":{"formattedCitation":"[2,4,5,8,23,24,33]","plainTextFormattedCitation":"[2,4,5,8,23,24,33]","previouslyFormattedCitation":"(Bueno et al. 2003; Valentin 2007; Ruga et al. 2008; Borrego et al. 2012; Roussel et al. 2012;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4,5,8,23,24,33]</w:t>
            </w:r>
            <w:r w:rsidRPr="005242C1">
              <w:rPr>
                <w:sz w:val="18"/>
                <w:szCs w:val="18"/>
                <w:lang w:val="en-GB"/>
              </w:rPr>
              <w:fldChar w:fldCharType="end"/>
            </w:r>
          </w:p>
        </w:tc>
        <w:tc>
          <w:tcPr>
            <w:tcW w:w="3392" w:type="dxa"/>
            <w:vAlign w:val="center"/>
          </w:tcPr>
          <w:p w14:paraId="38778317" w14:textId="42E4B730"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bbd4b2ae-79a3-4e33-809e-cc1f308b9343"]}],"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28D2127A" w14:textId="5E3991B9"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Argentina, </w:t>
            </w:r>
            <w:r w:rsidR="00D57A52" w:rsidRPr="005242C1">
              <w:rPr>
                <w:noProof/>
                <w:sz w:val="18"/>
                <w:szCs w:val="18"/>
                <w:lang w:val="en-GB"/>
              </w:rPr>
              <w:t>Czech</w:t>
            </w:r>
            <w:r w:rsidRPr="005242C1">
              <w:rPr>
                <w:noProof/>
                <w:sz w:val="18"/>
                <w:szCs w:val="18"/>
                <w:lang w:val="en-GB"/>
              </w:rPr>
              <w:t xml:space="preserve"> Republic, Cuba,  Finland, Poland </w:t>
            </w:r>
            <w:r w:rsidRPr="005242C1">
              <w:rPr>
                <w:noProof/>
                <w:sz w:val="18"/>
                <w:szCs w:val="18"/>
                <w:lang w:val="en-GB"/>
              </w:rPr>
              <w:fldChar w:fldCharType="begin" w:fldLock="1"/>
            </w:r>
            <w:r w:rsidR="00B056A6">
              <w:rPr>
                <w:noProof/>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2","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http://www.mendeley.com/documents/?uuid=b5e193cd-7926-416a-9325-9a70c5707790"]},{"id":"ITEM-3","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3","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1,15,33]","plainTextFormattedCitation":"[11,15,33]","previouslyFormattedCitation":"(Hyvärinen et al. 2002; Borrego et al. 2012; Kraková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1,15,33]</w:t>
            </w:r>
            <w:r w:rsidRPr="005242C1">
              <w:rPr>
                <w:noProof/>
                <w:sz w:val="18"/>
                <w:szCs w:val="18"/>
                <w:lang w:val="en-GB"/>
              </w:rPr>
              <w:fldChar w:fldCharType="end"/>
            </w:r>
          </w:p>
        </w:tc>
      </w:tr>
      <w:tr w:rsidR="00674FB2" w:rsidRPr="00D936B1" w14:paraId="4FAFB424" w14:textId="77777777" w:rsidTr="0038188C">
        <w:trPr>
          <w:trHeight w:val="397"/>
        </w:trPr>
        <w:tc>
          <w:tcPr>
            <w:tcW w:w="4395" w:type="dxa"/>
            <w:shd w:val="clear" w:color="auto" w:fill="auto"/>
            <w:vAlign w:val="center"/>
          </w:tcPr>
          <w:p w14:paraId="08779008" w14:textId="69009861" w:rsidR="00674FB2" w:rsidRPr="00DD1D34" w:rsidRDefault="00674FB2" w:rsidP="00674FB2">
            <w:pPr>
              <w:spacing w:line="276" w:lineRule="auto"/>
              <w:rPr>
                <w:b/>
                <w:i/>
                <w:iCs/>
                <w:sz w:val="18"/>
                <w:szCs w:val="18"/>
                <w:lang w:val="en-GB"/>
              </w:rPr>
            </w:pPr>
            <w:r w:rsidRPr="00C83EBF">
              <w:rPr>
                <w:b/>
                <w:i/>
                <w:iCs/>
                <w:sz w:val="18"/>
                <w:szCs w:val="18"/>
                <w:lang w:val="en-GB"/>
              </w:rPr>
              <w:t>Scopulariopsis asperula</w:t>
            </w:r>
            <w:r w:rsidRPr="00C83EBF">
              <w:rPr>
                <w:iCs/>
                <w:sz w:val="18"/>
                <w:szCs w:val="18"/>
                <w:lang w:val="en-GB"/>
              </w:rPr>
              <w:t xml:space="preserve"> (Sacc.) S. Hughes</w:t>
            </w:r>
          </w:p>
        </w:tc>
        <w:tc>
          <w:tcPr>
            <w:tcW w:w="3391" w:type="dxa"/>
            <w:vAlign w:val="center"/>
          </w:tcPr>
          <w:p w14:paraId="6DDD4571" w14:textId="49010692"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5CBDE547" w14:textId="14D2532B"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bfbcb160-19ee-4a5e-8947-28a2b45ff61e"]}],"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7C11BDEA" w14:textId="04899DAB" w:rsidR="00674FB2" w:rsidRPr="005242C1" w:rsidRDefault="00674FB2" w:rsidP="00D85868">
            <w:pPr>
              <w:spacing w:line="276" w:lineRule="auto"/>
              <w:jc w:val="center"/>
              <w:rPr>
                <w:noProof/>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674FB2" w:rsidRPr="00DD1D34" w14:paraId="35F8736E" w14:textId="77777777" w:rsidTr="0038188C">
        <w:trPr>
          <w:trHeight w:val="397"/>
        </w:trPr>
        <w:tc>
          <w:tcPr>
            <w:tcW w:w="4395" w:type="dxa"/>
            <w:shd w:val="clear" w:color="auto" w:fill="auto"/>
            <w:vAlign w:val="center"/>
            <w:hideMark/>
          </w:tcPr>
          <w:p w14:paraId="24AE8954"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copulariopsis brevicaulis </w:t>
            </w:r>
            <w:r w:rsidRPr="00AD13CA">
              <w:rPr>
                <w:sz w:val="18"/>
                <w:szCs w:val="18"/>
                <w:lang w:val="en-GB"/>
              </w:rPr>
              <w:t>(Sacc.) Bainier</w:t>
            </w:r>
          </w:p>
        </w:tc>
        <w:tc>
          <w:tcPr>
            <w:tcW w:w="3391" w:type="dxa"/>
            <w:vAlign w:val="center"/>
          </w:tcPr>
          <w:p w14:paraId="56D7314F" w14:textId="0E96FFFB"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188B7CB7" w14:textId="0A23847D"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shd w:val="clear" w:color="auto" w:fill="auto"/>
            <w:vAlign w:val="center"/>
            <w:hideMark/>
          </w:tcPr>
          <w:p w14:paraId="3A3C4A3A"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B056A6" w14:paraId="0E72A193" w14:textId="77777777" w:rsidTr="005D7B64">
        <w:trPr>
          <w:trHeight w:val="397"/>
        </w:trPr>
        <w:tc>
          <w:tcPr>
            <w:tcW w:w="4395" w:type="dxa"/>
            <w:shd w:val="clear" w:color="auto" w:fill="auto"/>
            <w:vAlign w:val="center"/>
            <w:hideMark/>
          </w:tcPr>
          <w:p w14:paraId="17710D11"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copulariopsis fusca </w:t>
            </w:r>
            <w:r w:rsidRPr="00AD13CA">
              <w:rPr>
                <w:sz w:val="18"/>
                <w:szCs w:val="18"/>
                <w:lang w:val="en-GB"/>
              </w:rPr>
              <w:t>Zach</w:t>
            </w:r>
          </w:p>
        </w:tc>
        <w:tc>
          <w:tcPr>
            <w:tcW w:w="10175" w:type="dxa"/>
            <w:gridSpan w:val="3"/>
            <w:vAlign w:val="center"/>
          </w:tcPr>
          <w:p w14:paraId="4E402906" w14:textId="11F56CFF"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w:t>
            </w:r>
            <w:r w:rsidRPr="005242C1">
              <w:rPr>
                <w:lang w:val="en-GB"/>
              </w:rPr>
              <w:t xml:space="preserve"> </w:t>
            </w:r>
            <w:r w:rsidRPr="005242C1">
              <w:rPr>
                <w:i/>
                <w:noProof/>
                <w:sz w:val="18"/>
                <w:szCs w:val="18"/>
                <w:lang w:val="en-GB"/>
              </w:rPr>
              <w:t>Scopulariopsis asperula</w:t>
            </w:r>
          </w:p>
        </w:tc>
      </w:tr>
      <w:tr w:rsidR="00674FB2" w:rsidRPr="002F2D6D" w14:paraId="24E7BA34" w14:textId="77777777" w:rsidTr="0038188C">
        <w:trPr>
          <w:trHeight w:val="397"/>
        </w:trPr>
        <w:tc>
          <w:tcPr>
            <w:tcW w:w="4395" w:type="dxa"/>
            <w:shd w:val="clear" w:color="auto" w:fill="auto"/>
            <w:vAlign w:val="center"/>
          </w:tcPr>
          <w:p w14:paraId="5EC47898" w14:textId="6CEE4B12" w:rsidR="00674FB2" w:rsidRPr="00034E34" w:rsidRDefault="00674FB2" w:rsidP="00674FB2">
            <w:pPr>
              <w:spacing w:line="276" w:lineRule="auto"/>
              <w:rPr>
                <w:b/>
                <w:i/>
                <w:iCs/>
                <w:sz w:val="18"/>
                <w:szCs w:val="18"/>
              </w:rPr>
            </w:pPr>
            <w:r w:rsidRPr="00034E34">
              <w:rPr>
                <w:b/>
                <w:i/>
                <w:iCs/>
                <w:sz w:val="18"/>
                <w:szCs w:val="18"/>
              </w:rPr>
              <w:t xml:space="preserve">Scorias </w:t>
            </w:r>
            <w:r w:rsidRPr="00034E34">
              <w:rPr>
                <w:b/>
                <w:iCs/>
                <w:sz w:val="18"/>
                <w:szCs w:val="18"/>
              </w:rPr>
              <w:t xml:space="preserve">sp. </w:t>
            </w:r>
            <w:r w:rsidRPr="00034E34">
              <w:rPr>
                <w:iCs/>
                <w:sz w:val="18"/>
                <w:szCs w:val="18"/>
              </w:rPr>
              <w:t>Fr</w:t>
            </w:r>
            <w:r w:rsidRPr="00034E34">
              <w:rPr>
                <w:b/>
                <w:i/>
                <w:iCs/>
                <w:sz w:val="18"/>
                <w:szCs w:val="18"/>
              </w:rPr>
              <w:t>.</w:t>
            </w:r>
          </w:p>
        </w:tc>
        <w:tc>
          <w:tcPr>
            <w:tcW w:w="3391" w:type="dxa"/>
            <w:vAlign w:val="center"/>
          </w:tcPr>
          <w:p w14:paraId="32533696" w14:textId="4C129BCD" w:rsidR="00674FB2" w:rsidRPr="005242C1" w:rsidRDefault="00674FB2" w:rsidP="00674FB2">
            <w:pPr>
              <w:spacing w:line="276" w:lineRule="auto"/>
              <w:jc w:val="center"/>
              <w:rPr>
                <w:iCs/>
                <w:sz w:val="18"/>
                <w:szCs w:val="18"/>
              </w:rPr>
            </w:pPr>
            <w:r w:rsidRPr="005242C1">
              <w:rPr>
                <w:iCs/>
                <w:sz w:val="18"/>
                <w:szCs w:val="18"/>
              </w:rPr>
              <w:t>-</w:t>
            </w:r>
          </w:p>
        </w:tc>
        <w:tc>
          <w:tcPr>
            <w:tcW w:w="3392" w:type="dxa"/>
            <w:vAlign w:val="center"/>
          </w:tcPr>
          <w:p w14:paraId="3D61EA64" w14:textId="600C6C66"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7069C642" w14:textId="03C6F4F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5AB460F0" w14:textId="77777777" w:rsidTr="0038188C">
        <w:trPr>
          <w:trHeight w:val="397"/>
        </w:trPr>
        <w:tc>
          <w:tcPr>
            <w:tcW w:w="4395" w:type="dxa"/>
            <w:shd w:val="clear" w:color="auto" w:fill="auto"/>
            <w:vAlign w:val="center"/>
            <w:hideMark/>
          </w:tcPr>
          <w:p w14:paraId="5EAD4870" w14:textId="77777777" w:rsidR="00674FB2" w:rsidRPr="00034E34" w:rsidRDefault="00674FB2" w:rsidP="00674FB2">
            <w:pPr>
              <w:spacing w:line="276" w:lineRule="auto"/>
              <w:rPr>
                <w:b/>
                <w:i/>
                <w:iCs/>
                <w:sz w:val="18"/>
                <w:szCs w:val="18"/>
              </w:rPr>
            </w:pPr>
            <w:r w:rsidRPr="00034E34">
              <w:rPr>
                <w:b/>
                <w:i/>
                <w:iCs/>
                <w:sz w:val="18"/>
                <w:szCs w:val="18"/>
              </w:rPr>
              <w:t xml:space="preserve">Scytalidium </w:t>
            </w:r>
            <w:r w:rsidRPr="00034E34">
              <w:rPr>
                <w:b/>
                <w:iCs/>
                <w:sz w:val="18"/>
                <w:szCs w:val="18"/>
              </w:rPr>
              <w:t xml:space="preserve">sp. </w:t>
            </w:r>
            <w:r w:rsidRPr="00034E34">
              <w:rPr>
                <w:iCs/>
                <w:sz w:val="18"/>
                <w:szCs w:val="18"/>
              </w:rPr>
              <w:t>Pesante</w:t>
            </w:r>
          </w:p>
        </w:tc>
        <w:tc>
          <w:tcPr>
            <w:tcW w:w="3391" w:type="dxa"/>
            <w:vAlign w:val="center"/>
          </w:tcPr>
          <w:p w14:paraId="38C0C7D4"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56BEF35F" w14:textId="2C59A76A"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39d599b8-0b6f-4475-8507-7171a2539884"]}],"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768B57CE" w14:textId="2583B602" w:rsidR="00674FB2" w:rsidRPr="005242C1" w:rsidRDefault="00674FB2" w:rsidP="00D85868">
            <w:pPr>
              <w:spacing w:line="276" w:lineRule="auto"/>
              <w:jc w:val="center"/>
              <w:rPr>
                <w:noProof/>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674FB2" w:rsidRPr="00B056A6" w14:paraId="7C2ECBD9" w14:textId="77777777" w:rsidTr="0038188C">
        <w:trPr>
          <w:trHeight w:val="397"/>
        </w:trPr>
        <w:tc>
          <w:tcPr>
            <w:tcW w:w="4395" w:type="dxa"/>
            <w:shd w:val="clear" w:color="auto" w:fill="auto"/>
            <w:vAlign w:val="center"/>
          </w:tcPr>
          <w:p w14:paraId="0622BA66" w14:textId="1EF7C5BC" w:rsidR="00674FB2" w:rsidRPr="005C6923" w:rsidRDefault="00674FB2" w:rsidP="00674FB2">
            <w:pPr>
              <w:spacing w:line="276" w:lineRule="auto"/>
              <w:rPr>
                <w:iCs/>
                <w:sz w:val="18"/>
                <w:szCs w:val="18"/>
              </w:rPr>
            </w:pPr>
            <w:r w:rsidRPr="00DC1419">
              <w:rPr>
                <w:b/>
                <w:i/>
                <w:iCs/>
                <w:sz w:val="18"/>
                <w:szCs w:val="18"/>
              </w:rPr>
              <w:t>Serendipita</w:t>
            </w:r>
            <w:r>
              <w:rPr>
                <w:b/>
                <w:i/>
                <w:iCs/>
                <w:sz w:val="18"/>
                <w:szCs w:val="18"/>
              </w:rPr>
              <w:t xml:space="preserve"> </w:t>
            </w:r>
            <w:r>
              <w:rPr>
                <w:b/>
                <w:iCs/>
                <w:sz w:val="18"/>
                <w:szCs w:val="18"/>
              </w:rPr>
              <w:t xml:space="preserve">sp. </w:t>
            </w:r>
            <w:r>
              <w:rPr>
                <w:iCs/>
                <w:sz w:val="18"/>
                <w:szCs w:val="18"/>
              </w:rPr>
              <w:t>P. Roberts</w:t>
            </w:r>
          </w:p>
        </w:tc>
        <w:tc>
          <w:tcPr>
            <w:tcW w:w="3391" w:type="dxa"/>
            <w:vAlign w:val="center"/>
          </w:tcPr>
          <w:p w14:paraId="7D55974B" w14:textId="7E2267DA" w:rsidR="00674FB2" w:rsidRPr="005242C1" w:rsidRDefault="00674FB2" w:rsidP="00674FB2">
            <w:pPr>
              <w:spacing w:line="276" w:lineRule="auto"/>
              <w:jc w:val="center"/>
              <w:rPr>
                <w:sz w:val="18"/>
                <w:szCs w:val="18"/>
              </w:rPr>
            </w:pPr>
            <w:r w:rsidRPr="005242C1">
              <w:rPr>
                <w:iCs/>
                <w:sz w:val="18"/>
                <w:szCs w:val="18"/>
              </w:rPr>
              <w:t>-</w:t>
            </w:r>
          </w:p>
        </w:tc>
        <w:tc>
          <w:tcPr>
            <w:tcW w:w="3392" w:type="dxa"/>
            <w:vAlign w:val="center"/>
          </w:tcPr>
          <w:p w14:paraId="579A19F2" w14:textId="08F70C5C"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4DE242F0" w14:textId="4ECA3DCE"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1F0ABA9B" w14:textId="77777777" w:rsidTr="0038188C">
        <w:trPr>
          <w:trHeight w:val="397"/>
        </w:trPr>
        <w:tc>
          <w:tcPr>
            <w:tcW w:w="4395" w:type="dxa"/>
            <w:shd w:val="clear" w:color="auto" w:fill="auto"/>
            <w:vAlign w:val="center"/>
            <w:hideMark/>
          </w:tcPr>
          <w:p w14:paraId="54F7AEA1" w14:textId="77777777" w:rsidR="00674FB2" w:rsidRPr="005C6923" w:rsidRDefault="00674FB2" w:rsidP="00674FB2">
            <w:pPr>
              <w:spacing w:line="276" w:lineRule="auto"/>
              <w:rPr>
                <w:b/>
                <w:i/>
                <w:iCs/>
                <w:sz w:val="18"/>
                <w:szCs w:val="18"/>
              </w:rPr>
            </w:pPr>
            <w:r w:rsidRPr="005C6923">
              <w:rPr>
                <w:b/>
                <w:i/>
                <w:iCs/>
                <w:sz w:val="18"/>
                <w:szCs w:val="18"/>
              </w:rPr>
              <w:t xml:space="preserve">Sepedonium </w:t>
            </w:r>
            <w:r w:rsidRPr="005C6923">
              <w:rPr>
                <w:b/>
                <w:iCs/>
                <w:sz w:val="18"/>
                <w:szCs w:val="18"/>
              </w:rPr>
              <w:t>sp.</w:t>
            </w:r>
            <w:r w:rsidRPr="005C6923">
              <w:rPr>
                <w:b/>
                <w:i/>
                <w:iCs/>
                <w:sz w:val="18"/>
                <w:szCs w:val="18"/>
              </w:rPr>
              <w:t xml:space="preserve"> </w:t>
            </w:r>
            <w:proofErr w:type="gramStart"/>
            <w:r w:rsidRPr="005C6923">
              <w:rPr>
                <w:sz w:val="18"/>
                <w:szCs w:val="18"/>
              </w:rPr>
              <w:t>Link</w:t>
            </w:r>
            <w:proofErr w:type="gramEnd"/>
          </w:p>
        </w:tc>
        <w:tc>
          <w:tcPr>
            <w:tcW w:w="3391" w:type="dxa"/>
            <w:vAlign w:val="center"/>
          </w:tcPr>
          <w:p w14:paraId="3CF32F5B" w14:textId="06FA3890" w:rsidR="00674FB2" w:rsidRPr="005242C1" w:rsidRDefault="00674FB2" w:rsidP="00D85868">
            <w:pPr>
              <w:spacing w:line="276" w:lineRule="auto"/>
              <w:jc w:val="center"/>
              <w:rPr>
                <w:sz w:val="18"/>
                <w:szCs w:val="18"/>
                <w:lang w:val="en-GB"/>
              </w:rPr>
            </w:pPr>
            <w:r w:rsidRPr="005242C1">
              <w:rPr>
                <w:sz w:val="18"/>
                <w:szCs w:val="18"/>
              </w:rPr>
              <w:t xml:space="preserve">Argentina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mendeley":{"formattedCitation":"[2]","plainTextFormattedCitation":"[2]","previouslyFormattedCitation":"(Bueno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w:t>
            </w:r>
            <w:r w:rsidRPr="005242C1">
              <w:rPr>
                <w:sz w:val="18"/>
                <w:szCs w:val="18"/>
                <w:lang w:val="en-GB"/>
              </w:rPr>
              <w:fldChar w:fldCharType="end"/>
            </w:r>
          </w:p>
        </w:tc>
        <w:tc>
          <w:tcPr>
            <w:tcW w:w="3392" w:type="dxa"/>
            <w:vAlign w:val="center"/>
          </w:tcPr>
          <w:p w14:paraId="586C79D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548C223F"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B056A6" w14:paraId="14E40B26" w14:textId="77777777" w:rsidTr="0038188C">
        <w:trPr>
          <w:trHeight w:val="397"/>
        </w:trPr>
        <w:tc>
          <w:tcPr>
            <w:tcW w:w="4395" w:type="dxa"/>
            <w:shd w:val="clear" w:color="auto" w:fill="auto"/>
            <w:vAlign w:val="center"/>
          </w:tcPr>
          <w:p w14:paraId="1F00AF0B" w14:textId="6C8E6DE2" w:rsidR="00674FB2" w:rsidRPr="00DC1419" w:rsidRDefault="00674FB2" w:rsidP="00674FB2">
            <w:pPr>
              <w:spacing w:line="276" w:lineRule="auto"/>
              <w:rPr>
                <w:iCs/>
                <w:sz w:val="18"/>
                <w:szCs w:val="18"/>
                <w:lang w:val="en-GB"/>
              </w:rPr>
            </w:pPr>
            <w:r w:rsidRPr="00DC1419">
              <w:rPr>
                <w:b/>
                <w:i/>
                <w:iCs/>
                <w:sz w:val="18"/>
                <w:szCs w:val="18"/>
                <w:lang w:val="en-GB"/>
              </w:rPr>
              <w:t>Simocybe</w:t>
            </w:r>
            <w:r>
              <w:rPr>
                <w:b/>
                <w:i/>
                <w:iCs/>
                <w:sz w:val="18"/>
                <w:szCs w:val="18"/>
                <w:lang w:val="en-GB"/>
              </w:rPr>
              <w:t xml:space="preserve"> </w:t>
            </w:r>
            <w:r w:rsidRPr="00BE01E0">
              <w:rPr>
                <w:b/>
                <w:iCs/>
                <w:sz w:val="18"/>
                <w:szCs w:val="18"/>
                <w:lang w:val="en-GB"/>
              </w:rPr>
              <w:t>sp</w:t>
            </w:r>
            <w:r w:rsidRPr="00DC1419">
              <w:rPr>
                <w:b/>
                <w:iCs/>
                <w:sz w:val="18"/>
                <w:szCs w:val="18"/>
                <w:lang w:val="en-GB"/>
              </w:rPr>
              <w:t>.</w:t>
            </w:r>
            <w:r>
              <w:rPr>
                <w:b/>
                <w:i/>
                <w:iCs/>
                <w:sz w:val="18"/>
                <w:szCs w:val="18"/>
                <w:lang w:val="en-GB"/>
              </w:rPr>
              <w:t xml:space="preserve"> </w:t>
            </w:r>
            <w:r>
              <w:rPr>
                <w:iCs/>
                <w:sz w:val="18"/>
                <w:szCs w:val="18"/>
                <w:lang w:val="en-GB"/>
              </w:rPr>
              <w:t>P. Karst.</w:t>
            </w:r>
          </w:p>
        </w:tc>
        <w:tc>
          <w:tcPr>
            <w:tcW w:w="3391" w:type="dxa"/>
            <w:vAlign w:val="center"/>
          </w:tcPr>
          <w:p w14:paraId="7847FBC1" w14:textId="18F88B18"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C92153E" w14:textId="11FCDD4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B45EEBA" w14:textId="0BBF17DB"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1E85C7C7" w14:textId="77777777" w:rsidTr="0038188C">
        <w:trPr>
          <w:trHeight w:val="397"/>
        </w:trPr>
        <w:tc>
          <w:tcPr>
            <w:tcW w:w="4395" w:type="dxa"/>
            <w:shd w:val="clear" w:color="auto" w:fill="auto"/>
            <w:vAlign w:val="center"/>
            <w:hideMark/>
          </w:tcPr>
          <w:p w14:paraId="79A59F7A" w14:textId="77777777" w:rsidR="00674FB2" w:rsidRPr="00DD1D34" w:rsidRDefault="00674FB2" w:rsidP="00674FB2">
            <w:pPr>
              <w:spacing w:line="276" w:lineRule="auto"/>
              <w:rPr>
                <w:b/>
                <w:i/>
                <w:iCs/>
                <w:sz w:val="18"/>
                <w:szCs w:val="18"/>
                <w:lang w:val="en-GB"/>
              </w:rPr>
            </w:pPr>
            <w:r w:rsidRPr="00DD1D34">
              <w:rPr>
                <w:b/>
                <w:i/>
                <w:iCs/>
                <w:sz w:val="18"/>
                <w:szCs w:val="18"/>
                <w:lang w:val="en-GB"/>
              </w:rPr>
              <w:lastRenderedPageBreak/>
              <w:t xml:space="preserve">Skeletocutis </w:t>
            </w:r>
            <w:r w:rsidRPr="00DD1D34">
              <w:rPr>
                <w:b/>
                <w:iCs/>
                <w:sz w:val="18"/>
                <w:szCs w:val="18"/>
                <w:lang w:val="en-GB"/>
              </w:rPr>
              <w:t>sp.</w:t>
            </w:r>
            <w:r w:rsidRPr="00DD1D34">
              <w:rPr>
                <w:b/>
                <w:lang w:val="en-GB"/>
              </w:rPr>
              <w:t xml:space="preserve"> </w:t>
            </w:r>
            <w:r w:rsidRPr="00AD13CA">
              <w:rPr>
                <w:iCs/>
                <w:sz w:val="18"/>
                <w:szCs w:val="18"/>
                <w:lang w:val="en-GB"/>
              </w:rPr>
              <w:t>Kotlába &amp; Pouzar</w:t>
            </w:r>
          </w:p>
        </w:tc>
        <w:tc>
          <w:tcPr>
            <w:tcW w:w="3391" w:type="dxa"/>
            <w:vAlign w:val="center"/>
          </w:tcPr>
          <w:p w14:paraId="61E3FCF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26D3E8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404282B" w14:textId="6F9477FC"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plainTextFormattedCitation":"[38]","previouslyFormattedCitation":"(Mesquita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8]</w:t>
            </w:r>
            <w:r w:rsidRPr="005242C1">
              <w:rPr>
                <w:noProof/>
                <w:sz w:val="18"/>
                <w:szCs w:val="18"/>
                <w:lang w:val="en-GB"/>
              </w:rPr>
              <w:fldChar w:fldCharType="end"/>
            </w:r>
          </w:p>
        </w:tc>
      </w:tr>
      <w:tr w:rsidR="00674FB2" w:rsidRPr="00B056A6" w14:paraId="632EB50A" w14:textId="77777777" w:rsidTr="0038188C">
        <w:trPr>
          <w:trHeight w:val="397"/>
        </w:trPr>
        <w:tc>
          <w:tcPr>
            <w:tcW w:w="4395" w:type="dxa"/>
            <w:shd w:val="clear" w:color="auto" w:fill="auto"/>
            <w:vAlign w:val="center"/>
          </w:tcPr>
          <w:p w14:paraId="276201DC" w14:textId="591F3072" w:rsidR="00674FB2" w:rsidRPr="00807892" w:rsidRDefault="00674FB2" w:rsidP="00674FB2">
            <w:pPr>
              <w:spacing w:line="276" w:lineRule="auto"/>
              <w:rPr>
                <w:b/>
                <w:i/>
                <w:iCs/>
                <w:sz w:val="18"/>
                <w:szCs w:val="18"/>
              </w:rPr>
            </w:pPr>
            <w:r w:rsidRPr="00807892">
              <w:rPr>
                <w:b/>
                <w:i/>
                <w:iCs/>
                <w:sz w:val="18"/>
                <w:szCs w:val="18"/>
              </w:rPr>
              <w:t xml:space="preserve">Sordaria </w:t>
            </w:r>
            <w:r w:rsidRPr="00807892">
              <w:rPr>
                <w:b/>
                <w:iCs/>
                <w:sz w:val="18"/>
                <w:szCs w:val="18"/>
              </w:rPr>
              <w:t>sp.</w:t>
            </w:r>
            <w:r w:rsidRPr="00807892">
              <w:rPr>
                <w:iCs/>
                <w:sz w:val="18"/>
                <w:szCs w:val="18"/>
              </w:rPr>
              <w:t xml:space="preserve"> Ces. &amp; De Not.</w:t>
            </w:r>
          </w:p>
        </w:tc>
        <w:tc>
          <w:tcPr>
            <w:tcW w:w="3391" w:type="dxa"/>
            <w:vAlign w:val="center"/>
          </w:tcPr>
          <w:p w14:paraId="75EE2BC3" w14:textId="6FEEBF7A" w:rsidR="00674FB2" w:rsidRPr="005242C1" w:rsidRDefault="00674FB2" w:rsidP="00674FB2">
            <w:pPr>
              <w:spacing w:line="276" w:lineRule="auto"/>
              <w:jc w:val="center"/>
              <w:rPr>
                <w:sz w:val="18"/>
                <w:szCs w:val="18"/>
              </w:rPr>
            </w:pPr>
            <w:r w:rsidRPr="005242C1">
              <w:rPr>
                <w:iCs/>
                <w:sz w:val="18"/>
                <w:szCs w:val="18"/>
              </w:rPr>
              <w:t>-</w:t>
            </w:r>
          </w:p>
        </w:tc>
        <w:tc>
          <w:tcPr>
            <w:tcW w:w="3392" w:type="dxa"/>
            <w:vAlign w:val="center"/>
          </w:tcPr>
          <w:p w14:paraId="4D11C5AF" w14:textId="3534A42E"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3DD9AF81" w14:textId="7901A2BF"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E6D27" w14:paraId="2993BDED" w14:textId="77777777" w:rsidTr="005D7B64">
        <w:trPr>
          <w:trHeight w:val="397"/>
        </w:trPr>
        <w:tc>
          <w:tcPr>
            <w:tcW w:w="4395" w:type="dxa"/>
            <w:shd w:val="clear" w:color="auto" w:fill="auto"/>
            <w:vAlign w:val="center"/>
          </w:tcPr>
          <w:p w14:paraId="054D72A3" w14:textId="298D8466" w:rsidR="00674FB2" w:rsidRPr="00807892" w:rsidRDefault="00674FB2" w:rsidP="00674FB2">
            <w:pPr>
              <w:spacing w:line="276" w:lineRule="auto"/>
              <w:rPr>
                <w:b/>
                <w:i/>
                <w:iCs/>
                <w:sz w:val="18"/>
                <w:szCs w:val="18"/>
              </w:rPr>
            </w:pPr>
            <w:r w:rsidRPr="00674FB2">
              <w:rPr>
                <w:b/>
                <w:i/>
                <w:iCs/>
                <w:sz w:val="18"/>
                <w:szCs w:val="18"/>
              </w:rPr>
              <w:t xml:space="preserve">Spicaria </w:t>
            </w:r>
            <w:r>
              <w:rPr>
                <w:b/>
                <w:iCs/>
                <w:sz w:val="18"/>
                <w:szCs w:val="18"/>
              </w:rPr>
              <w:t xml:space="preserve">sp. </w:t>
            </w:r>
            <w:r w:rsidRPr="00674FB2">
              <w:rPr>
                <w:iCs/>
                <w:sz w:val="18"/>
                <w:szCs w:val="18"/>
              </w:rPr>
              <w:t>Harting</w:t>
            </w:r>
          </w:p>
        </w:tc>
        <w:tc>
          <w:tcPr>
            <w:tcW w:w="10175" w:type="dxa"/>
            <w:gridSpan w:val="3"/>
            <w:vAlign w:val="center"/>
          </w:tcPr>
          <w:p w14:paraId="505A0C39" w14:textId="17D839AB" w:rsidR="00674FB2" w:rsidRPr="005242C1" w:rsidRDefault="00674FB2" w:rsidP="00674FB2">
            <w:pPr>
              <w:spacing w:line="276" w:lineRule="auto"/>
              <w:jc w:val="center"/>
              <w:rPr>
                <w:i/>
                <w:sz w:val="18"/>
                <w:szCs w:val="18"/>
                <w:lang w:val="en-GB"/>
              </w:rPr>
            </w:pPr>
            <w:r w:rsidRPr="005242C1">
              <w:rPr>
                <w:i/>
                <w:sz w:val="18"/>
                <w:szCs w:val="18"/>
                <w:lang w:val="en-GB"/>
              </w:rPr>
              <w:t>See current name: Clonostachys</w:t>
            </w:r>
          </w:p>
        </w:tc>
      </w:tr>
      <w:tr w:rsidR="00674FB2" w:rsidRPr="00B056A6" w14:paraId="4DBCC008" w14:textId="77777777" w:rsidTr="0038188C">
        <w:trPr>
          <w:trHeight w:val="397"/>
        </w:trPr>
        <w:tc>
          <w:tcPr>
            <w:tcW w:w="4395" w:type="dxa"/>
            <w:shd w:val="clear" w:color="auto" w:fill="auto"/>
            <w:vAlign w:val="center"/>
          </w:tcPr>
          <w:p w14:paraId="6CD9FB35" w14:textId="71341547" w:rsidR="00674FB2" w:rsidRPr="00DD1D34" w:rsidRDefault="00674FB2" w:rsidP="00674FB2">
            <w:pPr>
              <w:spacing w:line="276" w:lineRule="auto"/>
              <w:rPr>
                <w:b/>
                <w:i/>
                <w:iCs/>
                <w:sz w:val="18"/>
                <w:szCs w:val="18"/>
                <w:lang w:val="en-GB"/>
              </w:rPr>
            </w:pPr>
            <w:r w:rsidRPr="0044588C">
              <w:rPr>
                <w:b/>
                <w:i/>
                <w:iCs/>
                <w:sz w:val="18"/>
                <w:szCs w:val="18"/>
                <w:lang w:val="en-GB"/>
              </w:rPr>
              <w:t xml:space="preserve">Sporidiobolus pararoseus </w:t>
            </w:r>
            <w:r w:rsidRPr="0044588C">
              <w:rPr>
                <w:iCs/>
                <w:sz w:val="18"/>
                <w:szCs w:val="18"/>
                <w:lang w:val="en-GB"/>
              </w:rPr>
              <w:t>Fell &amp; Tallman</w:t>
            </w:r>
          </w:p>
        </w:tc>
        <w:tc>
          <w:tcPr>
            <w:tcW w:w="3391" w:type="dxa"/>
            <w:vAlign w:val="center"/>
          </w:tcPr>
          <w:p w14:paraId="0186FEBE" w14:textId="040E2CB9"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32E77473" w14:textId="3A12D82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46B26CF" w14:textId="7FFA1974"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257FEF" w14:paraId="5FEAEEDA" w14:textId="77777777" w:rsidTr="0038188C">
        <w:trPr>
          <w:trHeight w:val="397"/>
        </w:trPr>
        <w:tc>
          <w:tcPr>
            <w:tcW w:w="4395" w:type="dxa"/>
            <w:shd w:val="clear" w:color="auto" w:fill="auto"/>
            <w:vAlign w:val="center"/>
          </w:tcPr>
          <w:p w14:paraId="0C74C0BB" w14:textId="489C0439" w:rsidR="00674FB2" w:rsidRPr="00C82B40" w:rsidRDefault="00674FB2" w:rsidP="00674FB2">
            <w:pPr>
              <w:spacing w:line="276" w:lineRule="auto"/>
              <w:rPr>
                <w:b/>
                <w:i/>
                <w:iCs/>
                <w:sz w:val="18"/>
                <w:szCs w:val="18"/>
                <w:lang w:val="en-GB"/>
              </w:rPr>
            </w:pPr>
            <w:r>
              <w:rPr>
                <w:b/>
                <w:i/>
                <w:iCs/>
                <w:sz w:val="18"/>
                <w:szCs w:val="18"/>
                <w:lang w:val="en-GB"/>
              </w:rPr>
              <w:t>Sporobolomyces roseus</w:t>
            </w:r>
            <w:r w:rsidRPr="00C82B40">
              <w:rPr>
                <w:b/>
                <w:i/>
                <w:iCs/>
                <w:sz w:val="18"/>
                <w:szCs w:val="18"/>
                <w:lang w:val="en-GB"/>
              </w:rPr>
              <w:t xml:space="preserve"> </w:t>
            </w:r>
            <w:r>
              <w:rPr>
                <w:iCs/>
                <w:sz w:val="18"/>
                <w:szCs w:val="18"/>
                <w:lang w:val="en-GB"/>
              </w:rPr>
              <w:t>Kluyver &amp; C.B. Niel</w:t>
            </w:r>
          </w:p>
        </w:tc>
        <w:tc>
          <w:tcPr>
            <w:tcW w:w="3391" w:type="dxa"/>
            <w:vAlign w:val="center"/>
          </w:tcPr>
          <w:p w14:paraId="761289BE" w14:textId="57B75352" w:rsidR="00674FB2" w:rsidRPr="005242C1" w:rsidRDefault="00674FB2" w:rsidP="00D85868">
            <w:pPr>
              <w:spacing w:line="276" w:lineRule="auto"/>
              <w:jc w:val="center"/>
              <w:rPr>
                <w:sz w:val="18"/>
                <w:szCs w:val="18"/>
                <w:lang w:val="en-GB"/>
              </w:rPr>
            </w:pPr>
            <w:r w:rsidRPr="005242C1">
              <w:rPr>
                <w:sz w:val="18"/>
                <w:szCs w:val="18"/>
                <w:lang w:val="en-GB"/>
              </w:rPr>
              <w:t xml:space="preserve">Cuba </w:t>
            </w:r>
            <w:r w:rsidRPr="005242C1">
              <w:rPr>
                <w:sz w:val="18"/>
                <w:szCs w:val="18"/>
                <w:lang w:val="en-GB"/>
              </w:rPr>
              <w:fldChar w:fldCharType="begin" w:fldLock="1"/>
            </w:r>
            <w:r w:rsidR="00B056A6">
              <w:rPr>
                <w:sz w:val="18"/>
                <w:szCs w:val="18"/>
                <w:lang w:val="en-GB"/>
              </w:rPr>
              <w:instrText>ADDIN CSL_CITATION {"citationItems":[{"id":"ITEM-1","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1","issue":"3","issued":{"date-parts":[["2016"]]},"page":"513-527","title":"Viable fungi in the air of indoor environments of the National Archive of the Republic of Cuba","type":"article-journal","volume":"32"},"uris":["http://www.mendeley.com/documents/?uuid=a7c8a7a3-a481-4a0f-bb18-2010c7b315b4"]}],"mendeley":{"formattedCitation":"[16]","plainTextFormattedCitation":"[16]","previouslyFormattedCitation":"(Anaya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6]</w:t>
            </w:r>
            <w:r w:rsidRPr="005242C1">
              <w:rPr>
                <w:sz w:val="18"/>
                <w:szCs w:val="18"/>
                <w:lang w:val="en-GB"/>
              </w:rPr>
              <w:fldChar w:fldCharType="end"/>
            </w:r>
          </w:p>
        </w:tc>
        <w:tc>
          <w:tcPr>
            <w:tcW w:w="3392" w:type="dxa"/>
            <w:vAlign w:val="center"/>
          </w:tcPr>
          <w:p w14:paraId="403B26A0" w14:textId="095B3BC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845917B" w14:textId="0C101736"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6CFD1195" w14:textId="77777777" w:rsidTr="0038188C">
        <w:trPr>
          <w:trHeight w:val="397"/>
        </w:trPr>
        <w:tc>
          <w:tcPr>
            <w:tcW w:w="4395" w:type="dxa"/>
            <w:shd w:val="clear" w:color="auto" w:fill="auto"/>
            <w:vAlign w:val="center"/>
            <w:hideMark/>
          </w:tcPr>
          <w:p w14:paraId="07461CD8" w14:textId="1BE6D7C6" w:rsidR="00674FB2" w:rsidRPr="00DD1D34" w:rsidRDefault="00674FB2" w:rsidP="00674FB2">
            <w:pPr>
              <w:spacing w:line="276" w:lineRule="auto"/>
              <w:rPr>
                <w:b/>
                <w:i/>
                <w:iCs/>
                <w:sz w:val="18"/>
                <w:szCs w:val="18"/>
                <w:lang w:val="en-GB"/>
              </w:rPr>
            </w:pPr>
            <w:r w:rsidRPr="00DD1D34">
              <w:rPr>
                <w:b/>
                <w:i/>
                <w:iCs/>
                <w:sz w:val="18"/>
                <w:szCs w:val="18"/>
                <w:lang w:val="en-GB"/>
              </w:rPr>
              <w:t xml:space="preserve">Sporodiniella </w:t>
            </w:r>
            <w:r>
              <w:rPr>
                <w:b/>
                <w:i/>
                <w:iCs/>
                <w:sz w:val="18"/>
                <w:szCs w:val="18"/>
                <w:lang w:val="en-GB"/>
              </w:rPr>
              <w:t>umbellata</w:t>
            </w:r>
            <w:r w:rsidRPr="00DD1D34">
              <w:rPr>
                <w:b/>
                <w:i/>
                <w:iCs/>
                <w:sz w:val="18"/>
                <w:szCs w:val="18"/>
                <w:lang w:val="en-GB"/>
              </w:rPr>
              <w:t xml:space="preserve"> </w:t>
            </w:r>
            <w:r w:rsidRPr="00AD13CA">
              <w:rPr>
                <w:sz w:val="18"/>
                <w:szCs w:val="18"/>
                <w:lang w:val="en-GB"/>
              </w:rPr>
              <w:t>Boedijn</w:t>
            </w:r>
          </w:p>
        </w:tc>
        <w:tc>
          <w:tcPr>
            <w:tcW w:w="3391" w:type="dxa"/>
            <w:vAlign w:val="center"/>
          </w:tcPr>
          <w:p w14:paraId="27CD4FC7" w14:textId="19C6EDE0"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0A7A5FC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13BA4BDD"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232EDDB5" w14:textId="77777777" w:rsidTr="0038188C">
        <w:trPr>
          <w:trHeight w:val="397"/>
        </w:trPr>
        <w:tc>
          <w:tcPr>
            <w:tcW w:w="4395" w:type="dxa"/>
            <w:shd w:val="clear" w:color="auto" w:fill="auto"/>
            <w:vAlign w:val="center"/>
            <w:hideMark/>
          </w:tcPr>
          <w:p w14:paraId="43987917" w14:textId="77777777" w:rsidR="00674FB2" w:rsidRPr="00DD1D34" w:rsidRDefault="00674FB2" w:rsidP="00674FB2">
            <w:pPr>
              <w:spacing w:line="276" w:lineRule="auto"/>
              <w:rPr>
                <w:b/>
                <w:i/>
                <w:iCs/>
                <w:sz w:val="18"/>
                <w:szCs w:val="18"/>
                <w:lang w:val="en-GB"/>
              </w:rPr>
            </w:pPr>
            <w:r w:rsidRPr="00DD1D34">
              <w:rPr>
                <w:b/>
                <w:i/>
                <w:iCs/>
                <w:sz w:val="18"/>
                <w:szCs w:val="18"/>
                <w:lang w:val="en-GB"/>
              </w:rPr>
              <w:t>Sporotrichum olivaceum</w:t>
            </w:r>
            <w:r w:rsidRPr="00AD13CA">
              <w:rPr>
                <w:i/>
                <w:iCs/>
                <w:sz w:val="18"/>
                <w:szCs w:val="18"/>
                <w:lang w:val="en-GB"/>
              </w:rPr>
              <w:t xml:space="preserve"> </w:t>
            </w:r>
            <w:r w:rsidRPr="00AD13CA">
              <w:rPr>
                <w:sz w:val="18"/>
                <w:szCs w:val="18"/>
                <w:lang w:val="en-GB"/>
              </w:rPr>
              <w:t>(Link) Fr.</w:t>
            </w:r>
          </w:p>
        </w:tc>
        <w:tc>
          <w:tcPr>
            <w:tcW w:w="3391" w:type="dxa"/>
            <w:vAlign w:val="center"/>
          </w:tcPr>
          <w:p w14:paraId="4B6A39DA" w14:textId="3B5649F9" w:rsidR="00674FB2" w:rsidRPr="005242C1" w:rsidRDefault="00674FB2" w:rsidP="00D85868">
            <w:pPr>
              <w:spacing w:line="276" w:lineRule="auto"/>
              <w:jc w:val="center"/>
              <w:rPr>
                <w:sz w:val="18"/>
                <w:szCs w:val="18"/>
                <w:lang w:val="en-GB"/>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453A398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65BD1DD8"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67B20838" w14:textId="77777777" w:rsidTr="0038188C">
        <w:trPr>
          <w:trHeight w:val="397"/>
        </w:trPr>
        <w:tc>
          <w:tcPr>
            <w:tcW w:w="4395" w:type="dxa"/>
            <w:shd w:val="clear" w:color="auto" w:fill="auto"/>
            <w:vAlign w:val="center"/>
            <w:hideMark/>
          </w:tcPr>
          <w:p w14:paraId="57FC345B"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porothrix </w:t>
            </w:r>
            <w:r w:rsidRPr="00DD1D34">
              <w:rPr>
                <w:b/>
                <w:iCs/>
                <w:sz w:val="18"/>
                <w:szCs w:val="18"/>
                <w:lang w:val="en-GB"/>
              </w:rPr>
              <w:t xml:space="preserve">sp. </w:t>
            </w:r>
            <w:r w:rsidRPr="00AD13CA">
              <w:rPr>
                <w:sz w:val="18"/>
                <w:szCs w:val="18"/>
                <w:lang w:val="en-GB"/>
              </w:rPr>
              <w:t>Hektoen &amp; C.F. Perkins</w:t>
            </w:r>
          </w:p>
        </w:tc>
        <w:tc>
          <w:tcPr>
            <w:tcW w:w="3391" w:type="dxa"/>
            <w:vAlign w:val="center"/>
          </w:tcPr>
          <w:p w14:paraId="01716B77" w14:textId="08EA03BD" w:rsidR="00674FB2" w:rsidRPr="005242C1" w:rsidRDefault="00674FB2" w:rsidP="00D85868">
            <w:pPr>
              <w:spacing w:line="276" w:lineRule="auto"/>
              <w:jc w:val="center"/>
              <w:rPr>
                <w:sz w:val="18"/>
                <w:szCs w:val="18"/>
                <w:lang w:val="en-GB"/>
              </w:rPr>
            </w:pPr>
            <w:r w:rsidRPr="005242C1">
              <w:rPr>
                <w:sz w:val="18"/>
                <w:szCs w:val="18"/>
                <w:lang w:val="en-GB"/>
              </w:rPr>
              <w:t xml:space="preserve">Argentina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mendeley":{"formattedCitation":"[2]","plainTextFormattedCitation":"[2]","previouslyFormattedCitation":"(Bueno et al. 2003)"},"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w:t>
            </w:r>
            <w:r w:rsidRPr="005242C1">
              <w:rPr>
                <w:sz w:val="18"/>
                <w:szCs w:val="18"/>
                <w:lang w:val="en-GB"/>
              </w:rPr>
              <w:fldChar w:fldCharType="end"/>
            </w:r>
          </w:p>
        </w:tc>
        <w:tc>
          <w:tcPr>
            <w:tcW w:w="3392" w:type="dxa"/>
            <w:vAlign w:val="center"/>
          </w:tcPr>
          <w:p w14:paraId="773476FD"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32C5C20C"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02BF962A" w14:textId="77777777" w:rsidTr="0038188C">
        <w:trPr>
          <w:trHeight w:val="397"/>
        </w:trPr>
        <w:tc>
          <w:tcPr>
            <w:tcW w:w="4395" w:type="dxa"/>
            <w:shd w:val="clear" w:color="auto" w:fill="auto"/>
            <w:vAlign w:val="center"/>
            <w:hideMark/>
          </w:tcPr>
          <w:p w14:paraId="33F23F9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tachybotrys </w:t>
            </w:r>
            <w:r w:rsidRPr="00DD1D34">
              <w:rPr>
                <w:b/>
                <w:iCs/>
                <w:sz w:val="18"/>
                <w:szCs w:val="18"/>
                <w:lang w:val="en-GB"/>
              </w:rPr>
              <w:t>sp.</w:t>
            </w:r>
            <w:r w:rsidRPr="00DD1D34">
              <w:rPr>
                <w:b/>
                <w:i/>
                <w:iCs/>
                <w:sz w:val="18"/>
                <w:szCs w:val="18"/>
                <w:lang w:val="en-GB"/>
              </w:rPr>
              <w:t xml:space="preserve"> </w:t>
            </w:r>
            <w:r w:rsidRPr="00AD13CA">
              <w:rPr>
                <w:iCs/>
                <w:sz w:val="18"/>
                <w:szCs w:val="18"/>
                <w:lang w:val="en-GB"/>
              </w:rPr>
              <w:t>Corda</w:t>
            </w:r>
          </w:p>
        </w:tc>
        <w:tc>
          <w:tcPr>
            <w:tcW w:w="3391" w:type="dxa"/>
            <w:vAlign w:val="center"/>
          </w:tcPr>
          <w:p w14:paraId="6F7E1EE7" w14:textId="463D06E6" w:rsidR="00674FB2" w:rsidRPr="005242C1" w:rsidRDefault="001C1ADD" w:rsidP="00D85868">
            <w:pPr>
              <w:spacing w:line="276" w:lineRule="auto"/>
              <w:jc w:val="center"/>
              <w:rPr>
                <w:sz w:val="18"/>
                <w:szCs w:val="18"/>
                <w:lang w:val="en-GB"/>
              </w:rPr>
            </w:pPr>
            <w:r w:rsidRPr="005242C1">
              <w:rPr>
                <w:noProof/>
                <w:sz w:val="18"/>
                <w:szCs w:val="18"/>
                <w:lang w:val="en-GB"/>
              </w:rPr>
              <w:t xml:space="preserve">India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issue":"4","issued":{"date-parts":[["2014"]]},"page":"42-47","title":"Comparative aeromycological study of three libraries in Kamptee","type":"article-journal","volume":"2"},"uris":["http://www.mendeley.com/documents/?uuid=29415398-1d36-4079-a66f-95d5e1a90882"]}],"mendeley":{"formattedCitation":"[32]","plainTextFormattedCitation":"[32]","previouslyFormattedCitation":"(Thaware et al.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2]</w:t>
            </w:r>
            <w:r w:rsidRPr="005242C1">
              <w:rPr>
                <w:noProof/>
                <w:sz w:val="18"/>
                <w:szCs w:val="18"/>
                <w:lang w:val="en-GB"/>
              </w:rPr>
              <w:fldChar w:fldCharType="end"/>
            </w:r>
          </w:p>
        </w:tc>
        <w:tc>
          <w:tcPr>
            <w:tcW w:w="3392" w:type="dxa"/>
            <w:vAlign w:val="center"/>
          </w:tcPr>
          <w:p w14:paraId="547473B6"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287E742" w14:textId="2BF75B65"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Finland </w:t>
            </w:r>
            <w:r w:rsidRPr="005242C1">
              <w:rPr>
                <w:noProof/>
                <w:sz w:val="18"/>
                <w:szCs w:val="18"/>
                <w:lang w:val="en-GB"/>
              </w:rPr>
              <w:fldChar w:fldCharType="begin" w:fldLock="1"/>
            </w:r>
            <w:r w:rsidR="00B056A6">
              <w:rPr>
                <w:noProof/>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mendeley":{"formattedCitation":"[11]","plainTextFormattedCitation":"[11]","previouslyFormattedCitation":"(Hyvärinen et al. 2002)"},"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1]</w:t>
            </w:r>
            <w:r w:rsidRPr="005242C1">
              <w:rPr>
                <w:noProof/>
                <w:sz w:val="18"/>
                <w:szCs w:val="18"/>
                <w:lang w:val="en-GB"/>
              </w:rPr>
              <w:fldChar w:fldCharType="end"/>
            </w:r>
          </w:p>
        </w:tc>
      </w:tr>
      <w:tr w:rsidR="00674FB2" w:rsidRPr="000722B8" w14:paraId="3D02C209" w14:textId="77777777" w:rsidTr="0038188C">
        <w:trPr>
          <w:trHeight w:val="426"/>
        </w:trPr>
        <w:tc>
          <w:tcPr>
            <w:tcW w:w="4395" w:type="dxa"/>
            <w:shd w:val="clear" w:color="auto" w:fill="auto"/>
            <w:vAlign w:val="center"/>
            <w:hideMark/>
          </w:tcPr>
          <w:p w14:paraId="0AF06BCE" w14:textId="0BD61C11" w:rsidR="00674FB2" w:rsidRPr="00DD1D34" w:rsidRDefault="00674FB2" w:rsidP="00674FB2">
            <w:pPr>
              <w:spacing w:line="276" w:lineRule="auto"/>
              <w:rPr>
                <w:b/>
                <w:i/>
                <w:iCs/>
                <w:sz w:val="18"/>
                <w:szCs w:val="18"/>
                <w:lang w:val="en-GB"/>
              </w:rPr>
            </w:pPr>
            <w:r w:rsidRPr="00DD1D34">
              <w:rPr>
                <w:b/>
                <w:i/>
                <w:iCs/>
                <w:sz w:val="18"/>
                <w:szCs w:val="18"/>
                <w:lang w:val="en-GB"/>
              </w:rPr>
              <w:t xml:space="preserve">Stachybotrys chartarum </w:t>
            </w:r>
            <w:r>
              <w:rPr>
                <w:sz w:val="18"/>
                <w:szCs w:val="18"/>
                <w:lang w:val="en-GB"/>
              </w:rPr>
              <w:t>(Ehrenb.) S. Hughes</w:t>
            </w:r>
          </w:p>
        </w:tc>
        <w:tc>
          <w:tcPr>
            <w:tcW w:w="3391" w:type="dxa"/>
            <w:vAlign w:val="center"/>
          </w:tcPr>
          <w:p w14:paraId="44646733" w14:textId="47F10457" w:rsidR="00674FB2" w:rsidRPr="005242C1" w:rsidRDefault="00674FB2" w:rsidP="00D85868">
            <w:pPr>
              <w:spacing w:line="276" w:lineRule="auto"/>
              <w:jc w:val="center"/>
              <w:rPr>
                <w:sz w:val="18"/>
                <w:szCs w:val="18"/>
                <w:lang w:val="en-GB"/>
              </w:rPr>
            </w:pPr>
            <w:r w:rsidRPr="005242C1">
              <w:rPr>
                <w:sz w:val="18"/>
                <w:szCs w:val="18"/>
                <w:lang w:val="en-GB"/>
              </w:rPr>
              <w:t xml:space="preserve">Colombia, Italy, Lithuania, Spain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7bbe2b06-fa99-4689-a23e-532a32460391"]},{"id":"ITEM-3","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3","issue":"3","issued":{"date-parts":[["2016"]]},"page":"397-407","title":"Fungal secondary metabolite analysis applied to Cultural Heritage: the case of a contaminated library in Venice","type":"article-journal","volume":"9"},"uris":["http://www.mendeley.com/documents/?uuid=ac26feea-eae3-4c2d-b7c6-d722b65e9507"]},{"id":"ITEM-4","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4","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mendeley":{"formattedCitation":"[3,20,24,53]","plainTextFormattedCitation":"[3,20,24,53]","previouslyFormattedCitation":"(Lugauskas &amp; Krikstaponis 2004; Valentin 2007; Castillo et al. 2016;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20,24,53]</w:t>
            </w:r>
            <w:r w:rsidRPr="005242C1">
              <w:rPr>
                <w:sz w:val="18"/>
                <w:szCs w:val="18"/>
                <w:lang w:val="en-GB"/>
              </w:rPr>
              <w:fldChar w:fldCharType="end"/>
            </w:r>
          </w:p>
        </w:tc>
        <w:tc>
          <w:tcPr>
            <w:tcW w:w="3392" w:type="dxa"/>
            <w:vAlign w:val="center"/>
          </w:tcPr>
          <w:p w14:paraId="5AD7E43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759D9BC" w14:textId="6F503A9F" w:rsidR="00674FB2" w:rsidRPr="005242C1" w:rsidRDefault="00674FB2" w:rsidP="00D85868">
            <w:pPr>
              <w:spacing w:line="276" w:lineRule="auto"/>
              <w:jc w:val="center"/>
              <w:rPr>
                <w:noProof/>
                <w:sz w:val="18"/>
                <w:szCs w:val="18"/>
              </w:rPr>
            </w:pPr>
            <w:r w:rsidRPr="005242C1">
              <w:rPr>
                <w:noProof/>
                <w:sz w:val="18"/>
                <w:szCs w:val="18"/>
              </w:rPr>
              <w:t xml:space="preserve">Colombia, India, Italy, </w:t>
            </w:r>
            <w:r w:rsidR="002F2D6D" w:rsidRPr="005242C1">
              <w:rPr>
                <w:noProof/>
                <w:sz w:val="18"/>
                <w:szCs w:val="18"/>
              </w:rPr>
              <w:t xml:space="preserve">Japan, </w:t>
            </w:r>
            <w:r w:rsidRPr="005242C1">
              <w:rPr>
                <w:noProof/>
                <w:sz w:val="18"/>
                <w:szCs w:val="18"/>
              </w:rPr>
              <w:t xml:space="preserve">Portugal </w:t>
            </w:r>
            <w:r w:rsidRPr="005242C1">
              <w:rPr>
                <w:noProof/>
                <w:sz w:val="18"/>
                <w:szCs w:val="18"/>
                <w:lang w:val="en-GB"/>
              </w:rPr>
              <w:fldChar w:fldCharType="begin" w:fldLock="1"/>
            </w:r>
            <w:r w:rsidR="00B056A6">
              <w:rPr>
                <w:noProof/>
                <w:sz w:val="18"/>
                <w:szCs w:val="18"/>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id":"ITEM-2","itemData":{"ISBN":"0034-5806","author":[{"dropping-particle":"","family":"Ricelli","given":"A","non-dropping-particle":"","parse-names":false,"suffix":""},{"dropping-particle":"","family":"Fabbri","given":"A A","non-dropping-particle":"","parse-names":false,"suffix":""},{"dropping-particle":"","family":"Fanelli","given":"C","non-dropping-particle":"","parse-names":false,"suffix":""},{"dropping-particle":"","family":"Menicagli","given":"R","non-dropping-particle":"","parse-names":false,"suffix":""},{"dropping-particle":"","family":"Samaritani","given":"S","non-dropping-particle":"","parse-names":false,"suffix":""},{"dropping-particle":"","family":"Pini","given":"D","non-dropping-particle":"","parse-names":false,"suffix":""},{"dropping-particle":"","family":"Rapaccini","given":"S M","non-dropping-particle":"","parse-names":false,"suffix":""},{"dropping-particle":"","family":"Salvadori","given":"P","non-dropping-particle":"","parse-names":false,"suffix":""}],"container-title":"Restaurator","id":"ITEM-2","issue":"2","issued":{"date-parts":[["1999"]]},"language":"English","note":"ISI Document Delivery No.: 213BJ\nTimes Cited: 9\nCited Reference Count: 17\nMUNKSGAARD INT PUBL LTD\nCOPENHAGEN","page":"97-107","title":"Fungal growth on samples of paper: Inhibition by new antifungals","type":"article-journal","volume":"20"},"uris":["http://www.mendeley.com/documents/?uuid=cc37e235-d2ca-4dea-b99f-3fcb8fea4e16","http://www.mendeley.com/documents/?uuid=d9f2bd61-fed5-4e92-b392-5998e8d79198","http://www.mendeley.com/documents/?uuid=f3996469-ae87-4646-9cd3-c478427bea90"]},{"id":"ITEM-3","itemData":{"ISBN":"0964-8305","abstract":"The inhibition of some fungal strains responsible for paper biodeterioration is reported. Antimicrobials (butylated hydroxytoluene, BHT and butylated hydroxyanisole, BHA), azole antifungals (econazole, miconazole and ketoconazole) and chitin synthase inhibitors (uridine, 5-fluorouridine, 2-deoxyuridine) have been assessed for efficacy against Penicillium chrysogenum Them, Aspergillus terreus Thom, Stachybotrys atra Corda and Chaetomium elatum Kunze, fungal strains isolated from deteriorated papers. Our results have shown that the most evident inhibiting effect on fungal growth has been obtained with miconazole and econazole at 10(-3) M. (C) 1997 Published by Elsevier Science Limited.","author":[{"dropping-particle":"","family":"Fabbri","given":"A A","non-dropping-particle":"","parse-names":false,"suffix":""},{"dropping-particle":"","family":"Ricelli","given":"A","non-dropping-particle":"","parse-names":false,"suffix":""},{"dropping-particle":"","family":"Brasini","given":"S","non-dropping-particle":"","parse-names":false,"suffix":""},{"dropping-particle":"","family":"Fanelli","given":"C","non-dropping-particle":"","parse-names":false,"suffix":""}],"container-title":"International Biodeterioration &amp; Biodegradation","id":"ITEM-3","issue":"1","issued":{"date-parts":[["1997"]]},"language":"English","page":"61-65","title":"Effect of different antifungals on the control of paper biodeterioration caused by fungi","type":"article-journal","volume":"39"},"uris":["http://www.mendeley.com/documents/?uuid=cac331bd-4a5f-4054-8f62-c0ce90d2b9f4"]},{"id":"ITEM-4","itemData":{"DOI":"10.1016/j.envres.2015.10.031","ISBN":"0013-9351","ISSN":"10960953","PMID":"26599591","abstract":"Mold deterioration of historical documents in archives and libraries is a frequent and complex phenomenon that may have important economic and cultural consequences. In addition, exposure to toxic fungal metabolites might produce health problems. In this work, samples of broths of fungal species isolated from the documentary material and from indoor environmental samples of the Archive of Bogot?? have been analyzed to investigate the presence of mycotoxins. High resolution mass spectrometry made possible to search for a large number of mycotoxins, even without reference standards available at the laboratory. For this purpose, a screening strategy based on ultra-high pressure liquid chromatography coupled to quadrupole-time of flight mass spectrometry (UHPLC-QTOF MS) under MSE mode was applied. A customized home-made database containing elemental composition for around 600 mycotoxins was compiled. The presence of the (de)protonated molecule measured at its accurate mass was evaluated in the samples. When a peak was detected, collision induced dissociation fragments and characteristic isotopic ions were also evaluated and used for tentative identification, based on structure compatibility and comparison with literature data (if existing). Up to 44 mycotoxins were tentatively identified by UHPLC-QTOF MS. 34 of these tentative compounds were confirmed by subsequent analysis using a targeted LC-MS/MS method, supporting the strong potential of QTOF MS for identification/elucidation purposes. The presence of mycotoxins in these samples might help to reinforce safety measures for researchers and staff who work on reception, restoration and conservation of archival material, not only at the Archive of Bogot?? but worldwide.","author":[{"dropping-particle":"","family":"Castillo","given":"Nancy I.","non-dropping-particle":"","parse-names":false,"suffix":""},{"dropping-particle":"","family":"Ibáñez","given":"María","non-dropping-particle":"","parse-names":false,"suffix":""},{"dropping-particle":"","family":"Beltrán","given":"Eduardo","non-dropping-particle":"","parse-names":false,"suffix":""},{"dropping-particle":"","family":"Rivera-Monroy","given":"Jhon","non-dropping-particle":"","parse-names":false,"suffix":""},{"dropping-particle":"","family":"Ochoa","given":"Juan Camilo","non-dropping-particle":"","parse-names":false,"suffix":""},{"dropping-particle":"","family":"Páez-Castillo","given":"Mónica","non-dropping-particle":"","parse-names":false,"suffix":""},{"dropping-particle":"","family":"Posada-Buitrago","given":"Martha L.","non-dropping-particle":"","parse-names":false,"suffix":""},{"dropping-particle":"","family":"Sulyok","given":"Michael","non-dropping-particle":"","parse-names":false,"suffix":""},{"dropping-particle":"","family":"Hernndez","given":"Félix","non-dropping-particle":"","parse-names":false,"suffix":""}],"container-title":"Environmental Research","id":"ITEM-4","issued":{"date-parts":[["2016"]]},"page":"130-138","publisher":"Elsevier","title":"Identification of mycotoxins by UHPLC-QTOF MS in airborne fungi and fungi isolated from industrial paper and antique documents from the Archive of Bogotá","type":"article-journal","volume":"144"},"uris":["http://www.mendeley.com/documents/?uuid=a9542015-8b82-49a3-9c70-0484dbdefe00"]},{"id":"ITEM-5","itemData":{"author":[{"dropping-particle":"","family":"Sequeira","given":"S. O.","non-dropping-particle":"","parse-names":false,"suffix":""},{"dropping-particle":"de","family":"Carvalho","given":"H. Paiva","non-dropping-particle":"","parse-names":false,"suffix":""},{"dropping-particle":"","family":"Mesquita","given":"N.","non-dropping-particle":"","parse-names":false,"suffix":""},{"dropping-particle":"","family":"Portugal","given":"A.","non-dropping-particle":"","parse-names":false,"suffix":""},{"dropping-particle":"","family":"Macedo","given":"M. F.","non-dropping-particle":"","parse-names":false,"suffix":""}],"container-title":"Conservar Património","id":"ITEM-5","issued":{"date-parts":[["0"]]},"title":"Fungal Stains on Paper: Is What You See What You Get?","type":"article-journal","volume":"in press"},"uris":["http://www.mendeley.com/documents/?uuid=8be45d95-9898-4bb8-9860-4d13adc2e7b9"]},{"id":"ITEM-6","itemData":{"DOI":"10.1016/j.ibiod.2013.12.007","ISSN":"09648305","author":[{"dropping-particle":"","family":"Sato","given":"Yoshinori","non-dropping-particle":"","parse-names":false,"suffix":""},{"dropping-particle":"","family":"Aoki","given":"Mutsumi","non-dropping-particle":"","parse-names":false,"suffix":""},{"dropping-particle":"","family":"Kigawa","given":"Rika","non-dropping-particle":"","parse-names":false,"suffix":""}],"container-title":"International Biodeterioration &amp; Biodegradation","id":"ITEM-6","issued":{"date-parts":[["2014"]]},"page":"142-149","title":"Microbial deterioration of tsunami-affected paper-based objects: A case study","type":"article-journal","volume":"88"},"uris":["http://www.mendeley.com/documents/?uuid=3a755677-1849-4738-8682-a08485c51b76"]}],"mendeley":{"formattedCitation":"[37,41,53,65–67]","plainTextFormattedCitation":"[37,41,53,65–67]","previouslyFormattedCitation":"(Sequeira et al.; Das et al. 1997; Fabbri et al. 1997; Ricelli et al. 1999; Sato et al. 2014; Castillo et al. 2016)"},"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37,41,53,65–67]</w:t>
            </w:r>
            <w:r w:rsidRPr="005242C1">
              <w:rPr>
                <w:noProof/>
                <w:sz w:val="18"/>
                <w:szCs w:val="18"/>
                <w:lang w:val="en-GB"/>
              </w:rPr>
              <w:fldChar w:fldCharType="end"/>
            </w:r>
          </w:p>
        </w:tc>
      </w:tr>
      <w:tr w:rsidR="00674FB2" w:rsidRPr="00B056A6" w14:paraId="19F31F1A" w14:textId="77777777" w:rsidTr="0038188C">
        <w:trPr>
          <w:trHeight w:val="755"/>
        </w:trPr>
        <w:tc>
          <w:tcPr>
            <w:tcW w:w="4395" w:type="dxa"/>
            <w:shd w:val="clear" w:color="auto" w:fill="auto"/>
            <w:vAlign w:val="center"/>
          </w:tcPr>
          <w:p w14:paraId="47B34637" w14:textId="734239F1" w:rsidR="00674FB2" w:rsidRPr="002F2D6D" w:rsidRDefault="00674FB2" w:rsidP="00674FB2">
            <w:pPr>
              <w:spacing w:line="276" w:lineRule="auto"/>
              <w:rPr>
                <w:b/>
                <w:i/>
                <w:iCs/>
                <w:sz w:val="18"/>
                <w:szCs w:val="18"/>
              </w:rPr>
            </w:pPr>
            <w:r w:rsidRPr="00414959">
              <w:rPr>
                <w:b/>
                <w:i/>
                <w:iCs/>
                <w:sz w:val="18"/>
                <w:szCs w:val="18"/>
              </w:rPr>
              <w:t xml:space="preserve">Stagonospora bicolor </w:t>
            </w:r>
            <w:r w:rsidRPr="00414959">
              <w:rPr>
                <w:iCs/>
                <w:sz w:val="18"/>
                <w:szCs w:val="18"/>
              </w:rPr>
              <w:t xml:space="preserve">(D. Hawksw., W.J. Kaiser &amp; Ndimande) Kaz. </w:t>
            </w:r>
            <w:r w:rsidRPr="002F2D6D">
              <w:rPr>
                <w:iCs/>
                <w:sz w:val="18"/>
                <w:szCs w:val="18"/>
              </w:rPr>
              <w:t>Tanaka &amp; K. Hiray.</w:t>
            </w:r>
          </w:p>
        </w:tc>
        <w:tc>
          <w:tcPr>
            <w:tcW w:w="3391" w:type="dxa"/>
            <w:vAlign w:val="center"/>
          </w:tcPr>
          <w:p w14:paraId="43997C4E" w14:textId="13DC1451"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72428B62" w14:textId="7D04150E"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7DEA20A4" w14:textId="79AAE7CA" w:rsidR="00674FB2" w:rsidRPr="005242C1" w:rsidRDefault="00674FB2" w:rsidP="00D85868">
            <w:pPr>
              <w:spacing w:line="276" w:lineRule="auto"/>
              <w:jc w:val="center"/>
              <w:rPr>
                <w:noProof/>
                <w:sz w:val="18"/>
                <w:szCs w:val="18"/>
                <w:highlight w:val="yellow"/>
                <w:lang w:val="en-GB"/>
              </w:rPr>
            </w:pPr>
            <w:r w:rsidRPr="005242C1">
              <w:rPr>
                <w:noProof/>
                <w:sz w:val="18"/>
                <w:szCs w:val="18"/>
              </w:rPr>
              <w:t xml:space="preserve">France </w:t>
            </w:r>
            <w:r w:rsidRPr="005242C1">
              <w:rPr>
                <w:noProof/>
                <w:sz w:val="18"/>
                <w:szCs w:val="18"/>
                <w:lang w:val="en-GB"/>
              </w:rPr>
              <w:fldChar w:fldCharType="begin" w:fldLock="1"/>
            </w:r>
            <w:r w:rsidR="00B056A6">
              <w:rPr>
                <w:noProof/>
                <w:sz w:val="18"/>
                <w:szCs w:val="18"/>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6]</w:t>
            </w:r>
            <w:r w:rsidRPr="005242C1">
              <w:rPr>
                <w:noProof/>
                <w:sz w:val="18"/>
                <w:szCs w:val="18"/>
                <w:lang w:val="en-GB"/>
              </w:rPr>
              <w:fldChar w:fldCharType="end"/>
            </w:r>
          </w:p>
        </w:tc>
      </w:tr>
      <w:tr w:rsidR="00674FB2" w:rsidRPr="00DD1D34" w14:paraId="08E6FAC1" w14:textId="77777777" w:rsidTr="0038188C">
        <w:trPr>
          <w:trHeight w:val="397"/>
        </w:trPr>
        <w:tc>
          <w:tcPr>
            <w:tcW w:w="4395" w:type="dxa"/>
            <w:shd w:val="clear" w:color="auto" w:fill="auto"/>
            <w:vAlign w:val="center"/>
            <w:hideMark/>
          </w:tcPr>
          <w:p w14:paraId="2DDAAAB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temphylium </w:t>
            </w:r>
            <w:r w:rsidRPr="00DD1D34">
              <w:rPr>
                <w:b/>
                <w:iCs/>
                <w:sz w:val="18"/>
                <w:szCs w:val="18"/>
                <w:lang w:val="en-GB"/>
              </w:rPr>
              <w:t>sp.</w:t>
            </w:r>
            <w:r w:rsidRPr="00DD1D34">
              <w:rPr>
                <w:b/>
                <w:i/>
                <w:iCs/>
                <w:sz w:val="18"/>
                <w:szCs w:val="18"/>
                <w:lang w:val="en-GB"/>
              </w:rPr>
              <w:t xml:space="preserve"> </w:t>
            </w:r>
            <w:r w:rsidRPr="00AD13CA">
              <w:rPr>
                <w:sz w:val="18"/>
                <w:szCs w:val="18"/>
                <w:lang w:val="en-GB"/>
              </w:rPr>
              <w:t>Wallr.</w:t>
            </w:r>
          </w:p>
        </w:tc>
        <w:tc>
          <w:tcPr>
            <w:tcW w:w="3391" w:type="dxa"/>
            <w:vAlign w:val="center"/>
          </w:tcPr>
          <w:p w14:paraId="38D3E0FC" w14:textId="39824232" w:rsidR="00674FB2" w:rsidRPr="005242C1" w:rsidRDefault="00674FB2" w:rsidP="00D85868">
            <w:pPr>
              <w:spacing w:line="276" w:lineRule="auto"/>
              <w:jc w:val="center"/>
              <w:rPr>
                <w:sz w:val="18"/>
                <w:szCs w:val="18"/>
              </w:rPr>
            </w:pPr>
            <w:r w:rsidRPr="005242C1">
              <w:rPr>
                <w:sz w:val="18"/>
                <w:szCs w:val="18"/>
                <w:lang w:val="en-GB"/>
              </w:rPr>
              <w:t xml:space="preserve">Argentina, Italy, Mexico, Spain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2ab6c1f4-7638-4adc-b21d-6caf47fb94a7"]},{"id":"ITEM-3","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3","issue":"1","issued":{"date-parts":[["2008"]]},"page":"60-69","title":"Analysis of the potential fungal biodeteriogen effects in the “Doctorate Library” of the University of Perugia, Italy","type":"article-journal","volume":"47"},"uris":["http://www.mendeley.com/documents/?uuid=7f3fbec3-36f2-4b48-9a37-94ab1f36b34c"]},{"id":"ITEM-4","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4","issue":"NE-1","issued":{"date-parts":[["2015"]]},"page":"32-38","title":"Aislamiento de hongos alergenos en una biblioteca universitaria","type":"article-journal","volume":"25"},"uris":["http://www.mendeley.com/documents/?uuid=c3aba17e-d5ac-4a96-a574-2fd9f39e6a2b"]}],"mendeley":{"formattedCitation":"[2,7,23,24]","plainTextFormattedCitation":"[2,7,23,24]","previouslyFormattedCitation":"(Bueno et al. 2003; Valentin 2007; Ruga et al. 2008; 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7,23,24]</w:t>
            </w:r>
            <w:r w:rsidRPr="005242C1">
              <w:rPr>
                <w:sz w:val="18"/>
                <w:szCs w:val="18"/>
                <w:lang w:val="en-GB"/>
              </w:rPr>
              <w:fldChar w:fldCharType="end"/>
            </w:r>
          </w:p>
        </w:tc>
        <w:tc>
          <w:tcPr>
            <w:tcW w:w="3392" w:type="dxa"/>
            <w:vAlign w:val="center"/>
          </w:tcPr>
          <w:p w14:paraId="336AE75C" w14:textId="1C914EB4"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47899161-a3a8-4c4b-806a-37471d56d2a3"]}],"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hideMark/>
          </w:tcPr>
          <w:p w14:paraId="273A76A9"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E870E1" w14:paraId="1342F770" w14:textId="77777777" w:rsidTr="0038188C">
        <w:trPr>
          <w:trHeight w:val="397"/>
        </w:trPr>
        <w:tc>
          <w:tcPr>
            <w:tcW w:w="4395" w:type="dxa"/>
            <w:shd w:val="clear" w:color="auto" w:fill="auto"/>
            <w:vAlign w:val="center"/>
          </w:tcPr>
          <w:p w14:paraId="0BB65BD0" w14:textId="6209D4B3" w:rsidR="00674FB2" w:rsidRPr="00DD1D34" w:rsidRDefault="00674FB2" w:rsidP="00674FB2">
            <w:pPr>
              <w:spacing w:line="276" w:lineRule="auto"/>
              <w:rPr>
                <w:b/>
                <w:i/>
                <w:iCs/>
                <w:sz w:val="18"/>
                <w:szCs w:val="18"/>
                <w:lang w:val="en-GB"/>
              </w:rPr>
            </w:pPr>
            <w:r w:rsidRPr="00AC1C4A">
              <w:rPr>
                <w:b/>
                <w:i/>
                <w:iCs/>
                <w:sz w:val="18"/>
                <w:szCs w:val="18"/>
                <w:lang w:val="en-GB"/>
              </w:rPr>
              <w:t xml:space="preserve">Stereum gausapatum </w:t>
            </w:r>
            <w:r w:rsidRPr="00AC1C4A">
              <w:rPr>
                <w:iCs/>
                <w:sz w:val="18"/>
                <w:szCs w:val="18"/>
                <w:lang w:val="en-GB"/>
              </w:rPr>
              <w:t>(Fr.) Fr.</w:t>
            </w:r>
          </w:p>
        </w:tc>
        <w:tc>
          <w:tcPr>
            <w:tcW w:w="3391" w:type="dxa"/>
            <w:vAlign w:val="center"/>
          </w:tcPr>
          <w:p w14:paraId="6DECE44C" w14:textId="2F08D7F6"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1","issue":"3","issued":{"date-parts":[["2016"]]},"page":"397-407","title":"Fungal secondary metabolite analysis applied to Cultural Heritage: the case of a contaminated library in Venice","type":"article-journal","volume":"9"},"uris":["http://www.mendeley.com/documents/?uuid=ac26feea-eae3-4c2d-b7c6-d722b65e9507"]}],"mendeley":{"formattedCitation":"[20]","plainTextFormattedCitation":"[20]","previouslyFormattedCitation":"(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0]</w:t>
            </w:r>
            <w:r w:rsidRPr="005242C1">
              <w:rPr>
                <w:sz w:val="18"/>
                <w:szCs w:val="18"/>
                <w:lang w:val="en-GB"/>
              </w:rPr>
              <w:fldChar w:fldCharType="end"/>
            </w:r>
          </w:p>
        </w:tc>
        <w:tc>
          <w:tcPr>
            <w:tcW w:w="3392" w:type="dxa"/>
            <w:vAlign w:val="center"/>
          </w:tcPr>
          <w:p w14:paraId="33FF181E" w14:textId="4B1BF66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C4D0EF0" w14:textId="0AC88C83"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B056A6" w14:paraId="0C21D64F" w14:textId="77777777" w:rsidTr="0038188C">
        <w:trPr>
          <w:trHeight w:val="397"/>
        </w:trPr>
        <w:tc>
          <w:tcPr>
            <w:tcW w:w="4395" w:type="dxa"/>
            <w:shd w:val="clear" w:color="auto" w:fill="auto"/>
            <w:vAlign w:val="center"/>
          </w:tcPr>
          <w:p w14:paraId="59225EFF" w14:textId="5FDECA3B" w:rsidR="00674FB2" w:rsidRPr="006F05C3" w:rsidRDefault="00674FB2" w:rsidP="00674FB2">
            <w:pPr>
              <w:spacing w:line="276" w:lineRule="auto"/>
              <w:rPr>
                <w:iCs/>
                <w:sz w:val="18"/>
                <w:szCs w:val="18"/>
                <w:lang w:val="en-GB"/>
              </w:rPr>
            </w:pPr>
            <w:r>
              <w:rPr>
                <w:b/>
                <w:i/>
                <w:iCs/>
                <w:sz w:val="18"/>
                <w:szCs w:val="18"/>
                <w:lang w:val="en-GB"/>
              </w:rPr>
              <w:t xml:space="preserve">Strobilurus </w:t>
            </w:r>
            <w:r>
              <w:rPr>
                <w:b/>
                <w:iCs/>
                <w:sz w:val="18"/>
                <w:szCs w:val="18"/>
                <w:lang w:val="en-GB"/>
              </w:rPr>
              <w:t xml:space="preserve">sp. </w:t>
            </w:r>
            <w:r>
              <w:rPr>
                <w:iCs/>
                <w:sz w:val="18"/>
                <w:szCs w:val="18"/>
                <w:lang w:val="en-GB"/>
              </w:rPr>
              <w:t>Singer</w:t>
            </w:r>
          </w:p>
        </w:tc>
        <w:tc>
          <w:tcPr>
            <w:tcW w:w="3391" w:type="dxa"/>
            <w:vAlign w:val="center"/>
          </w:tcPr>
          <w:p w14:paraId="16A33461" w14:textId="21944F7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E1D3B9E" w14:textId="51B9FC80"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284CFBA" w14:textId="48EDBA1A"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0B6D61D5" w14:textId="77777777" w:rsidTr="0038188C">
        <w:trPr>
          <w:trHeight w:val="397"/>
        </w:trPr>
        <w:tc>
          <w:tcPr>
            <w:tcW w:w="4395" w:type="dxa"/>
            <w:shd w:val="clear" w:color="auto" w:fill="auto"/>
            <w:vAlign w:val="center"/>
          </w:tcPr>
          <w:p w14:paraId="4AA7769E" w14:textId="27FC3E8F" w:rsidR="00674FB2" w:rsidRPr="00641E6F" w:rsidRDefault="00674FB2" w:rsidP="00674FB2">
            <w:pPr>
              <w:spacing w:line="276" w:lineRule="auto"/>
              <w:rPr>
                <w:b/>
                <w:iCs/>
                <w:sz w:val="18"/>
                <w:szCs w:val="18"/>
                <w:lang w:val="en-GB"/>
              </w:rPr>
            </w:pPr>
            <w:r>
              <w:rPr>
                <w:b/>
                <w:i/>
                <w:iCs/>
                <w:sz w:val="18"/>
                <w:szCs w:val="18"/>
                <w:lang w:val="en-GB"/>
              </w:rPr>
              <w:t xml:space="preserve">Stropharia </w:t>
            </w:r>
            <w:r>
              <w:rPr>
                <w:b/>
                <w:iCs/>
                <w:sz w:val="18"/>
                <w:szCs w:val="18"/>
                <w:lang w:val="en-GB"/>
              </w:rPr>
              <w:t>sp.</w:t>
            </w:r>
            <w:r w:rsidRPr="006F05C3">
              <w:rPr>
                <w:iCs/>
                <w:sz w:val="18"/>
                <w:szCs w:val="18"/>
                <w:lang w:val="en-GB"/>
              </w:rPr>
              <w:t xml:space="preserve"> (Fr.) Quél.</w:t>
            </w:r>
          </w:p>
        </w:tc>
        <w:tc>
          <w:tcPr>
            <w:tcW w:w="3391" w:type="dxa"/>
            <w:vAlign w:val="center"/>
          </w:tcPr>
          <w:p w14:paraId="157E60D2" w14:textId="5C970BD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C550E77" w14:textId="29AEF15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618AB38" w14:textId="22678070"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05A9F46A" w14:textId="77777777" w:rsidTr="0038188C">
        <w:trPr>
          <w:trHeight w:val="397"/>
        </w:trPr>
        <w:tc>
          <w:tcPr>
            <w:tcW w:w="4395" w:type="dxa"/>
            <w:shd w:val="clear" w:color="auto" w:fill="auto"/>
            <w:vAlign w:val="center"/>
          </w:tcPr>
          <w:p w14:paraId="24D91494" w14:textId="22FE2FCB" w:rsidR="00674FB2" w:rsidRPr="00BB21FD" w:rsidRDefault="00674FB2" w:rsidP="00674FB2">
            <w:pPr>
              <w:spacing w:line="276" w:lineRule="auto"/>
              <w:rPr>
                <w:b/>
                <w:iCs/>
                <w:sz w:val="18"/>
                <w:szCs w:val="18"/>
                <w:lang w:val="en-GB"/>
              </w:rPr>
            </w:pPr>
            <w:r w:rsidRPr="00BB21FD">
              <w:rPr>
                <w:b/>
                <w:i/>
                <w:iCs/>
                <w:sz w:val="18"/>
                <w:szCs w:val="18"/>
                <w:lang w:val="en-GB"/>
              </w:rPr>
              <w:t>Sydowia</w:t>
            </w:r>
            <w:r>
              <w:rPr>
                <w:b/>
                <w:i/>
                <w:iCs/>
                <w:sz w:val="18"/>
                <w:szCs w:val="18"/>
                <w:lang w:val="en-GB"/>
              </w:rPr>
              <w:t xml:space="preserve"> </w:t>
            </w:r>
            <w:r>
              <w:rPr>
                <w:b/>
                <w:iCs/>
                <w:sz w:val="18"/>
                <w:szCs w:val="18"/>
                <w:lang w:val="en-GB"/>
              </w:rPr>
              <w:t xml:space="preserve">sp. </w:t>
            </w:r>
            <w:r>
              <w:rPr>
                <w:iCs/>
                <w:sz w:val="18"/>
                <w:szCs w:val="18"/>
                <w:lang w:val="en-GB"/>
              </w:rPr>
              <w:t>B</w:t>
            </w:r>
            <w:r w:rsidRPr="00BB21FD">
              <w:rPr>
                <w:iCs/>
                <w:sz w:val="18"/>
                <w:szCs w:val="18"/>
                <w:lang w:val="en-GB"/>
              </w:rPr>
              <w:t>res</w:t>
            </w:r>
            <w:r>
              <w:rPr>
                <w:b/>
                <w:iCs/>
                <w:sz w:val="18"/>
                <w:szCs w:val="18"/>
                <w:lang w:val="en-GB"/>
              </w:rPr>
              <w:t>.</w:t>
            </w:r>
          </w:p>
        </w:tc>
        <w:tc>
          <w:tcPr>
            <w:tcW w:w="3391" w:type="dxa"/>
            <w:vAlign w:val="center"/>
          </w:tcPr>
          <w:p w14:paraId="36F72AA3" w14:textId="1F4CD25C" w:rsidR="00674FB2" w:rsidRPr="005242C1" w:rsidRDefault="00674FB2" w:rsidP="00674FB2">
            <w:pPr>
              <w:spacing w:line="276" w:lineRule="auto"/>
              <w:jc w:val="center"/>
              <w:rPr>
                <w:sz w:val="18"/>
                <w:szCs w:val="18"/>
                <w:lang w:val="en-GB"/>
              </w:rPr>
            </w:pPr>
            <w:r w:rsidRPr="005242C1">
              <w:rPr>
                <w:iCs/>
                <w:sz w:val="18"/>
                <w:szCs w:val="18"/>
              </w:rPr>
              <w:t>-</w:t>
            </w:r>
          </w:p>
        </w:tc>
        <w:tc>
          <w:tcPr>
            <w:tcW w:w="3392" w:type="dxa"/>
            <w:vAlign w:val="center"/>
          </w:tcPr>
          <w:p w14:paraId="432B83E2" w14:textId="612EDEF3"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776F58AE" w14:textId="7BF43853"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8C3C93" w14:paraId="6E67EC22" w14:textId="77777777" w:rsidTr="0038188C">
        <w:trPr>
          <w:trHeight w:val="397"/>
        </w:trPr>
        <w:tc>
          <w:tcPr>
            <w:tcW w:w="4395" w:type="dxa"/>
            <w:shd w:val="clear" w:color="auto" w:fill="auto"/>
            <w:vAlign w:val="center"/>
            <w:hideMark/>
          </w:tcPr>
          <w:p w14:paraId="202E6AEC"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Syncephalastrum </w:t>
            </w:r>
            <w:r w:rsidRPr="00DD1D34">
              <w:rPr>
                <w:b/>
                <w:iCs/>
                <w:sz w:val="18"/>
                <w:szCs w:val="18"/>
                <w:lang w:val="en-GB"/>
              </w:rPr>
              <w:t>sp.</w:t>
            </w:r>
            <w:r w:rsidRPr="00DD1D34">
              <w:rPr>
                <w:b/>
                <w:i/>
                <w:iCs/>
                <w:sz w:val="18"/>
                <w:szCs w:val="18"/>
                <w:lang w:val="en-GB"/>
              </w:rPr>
              <w:t xml:space="preserve"> </w:t>
            </w:r>
            <w:r w:rsidRPr="00AD13CA">
              <w:rPr>
                <w:sz w:val="18"/>
                <w:szCs w:val="18"/>
                <w:lang w:val="en-GB"/>
              </w:rPr>
              <w:t>J. Schröt.</w:t>
            </w:r>
          </w:p>
        </w:tc>
        <w:tc>
          <w:tcPr>
            <w:tcW w:w="3391" w:type="dxa"/>
            <w:vAlign w:val="center"/>
          </w:tcPr>
          <w:p w14:paraId="2FC8AB0A" w14:textId="0425FF73" w:rsidR="00674FB2" w:rsidRPr="005242C1" w:rsidRDefault="00674FB2" w:rsidP="00D85868">
            <w:pPr>
              <w:spacing w:line="276" w:lineRule="auto"/>
              <w:jc w:val="center"/>
              <w:rPr>
                <w:sz w:val="18"/>
                <w:szCs w:val="18"/>
                <w:lang w:val="en-GB"/>
              </w:rPr>
            </w:pPr>
            <w:r w:rsidRPr="005242C1">
              <w:rPr>
                <w:sz w:val="18"/>
                <w:szCs w:val="18"/>
              </w:rPr>
              <w:t xml:space="preserve">Argentina, Cuba, </w:t>
            </w:r>
            <w:r w:rsidR="001C1ADD" w:rsidRPr="005242C1">
              <w:rPr>
                <w:sz w:val="18"/>
                <w:szCs w:val="18"/>
              </w:rPr>
              <w:t xml:space="preserve">India,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2","issue":"4","issued":{"date-parts":[["2014"]]},"page":"42-47","title":"Comparative aeromycological study of three libraries in Kamptee","type":"article-journal","volume":"2"},"uris":["http://www.mendeley.com/documents/?uuid=29415398-1d36-4079-a66f-95d5e1a90882"]}],"mendeley":{"formattedCitation":"[32,33]","plainTextFormattedCitation":"[32,33]","previouslyFormattedCitation":"(Borrego et al. 2012; Thaware et al.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2,33]</w:t>
            </w:r>
            <w:r w:rsidRPr="005242C1">
              <w:rPr>
                <w:sz w:val="18"/>
                <w:szCs w:val="18"/>
                <w:lang w:val="en-GB"/>
              </w:rPr>
              <w:fldChar w:fldCharType="end"/>
            </w:r>
          </w:p>
        </w:tc>
        <w:tc>
          <w:tcPr>
            <w:tcW w:w="3392" w:type="dxa"/>
            <w:vAlign w:val="center"/>
          </w:tcPr>
          <w:p w14:paraId="4056672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4DC08981"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8C3C93" w14:paraId="3F2143B6" w14:textId="77777777" w:rsidTr="0038188C">
        <w:trPr>
          <w:trHeight w:val="397"/>
        </w:trPr>
        <w:tc>
          <w:tcPr>
            <w:tcW w:w="4395" w:type="dxa"/>
            <w:shd w:val="clear" w:color="auto" w:fill="auto"/>
            <w:vAlign w:val="center"/>
          </w:tcPr>
          <w:p w14:paraId="130CB382" w14:textId="6C4F77FB" w:rsidR="00674FB2" w:rsidRPr="003B4157" w:rsidRDefault="00674FB2" w:rsidP="00674FB2">
            <w:pPr>
              <w:spacing w:line="276" w:lineRule="auto"/>
              <w:rPr>
                <w:lang w:val="en-GB"/>
              </w:rPr>
            </w:pPr>
            <w:r w:rsidRPr="00724F20">
              <w:rPr>
                <w:b/>
                <w:i/>
                <w:iCs/>
                <w:sz w:val="18"/>
                <w:szCs w:val="18"/>
                <w:lang w:val="en-GB"/>
              </w:rPr>
              <w:t xml:space="preserve">Syncephalastrum racemosum </w:t>
            </w:r>
            <w:r w:rsidRPr="00724F20">
              <w:rPr>
                <w:iCs/>
                <w:sz w:val="18"/>
                <w:szCs w:val="18"/>
                <w:lang w:val="en-GB"/>
              </w:rPr>
              <w:t>Cohn</w:t>
            </w:r>
          </w:p>
        </w:tc>
        <w:tc>
          <w:tcPr>
            <w:tcW w:w="3391" w:type="dxa"/>
            <w:vAlign w:val="center"/>
          </w:tcPr>
          <w:p w14:paraId="694F45CF" w14:textId="5043D4AF" w:rsidR="00674FB2" w:rsidRPr="005242C1" w:rsidRDefault="00674FB2" w:rsidP="00D85868">
            <w:pPr>
              <w:spacing w:line="276" w:lineRule="auto"/>
              <w:jc w:val="center"/>
              <w:rPr>
                <w:sz w:val="18"/>
                <w:szCs w:val="18"/>
                <w:lang w:val="en-GB"/>
              </w:rPr>
            </w:pPr>
            <w:r w:rsidRPr="005242C1">
              <w:rPr>
                <w:sz w:val="18"/>
                <w:szCs w:val="18"/>
                <w:lang w:val="en-GB"/>
              </w:rPr>
              <w:t xml:space="preserve">India </w:t>
            </w:r>
            <w:r w:rsidRPr="005242C1">
              <w:rPr>
                <w:sz w:val="18"/>
                <w:szCs w:val="18"/>
                <w:lang w:val="en-GB"/>
              </w:rPr>
              <w:fldChar w:fldCharType="begin" w:fldLock="1"/>
            </w:r>
            <w:r w:rsidR="00B056A6">
              <w:rPr>
                <w:sz w:val="18"/>
                <w:szCs w:val="18"/>
                <w:lang w:val="en-GB"/>
              </w:rPr>
              <w:instrText>ADDIN CSL_CITATION {"citationItems":[{"id":"ITEM-1","itemData":{"author":[{"dropping-particle":"","family":"Nayak","given":"Bijaya Kumar","non-dropping-particle":"","parse-names":false,"suffix":""}],"container-title":"International Journal of PharmTech Research","id":"ITEM-1","issue":"6","issued":{"date-parts":[["2015"]]},"page":"306-312","title":"Volumetric samplings of airborne fungal spores in different college libraries : A Preliminary study","type":"article-journal","volume":"8"},"uris":["http://www.mendeley.com/documents/?uuid=f531f956-953c-4c93-bc5a-1f3a4b7845db"]}],"mendeley":{"formattedCitation":"[1]","plainTextFormattedCitation":"[1]","previouslyFormattedCitation":"(Nayak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w:t>
            </w:r>
            <w:r w:rsidRPr="005242C1">
              <w:rPr>
                <w:sz w:val="18"/>
                <w:szCs w:val="18"/>
                <w:lang w:val="en-GB"/>
              </w:rPr>
              <w:fldChar w:fldCharType="end"/>
            </w:r>
          </w:p>
        </w:tc>
        <w:tc>
          <w:tcPr>
            <w:tcW w:w="3392" w:type="dxa"/>
            <w:vAlign w:val="center"/>
          </w:tcPr>
          <w:p w14:paraId="21361042" w14:textId="7E1913A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21A89B2" w14:textId="2314CCC9"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B056A6" w14:paraId="6407721C" w14:textId="77777777" w:rsidTr="0038188C">
        <w:trPr>
          <w:trHeight w:val="397"/>
        </w:trPr>
        <w:tc>
          <w:tcPr>
            <w:tcW w:w="4395" w:type="dxa"/>
            <w:shd w:val="clear" w:color="auto" w:fill="auto"/>
            <w:vAlign w:val="center"/>
          </w:tcPr>
          <w:p w14:paraId="6381B7D1" w14:textId="1DB12653" w:rsidR="00674FB2" w:rsidRPr="00724F20" w:rsidRDefault="00674FB2" w:rsidP="00674FB2">
            <w:pPr>
              <w:spacing w:line="276" w:lineRule="auto"/>
              <w:rPr>
                <w:b/>
                <w:i/>
                <w:iCs/>
                <w:sz w:val="18"/>
                <w:szCs w:val="18"/>
                <w:lang w:val="en-GB"/>
              </w:rPr>
            </w:pPr>
            <w:r w:rsidRPr="00143573">
              <w:rPr>
                <w:b/>
                <w:i/>
                <w:iCs/>
                <w:sz w:val="18"/>
                <w:szCs w:val="18"/>
                <w:lang w:val="en-GB"/>
              </w:rPr>
              <w:t>Talaromyces</w:t>
            </w:r>
            <w:r>
              <w:rPr>
                <w:b/>
                <w:iCs/>
                <w:sz w:val="18"/>
                <w:szCs w:val="18"/>
                <w:lang w:val="en-GB"/>
              </w:rPr>
              <w:t xml:space="preserve"> sp.</w:t>
            </w:r>
            <w:r w:rsidRPr="00143573">
              <w:rPr>
                <w:b/>
                <w:i/>
                <w:iCs/>
                <w:sz w:val="18"/>
                <w:szCs w:val="18"/>
                <w:lang w:val="en-GB"/>
              </w:rPr>
              <w:t xml:space="preserve"> </w:t>
            </w:r>
            <w:r w:rsidRPr="00143573">
              <w:rPr>
                <w:iCs/>
                <w:sz w:val="18"/>
                <w:szCs w:val="18"/>
                <w:lang w:val="en-GB"/>
              </w:rPr>
              <w:t>C.R. Benj.</w:t>
            </w:r>
          </w:p>
        </w:tc>
        <w:tc>
          <w:tcPr>
            <w:tcW w:w="3391" w:type="dxa"/>
            <w:vAlign w:val="center"/>
          </w:tcPr>
          <w:p w14:paraId="0275C963" w14:textId="3B13CD07" w:rsidR="00674FB2" w:rsidRPr="005242C1" w:rsidRDefault="00674FB2" w:rsidP="00674FB2">
            <w:pPr>
              <w:spacing w:line="276" w:lineRule="auto"/>
              <w:jc w:val="center"/>
              <w:rPr>
                <w:sz w:val="18"/>
                <w:szCs w:val="18"/>
                <w:lang w:val="en-GB"/>
              </w:rPr>
            </w:pPr>
            <w:r w:rsidRPr="005242C1">
              <w:rPr>
                <w:iCs/>
                <w:sz w:val="18"/>
                <w:szCs w:val="18"/>
                <w:lang w:val="en-GB"/>
              </w:rPr>
              <w:t>-</w:t>
            </w:r>
          </w:p>
        </w:tc>
        <w:tc>
          <w:tcPr>
            <w:tcW w:w="3392" w:type="dxa"/>
            <w:vAlign w:val="center"/>
          </w:tcPr>
          <w:p w14:paraId="7BBB8320" w14:textId="01AD6BA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3A24A40" w14:textId="6A658323"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35DCAD4C" w14:textId="77777777" w:rsidTr="0038188C">
        <w:trPr>
          <w:trHeight w:val="397"/>
        </w:trPr>
        <w:tc>
          <w:tcPr>
            <w:tcW w:w="4395" w:type="dxa"/>
            <w:shd w:val="clear" w:color="auto" w:fill="auto"/>
            <w:vAlign w:val="center"/>
          </w:tcPr>
          <w:p w14:paraId="23DABF20" w14:textId="395610E1" w:rsidR="00674FB2" w:rsidRPr="00DD1D34" w:rsidRDefault="00674FB2" w:rsidP="00674FB2">
            <w:pPr>
              <w:spacing w:line="276" w:lineRule="auto"/>
              <w:rPr>
                <w:rFonts w:ascii="Segoe UI" w:hAnsi="Segoe UI" w:cs="Segoe UI"/>
                <w:b/>
                <w:color w:val="000000"/>
                <w:lang w:val="en-GB" w:eastAsia="en-GB"/>
              </w:rPr>
            </w:pPr>
            <w:r w:rsidRPr="00DD1D34">
              <w:rPr>
                <w:b/>
                <w:i/>
                <w:iCs/>
                <w:sz w:val="18"/>
                <w:szCs w:val="18"/>
                <w:lang w:val="en-GB"/>
              </w:rPr>
              <w:t>Talaromyces flavus</w:t>
            </w:r>
            <w:r w:rsidRPr="00AD13CA">
              <w:rPr>
                <w:i/>
                <w:iCs/>
                <w:sz w:val="18"/>
                <w:szCs w:val="18"/>
                <w:lang w:val="en-GB"/>
              </w:rPr>
              <w:t xml:space="preserve"> </w:t>
            </w:r>
            <w:r w:rsidRPr="00AD13CA">
              <w:rPr>
                <w:iCs/>
                <w:sz w:val="18"/>
                <w:szCs w:val="18"/>
                <w:lang w:val="en-GB"/>
              </w:rPr>
              <w:t>(Klöcker) Stolk &amp; Samson</w:t>
            </w:r>
          </w:p>
        </w:tc>
        <w:tc>
          <w:tcPr>
            <w:tcW w:w="3391" w:type="dxa"/>
            <w:vAlign w:val="center"/>
          </w:tcPr>
          <w:p w14:paraId="19E30253"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4DCD982"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7912247" w14:textId="56B9D4C2"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Greece </w:t>
            </w:r>
            <w:r w:rsidRPr="005242C1">
              <w:rPr>
                <w:noProof/>
                <w:sz w:val="18"/>
                <w:szCs w:val="18"/>
                <w:lang w:val="en-GB"/>
              </w:rPr>
              <w:fldChar w:fldCharType="begin" w:fldLock="1"/>
            </w:r>
            <w:r w:rsidR="00B056A6">
              <w:rPr>
                <w:noProof/>
                <w:sz w:val="18"/>
                <w:szCs w:val="18"/>
                <w:lang w:val="en-GB"/>
              </w:rPr>
              <w:instrText>ADDIN CSL_CITATION {"citationItems":[{"id":"ITEM-1","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issue":"December 2017","issued":{"date-parts":[["2018"]]},"page":"1-11","title":"Microbial diversity in biodeteriorated Greek historical documents dating back to the 19th and 20th century: A case study","type":"article-journal","volume":"e00596"},"uris":["http://www.mendeley.com/documents/?uuid=20fbf343-fd93-402e-97dc-378bc39e9500"]}],"mendeley":{"formattedCitation":"[35]","plainTextFormattedCitation":"[35]","previouslyFormattedCitation":"(Karakasidou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5]</w:t>
            </w:r>
            <w:r w:rsidRPr="005242C1">
              <w:rPr>
                <w:noProof/>
                <w:sz w:val="18"/>
                <w:szCs w:val="18"/>
                <w:lang w:val="en-GB"/>
              </w:rPr>
              <w:fldChar w:fldCharType="end"/>
            </w:r>
          </w:p>
        </w:tc>
      </w:tr>
      <w:tr w:rsidR="00674FB2" w:rsidRPr="00DD1D34" w14:paraId="5ABB8BB0" w14:textId="77777777" w:rsidTr="0038188C">
        <w:trPr>
          <w:trHeight w:val="397"/>
        </w:trPr>
        <w:tc>
          <w:tcPr>
            <w:tcW w:w="4395" w:type="dxa"/>
            <w:shd w:val="clear" w:color="auto" w:fill="auto"/>
            <w:vAlign w:val="center"/>
            <w:hideMark/>
          </w:tcPr>
          <w:p w14:paraId="618D09EC" w14:textId="49C728DA" w:rsidR="00674FB2" w:rsidRPr="006C1FCD" w:rsidRDefault="00674FB2" w:rsidP="00674FB2">
            <w:pPr>
              <w:spacing w:line="276" w:lineRule="auto"/>
              <w:rPr>
                <w:sz w:val="18"/>
                <w:szCs w:val="18"/>
              </w:rPr>
            </w:pPr>
            <w:r w:rsidRPr="00081792">
              <w:rPr>
                <w:b/>
                <w:i/>
                <w:iCs/>
                <w:sz w:val="18"/>
                <w:szCs w:val="18"/>
              </w:rPr>
              <w:lastRenderedPageBreak/>
              <w:t xml:space="preserve">Talaromyces helicus </w:t>
            </w:r>
            <w:r>
              <w:rPr>
                <w:sz w:val="18"/>
                <w:szCs w:val="18"/>
              </w:rPr>
              <w:t>C.R. Benj.</w:t>
            </w:r>
          </w:p>
        </w:tc>
        <w:tc>
          <w:tcPr>
            <w:tcW w:w="3391" w:type="dxa"/>
            <w:vAlign w:val="center"/>
          </w:tcPr>
          <w:p w14:paraId="7AC285F0" w14:textId="7A86FD83"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vAlign w:val="center"/>
          </w:tcPr>
          <w:p w14:paraId="139934E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78F97B2" w14:textId="1A41EF14" w:rsidR="00674FB2" w:rsidRPr="005242C1" w:rsidRDefault="00674FB2" w:rsidP="00D85868">
            <w:pPr>
              <w:spacing w:line="276" w:lineRule="auto"/>
              <w:jc w:val="center"/>
              <w:rPr>
                <w:noProof/>
                <w:sz w:val="18"/>
                <w:szCs w:val="18"/>
              </w:rPr>
            </w:pPr>
            <w:r w:rsidRPr="005242C1">
              <w:rPr>
                <w:noProof/>
                <w:sz w:val="18"/>
                <w:szCs w:val="18"/>
              </w:rPr>
              <w:t xml:space="preserve">Argentina, Cuba </w:t>
            </w:r>
            <w:r w:rsidRPr="005242C1">
              <w:rPr>
                <w:noProof/>
                <w:sz w:val="18"/>
                <w:szCs w:val="18"/>
                <w:lang w:val="en-GB"/>
              </w:rPr>
              <w:fldChar w:fldCharType="begin" w:fldLock="1"/>
            </w:r>
            <w:r w:rsidR="00B056A6">
              <w:rPr>
                <w:noProof/>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mendeley":{"formattedCitation":"[33]","plainTextFormattedCitation":"[33]","previouslyFormattedCitation":"(Borrego et al. 2012)"},"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33]</w:t>
            </w:r>
            <w:r w:rsidRPr="005242C1">
              <w:rPr>
                <w:noProof/>
                <w:sz w:val="18"/>
                <w:szCs w:val="18"/>
                <w:lang w:val="en-GB"/>
              </w:rPr>
              <w:fldChar w:fldCharType="end"/>
            </w:r>
          </w:p>
        </w:tc>
      </w:tr>
      <w:tr w:rsidR="00674FB2" w:rsidRPr="00DD1D34" w14:paraId="2ED42B68" w14:textId="77777777" w:rsidTr="0038188C">
        <w:trPr>
          <w:trHeight w:val="284"/>
        </w:trPr>
        <w:tc>
          <w:tcPr>
            <w:tcW w:w="4395" w:type="dxa"/>
            <w:shd w:val="clear" w:color="auto" w:fill="auto"/>
            <w:vAlign w:val="center"/>
            <w:hideMark/>
          </w:tcPr>
          <w:p w14:paraId="0AC5809F" w14:textId="135CAC44" w:rsidR="00674FB2" w:rsidRPr="003E6D27" w:rsidRDefault="00674FB2" w:rsidP="00674FB2">
            <w:pPr>
              <w:spacing w:line="276" w:lineRule="auto"/>
              <w:rPr>
                <w:b/>
                <w:sz w:val="18"/>
                <w:szCs w:val="18"/>
                <w:lang w:val="en-GB"/>
              </w:rPr>
            </w:pPr>
            <w:r w:rsidRPr="003E6D27">
              <w:rPr>
                <w:b/>
                <w:i/>
                <w:iCs/>
                <w:sz w:val="18"/>
                <w:szCs w:val="18"/>
                <w:lang w:val="en-GB"/>
              </w:rPr>
              <w:t xml:space="preserve">Talaromyces rugulosus  </w:t>
            </w:r>
            <w:r w:rsidRPr="003E6D27">
              <w:rPr>
                <w:sz w:val="18"/>
                <w:szCs w:val="18"/>
                <w:lang w:val="en-GB"/>
              </w:rPr>
              <w:t xml:space="preserve">(Thom) Samson, Yilmaz, Frisvad and Seifert </w:t>
            </w:r>
          </w:p>
        </w:tc>
        <w:tc>
          <w:tcPr>
            <w:tcW w:w="3391" w:type="dxa"/>
            <w:vAlign w:val="center"/>
          </w:tcPr>
          <w:p w14:paraId="55E3FCBF" w14:textId="3E418EF3"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vAlign w:val="center"/>
          </w:tcPr>
          <w:p w14:paraId="266412F1" w14:textId="5C25314A"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hideMark/>
          </w:tcPr>
          <w:p w14:paraId="68375C13" w14:textId="78C54847" w:rsidR="00674FB2" w:rsidRPr="005242C1" w:rsidRDefault="00186A37"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10.1515/REST.2005.235","ISBN":"0034-5806","author":[{"dropping-particle":"","family":"Adelantado","given":"C","non-dropping-particle":"","parse-names":false,"suffix":""},{"dropping-particle":"","family":"Bello","given":"C","non-dropping-particle":"","parse-names":false,"suffix":""},{"dropping-particle":"","family":"Borrell","given":"A","non-dropping-particle":"","parse-names":false,"suffix":""},{"dropping-particle":"","family":"Calvo","given":"M A","non-dropping-particle":"","parse-names":false,"suffix":""}],"container-title":"Restaurator","id":"ITEM-1","issue":"4","issued":{"date-parts":[["2005"]]},"note":"doi: 10.1515/REST.2005.235","page":"235-238","publisher":"De Gruyter","title":"Evaluation of the Antifungal Activity of Products Used for Disinfecting Documents on Paper in Archives","type":"article-journal","volume":"26"},"uris":["http://www.mendeley.com/documents/?uuid=da68214a-d914-4ffa-aed1-134716569ae9"]}],"mendeley":{"formattedCitation":"[61]","plainTextFormattedCitation":"[61]","previouslyFormattedCitation":"(Adelantado et al. 2005)"},"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61]</w:t>
            </w:r>
            <w:r w:rsidRPr="005242C1">
              <w:rPr>
                <w:noProof/>
                <w:sz w:val="18"/>
                <w:szCs w:val="18"/>
                <w:lang w:val="en-GB"/>
              </w:rPr>
              <w:fldChar w:fldCharType="end"/>
            </w:r>
          </w:p>
        </w:tc>
      </w:tr>
      <w:tr w:rsidR="00674FB2" w:rsidRPr="00135316" w14:paraId="54C106CC" w14:textId="77777777" w:rsidTr="0038188C">
        <w:trPr>
          <w:trHeight w:val="373"/>
        </w:trPr>
        <w:tc>
          <w:tcPr>
            <w:tcW w:w="4395" w:type="dxa"/>
            <w:shd w:val="clear" w:color="auto" w:fill="auto"/>
            <w:vAlign w:val="center"/>
          </w:tcPr>
          <w:p w14:paraId="315D76FA" w14:textId="402916FE" w:rsidR="00674FB2" w:rsidRPr="00DD1D34" w:rsidRDefault="00674FB2" w:rsidP="00674FB2">
            <w:pPr>
              <w:spacing w:line="276" w:lineRule="auto"/>
              <w:rPr>
                <w:b/>
                <w:i/>
                <w:iCs/>
                <w:sz w:val="18"/>
                <w:szCs w:val="18"/>
                <w:lang w:val="en-GB"/>
              </w:rPr>
            </w:pPr>
            <w:r w:rsidRPr="00135316">
              <w:rPr>
                <w:b/>
                <w:i/>
                <w:iCs/>
                <w:sz w:val="18"/>
                <w:szCs w:val="18"/>
                <w:lang w:val="en-GB"/>
              </w:rPr>
              <w:t>Talaromyces wortmannii</w:t>
            </w:r>
            <w:r w:rsidRPr="00135316">
              <w:rPr>
                <w:iCs/>
                <w:sz w:val="18"/>
                <w:szCs w:val="18"/>
                <w:lang w:val="en-GB"/>
              </w:rPr>
              <w:t xml:space="preserve"> (Klöcker) C.R. Benj.</w:t>
            </w:r>
          </w:p>
        </w:tc>
        <w:tc>
          <w:tcPr>
            <w:tcW w:w="3391" w:type="dxa"/>
            <w:vAlign w:val="center"/>
          </w:tcPr>
          <w:p w14:paraId="69AA267D" w14:textId="3E1508F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F93892A" w14:textId="480531A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A01DE7C" w14:textId="1582E34C"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ndia </w:t>
            </w:r>
            <w:r w:rsidRPr="005242C1">
              <w:rPr>
                <w:noProof/>
                <w:sz w:val="18"/>
                <w:szCs w:val="18"/>
                <w:lang w:val="en-GB"/>
              </w:rPr>
              <w:fldChar w:fldCharType="begin" w:fldLock="1"/>
            </w:r>
            <w:r w:rsidR="00B056A6">
              <w:rPr>
                <w:noProof/>
                <w:sz w:val="18"/>
                <w:szCs w:val="18"/>
                <w:lang w:val="en-GB"/>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mendeley":{"formattedCitation":"[37]","plainTextFormattedCitation":"[37]","previouslyFormattedCitation":"(Das et al. 199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7]</w:t>
            </w:r>
            <w:r w:rsidRPr="005242C1">
              <w:rPr>
                <w:noProof/>
                <w:sz w:val="18"/>
                <w:szCs w:val="18"/>
                <w:lang w:val="en-GB"/>
              </w:rPr>
              <w:fldChar w:fldCharType="end"/>
            </w:r>
          </w:p>
        </w:tc>
      </w:tr>
      <w:tr w:rsidR="00674FB2" w:rsidRPr="00B056A6" w14:paraId="2AFE393F" w14:textId="77777777" w:rsidTr="0038188C">
        <w:trPr>
          <w:trHeight w:val="66"/>
        </w:trPr>
        <w:tc>
          <w:tcPr>
            <w:tcW w:w="4395" w:type="dxa"/>
            <w:shd w:val="clear" w:color="auto" w:fill="auto"/>
            <w:vAlign w:val="center"/>
          </w:tcPr>
          <w:p w14:paraId="1993B65B" w14:textId="2FBE084F" w:rsidR="00674FB2" w:rsidRPr="00576037" w:rsidRDefault="00674FB2" w:rsidP="00674FB2">
            <w:pPr>
              <w:spacing w:line="276" w:lineRule="auto"/>
              <w:rPr>
                <w:iCs/>
                <w:sz w:val="18"/>
                <w:szCs w:val="18"/>
                <w:lang w:val="en-GB"/>
              </w:rPr>
            </w:pPr>
            <w:r>
              <w:rPr>
                <w:b/>
                <w:i/>
                <w:iCs/>
                <w:sz w:val="18"/>
                <w:szCs w:val="18"/>
                <w:lang w:val="en-GB"/>
              </w:rPr>
              <w:t xml:space="preserve">Taphrina </w:t>
            </w:r>
            <w:r>
              <w:rPr>
                <w:b/>
                <w:iCs/>
                <w:sz w:val="18"/>
                <w:szCs w:val="18"/>
                <w:lang w:val="en-GB"/>
              </w:rPr>
              <w:t xml:space="preserve">sp. </w:t>
            </w:r>
            <w:r>
              <w:rPr>
                <w:iCs/>
                <w:sz w:val="18"/>
                <w:szCs w:val="18"/>
                <w:lang w:val="en-GB"/>
              </w:rPr>
              <w:t>Fr.</w:t>
            </w:r>
          </w:p>
        </w:tc>
        <w:tc>
          <w:tcPr>
            <w:tcW w:w="3391" w:type="dxa"/>
            <w:vAlign w:val="center"/>
          </w:tcPr>
          <w:p w14:paraId="52C76E3D" w14:textId="197309C2" w:rsidR="00674FB2" w:rsidRPr="005242C1" w:rsidRDefault="00674FB2" w:rsidP="00674FB2">
            <w:pPr>
              <w:spacing w:line="276" w:lineRule="auto"/>
              <w:jc w:val="center"/>
              <w:rPr>
                <w:sz w:val="18"/>
                <w:szCs w:val="18"/>
                <w:lang w:val="en-GB"/>
              </w:rPr>
            </w:pPr>
            <w:r w:rsidRPr="005242C1">
              <w:rPr>
                <w:iCs/>
                <w:sz w:val="18"/>
                <w:szCs w:val="18"/>
              </w:rPr>
              <w:t>-</w:t>
            </w:r>
          </w:p>
        </w:tc>
        <w:tc>
          <w:tcPr>
            <w:tcW w:w="3392" w:type="dxa"/>
            <w:vAlign w:val="center"/>
          </w:tcPr>
          <w:p w14:paraId="47DD084E" w14:textId="6D4A1FE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59472A1" w14:textId="23B62446"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47BC7AF7" w14:textId="77777777" w:rsidTr="0038188C">
        <w:trPr>
          <w:trHeight w:val="70"/>
        </w:trPr>
        <w:tc>
          <w:tcPr>
            <w:tcW w:w="4395" w:type="dxa"/>
            <w:shd w:val="clear" w:color="auto" w:fill="auto"/>
            <w:vAlign w:val="center"/>
          </w:tcPr>
          <w:p w14:paraId="410E0312" w14:textId="647B594C" w:rsidR="00674FB2" w:rsidRPr="00DD1D34" w:rsidRDefault="00674FB2" w:rsidP="00674FB2">
            <w:pPr>
              <w:spacing w:line="276" w:lineRule="auto"/>
              <w:rPr>
                <w:b/>
                <w:i/>
                <w:iCs/>
                <w:sz w:val="18"/>
                <w:szCs w:val="18"/>
                <w:lang w:val="en-GB"/>
              </w:rPr>
            </w:pPr>
            <w:r w:rsidRPr="008229D1">
              <w:rPr>
                <w:b/>
                <w:i/>
                <w:iCs/>
                <w:sz w:val="18"/>
                <w:szCs w:val="18"/>
                <w:lang w:val="en-GB"/>
              </w:rPr>
              <w:t>Teratosphaeria</w:t>
            </w:r>
            <w:r>
              <w:rPr>
                <w:b/>
                <w:i/>
                <w:iCs/>
                <w:sz w:val="18"/>
                <w:szCs w:val="18"/>
                <w:lang w:val="en-GB"/>
              </w:rPr>
              <w:t xml:space="preserve"> </w:t>
            </w:r>
            <w:r>
              <w:rPr>
                <w:b/>
                <w:iCs/>
                <w:sz w:val="18"/>
                <w:szCs w:val="18"/>
                <w:lang w:val="en-GB"/>
              </w:rPr>
              <w:t>sp.</w:t>
            </w:r>
            <w:r w:rsidRPr="008229D1">
              <w:rPr>
                <w:b/>
                <w:i/>
                <w:iCs/>
                <w:sz w:val="18"/>
                <w:szCs w:val="18"/>
                <w:lang w:val="en-GB"/>
              </w:rPr>
              <w:t xml:space="preserve"> </w:t>
            </w:r>
            <w:r w:rsidRPr="008229D1">
              <w:rPr>
                <w:iCs/>
                <w:sz w:val="18"/>
                <w:szCs w:val="18"/>
                <w:lang w:val="en-GB"/>
              </w:rPr>
              <w:t>Syd. &amp; P. Syd.</w:t>
            </w:r>
          </w:p>
        </w:tc>
        <w:tc>
          <w:tcPr>
            <w:tcW w:w="3391" w:type="dxa"/>
            <w:vAlign w:val="center"/>
          </w:tcPr>
          <w:p w14:paraId="51989FDB" w14:textId="4BB9FAB8" w:rsidR="00674FB2" w:rsidRPr="005242C1" w:rsidRDefault="00674FB2" w:rsidP="00674FB2">
            <w:pPr>
              <w:spacing w:line="276" w:lineRule="auto"/>
              <w:jc w:val="center"/>
              <w:rPr>
                <w:sz w:val="18"/>
                <w:szCs w:val="18"/>
                <w:lang w:val="en-GB"/>
              </w:rPr>
            </w:pPr>
            <w:r w:rsidRPr="005242C1">
              <w:rPr>
                <w:iCs/>
                <w:sz w:val="18"/>
                <w:szCs w:val="18"/>
                <w:lang w:val="en-GB"/>
              </w:rPr>
              <w:t>-</w:t>
            </w:r>
          </w:p>
        </w:tc>
        <w:tc>
          <w:tcPr>
            <w:tcW w:w="3392" w:type="dxa"/>
            <w:vAlign w:val="center"/>
          </w:tcPr>
          <w:p w14:paraId="673977FD" w14:textId="38D43FF5"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2BD002D" w14:textId="2EDF651B"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30132A" w14:paraId="3A36AD85" w14:textId="77777777" w:rsidTr="0038188C">
        <w:trPr>
          <w:trHeight w:val="70"/>
        </w:trPr>
        <w:tc>
          <w:tcPr>
            <w:tcW w:w="4395" w:type="dxa"/>
            <w:shd w:val="clear" w:color="auto" w:fill="auto"/>
            <w:vAlign w:val="center"/>
          </w:tcPr>
          <w:p w14:paraId="6F16DB1C" w14:textId="777BC40B" w:rsidR="00674FB2" w:rsidRPr="00C844FE" w:rsidRDefault="00674FB2" w:rsidP="00674FB2">
            <w:pPr>
              <w:spacing w:line="276" w:lineRule="auto"/>
              <w:rPr>
                <w:iCs/>
                <w:sz w:val="18"/>
                <w:szCs w:val="18"/>
                <w:lang w:val="en-GB"/>
              </w:rPr>
            </w:pPr>
            <w:r w:rsidRPr="00C844FE">
              <w:rPr>
                <w:b/>
                <w:i/>
                <w:iCs/>
                <w:sz w:val="18"/>
                <w:szCs w:val="18"/>
                <w:lang w:val="en-GB"/>
              </w:rPr>
              <w:t>Termitomyces</w:t>
            </w:r>
            <w:r>
              <w:rPr>
                <w:b/>
                <w:i/>
                <w:iCs/>
                <w:sz w:val="18"/>
                <w:szCs w:val="18"/>
                <w:lang w:val="en-GB"/>
              </w:rPr>
              <w:t xml:space="preserve"> </w:t>
            </w:r>
            <w:r>
              <w:rPr>
                <w:b/>
                <w:iCs/>
                <w:sz w:val="18"/>
                <w:szCs w:val="18"/>
                <w:lang w:val="en-GB"/>
              </w:rPr>
              <w:t xml:space="preserve">sp. </w:t>
            </w:r>
            <w:r>
              <w:rPr>
                <w:iCs/>
                <w:sz w:val="18"/>
                <w:szCs w:val="18"/>
                <w:lang w:val="en-GB"/>
              </w:rPr>
              <w:t>R. Heim</w:t>
            </w:r>
          </w:p>
        </w:tc>
        <w:tc>
          <w:tcPr>
            <w:tcW w:w="3391" w:type="dxa"/>
            <w:vAlign w:val="center"/>
          </w:tcPr>
          <w:p w14:paraId="5AE0B3A9" w14:textId="7A2C854A" w:rsidR="00674FB2" w:rsidRPr="005242C1" w:rsidRDefault="00674FB2" w:rsidP="00674FB2">
            <w:pPr>
              <w:spacing w:line="276" w:lineRule="auto"/>
              <w:jc w:val="center"/>
              <w:rPr>
                <w:iCs/>
                <w:sz w:val="18"/>
                <w:szCs w:val="18"/>
                <w:lang w:val="en-GB"/>
              </w:rPr>
            </w:pPr>
            <w:r w:rsidRPr="005242C1">
              <w:rPr>
                <w:sz w:val="18"/>
                <w:szCs w:val="18"/>
                <w:lang w:val="en-GB"/>
              </w:rPr>
              <w:t>-</w:t>
            </w:r>
          </w:p>
        </w:tc>
        <w:tc>
          <w:tcPr>
            <w:tcW w:w="3392" w:type="dxa"/>
            <w:vAlign w:val="center"/>
          </w:tcPr>
          <w:p w14:paraId="79594936" w14:textId="1902550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15A8F41" w14:textId="74A0168B"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1C1ADD" w:rsidRPr="0030132A" w14:paraId="4E4E206D" w14:textId="77777777" w:rsidTr="0038188C">
        <w:trPr>
          <w:trHeight w:val="315"/>
        </w:trPr>
        <w:tc>
          <w:tcPr>
            <w:tcW w:w="4395" w:type="dxa"/>
            <w:shd w:val="clear" w:color="auto" w:fill="auto"/>
            <w:vAlign w:val="center"/>
          </w:tcPr>
          <w:p w14:paraId="07A921A5" w14:textId="5E95CD04" w:rsidR="001C1ADD" w:rsidRPr="00C844FE" w:rsidRDefault="001C1ADD" w:rsidP="00674FB2">
            <w:pPr>
              <w:spacing w:line="276" w:lineRule="auto"/>
              <w:rPr>
                <w:b/>
                <w:i/>
                <w:iCs/>
                <w:sz w:val="18"/>
                <w:szCs w:val="18"/>
                <w:lang w:val="en-GB"/>
              </w:rPr>
            </w:pPr>
            <w:r w:rsidRPr="001C1ADD">
              <w:rPr>
                <w:b/>
                <w:i/>
                <w:iCs/>
                <w:sz w:val="18"/>
                <w:szCs w:val="18"/>
                <w:lang w:val="en-GB"/>
              </w:rPr>
              <w:t xml:space="preserve">Tetraploa </w:t>
            </w:r>
            <w:r>
              <w:rPr>
                <w:b/>
                <w:iCs/>
                <w:sz w:val="18"/>
                <w:szCs w:val="18"/>
                <w:lang w:val="en-GB"/>
              </w:rPr>
              <w:t xml:space="preserve">sp. </w:t>
            </w:r>
            <w:r w:rsidRPr="001C1ADD">
              <w:rPr>
                <w:iCs/>
                <w:sz w:val="18"/>
                <w:szCs w:val="18"/>
                <w:lang w:val="en-GB"/>
              </w:rPr>
              <w:t>Berk. &amp; Broome</w:t>
            </w:r>
          </w:p>
        </w:tc>
        <w:tc>
          <w:tcPr>
            <w:tcW w:w="3391" w:type="dxa"/>
            <w:vAlign w:val="center"/>
          </w:tcPr>
          <w:p w14:paraId="7E7C738E" w14:textId="741C4828" w:rsidR="001C1ADD" w:rsidRPr="005242C1" w:rsidRDefault="001C1ADD" w:rsidP="00D85868">
            <w:pPr>
              <w:spacing w:line="276" w:lineRule="auto"/>
              <w:jc w:val="center"/>
              <w:rPr>
                <w:sz w:val="18"/>
                <w:szCs w:val="18"/>
                <w:lang w:val="en-GB"/>
              </w:rPr>
            </w:pPr>
            <w:r w:rsidRPr="005242C1">
              <w:rPr>
                <w:noProof/>
                <w:sz w:val="18"/>
                <w:szCs w:val="18"/>
                <w:lang w:val="en-GB"/>
              </w:rPr>
              <w:t xml:space="preserve">India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issue":"4","issued":{"date-parts":[["2014"]]},"page":"42-47","title":"Comparative aeromycological study of three libraries in Kamptee","type":"article-journal","volume":"2"},"uris":["http://www.mendeley.com/documents/?uuid=29415398-1d36-4079-a66f-95d5e1a90882"]}],"mendeley":{"formattedCitation":"[32]","plainTextFormattedCitation":"[32]","previouslyFormattedCitation":"(Thaware et al.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2]</w:t>
            </w:r>
            <w:r w:rsidRPr="005242C1">
              <w:rPr>
                <w:noProof/>
                <w:sz w:val="18"/>
                <w:szCs w:val="18"/>
                <w:lang w:val="en-GB"/>
              </w:rPr>
              <w:fldChar w:fldCharType="end"/>
            </w:r>
          </w:p>
        </w:tc>
        <w:tc>
          <w:tcPr>
            <w:tcW w:w="3392" w:type="dxa"/>
            <w:vAlign w:val="center"/>
          </w:tcPr>
          <w:p w14:paraId="076A0CC5" w14:textId="339DC554" w:rsidR="001C1ADD" w:rsidRPr="005242C1" w:rsidRDefault="001C1ADD"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A78908D" w14:textId="46A7E675" w:rsidR="001C1ADD" w:rsidRPr="005242C1" w:rsidRDefault="001C1ADD" w:rsidP="00674FB2">
            <w:pPr>
              <w:spacing w:line="276" w:lineRule="auto"/>
              <w:jc w:val="center"/>
              <w:rPr>
                <w:sz w:val="18"/>
                <w:szCs w:val="18"/>
                <w:lang w:val="en-GB"/>
              </w:rPr>
            </w:pPr>
            <w:r w:rsidRPr="005242C1">
              <w:rPr>
                <w:sz w:val="18"/>
                <w:szCs w:val="18"/>
                <w:lang w:val="en-GB"/>
              </w:rPr>
              <w:t>-</w:t>
            </w:r>
          </w:p>
        </w:tc>
      </w:tr>
      <w:tr w:rsidR="00674FB2" w:rsidRPr="00B056A6" w14:paraId="535717B3" w14:textId="77777777" w:rsidTr="0038188C">
        <w:trPr>
          <w:trHeight w:val="290"/>
        </w:trPr>
        <w:tc>
          <w:tcPr>
            <w:tcW w:w="4395" w:type="dxa"/>
            <w:shd w:val="clear" w:color="auto" w:fill="auto"/>
            <w:vAlign w:val="center"/>
          </w:tcPr>
          <w:p w14:paraId="672DC46C" w14:textId="59615A30" w:rsidR="00674FB2" w:rsidRPr="00C844FE" w:rsidRDefault="00674FB2" w:rsidP="00674FB2">
            <w:pPr>
              <w:spacing w:line="276" w:lineRule="auto"/>
              <w:rPr>
                <w:iCs/>
                <w:sz w:val="18"/>
                <w:szCs w:val="18"/>
                <w:highlight w:val="yellow"/>
                <w:lang w:val="en-GB"/>
              </w:rPr>
            </w:pPr>
            <w:r w:rsidRPr="00C844FE">
              <w:rPr>
                <w:b/>
                <w:i/>
                <w:iCs/>
                <w:sz w:val="18"/>
                <w:szCs w:val="18"/>
                <w:lang w:val="en-GB"/>
              </w:rPr>
              <w:t>Tilletia s</w:t>
            </w:r>
            <w:r w:rsidRPr="00C844FE">
              <w:rPr>
                <w:b/>
                <w:iCs/>
                <w:sz w:val="18"/>
                <w:szCs w:val="18"/>
                <w:lang w:val="en-GB"/>
              </w:rPr>
              <w:t xml:space="preserve">p. </w:t>
            </w:r>
            <w:r w:rsidRPr="00C844FE">
              <w:rPr>
                <w:iCs/>
                <w:sz w:val="18"/>
                <w:szCs w:val="18"/>
                <w:lang w:val="en-GB"/>
              </w:rPr>
              <w:t>Tul. &amp; C. Tul.</w:t>
            </w:r>
          </w:p>
        </w:tc>
        <w:tc>
          <w:tcPr>
            <w:tcW w:w="3391" w:type="dxa"/>
            <w:vAlign w:val="center"/>
          </w:tcPr>
          <w:p w14:paraId="61D55BA4" w14:textId="6BCA75F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1299ECF" w14:textId="511CCAB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4BE4B2F" w14:textId="7D1EEC4D"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6CF61E17" w14:textId="77777777" w:rsidTr="0038188C">
        <w:trPr>
          <w:trHeight w:val="397"/>
        </w:trPr>
        <w:tc>
          <w:tcPr>
            <w:tcW w:w="4395" w:type="dxa"/>
            <w:shd w:val="clear" w:color="auto" w:fill="auto"/>
            <w:vAlign w:val="center"/>
            <w:hideMark/>
          </w:tcPr>
          <w:p w14:paraId="1C91FAD7"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hanatephorus cucumeris </w:t>
            </w:r>
            <w:r w:rsidRPr="00DD1D34">
              <w:rPr>
                <w:b/>
                <w:sz w:val="18"/>
                <w:szCs w:val="18"/>
                <w:lang w:val="en-GB"/>
              </w:rPr>
              <w:t xml:space="preserve"> </w:t>
            </w:r>
            <w:r w:rsidRPr="00E515D4">
              <w:rPr>
                <w:sz w:val="18"/>
                <w:szCs w:val="18"/>
                <w:lang w:val="en-GB"/>
              </w:rPr>
              <w:t>(A.B. Frank) Donk</w:t>
            </w:r>
          </w:p>
        </w:tc>
        <w:tc>
          <w:tcPr>
            <w:tcW w:w="3391" w:type="dxa"/>
            <w:vAlign w:val="center"/>
          </w:tcPr>
          <w:p w14:paraId="2750DD9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451379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ACE072E" w14:textId="648207DE"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plainTextFormattedCitation":"[38]","previouslyFormattedCitation":"(Mesquita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8]</w:t>
            </w:r>
            <w:r w:rsidRPr="005242C1">
              <w:rPr>
                <w:noProof/>
                <w:sz w:val="18"/>
                <w:szCs w:val="18"/>
                <w:lang w:val="en-GB"/>
              </w:rPr>
              <w:fldChar w:fldCharType="end"/>
            </w:r>
          </w:p>
        </w:tc>
      </w:tr>
      <w:tr w:rsidR="00674FB2" w:rsidRPr="00B056A6" w14:paraId="168F0676" w14:textId="77777777" w:rsidTr="0038188C">
        <w:trPr>
          <w:trHeight w:val="397"/>
        </w:trPr>
        <w:tc>
          <w:tcPr>
            <w:tcW w:w="4395" w:type="dxa"/>
            <w:shd w:val="clear" w:color="auto" w:fill="auto"/>
            <w:vAlign w:val="center"/>
          </w:tcPr>
          <w:p w14:paraId="6F2AD46E" w14:textId="71115FD6" w:rsidR="00674FB2" w:rsidRPr="00DD1D34" w:rsidRDefault="00674FB2" w:rsidP="00674FB2">
            <w:pPr>
              <w:spacing w:line="276" w:lineRule="auto"/>
              <w:rPr>
                <w:b/>
                <w:i/>
                <w:iCs/>
                <w:sz w:val="18"/>
                <w:szCs w:val="18"/>
                <w:lang w:val="en-GB"/>
              </w:rPr>
            </w:pPr>
            <w:r w:rsidRPr="00FB1378">
              <w:rPr>
                <w:b/>
                <w:i/>
                <w:iCs/>
                <w:sz w:val="18"/>
                <w:szCs w:val="18"/>
                <w:lang w:val="en-GB"/>
              </w:rPr>
              <w:t xml:space="preserve">Thermomyces </w:t>
            </w:r>
            <w:r>
              <w:rPr>
                <w:b/>
                <w:iCs/>
                <w:sz w:val="18"/>
                <w:szCs w:val="18"/>
                <w:lang w:val="en-GB"/>
              </w:rPr>
              <w:t xml:space="preserve">sp. </w:t>
            </w:r>
            <w:r w:rsidRPr="00FB1378">
              <w:rPr>
                <w:iCs/>
                <w:sz w:val="18"/>
                <w:szCs w:val="18"/>
                <w:lang w:val="en-GB"/>
              </w:rPr>
              <w:t>Tsikl</w:t>
            </w:r>
            <w:r w:rsidRPr="00FB1378">
              <w:rPr>
                <w:b/>
                <w:i/>
                <w:iCs/>
                <w:sz w:val="18"/>
                <w:szCs w:val="18"/>
                <w:lang w:val="en-GB"/>
              </w:rPr>
              <w:t>.</w:t>
            </w:r>
          </w:p>
        </w:tc>
        <w:tc>
          <w:tcPr>
            <w:tcW w:w="3391" w:type="dxa"/>
            <w:vAlign w:val="center"/>
          </w:tcPr>
          <w:p w14:paraId="59246E7B" w14:textId="0A09C2AD" w:rsidR="00674FB2" w:rsidRPr="005242C1" w:rsidRDefault="00674FB2" w:rsidP="00674FB2">
            <w:pPr>
              <w:spacing w:line="276" w:lineRule="auto"/>
              <w:jc w:val="center"/>
              <w:rPr>
                <w:sz w:val="18"/>
                <w:szCs w:val="18"/>
                <w:lang w:val="en-GB"/>
              </w:rPr>
            </w:pPr>
            <w:r w:rsidRPr="005242C1">
              <w:rPr>
                <w:iCs/>
                <w:sz w:val="18"/>
                <w:szCs w:val="18"/>
              </w:rPr>
              <w:t>-</w:t>
            </w:r>
          </w:p>
        </w:tc>
        <w:tc>
          <w:tcPr>
            <w:tcW w:w="3392" w:type="dxa"/>
            <w:vAlign w:val="center"/>
          </w:tcPr>
          <w:p w14:paraId="65AF3B86" w14:textId="337E0A1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E8B7187" w14:textId="55B9FFAE"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2114004C" w14:textId="77777777" w:rsidTr="0038188C">
        <w:trPr>
          <w:trHeight w:val="397"/>
        </w:trPr>
        <w:tc>
          <w:tcPr>
            <w:tcW w:w="4395" w:type="dxa"/>
            <w:shd w:val="clear" w:color="auto" w:fill="auto"/>
            <w:vAlign w:val="center"/>
          </w:tcPr>
          <w:p w14:paraId="787547E8" w14:textId="15366787" w:rsidR="00674FB2" w:rsidRPr="00D037A3" w:rsidRDefault="00674FB2" w:rsidP="00674FB2">
            <w:pPr>
              <w:spacing w:line="276" w:lineRule="auto"/>
              <w:rPr>
                <w:iCs/>
                <w:sz w:val="18"/>
                <w:szCs w:val="18"/>
              </w:rPr>
            </w:pPr>
            <w:r w:rsidRPr="00D037A3">
              <w:rPr>
                <w:b/>
                <w:i/>
                <w:iCs/>
                <w:sz w:val="18"/>
                <w:szCs w:val="18"/>
              </w:rPr>
              <w:t xml:space="preserve">Thielavia </w:t>
            </w:r>
            <w:r w:rsidRPr="00D037A3">
              <w:rPr>
                <w:b/>
                <w:iCs/>
                <w:sz w:val="18"/>
                <w:szCs w:val="18"/>
              </w:rPr>
              <w:t xml:space="preserve">sp. </w:t>
            </w:r>
            <w:r>
              <w:rPr>
                <w:iCs/>
                <w:sz w:val="18"/>
                <w:szCs w:val="18"/>
              </w:rPr>
              <w:t>Zopf</w:t>
            </w:r>
          </w:p>
        </w:tc>
        <w:tc>
          <w:tcPr>
            <w:tcW w:w="3391" w:type="dxa"/>
            <w:vAlign w:val="center"/>
          </w:tcPr>
          <w:p w14:paraId="4654946E" w14:textId="4B35AB91" w:rsidR="00674FB2" w:rsidRPr="005242C1" w:rsidRDefault="00674FB2" w:rsidP="00674FB2">
            <w:pPr>
              <w:spacing w:line="276" w:lineRule="auto"/>
              <w:jc w:val="center"/>
              <w:rPr>
                <w:iCs/>
                <w:sz w:val="18"/>
                <w:szCs w:val="18"/>
              </w:rPr>
            </w:pPr>
            <w:r w:rsidRPr="005242C1">
              <w:rPr>
                <w:iCs/>
                <w:sz w:val="18"/>
                <w:szCs w:val="18"/>
              </w:rPr>
              <w:t>-</w:t>
            </w:r>
          </w:p>
        </w:tc>
        <w:tc>
          <w:tcPr>
            <w:tcW w:w="3392" w:type="dxa"/>
            <w:vAlign w:val="center"/>
          </w:tcPr>
          <w:p w14:paraId="35CF1142" w14:textId="6503AC52"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63D5EDE3" w14:textId="12CDE6E7" w:rsidR="00674FB2" w:rsidRPr="005242C1" w:rsidRDefault="00D57A52" w:rsidP="00D85868">
            <w:pPr>
              <w:spacing w:line="276" w:lineRule="auto"/>
              <w:jc w:val="center"/>
              <w:rPr>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B056A6" w14:paraId="6520AEB6" w14:textId="77777777" w:rsidTr="0038188C">
        <w:trPr>
          <w:trHeight w:val="397"/>
        </w:trPr>
        <w:tc>
          <w:tcPr>
            <w:tcW w:w="4395" w:type="dxa"/>
            <w:shd w:val="clear" w:color="auto" w:fill="auto"/>
            <w:vAlign w:val="center"/>
            <w:hideMark/>
          </w:tcPr>
          <w:p w14:paraId="38ED42E7" w14:textId="77777777" w:rsidR="00674FB2" w:rsidRPr="00D037A3" w:rsidRDefault="00674FB2" w:rsidP="00674FB2">
            <w:pPr>
              <w:spacing w:line="276" w:lineRule="auto"/>
              <w:rPr>
                <w:b/>
                <w:i/>
                <w:iCs/>
                <w:sz w:val="18"/>
                <w:szCs w:val="18"/>
              </w:rPr>
            </w:pPr>
            <w:r w:rsidRPr="00D037A3">
              <w:rPr>
                <w:b/>
                <w:i/>
                <w:iCs/>
                <w:sz w:val="18"/>
                <w:szCs w:val="18"/>
              </w:rPr>
              <w:t xml:space="preserve">Thielavia hyalocarpa </w:t>
            </w:r>
            <w:r w:rsidRPr="00D037A3">
              <w:rPr>
                <w:sz w:val="18"/>
                <w:szCs w:val="18"/>
              </w:rPr>
              <w:t>Arx</w:t>
            </w:r>
          </w:p>
        </w:tc>
        <w:tc>
          <w:tcPr>
            <w:tcW w:w="3391" w:type="dxa"/>
            <w:vAlign w:val="center"/>
          </w:tcPr>
          <w:p w14:paraId="012C7D26"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22C9DD7E"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3542F794" w14:textId="720E00CA" w:rsidR="00674FB2" w:rsidRPr="005242C1" w:rsidRDefault="00674FB2" w:rsidP="00D85868">
            <w:pPr>
              <w:spacing w:line="276" w:lineRule="auto"/>
              <w:jc w:val="center"/>
              <w:rPr>
                <w:noProof/>
                <w:sz w:val="18"/>
                <w:szCs w:val="18"/>
                <w:lang w:val="en-GB"/>
              </w:rPr>
            </w:pPr>
            <w:r w:rsidRPr="005242C1">
              <w:rPr>
                <w:noProof/>
                <w:sz w:val="18"/>
                <w:szCs w:val="18"/>
              </w:rPr>
              <w:t xml:space="preserve">USA </w:t>
            </w:r>
            <w:r w:rsidRPr="005242C1">
              <w:rPr>
                <w:noProof/>
                <w:sz w:val="18"/>
                <w:szCs w:val="18"/>
                <w:lang w:val="en-GB"/>
              </w:rPr>
              <w:fldChar w:fldCharType="begin" w:fldLock="1"/>
            </w:r>
            <w:r w:rsidR="00B056A6">
              <w:rPr>
                <w:noProof/>
                <w:sz w:val="18"/>
                <w:szCs w:val="18"/>
              </w:rPr>
              <w:instrText>ADDIN CSL_CITATION {"citationItems":[{"id":"ITEM-1","itemData":{"abstract":"A noteworthy collection of drawings (c. 1885-1930) produced by Louis ComfortTiffany (1848-1933) and his studio artists sustained significant mold damage prior to its acquisition by the Metropolitan Museum of Art in 1967. In order to be exhibited, published, and studied safely, the works required conservation intervention. The works, which were water damaged sometime between 1933 and 1967, were sampled for molds using both classical and molecular techniques to identify the fungi present. The range of molds isolated by culturing were identified using their ITS (internal transcribed spacer) region sequences via searching for similarity in Gen- Bank. Five species were identified as belonging to: Aspergillus fumigatus, Cladosporium sp., Fusarium oxysporum, Penicillium chrysogenum, and Penicillium sp. In contrast DNA extracted directly from dark, thick-walled spores present on the paintings showed a 98% similarity to Chaetomium sp. when compared with GenBank registries. Similarly from brown stained paintings, fungal samples were amplified. In their ITS1-5.8- ITS2 region 80% of the clones matched Cladosporium with a 99% similarity. Yet, the remaining 20% of the clones matched 100% of the 2 ITS regions of Chaetomium sp. with a 98% similarity. A similar trend occurred with samples of mixed brown fungal spots from another work, where 80% of the clones matched Thielavia hyalocarpa, and the remaining 20% of the clones corresponded to Cladosporium oxysporum.","author":[{"dropping-particle":"","family":"Bonaventura","given":"M.P.","non-dropping-particle":"Di","parse-names":false,"suffix":""},{"dropping-particle":"","family":"DeSalle","given":"R.","non-dropping-particle":"","parse-names":false,"suffix":""},{"dropping-particle":"","family":"Eveleigh","given":"D.E.","non-dropping-particle":"","parse-names":false,"suffix":""},{"dropping-particle":"","family":"Baldwin","given":"A.","non-dropping-particle":"","parse-names":false,"suffix":""},{"dropping-particle":"","family":"Koestler","given":"R.J.","non-dropping-particle":"","parse-names":false,"suffix":""}],"container-title":"Art, Biology, and Conservation: Biodeterioration of Works of Art","editor":[{"dropping-particle":"","family":"Koestler","given":"Robert J.","non-dropping-particle":"","parse-names":false,"suffix":""},{"dropping-particle":"","family":"Koestler","given":"Victoria H.","non-dropping-particle":"","parse-names":false,"suffix":""},{"dropping-particle":"","family":"Charola","given":"A. Elena","non-dropping-particle":"","parse-names":false,"suffix":""},{"dropping-particle":"","family":"Nieto-Fernández","given":"Fernando E.","non-dropping-particle":"","parse-names":false,"suffix":""}],"id":"ITEM-1","issued":{"date-parts":[["2003"]]},"page":"94-109","publisher":"The Metropolitan Museum of Art","publisher-place":"New York","title":"Studies of fungal infestations of Tiffany’s Drawings: limits and advantages of classical and molecular techniques","type":"chapter"},"uris":["http://www.mendeley.com/documents/?uuid=b25bc3be-4d22-4cd6-9650-e7b8c20d3e54","http://www.mendeley.com/documents/?uuid=ce122fd0-7ebd-4727-9828-72a13a361122"]}],"mendeley":{"formattedCitation":"[57]","plainTextFormattedCitation":"[57]","previouslyFormattedCitation":"(Di Bonaventura et al. 2003)"},"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7]</w:t>
            </w:r>
            <w:r w:rsidRPr="005242C1">
              <w:rPr>
                <w:noProof/>
                <w:sz w:val="18"/>
                <w:szCs w:val="18"/>
                <w:lang w:val="en-GB"/>
              </w:rPr>
              <w:fldChar w:fldCharType="end"/>
            </w:r>
          </w:p>
        </w:tc>
      </w:tr>
      <w:tr w:rsidR="00674FB2" w:rsidRPr="002F2D6D" w14:paraId="1A3AEE17" w14:textId="77777777" w:rsidTr="0038188C">
        <w:trPr>
          <w:trHeight w:val="397"/>
        </w:trPr>
        <w:tc>
          <w:tcPr>
            <w:tcW w:w="4395" w:type="dxa"/>
            <w:shd w:val="clear" w:color="auto" w:fill="auto"/>
            <w:vAlign w:val="center"/>
          </w:tcPr>
          <w:p w14:paraId="5B9D950D" w14:textId="04C698AF" w:rsidR="00674FB2" w:rsidRPr="00E66D08" w:rsidRDefault="00674FB2" w:rsidP="00674FB2">
            <w:pPr>
              <w:spacing w:line="276" w:lineRule="auto"/>
              <w:rPr>
                <w:b/>
                <w:i/>
                <w:iCs/>
                <w:sz w:val="18"/>
                <w:szCs w:val="18"/>
                <w:lang w:val="en-GB"/>
              </w:rPr>
            </w:pPr>
            <w:r w:rsidRPr="00E66D08">
              <w:rPr>
                <w:b/>
                <w:i/>
                <w:iCs/>
                <w:sz w:val="18"/>
                <w:szCs w:val="18"/>
                <w:lang w:val="en-GB"/>
              </w:rPr>
              <w:t xml:space="preserve">Tolypocladium </w:t>
            </w:r>
            <w:r w:rsidRPr="00E66D08">
              <w:rPr>
                <w:b/>
                <w:iCs/>
                <w:sz w:val="18"/>
                <w:szCs w:val="18"/>
                <w:lang w:val="en-GB"/>
              </w:rPr>
              <w:t xml:space="preserve">sp. </w:t>
            </w:r>
            <w:r w:rsidRPr="00E66D08">
              <w:rPr>
                <w:iCs/>
                <w:sz w:val="18"/>
                <w:szCs w:val="18"/>
                <w:lang w:val="en-GB"/>
              </w:rPr>
              <w:t>W. Gams</w:t>
            </w:r>
          </w:p>
        </w:tc>
        <w:tc>
          <w:tcPr>
            <w:tcW w:w="3391" w:type="dxa"/>
            <w:vAlign w:val="center"/>
          </w:tcPr>
          <w:p w14:paraId="476C0AA2" w14:textId="7B600BAE" w:rsidR="00674FB2" w:rsidRPr="005242C1" w:rsidRDefault="00674FB2" w:rsidP="00674FB2">
            <w:pPr>
              <w:spacing w:line="276" w:lineRule="auto"/>
              <w:jc w:val="center"/>
              <w:rPr>
                <w:sz w:val="18"/>
                <w:szCs w:val="18"/>
                <w:lang w:val="en-GB"/>
              </w:rPr>
            </w:pPr>
            <w:r w:rsidRPr="005242C1">
              <w:rPr>
                <w:iCs/>
                <w:sz w:val="18"/>
                <w:szCs w:val="18"/>
                <w:lang w:val="en-GB"/>
              </w:rPr>
              <w:t>-</w:t>
            </w:r>
          </w:p>
        </w:tc>
        <w:tc>
          <w:tcPr>
            <w:tcW w:w="3392" w:type="dxa"/>
            <w:vAlign w:val="center"/>
          </w:tcPr>
          <w:p w14:paraId="16E0CCCF" w14:textId="2EAD1BEE"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91DE083" w14:textId="1ECB688F"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578BB6F1" w14:textId="77777777" w:rsidTr="0038188C">
        <w:trPr>
          <w:trHeight w:val="397"/>
        </w:trPr>
        <w:tc>
          <w:tcPr>
            <w:tcW w:w="4395" w:type="dxa"/>
            <w:shd w:val="clear" w:color="auto" w:fill="auto"/>
            <w:vAlign w:val="center"/>
          </w:tcPr>
          <w:p w14:paraId="31DB5851" w14:textId="134CCA8E" w:rsidR="00674FB2" w:rsidRPr="00C844FE" w:rsidRDefault="00674FB2" w:rsidP="00674FB2">
            <w:pPr>
              <w:spacing w:line="276" w:lineRule="auto"/>
              <w:rPr>
                <w:iCs/>
                <w:sz w:val="18"/>
                <w:szCs w:val="18"/>
                <w:lang w:val="en-GB"/>
              </w:rPr>
            </w:pPr>
            <w:r w:rsidRPr="00DD1D34">
              <w:rPr>
                <w:b/>
                <w:i/>
                <w:iCs/>
                <w:sz w:val="18"/>
                <w:szCs w:val="18"/>
                <w:lang w:val="en-GB"/>
              </w:rPr>
              <w:t xml:space="preserve">Torula </w:t>
            </w:r>
            <w:r w:rsidRPr="00DD1D34">
              <w:rPr>
                <w:b/>
                <w:iCs/>
                <w:sz w:val="18"/>
                <w:szCs w:val="18"/>
                <w:lang w:val="en-GB"/>
              </w:rPr>
              <w:t>sp.</w:t>
            </w:r>
            <w:r>
              <w:rPr>
                <w:b/>
                <w:iCs/>
                <w:sz w:val="18"/>
                <w:szCs w:val="18"/>
                <w:lang w:val="en-GB"/>
              </w:rPr>
              <w:t xml:space="preserve"> </w:t>
            </w:r>
            <w:r>
              <w:rPr>
                <w:iCs/>
                <w:sz w:val="18"/>
                <w:szCs w:val="18"/>
                <w:lang w:val="en-GB"/>
              </w:rPr>
              <w:t>Pers.</w:t>
            </w:r>
          </w:p>
        </w:tc>
        <w:tc>
          <w:tcPr>
            <w:tcW w:w="3391" w:type="dxa"/>
            <w:vAlign w:val="center"/>
          </w:tcPr>
          <w:p w14:paraId="46D7F5A4" w14:textId="63F424DB" w:rsidR="00674FB2" w:rsidRPr="005242C1" w:rsidRDefault="00674FB2" w:rsidP="00D85868">
            <w:pPr>
              <w:spacing w:line="276" w:lineRule="auto"/>
              <w:jc w:val="center"/>
              <w:rPr>
                <w:sz w:val="18"/>
                <w:szCs w:val="18"/>
              </w:rPr>
            </w:pPr>
            <w:r w:rsidRPr="005242C1">
              <w:rPr>
                <w:sz w:val="18"/>
                <w:szCs w:val="18"/>
              </w:rPr>
              <w:t xml:space="preserve">Cuba, </w:t>
            </w:r>
            <w:r w:rsidR="00807D5A" w:rsidRPr="005242C1">
              <w:rPr>
                <w:sz w:val="18"/>
                <w:szCs w:val="18"/>
              </w:rPr>
              <w:t xml:space="preserve">India, </w:t>
            </w:r>
            <w:r w:rsidRPr="005242C1">
              <w:rPr>
                <w:sz w:val="18"/>
                <w:szCs w:val="18"/>
              </w:rPr>
              <w:t xml:space="preserve">Mexico </w:t>
            </w:r>
            <w:r w:rsidRPr="005242C1">
              <w:rPr>
                <w:sz w:val="18"/>
                <w:szCs w:val="18"/>
                <w:lang w:val="en-GB"/>
              </w:rPr>
              <w:fldChar w:fldCharType="begin" w:fldLock="1"/>
            </w:r>
            <w:r w:rsidR="00B056A6">
              <w:rPr>
                <w:sz w:val="18"/>
                <w:szCs w:val="18"/>
              </w:rPr>
              <w:instrText>ADDIN CSL_CITATION {"citationItems":[{"id":"ITEM-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issue":"NE-1","issued":{"date-parts":[["2015"]]},"page":"32-38","title":"Aislamiento de hongos alergenos en una biblioteca universitaria","type":"article-journal","volume":"25"},"uris":["http://www.mendeley.com/documents/?uuid=c3aba17e-d5ac-4a96-a574-2fd9f39e6a2b"]},{"id":"ITEM-2","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2","issue":"1","issued":{"date-parts":[["2017"]]},"page":"40-51","title":"Viable allergenic fungi in a documentary deposit of the National Archive of Cuba","type":"article-journal","volume":"64"},"uris":["http://www.mendeley.com/documents/?uuid=6fcc44b8-43ab-4861-9311-4bf20f85012b"]},{"id":"ITEM-3","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3","issue":"4","issued":{"date-parts":[["2014"]]},"page":"42-47","title":"Comparative aeromycological study of three libraries in Kamptee","type":"article-journal","volume":"2"},"uris":["http://www.mendeley.com/documents/?uuid=29415398-1d36-4079-a66f-95d5e1a90882"]}],"mendeley":{"formattedCitation":"[7,29,32]","plainTextFormattedCitation":"[7,29,32]","previouslyFormattedCitation":"(Thaware et al. 2014; Zárate et al. 2015; 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7,29,32]</w:t>
            </w:r>
            <w:r w:rsidRPr="005242C1">
              <w:rPr>
                <w:sz w:val="18"/>
                <w:szCs w:val="18"/>
                <w:lang w:val="en-GB"/>
              </w:rPr>
              <w:fldChar w:fldCharType="end"/>
            </w:r>
          </w:p>
        </w:tc>
        <w:tc>
          <w:tcPr>
            <w:tcW w:w="3392" w:type="dxa"/>
            <w:vAlign w:val="center"/>
          </w:tcPr>
          <w:p w14:paraId="65F762BA"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5E9364B7" w14:textId="77777777" w:rsidR="00674FB2" w:rsidRPr="005242C1" w:rsidRDefault="00674FB2" w:rsidP="00674FB2">
            <w:pPr>
              <w:spacing w:line="276" w:lineRule="auto"/>
              <w:jc w:val="center"/>
              <w:rPr>
                <w:noProof/>
                <w:sz w:val="18"/>
                <w:szCs w:val="18"/>
              </w:rPr>
            </w:pPr>
            <w:r w:rsidRPr="005242C1">
              <w:rPr>
                <w:noProof/>
                <w:sz w:val="18"/>
                <w:szCs w:val="18"/>
              </w:rPr>
              <w:t>-</w:t>
            </w:r>
          </w:p>
        </w:tc>
      </w:tr>
      <w:tr w:rsidR="00674FB2" w:rsidRPr="00DD1D34" w14:paraId="2D47A0EC" w14:textId="77777777" w:rsidTr="0038188C">
        <w:trPr>
          <w:trHeight w:val="397"/>
        </w:trPr>
        <w:tc>
          <w:tcPr>
            <w:tcW w:w="4395" w:type="dxa"/>
            <w:shd w:val="clear" w:color="auto" w:fill="auto"/>
            <w:vAlign w:val="center"/>
            <w:hideMark/>
          </w:tcPr>
          <w:p w14:paraId="25F61C0F" w14:textId="77777777" w:rsidR="00674FB2" w:rsidRPr="00E31217" w:rsidRDefault="00674FB2" w:rsidP="00674FB2">
            <w:pPr>
              <w:spacing w:line="276" w:lineRule="auto"/>
              <w:rPr>
                <w:b/>
                <w:i/>
                <w:iCs/>
                <w:sz w:val="18"/>
                <w:szCs w:val="18"/>
              </w:rPr>
            </w:pPr>
            <w:r w:rsidRPr="00E31217">
              <w:rPr>
                <w:b/>
                <w:i/>
                <w:iCs/>
                <w:sz w:val="18"/>
                <w:szCs w:val="18"/>
              </w:rPr>
              <w:t xml:space="preserve">Torula herbarum </w:t>
            </w:r>
            <w:r w:rsidRPr="00E31217">
              <w:rPr>
                <w:sz w:val="18"/>
                <w:szCs w:val="18"/>
              </w:rPr>
              <w:t xml:space="preserve">(Pers.) </w:t>
            </w:r>
            <w:proofErr w:type="gramStart"/>
            <w:r w:rsidRPr="00E31217">
              <w:rPr>
                <w:sz w:val="18"/>
                <w:szCs w:val="18"/>
              </w:rPr>
              <w:t>Link</w:t>
            </w:r>
            <w:proofErr w:type="gramEnd"/>
          </w:p>
        </w:tc>
        <w:tc>
          <w:tcPr>
            <w:tcW w:w="3391" w:type="dxa"/>
            <w:vAlign w:val="center"/>
          </w:tcPr>
          <w:p w14:paraId="6D9F437D"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11ECFCA9" w14:textId="0E23C7C7" w:rsidR="00674FB2" w:rsidRPr="005242C1" w:rsidRDefault="00674FB2" w:rsidP="00D85868">
            <w:pPr>
              <w:spacing w:line="276" w:lineRule="auto"/>
              <w:jc w:val="center"/>
              <w:rPr>
                <w:sz w:val="18"/>
                <w:szCs w:val="18"/>
                <w:lang w:val="en-GB"/>
              </w:rPr>
            </w:pPr>
            <w:r w:rsidRPr="005242C1">
              <w:rPr>
                <w:sz w:val="18"/>
                <w:szCs w:val="18"/>
              </w:rPr>
              <w:t xml:space="preserve">Italy </w:t>
            </w:r>
            <w:r w:rsidRPr="005242C1">
              <w:rPr>
                <w:sz w:val="18"/>
                <w:szCs w:val="18"/>
                <w:lang w:val="en-GB"/>
              </w:rPr>
              <w:fldChar w:fldCharType="begin" w:fldLock="1"/>
            </w:r>
            <w:r w:rsidR="00B056A6">
              <w:rPr>
                <w:sz w:val="18"/>
                <w:szCs w:val="18"/>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4BA5A8C0" w14:textId="3F1831F0"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ndia </w:t>
            </w:r>
            <w:r w:rsidRPr="005242C1">
              <w:rPr>
                <w:noProof/>
                <w:sz w:val="18"/>
                <w:szCs w:val="18"/>
                <w:lang w:val="en-GB"/>
              </w:rPr>
              <w:fldChar w:fldCharType="begin" w:fldLock="1"/>
            </w:r>
            <w:r w:rsidR="00B056A6">
              <w:rPr>
                <w:noProof/>
                <w:sz w:val="18"/>
                <w:szCs w:val="18"/>
                <w:lang w:val="en-GB"/>
              </w:rPr>
              <w:instrText>ADDIN CSL_CITATION {"citationItems":[{"id":"ITEM-1","itemData":{"DOI":"10.1046/j.1472-765X.1997.00217.x","ISBN":"0266-8254","abstract":"Fourteen fungal species, namely Aspergillus flavus, A. fumigatus, A. niger, A. ustus, Penicillium islandicum, P. wortmannii, Memnoniella echinata, Cladosporium herbarum, Stachybotrys atra, Claetomium globosum, Fusarium oxysporum, Torula herbarum, Alternaria alternata and Curvularia uncinata were isolated from different grades of paper. They differ in their distribution on various kinds of paper and also in relative occurrence. While seasonal influence on mycoflora was observed, most of the moulds were capable of growing in all three seasons examined (summer, winter, rainy season). The moulds were cellulolytic in nature and endoglucanase activity was greatest in Aspergillus flavus, A. niger, A. fumigatus, P. wortmannii and P. islandicum.","author":[{"dropping-particle":"","family":"Das","given":"M K L","non-dropping-particle":"","parse-names":false,"suffix":""},{"dropping-particle":"","family":"Prasad","given":"J S","non-dropping-particle":"","parse-names":false,"suffix":""},{"dropping-particle":"","family":"Ahmad","given":"S K","non-dropping-particle":"","parse-names":false,"suffix":""}],"container-title":"Letters in Applied Microbiology","id":"ITEM-1","issue":"5","issued":{"date-parts":[["1997"]]},"language":"English","note":"ISI Document Delivery No.: YG578\nTimes Cited: 9\nCited Reference Count: 10\nDas, MKL Prasad, JS Ahmad, SK\nBLACKWELL SCIENCE LTD\nOXFORD","page":"313-315","title":"Endoglucanase production by paper-degrading mycoflora","type":"article-journal","volume":"25"},"uris":["http://www.mendeley.com/documents/?uuid=2a1f70a4-a162-4cbb-80b8-e9ed1b60d256","http://www.mendeley.com/documents/?uuid=859af095-f6e8-4b35-9203-118f69c15473"]}],"mendeley":{"formattedCitation":"[37]","plainTextFormattedCitation":"[37]","previouslyFormattedCitation":"(Das et al. 199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7]</w:t>
            </w:r>
            <w:r w:rsidRPr="005242C1">
              <w:rPr>
                <w:noProof/>
                <w:sz w:val="18"/>
                <w:szCs w:val="18"/>
                <w:lang w:val="en-GB"/>
              </w:rPr>
              <w:fldChar w:fldCharType="end"/>
            </w:r>
          </w:p>
        </w:tc>
      </w:tr>
      <w:tr w:rsidR="00674FB2" w:rsidRPr="00B056A6" w14:paraId="14A49AC8" w14:textId="77777777" w:rsidTr="0038188C">
        <w:trPr>
          <w:trHeight w:val="397"/>
        </w:trPr>
        <w:tc>
          <w:tcPr>
            <w:tcW w:w="4395" w:type="dxa"/>
            <w:shd w:val="clear" w:color="auto" w:fill="auto"/>
            <w:vAlign w:val="center"/>
          </w:tcPr>
          <w:p w14:paraId="0EAA211E" w14:textId="2D25451C" w:rsidR="00674FB2" w:rsidRPr="00E1309E" w:rsidRDefault="00674FB2" w:rsidP="00674FB2">
            <w:pPr>
              <w:spacing w:line="276" w:lineRule="auto"/>
              <w:rPr>
                <w:b/>
                <w:i/>
                <w:iCs/>
                <w:sz w:val="18"/>
                <w:szCs w:val="18"/>
                <w:lang w:val="en-GB"/>
              </w:rPr>
            </w:pPr>
            <w:r w:rsidRPr="00E1309E">
              <w:rPr>
                <w:b/>
                <w:i/>
                <w:iCs/>
                <w:sz w:val="18"/>
                <w:szCs w:val="18"/>
                <w:lang w:val="en-GB"/>
              </w:rPr>
              <w:t xml:space="preserve">Toxicocladosporium </w:t>
            </w:r>
            <w:r w:rsidRPr="00E1309E">
              <w:rPr>
                <w:b/>
                <w:iCs/>
                <w:sz w:val="18"/>
                <w:szCs w:val="18"/>
                <w:lang w:val="en-GB"/>
              </w:rPr>
              <w:t xml:space="preserve">sp. </w:t>
            </w:r>
            <w:r w:rsidRPr="00E1309E">
              <w:rPr>
                <w:iCs/>
                <w:sz w:val="18"/>
                <w:szCs w:val="18"/>
                <w:lang w:val="en-GB"/>
              </w:rPr>
              <w:t>Crous &amp; U. Braun</w:t>
            </w:r>
          </w:p>
        </w:tc>
        <w:tc>
          <w:tcPr>
            <w:tcW w:w="3391" w:type="dxa"/>
            <w:vAlign w:val="center"/>
          </w:tcPr>
          <w:p w14:paraId="2FC547E1" w14:textId="09D9079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E633D42" w14:textId="033396EB"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031E180" w14:textId="153A70E7"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7BDC9CFE" w14:textId="77777777" w:rsidTr="0038188C">
        <w:trPr>
          <w:trHeight w:val="397"/>
        </w:trPr>
        <w:tc>
          <w:tcPr>
            <w:tcW w:w="4395" w:type="dxa"/>
            <w:shd w:val="clear" w:color="auto" w:fill="auto"/>
            <w:vAlign w:val="center"/>
            <w:hideMark/>
          </w:tcPr>
          <w:p w14:paraId="2FF5490A" w14:textId="77777777" w:rsidR="00674FB2" w:rsidRPr="00DD1D34" w:rsidRDefault="00674FB2" w:rsidP="00674FB2">
            <w:pPr>
              <w:spacing w:line="276" w:lineRule="auto"/>
              <w:rPr>
                <w:b/>
                <w:i/>
                <w:iCs/>
                <w:sz w:val="18"/>
                <w:szCs w:val="18"/>
                <w:lang w:val="en-GB"/>
              </w:rPr>
            </w:pPr>
            <w:r w:rsidRPr="00DD1D34">
              <w:rPr>
                <w:b/>
                <w:i/>
                <w:iCs/>
                <w:sz w:val="18"/>
                <w:szCs w:val="18"/>
                <w:lang w:val="en-GB"/>
              </w:rPr>
              <w:t>Toxicocladosporium irritans</w:t>
            </w:r>
            <w:r w:rsidRPr="00E31217">
              <w:rPr>
                <w:i/>
                <w:iCs/>
                <w:sz w:val="18"/>
                <w:szCs w:val="18"/>
                <w:lang w:val="en-GB"/>
              </w:rPr>
              <w:t xml:space="preserve"> </w:t>
            </w:r>
            <w:r w:rsidRPr="00E31217">
              <w:rPr>
                <w:sz w:val="18"/>
                <w:szCs w:val="18"/>
                <w:lang w:val="en-GB"/>
              </w:rPr>
              <w:t>Crous &amp; U. Braun</w:t>
            </w:r>
          </w:p>
        </w:tc>
        <w:tc>
          <w:tcPr>
            <w:tcW w:w="3391" w:type="dxa"/>
            <w:vAlign w:val="center"/>
          </w:tcPr>
          <w:p w14:paraId="6FFFCD2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36E978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4B70237" w14:textId="530C998C"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rtugal </w:t>
            </w:r>
            <w:r w:rsidRPr="005242C1">
              <w:rPr>
                <w:noProof/>
                <w:sz w:val="18"/>
                <w:szCs w:val="18"/>
                <w:lang w:val="en-GB"/>
              </w:rPr>
              <w:fldChar w:fldCharType="begin" w:fldLock="1"/>
            </w:r>
            <w:r w:rsidR="00B056A6">
              <w:rPr>
                <w:noProof/>
                <w:sz w:val="18"/>
                <w:szCs w:val="18"/>
                <w:lang w:val="en-GB"/>
              </w:rPr>
              <w:instrText>ADDIN CSL_CITATION {"citationItems":[{"id":"ITEM-1","itemData":{"DOI":"10.1016/j.ibiod.2009.03.010","ISBN":"0964-8305","abstract":"This multidisciplinary research combines knowledge in molecular biology with fungal morphology, aiming at the identification of infecting fungi from historical documents on the Archive of the University of Coimbra. The identification of infecting fungi on several bibliographic documents and support materials was based both on ribosomal DNA loci amplification and sequencing, and morphological identification, using macro- and microscopical traits. A high fungal diversity was found in all types of support: parchment. laid-paper and wood-pulp paper. Fourteen fungal genera were isolated, identified, and kept in culture. The most frequent were Cladosporium, Penicillium and Aspergillus, and other less frequent genera, such as Alternaria, Botrytis, Chaetomium, Chromelosporium, Epicoccum, Phlebiopsys and Toxicocladosporium were also present. Within these genera, 20 different species were identified, from which 15 were found only in a single support type. Cladosporium cladosporioides and Penicillium chrysogenum were the only species present in all support types. (C) 2009 Elsevier Ltd. All rights reserved.","author":[{"dropping-particle":"","family":"Mesquita","given":"N","non-dropping-particle":"","parse-names":false,"suffix":""},{"dropping-particle":"","family":"Portugal","given":"A","non-dropping-particle":"","parse-names":false,"suffix":""},{"dropping-particle":"","family":"Videira","given":"S","non-dropping-particle":"","parse-names":false,"suffix":""},{"dropping-particle":"","family":"Rodriguez-Echeverria","given":"S","non-dropping-particle":"","parse-names":false,"suffix":""},{"dropping-particle":"","family":"Bandeira","given":"A M L","non-dropping-particle":"","parse-names":false,"suffix":""},{"dropping-particle":"","family":"Santos","given":"M J A","non-dropping-particle":"","parse-names":false,"suffix":""},{"dropping-particle":"","family":"Freitas","given":"H","non-dropping-particle":"","parse-names":false,"suffix":""}],"container-title":"International Biodeterioration &amp; Biodegradation","id":"ITEM-1","issue":"5","issued":{"date-parts":[["2009"]]},"language":"English","note":"Cited References Count:27|ELSEVIER SCI LTD|THE BOULEVARD, LANGFORD LANE, KIDLINGTON, OXFORD OX5 1GB, OXON, ENGLAND","page":"626-629","title":"Fungal diversity in ancient documents. A case study on the Archive of the University of Coimbra","type":"article-journal","volume":"63"},"uris":["http://www.mendeley.com/documents/?uuid=a9ed6800-21ab-4603-a4b7-75acd2eeaabe"]}],"mendeley":{"formattedCitation":"[38]","plainTextFormattedCitation":"[38]","previouslyFormattedCitation":"(Mesquita et al. 2009)"},"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8]</w:t>
            </w:r>
            <w:r w:rsidRPr="005242C1">
              <w:rPr>
                <w:noProof/>
                <w:sz w:val="18"/>
                <w:szCs w:val="18"/>
                <w:lang w:val="en-GB"/>
              </w:rPr>
              <w:fldChar w:fldCharType="end"/>
            </w:r>
          </w:p>
        </w:tc>
      </w:tr>
      <w:tr w:rsidR="00674FB2" w:rsidRPr="00B056A6" w14:paraId="287B1AEE" w14:textId="77777777" w:rsidTr="0038188C">
        <w:trPr>
          <w:trHeight w:val="397"/>
        </w:trPr>
        <w:tc>
          <w:tcPr>
            <w:tcW w:w="4395" w:type="dxa"/>
            <w:shd w:val="clear" w:color="auto" w:fill="auto"/>
            <w:vAlign w:val="center"/>
          </w:tcPr>
          <w:p w14:paraId="452517F6" w14:textId="13BF1654" w:rsidR="00674FB2" w:rsidRPr="00C844FE" w:rsidRDefault="00674FB2" w:rsidP="00674FB2">
            <w:pPr>
              <w:spacing w:line="276" w:lineRule="auto"/>
              <w:rPr>
                <w:iCs/>
                <w:sz w:val="18"/>
                <w:szCs w:val="18"/>
                <w:lang w:val="en-GB"/>
              </w:rPr>
            </w:pPr>
            <w:r w:rsidRPr="00560FE9">
              <w:rPr>
                <w:b/>
                <w:i/>
                <w:iCs/>
                <w:sz w:val="18"/>
                <w:szCs w:val="18"/>
                <w:lang w:val="en-GB"/>
              </w:rPr>
              <w:t>Trametes</w:t>
            </w:r>
            <w:r>
              <w:rPr>
                <w:b/>
                <w:i/>
                <w:iCs/>
                <w:sz w:val="18"/>
                <w:szCs w:val="18"/>
                <w:lang w:val="en-GB"/>
              </w:rPr>
              <w:t xml:space="preserve"> </w:t>
            </w:r>
            <w:r>
              <w:rPr>
                <w:b/>
                <w:iCs/>
                <w:sz w:val="18"/>
                <w:szCs w:val="18"/>
                <w:lang w:val="en-GB"/>
              </w:rPr>
              <w:t xml:space="preserve">sp. </w:t>
            </w:r>
            <w:r>
              <w:rPr>
                <w:iCs/>
                <w:sz w:val="18"/>
                <w:szCs w:val="18"/>
                <w:lang w:val="en-GB"/>
              </w:rPr>
              <w:t>Fr.</w:t>
            </w:r>
          </w:p>
        </w:tc>
        <w:tc>
          <w:tcPr>
            <w:tcW w:w="3391" w:type="dxa"/>
            <w:vAlign w:val="center"/>
          </w:tcPr>
          <w:p w14:paraId="3B14FF1A" w14:textId="3EE2690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F8B4DE8" w14:textId="0EE3541C"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E387F5F" w14:textId="1A8CBF3E"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434A7BA8" w14:textId="77777777" w:rsidTr="0038188C">
        <w:trPr>
          <w:trHeight w:val="397"/>
        </w:trPr>
        <w:tc>
          <w:tcPr>
            <w:tcW w:w="4395" w:type="dxa"/>
            <w:shd w:val="clear" w:color="auto" w:fill="auto"/>
            <w:vAlign w:val="center"/>
          </w:tcPr>
          <w:p w14:paraId="597FB222" w14:textId="77777777" w:rsidR="00674FB2" w:rsidRPr="00DD1D34" w:rsidRDefault="00674FB2" w:rsidP="00674FB2">
            <w:pPr>
              <w:spacing w:line="276" w:lineRule="auto"/>
              <w:rPr>
                <w:rFonts w:ascii="Arial" w:hAnsi="Arial" w:cs="Arial"/>
                <w:b/>
                <w:color w:val="000000"/>
                <w:sz w:val="27"/>
                <w:szCs w:val="27"/>
                <w:lang w:val="en-GB" w:eastAsia="en-GB"/>
              </w:rPr>
            </w:pPr>
            <w:r w:rsidRPr="00DD1D34">
              <w:rPr>
                <w:b/>
                <w:i/>
                <w:iCs/>
                <w:sz w:val="18"/>
                <w:szCs w:val="18"/>
                <w:lang w:val="en-GB"/>
              </w:rPr>
              <w:t>Trametes ochracea </w:t>
            </w:r>
            <w:r w:rsidRPr="00E31217">
              <w:rPr>
                <w:iCs/>
                <w:sz w:val="18"/>
                <w:szCs w:val="18"/>
                <w:lang w:val="en-GB"/>
              </w:rPr>
              <w:t>(</w:t>
            </w:r>
            <w:hyperlink r:id="rId9" w:history="1">
              <w:r w:rsidRPr="00E31217">
                <w:rPr>
                  <w:iCs/>
                  <w:sz w:val="18"/>
                  <w:szCs w:val="18"/>
                  <w:lang w:val="en-GB"/>
                </w:rPr>
                <w:t>Pers.</w:t>
              </w:r>
            </w:hyperlink>
            <w:r w:rsidRPr="00E31217">
              <w:rPr>
                <w:iCs/>
                <w:sz w:val="18"/>
                <w:szCs w:val="18"/>
                <w:lang w:val="en-GB"/>
              </w:rPr>
              <w:t>) Gilb. &amp; Ryvarden</w:t>
            </w:r>
          </w:p>
        </w:tc>
        <w:tc>
          <w:tcPr>
            <w:tcW w:w="3391" w:type="dxa"/>
            <w:vAlign w:val="center"/>
          </w:tcPr>
          <w:p w14:paraId="12E1B7EB"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859659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89C67E5" w14:textId="7DA35F0D"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Greece </w:t>
            </w:r>
            <w:r w:rsidRPr="005242C1">
              <w:rPr>
                <w:noProof/>
                <w:sz w:val="18"/>
                <w:szCs w:val="18"/>
                <w:lang w:val="en-GB"/>
              </w:rPr>
              <w:fldChar w:fldCharType="begin" w:fldLock="1"/>
            </w:r>
            <w:r w:rsidR="00B056A6">
              <w:rPr>
                <w:noProof/>
                <w:sz w:val="18"/>
                <w:szCs w:val="18"/>
                <w:lang w:val="en-GB"/>
              </w:rPr>
              <w:instrText>ADDIN CSL_CITATION {"citationItems":[{"id":"ITEM-1","itemData":{"DOI":"10.1002/mbo3.596","ISSN":"20458827","author":[{"dropping-particle":"","family":"Karakasidou","given":"Kiriaki","non-dropping-particle":"","parse-names":false,"suffix":""},{"dropping-particle":"","family":"Nikolouli","given":"Katerina","non-dropping-particle":"","parse-names":false,"suffix":""},{"dropping-particle":"","family":"Amoutzias","given":"Grigoris D.","non-dropping-particle":"","parse-names":false,"suffix":""},{"dropping-particle":"","family":"Pournou","given":"Anastasia","non-dropping-particle":"","parse-names":false,"suffix":""},{"dropping-particle":"","family":"Manassis","given":"Christos","non-dropping-particle":"","parse-names":false,"suffix":""},{"dropping-particle":"","family":"Tsiamis","given":"George","non-dropping-particle":"","parse-names":false,"suffix":""},{"dropping-particle":"","family":"Mossialos","given":"Dimitris","non-dropping-particle":"","parse-names":false,"suffix":""}],"container-title":"MicrobiologyOpen","id":"ITEM-1","issue":"December 2017","issued":{"date-parts":[["2018"]]},"page":"1-11","title":"Microbial diversity in biodeteriorated Greek historical documents dating back to the 19th and 20th century: A case study","type":"article-journal","volume":"e00596"},"uris":["http://www.mendeley.com/documents/?uuid=20fbf343-fd93-402e-97dc-378bc39e9500"]}],"mendeley":{"formattedCitation":"[35]","plainTextFormattedCitation":"[35]","previouslyFormattedCitation":"(Karakasidou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35]</w:t>
            </w:r>
            <w:r w:rsidRPr="005242C1">
              <w:rPr>
                <w:noProof/>
                <w:sz w:val="18"/>
                <w:szCs w:val="18"/>
                <w:lang w:val="en-GB"/>
              </w:rPr>
              <w:fldChar w:fldCharType="end"/>
            </w:r>
          </w:p>
        </w:tc>
      </w:tr>
      <w:tr w:rsidR="00674FB2" w:rsidRPr="00B056A6" w14:paraId="3D9E9536" w14:textId="77777777" w:rsidTr="0038188C">
        <w:trPr>
          <w:trHeight w:val="397"/>
        </w:trPr>
        <w:tc>
          <w:tcPr>
            <w:tcW w:w="4395" w:type="dxa"/>
            <w:shd w:val="clear" w:color="auto" w:fill="auto"/>
            <w:vAlign w:val="center"/>
          </w:tcPr>
          <w:p w14:paraId="0033572A" w14:textId="289AA879" w:rsidR="00674FB2" w:rsidRPr="00560FE9" w:rsidRDefault="00674FB2" w:rsidP="00674FB2">
            <w:pPr>
              <w:spacing w:line="276" w:lineRule="auto"/>
              <w:rPr>
                <w:iCs/>
                <w:sz w:val="18"/>
                <w:szCs w:val="18"/>
                <w:lang w:val="en-GB"/>
              </w:rPr>
            </w:pPr>
            <w:r>
              <w:rPr>
                <w:b/>
                <w:i/>
                <w:iCs/>
                <w:sz w:val="18"/>
                <w:szCs w:val="18"/>
                <w:lang w:val="en-GB"/>
              </w:rPr>
              <w:t xml:space="preserve">Tremella </w:t>
            </w:r>
            <w:r>
              <w:rPr>
                <w:b/>
                <w:iCs/>
                <w:sz w:val="18"/>
                <w:szCs w:val="18"/>
                <w:lang w:val="en-GB"/>
              </w:rPr>
              <w:t xml:space="preserve">sp. </w:t>
            </w:r>
            <w:r>
              <w:rPr>
                <w:iCs/>
                <w:sz w:val="18"/>
                <w:szCs w:val="18"/>
                <w:lang w:val="en-GB"/>
              </w:rPr>
              <w:t>Pers.</w:t>
            </w:r>
          </w:p>
        </w:tc>
        <w:tc>
          <w:tcPr>
            <w:tcW w:w="3391" w:type="dxa"/>
            <w:vAlign w:val="center"/>
          </w:tcPr>
          <w:p w14:paraId="4CA388A6" w14:textId="1E3BE0E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8BE3075" w14:textId="7A2EEE34"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355CCCC" w14:textId="1B4AAAFF"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2F2D6D" w14:paraId="20088855" w14:textId="77777777" w:rsidTr="0038188C">
        <w:trPr>
          <w:trHeight w:val="397"/>
        </w:trPr>
        <w:tc>
          <w:tcPr>
            <w:tcW w:w="4395" w:type="dxa"/>
            <w:shd w:val="clear" w:color="auto" w:fill="auto"/>
            <w:vAlign w:val="center"/>
          </w:tcPr>
          <w:p w14:paraId="6AFDCB03" w14:textId="38C2C9A0" w:rsidR="00674FB2" w:rsidRPr="00560FE9" w:rsidRDefault="00674FB2" w:rsidP="00674FB2">
            <w:pPr>
              <w:spacing w:line="276" w:lineRule="auto"/>
              <w:rPr>
                <w:iCs/>
                <w:sz w:val="18"/>
                <w:szCs w:val="18"/>
                <w:lang w:val="en-GB"/>
              </w:rPr>
            </w:pPr>
            <w:r w:rsidRPr="00560FE9">
              <w:rPr>
                <w:b/>
                <w:i/>
                <w:iCs/>
                <w:sz w:val="18"/>
                <w:szCs w:val="18"/>
                <w:lang w:val="en-GB"/>
              </w:rPr>
              <w:t>Tremiscus</w:t>
            </w:r>
            <w:r>
              <w:rPr>
                <w:b/>
                <w:i/>
                <w:iCs/>
                <w:sz w:val="18"/>
                <w:szCs w:val="18"/>
                <w:lang w:val="en-GB"/>
              </w:rPr>
              <w:t xml:space="preserve"> </w:t>
            </w:r>
            <w:r>
              <w:rPr>
                <w:b/>
                <w:iCs/>
                <w:sz w:val="18"/>
                <w:szCs w:val="18"/>
                <w:lang w:val="en-GB"/>
              </w:rPr>
              <w:t xml:space="preserve">sp. </w:t>
            </w:r>
            <w:r w:rsidRPr="00560FE9">
              <w:rPr>
                <w:iCs/>
                <w:sz w:val="18"/>
                <w:szCs w:val="18"/>
                <w:lang w:val="en-GB"/>
              </w:rPr>
              <w:t>(</w:t>
            </w:r>
            <w:r>
              <w:rPr>
                <w:iCs/>
                <w:sz w:val="18"/>
                <w:szCs w:val="18"/>
                <w:lang w:val="en-GB"/>
              </w:rPr>
              <w:t>Pers.) Lév.</w:t>
            </w:r>
          </w:p>
        </w:tc>
        <w:tc>
          <w:tcPr>
            <w:tcW w:w="3391" w:type="dxa"/>
            <w:vAlign w:val="center"/>
          </w:tcPr>
          <w:p w14:paraId="25622C26" w14:textId="6B1C94D1"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2448399" w14:textId="42860C7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9795D98" w14:textId="5EE70B04"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646ABB6B" w14:textId="77777777" w:rsidTr="0038188C">
        <w:trPr>
          <w:trHeight w:val="397"/>
        </w:trPr>
        <w:tc>
          <w:tcPr>
            <w:tcW w:w="4395" w:type="dxa"/>
            <w:shd w:val="clear" w:color="auto" w:fill="auto"/>
            <w:vAlign w:val="center"/>
            <w:hideMark/>
          </w:tcPr>
          <w:p w14:paraId="1B76B01A"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ocladium </w:t>
            </w:r>
            <w:r w:rsidRPr="00DD1D34">
              <w:rPr>
                <w:b/>
                <w:iCs/>
                <w:sz w:val="18"/>
                <w:szCs w:val="18"/>
                <w:lang w:val="en-GB"/>
              </w:rPr>
              <w:t>sp.</w:t>
            </w:r>
            <w:r w:rsidRPr="00DD1D34">
              <w:rPr>
                <w:b/>
                <w:i/>
                <w:iCs/>
                <w:sz w:val="18"/>
                <w:szCs w:val="18"/>
                <w:lang w:val="en-GB"/>
              </w:rPr>
              <w:t xml:space="preserve"> </w:t>
            </w:r>
            <w:r w:rsidRPr="00E31217">
              <w:rPr>
                <w:sz w:val="18"/>
                <w:szCs w:val="18"/>
                <w:lang w:val="en-GB"/>
              </w:rPr>
              <w:t>Harz</w:t>
            </w:r>
          </w:p>
        </w:tc>
        <w:tc>
          <w:tcPr>
            <w:tcW w:w="3391" w:type="dxa"/>
            <w:vAlign w:val="center"/>
          </w:tcPr>
          <w:p w14:paraId="334EA7A5" w14:textId="009CCCB6" w:rsidR="00674FB2" w:rsidRPr="005242C1" w:rsidRDefault="00674FB2" w:rsidP="00D85868">
            <w:pPr>
              <w:spacing w:line="276" w:lineRule="auto"/>
              <w:jc w:val="center"/>
              <w:rPr>
                <w:sz w:val="18"/>
                <w:szCs w:val="18"/>
                <w:lang w:val="en-GB"/>
              </w:rPr>
            </w:pPr>
            <w:r w:rsidRPr="005242C1">
              <w:rPr>
                <w:sz w:val="18"/>
                <w:szCs w:val="18"/>
                <w:lang w:val="en-GB"/>
              </w:rPr>
              <w:t xml:space="preserve">Argentina, Spain </w:t>
            </w:r>
            <w:r w:rsidRPr="005242C1">
              <w:rPr>
                <w:sz w:val="18"/>
                <w:szCs w:val="18"/>
                <w:lang w:val="en-GB"/>
              </w:rPr>
              <w:fldChar w:fldCharType="begin" w:fldLock="1"/>
            </w:r>
            <w:r w:rsidR="00B056A6">
              <w:rPr>
                <w:sz w:val="18"/>
                <w:szCs w:val="18"/>
                <w:lang w:val="en-GB"/>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bf3c5bfb-79e1-4b03-8ee0-359a776a174c"]}],"mendeley":{"formattedCitation":"[2,24]","plainTextFormattedCitation":"[2,24]","previouslyFormattedCitation":"(Bueno et al. 2003; Valentin 200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24]</w:t>
            </w:r>
            <w:r w:rsidRPr="005242C1">
              <w:rPr>
                <w:sz w:val="18"/>
                <w:szCs w:val="18"/>
                <w:lang w:val="en-GB"/>
              </w:rPr>
              <w:fldChar w:fldCharType="end"/>
            </w:r>
            <w:r w:rsidRPr="005242C1">
              <w:rPr>
                <w:sz w:val="18"/>
                <w:szCs w:val="18"/>
                <w:lang w:val="en-GB"/>
              </w:rPr>
              <w:t xml:space="preserve"> </w:t>
            </w:r>
          </w:p>
        </w:tc>
        <w:tc>
          <w:tcPr>
            <w:tcW w:w="3392" w:type="dxa"/>
            <w:vAlign w:val="center"/>
          </w:tcPr>
          <w:p w14:paraId="6B822261"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7A6DE157"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511E8" w14:paraId="335ADFF0" w14:textId="77777777" w:rsidTr="0038188C">
        <w:trPr>
          <w:trHeight w:val="397"/>
        </w:trPr>
        <w:tc>
          <w:tcPr>
            <w:tcW w:w="4395" w:type="dxa"/>
            <w:shd w:val="clear" w:color="auto" w:fill="auto"/>
            <w:vAlign w:val="center"/>
          </w:tcPr>
          <w:p w14:paraId="71277123" w14:textId="06364329" w:rsidR="00674FB2" w:rsidRPr="00DD1D34" w:rsidRDefault="00674FB2" w:rsidP="00674FB2">
            <w:pPr>
              <w:spacing w:line="276" w:lineRule="auto"/>
              <w:rPr>
                <w:b/>
                <w:i/>
                <w:iCs/>
                <w:sz w:val="18"/>
                <w:szCs w:val="18"/>
                <w:lang w:val="en-GB"/>
              </w:rPr>
            </w:pPr>
            <w:r w:rsidRPr="00D511E8">
              <w:rPr>
                <w:b/>
                <w:i/>
                <w:iCs/>
                <w:sz w:val="18"/>
                <w:szCs w:val="18"/>
                <w:lang w:val="en-GB"/>
              </w:rPr>
              <w:lastRenderedPageBreak/>
              <w:t xml:space="preserve">Trichocladium griseum </w:t>
            </w:r>
            <w:r w:rsidRPr="00D511E8">
              <w:rPr>
                <w:iCs/>
                <w:sz w:val="18"/>
                <w:szCs w:val="18"/>
                <w:lang w:val="en-GB"/>
              </w:rPr>
              <w:t>(Traaen) X. Wei Wang &amp; Houbraken</w:t>
            </w:r>
          </w:p>
        </w:tc>
        <w:tc>
          <w:tcPr>
            <w:tcW w:w="3391" w:type="dxa"/>
            <w:vAlign w:val="center"/>
          </w:tcPr>
          <w:p w14:paraId="112C42A1" w14:textId="65A0B4FA"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A04D827" w14:textId="5C2B046D"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c93c2519-a028-4995-9b76-ac9115a46a87"]}],"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56E53CD0" w14:textId="739F6CC5" w:rsidR="00674FB2" w:rsidRPr="005242C1" w:rsidRDefault="00674FB2" w:rsidP="00D85868">
            <w:pPr>
              <w:spacing w:line="276" w:lineRule="auto"/>
              <w:jc w:val="center"/>
              <w:rPr>
                <w:noProof/>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mendeley":{"formattedCitation":"[4]","plainTextFormattedCitation":"[4]","previouslyFormattedCitation":"(Pinheiro 201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w:t>
            </w:r>
            <w:r w:rsidRPr="005242C1">
              <w:rPr>
                <w:sz w:val="18"/>
                <w:szCs w:val="18"/>
                <w:lang w:val="en-GB"/>
              </w:rPr>
              <w:fldChar w:fldCharType="end"/>
            </w:r>
          </w:p>
        </w:tc>
      </w:tr>
      <w:tr w:rsidR="005811DE" w:rsidRPr="00D511E8" w14:paraId="05BD64D8" w14:textId="77777777" w:rsidTr="0038188C">
        <w:trPr>
          <w:trHeight w:val="397"/>
        </w:trPr>
        <w:tc>
          <w:tcPr>
            <w:tcW w:w="4395" w:type="dxa"/>
            <w:shd w:val="clear" w:color="auto" w:fill="auto"/>
            <w:vAlign w:val="center"/>
          </w:tcPr>
          <w:p w14:paraId="2529A9AF" w14:textId="6509D52A" w:rsidR="005811DE" w:rsidRPr="00D511E8" w:rsidRDefault="005811DE" w:rsidP="00674FB2">
            <w:pPr>
              <w:spacing w:line="276" w:lineRule="auto"/>
              <w:rPr>
                <w:b/>
                <w:i/>
                <w:iCs/>
                <w:sz w:val="18"/>
                <w:szCs w:val="18"/>
                <w:lang w:val="en-GB"/>
              </w:rPr>
            </w:pPr>
            <w:r w:rsidRPr="005811DE">
              <w:rPr>
                <w:b/>
                <w:i/>
                <w:iCs/>
                <w:sz w:val="18"/>
                <w:szCs w:val="18"/>
                <w:lang w:val="en-GB"/>
              </w:rPr>
              <w:t>Trichocomaceae</w:t>
            </w:r>
            <w:r>
              <w:rPr>
                <w:b/>
                <w:i/>
                <w:iCs/>
                <w:sz w:val="18"/>
                <w:szCs w:val="18"/>
                <w:lang w:val="en-GB"/>
              </w:rPr>
              <w:t xml:space="preserve"> </w:t>
            </w:r>
            <w:r>
              <w:rPr>
                <w:b/>
                <w:iCs/>
                <w:sz w:val="18"/>
                <w:szCs w:val="18"/>
                <w:lang w:val="en-GB"/>
              </w:rPr>
              <w:t>sp.</w:t>
            </w:r>
            <w:r w:rsidRPr="005811DE">
              <w:rPr>
                <w:b/>
                <w:i/>
                <w:iCs/>
                <w:sz w:val="18"/>
                <w:szCs w:val="18"/>
                <w:lang w:val="en-GB"/>
              </w:rPr>
              <w:t xml:space="preserve"> </w:t>
            </w:r>
            <w:r w:rsidRPr="005811DE">
              <w:rPr>
                <w:iCs/>
                <w:sz w:val="18"/>
                <w:szCs w:val="18"/>
                <w:lang w:val="en-GB"/>
              </w:rPr>
              <w:t>E. Fisch.</w:t>
            </w:r>
          </w:p>
        </w:tc>
        <w:tc>
          <w:tcPr>
            <w:tcW w:w="3391" w:type="dxa"/>
            <w:vAlign w:val="center"/>
          </w:tcPr>
          <w:p w14:paraId="4A5F7232" w14:textId="4543AAF6" w:rsidR="005811DE" w:rsidRPr="005242C1" w:rsidRDefault="005811DE" w:rsidP="00674FB2">
            <w:pPr>
              <w:spacing w:line="276" w:lineRule="auto"/>
              <w:jc w:val="center"/>
              <w:rPr>
                <w:sz w:val="18"/>
                <w:szCs w:val="18"/>
                <w:lang w:val="en-GB"/>
              </w:rPr>
            </w:pPr>
            <w:r w:rsidRPr="005242C1">
              <w:rPr>
                <w:sz w:val="18"/>
                <w:szCs w:val="18"/>
                <w:lang w:val="en-GB"/>
              </w:rPr>
              <w:t>-</w:t>
            </w:r>
          </w:p>
        </w:tc>
        <w:tc>
          <w:tcPr>
            <w:tcW w:w="3392" w:type="dxa"/>
            <w:vAlign w:val="center"/>
          </w:tcPr>
          <w:p w14:paraId="4AACB6EA" w14:textId="50027F20" w:rsidR="005811DE" w:rsidRPr="005242C1" w:rsidRDefault="005811DE"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EF2052C" w14:textId="23F7A2DD" w:rsidR="005811DE" w:rsidRPr="005242C1" w:rsidRDefault="005811DE" w:rsidP="00D85868">
            <w:pPr>
              <w:spacing w:line="276" w:lineRule="auto"/>
              <w:jc w:val="center"/>
              <w:rPr>
                <w:sz w:val="18"/>
                <w:szCs w:val="18"/>
                <w:lang w:val="en-GB"/>
              </w:rPr>
            </w:pPr>
            <w:r w:rsidRPr="005242C1">
              <w:rPr>
                <w:sz w:val="18"/>
                <w:szCs w:val="18"/>
                <w:lang w:val="en-GB"/>
              </w:rPr>
              <w:t xml:space="preserve">Nigeria </w:t>
            </w:r>
            <w:r w:rsidRPr="005242C1">
              <w:rPr>
                <w:sz w:val="18"/>
                <w:szCs w:val="18"/>
                <w:lang w:val="en-GB"/>
              </w:rPr>
              <w:fldChar w:fldCharType="begin" w:fldLock="1"/>
            </w:r>
            <w:r w:rsidR="00B056A6">
              <w:rPr>
                <w:sz w:val="18"/>
                <w:szCs w:val="18"/>
                <w:lang w:val="en-GB"/>
              </w:rPr>
              <w:instrText>ADDIN CSL_CITATION {"citationItems":[{"id":"ITEM-1","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plainTextFormattedCitation":"[47]","previouslyFormattedCitation":"(Okpalanozie et al. 201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7]</w:t>
            </w:r>
            <w:r w:rsidRPr="005242C1">
              <w:rPr>
                <w:sz w:val="18"/>
                <w:szCs w:val="18"/>
                <w:lang w:val="en-GB"/>
              </w:rPr>
              <w:fldChar w:fldCharType="end"/>
            </w:r>
          </w:p>
        </w:tc>
      </w:tr>
      <w:tr w:rsidR="00674FB2" w:rsidRPr="00B056A6" w14:paraId="545DF803" w14:textId="77777777" w:rsidTr="0038188C">
        <w:trPr>
          <w:trHeight w:val="571"/>
        </w:trPr>
        <w:tc>
          <w:tcPr>
            <w:tcW w:w="4395" w:type="dxa"/>
            <w:shd w:val="clear" w:color="auto" w:fill="auto"/>
            <w:vAlign w:val="center"/>
            <w:hideMark/>
          </w:tcPr>
          <w:p w14:paraId="6DA4D89A"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oderma </w:t>
            </w:r>
            <w:r w:rsidRPr="00DD1D34">
              <w:rPr>
                <w:b/>
                <w:iCs/>
                <w:sz w:val="18"/>
                <w:szCs w:val="18"/>
                <w:lang w:val="en-GB"/>
              </w:rPr>
              <w:t>sp.</w:t>
            </w:r>
            <w:r w:rsidRPr="00DD1D34">
              <w:rPr>
                <w:b/>
                <w:sz w:val="18"/>
                <w:szCs w:val="18"/>
                <w:lang w:val="en-GB"/>
              </w:rPr>
              <w:t xml:space="preserve"> </w:t>
            </w:r>
            <w:r w:rsidRPr="002B6FD2">
              <w:rPr>
                <w:sz w:val="18"/>
                <w:szCs w:val="18"/>
                <w:lang w:val="en-GB"/>
              </w:rPr>
              <w:t>Pers.</w:t>
            </w:r>
          </w:p>
        </w:tc>
        <w:tc>
          <w:tcPr>
            <w:tcW w:w="3391" w:type="dxa"/>
            <w:vAlign w:val="center"/>
          </w:tcPr>
          <w:p w14:paraId="681678E4" w14:textId="366D5885" w:rsidR="00674FB2" w:rsidRPr="005242C1" w:rsidRDefault="00674FB2" w:rsidP="00D85868">
            <w:pPr>
              <w:spacing w:line="276" w:lineRule="auto"/>
              <w:jc w:val="center"/>
              <w:rPr>
                <w:sz w:val="18"/>
                <w:szCs w:val="18"/>
                <w:lang w:val="en-GB"/>
              </w:rPr>
            </w:pPr>
            <w:r w:rsidRPr="005242C1">
              <w:rPr>
                <w:sz w:val="18"/>
                <w:szCs w:val="18"/>
                <w:lang w:val="en-GB"/>
              </w:rPr>
              <w:t xml:space="preserve">Brazil, France, </w:t>
            </w:r>
            <w:r w:rsidR="00807D5A" w:rsidRPr="005242C1">
              <w:rPr>
                <w:sz w:val="18"/>
                <w:szCs w:val="18"/>
                <w:lang w:val="en-GB"/>
              </w:rPr>
              <w:t xml:space="preserve">India, </w:t>
            </w:r>
            <w:r w:rsidRPr="005242C1">
              <w:rPr>
                <w:sz w:val="18"/>
                <w:szCs w:val="18"/>
                <w:lang w:val="en-GB"/>
              </w:rPr>
              <w:t xml:space="preserve">Lithuania, Poland, Portugal, Spain </w:t>
            </w:r>
            <w:r w:rsidRPr="005242C1">
              <w:rPr>
                <w:sz w:val="18"/>
                <w:szCs w:val="18"/>
                <w:lang w:val="en-GB"/>
              </w:rPr>
              <w:fldChar w:fldCharType="begin" w:fldLock="1"/>
            </w:r>
            <w:r w:rsidR="00B056A6">
              <w:rPr>
                <w:sz w:val="18"/>
                <w:szCs w:val="18"/>
                <w:lang w:val="en-GB"/>
              </w:rPr>
              <w:instrText>ADDIN CSL_CITATION {"citationItems":[{"id":"ITEM-1","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1","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702d7f45-3e36-4cd1-a16a-06c39cc74f13"]},{"id":"ITEM-2","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2","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591baad1-3b2c-425e-addf-ed3503a5dcd5"]},{"id":"ITEM-3","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3","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b4554ad4-30bf-4665-bc3b-c1872d4ec39e"]},{"id":"ITEM-4","itemData":{"author":[{"dropping-particle":"","family":"Valentin","given":"Nieves","non-dropping-particle":"","parse-names":false,"suffix":""}],"container-title":"Experts’ Roundtable on Sustainable Climate Management Strategies","editor":[{"dropping-particle":"","family":"Boersma","given":"Foekje","non-dropping-particle":"","parse-names":false,"suffix":""}],"id":"ITEM-4","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9b333a0b-4aea-4db4-8403-f1f75c1da71f"]},{"id":"ITEM-5","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5","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fdfe7b55-0ae7-4fc4-8c92-b9436de5ad91"]},{"id":"ITEM-6","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6","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977e1042-ccde-40aa-8ca0-7c96d27dccff"]},{"id":"ITEM-7","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7","issue":"6","issued":{"date-parts":[["2012"]]},"page":"514-522","title":"Microbiological evaluation of ten French archives and link to occupational symptoms","type":"article-journal","volume":"22"},"uris":["http://www.mendeley.com/documents/?uuid=ad1b6379-d0a5-4fad-b432-47f195777d07"]},{"id":"ITEM-8","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8","issue":"4","issued":{"date-parts":[["2014"]]},"page":"42-47","title":"Comparative aeromycological study of three libraries in Kamptee","type":"article-journal","volume":"2"},"uris":["http://www.mendeley.com/documents/?uuid=29415398-1d36-4079-a66f-95d5e1a90882"]}],"mendeley":{"formattedCitation":"[3–5,8,17,24,25,32]","plainTextFormattedCitation":"[3–5,8,17,24,25,32]","previouslyFormattedCitation":"(Gambale et al. 1993; Lugauskas &amp; Krikstaponis 2004; Valentin 2007; Wlazło et al. 2008; Roussel et al. 2012; Pinheiro 2014; Thaware et al.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5,8,17,24,25,32]</w:t>
            </w:r>
            <w:r w:rsidRPr="005242C1">
              <w:rPr>
                <w:sz w:val="18"/>
                <w:szCs w:val="18"/>
                <w:lang w:val="en-GB"/>
              </w:rPr>
              <w:fldChar w:fldCharType="end"/>
            </w:r>
          </w:p>
        </w:tc>
        <w:tc>
          <w:tcPr>
            <w:tcW w:w="3392" w:type="dxa"/>
            <w:vAlign w:val="center"/>
          </w:tcPr>
          <w:p w14:paraId="4128A0DD" w14:textId="61E5AA51" w:rsidR="00D025D8" w:rsidRPr="005242C1" w:rsidRDefault="00D025D8" w:rsidP="00D85868">
            <w:pPr>
              <w:spacing w:line="276" w:lineRule="auto"/>
              <w:jc w:val="center"/>
              <w:rPr>
                <w:sz w:val="18"/>
                <w:szCs w:val="18"/>
                <w:lang w:val="en-GB"/>
              </w:rPr>
            </w:pPr>
            <w:r w:rsidRPr="005242C1">
              <w:rPr>
                <w:sz w:val="18"/>
                <w:szCs w:val="18"/>
                <w:lang w:val="en-GB"/>
              </w:rPr>
              <w:t xml:space="preserve">France, </w:t>
            </w:r>
            <w:r w:rsidR="00674FB2" w:rsidRPr="005242C1">
              <w:rPr>
                <w:sz w:val="18"/>
                <w:szCs w:val="18"/>
                <w:lang w:val="en-GB"/>
              </w:rPr>
              <w:t xml:space="preserve">Italy, Portugal </w:t>
            </w:r>
            <w:r w:rsidR="00674FB2"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62198de2-8fcb-4a94-b3d4-e96a9d8d3705"]},{"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b7a21dc7-8656-4cc8-8197-d0dd6b26d81e"]},{"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id":"ITEM-4","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4","issue":"6","issued":{"date-parts":[["2012"]]},"page":"514-522","title":"Microbiological evaluation of ten French archives and link to occupational symptoms","type":"article-journal","volume":"22"},"uris":["http://www.mendeley.com/documents/?uuid=ad1b6379-d0a5-4fad-b432-47f195777d07"]}],"mendeley":{"formattedCitation":"[4,5,8,10]","plainTextFormattedCitation":"[4,5,8,10]","previouslyFormattedCitation":"(Maggi et al. 2000; Roussel et al. 2012; Pinheiro 2014; Pinheiro 2015)"},"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4,5,8,10]</w:t>
            </w:r>
            <w:r w:rsidR="00674FB2" w:rsidRPr="005242C1">
              <w:rPr>
                <w:sz w:val="18"/>
                <w:szCs w:val="18"/>
                <w:lang w:val="en-GB"/>
              </w:rPr>
              <w:fldChar w:fldCharType="end"/>
            </w:r>
          </w:p>
        </w:tc>
        <w:tc>
          <w:tcPr>
            <w:tcW w:w="3392" w:type="dxa"/>
            <w:shd w:val="clear" w:color="auto" w:fill="auto"/>
            <w:vAlign w:val="center"/>
          </w:tcPr>
          <w:p w14:paraId="4EB0168D" w14:textId="14F32B57" w:rsidR="00674FB2" w:rsidRPr="005242C1" w:rsidRDefault="00D57A52" w:rsidP="00D85868">
            <w:pPr>
              <w:spacing w:line="276" w:lineRule="auto"/>
              <w:jc w:val="center"/>
              <w:rPr>
                <w:noProof/>
                <w:sz w:val="18"/>
                <w:szCs w:val="18"/>
                <w:lang w:val="en-GB"/>
              </w:rPr>
            </w:pPr>
            <w:r w:rsidRPr="005242C1">
              <w:rPr>
                <w:noProof/>
                <w:sz w:val="18"/>
                <w:szCs w:val="18"/>
                <w:lang w:val="en-GB"/>
              </w:rPr>
              <w:t>Czech</w:t>
            </w:r>
            <w:r w:rsidR="00674FB2" w:rsidRPr="005242C1">
              <w:rPr>
                <w:noProof/>
                <w:sz w:val="18"/>
                <w:szCs w:val="18"/>
                <w:lang w:val="en-GB"/>
              </w:rPr>
              <w:t xml:space="preserve"> Republic, Finland,  Iran, Italy, Poland, Portugal </w:t>
            </w:r>
            <w:r w:rsidR="00674FB2" w:rsidRPr="005242C1">
              <w:rPr>
                <w:noProof/>
                <w:sz w:val="18"/>
                <w:szCs w:val="18"/>
                <w:lang w:val="en-GB"/>
              </w:rPr>
              <w:fldChar w:fldCharType="begin" w:fldLock="1"/>
            </w:r>
            <w:r w:rsidR="00B056A6">
              <w:rPr>
                <w:noProof/>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id":"ITEM-2","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2","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http://www.mendeley.com/documents/?uuid=37d68b91-d3d4-4350-af4a-609c24b6dba9"]},{"id":"ITEM-3","itemData":{"DOI":"DOI 10.1016/j.ibiod.2008.08.007","ISBN":"0964-8305","abstract":"In this paper we deliver a report on the study of microbiological damage found on the pages of a 16th-century book. Our aim is to describe the procedures needed to ensure a conservative approach to the restoration of valuable books and objects of art made from, or supported on, paper. The techniques employed to evaluate and describe the damage observed, as well as the organisms responsible for biodeterioration, are discussed. A range of sampling techniques and instruments were utilised, including swabs and adhesive tape. Conventional methods, such as classic culturing and the direct microscopic observation of sampled material, were coupled with DNA-fingerprinting and phylogenetic analysis. We postulated that the purple stains which migrate through the pages with a felted consistency (Fig. 2), based on all the information obtained using traditional and molecular means, were caused by a cellulolytic fungus producing purple essudates, characterised by echinated conidia and Hulle cells. These elements were consistent with the discovery of both A. versicolor and A. nidulans using molecular techniques. (C) 2008 Elsevier Ltd. All rights reserved.","author":[{"dropping-particle":"","family":"Michaelsen","given":"A","non-dropping-particle":"","parse-names":false,"suffix":""},{"dropping-particle":"","family":"Pinar","given":"G","non-dropping-particle":"","parse-names":false,"suffix":""},{"dropping-particle":"","family":"Montanari","given":"M","non-dropping-particle":"","parse-names":false,"suffix":""},{"dropping-particle":"","family":"Pinzari","given":"F","non-dropping-particle":"","parse-names":false,"suffix":""}],"container-title":"International Biodeterioration &amp; Biodegradation","id":"ITEM-3","issue":"2","issued":{"date-parts":[["2009"]]},"language":"English","note":"Cited References Count:36|ELSEVIER SCI LTD|THE BOULEVARD, LANGFORD LANE, KIDLINGTON, OXFORD OX5 1GB, OXON, ENGLAND","page":"161-168","title":"Biodeterioration and restoration of a 16th-century book using a combination of conventional and molecular techniques: A case study","type":"article-journal","volume":"63"},"uris":["http://www.mendeley.com/documents/?uuid=6cb6e647-b52d-4f16-aa6f-a8e4f0c5c909","http://www.mendeley.com/documents/?uuid=bebc0fb3-e7df-4928-88f4-2d378deda628","http://www.mendeley.com/documents/?uuid=dda4f054-25ee-4b50-99f8-443c008eba46"]},{"id":"ITEM-4","itemData":{"author":[{"dropping-particle":"","family":"Shamsian","given":"Aliakbar","non-dropping-particle":"","parse-names":false,"suffix":""},{"dropping-particle":"","family":"Fata","given":"Abdolmajid","non-dropping-particle":"","parse-names":false,"suffix":""},{"dropping-particle":"","family":"Mohajeri","given":"Masood","non-dropping-particle":"","parse-names":false,"suffix":""},{"dropping-particle":"","family":"Ghazvini","given":"Kiarash","non-dropping-particle":"","parse-names":false,"suffix":""}],"container-title":"International Journal of Agriculture &amp; Biology","id":"ITEM-4","issue":"3","issued":{"date-parts":[["2006"]]},"page":"420-422","title":"Fungal Contaminations in Historical Manuscripts at Astan Quds Museum Library, Mashhad, Iran","type":"article-journal","volume":"8"},"uris":["http://www.mendeley.com/documents/?uuid=210cd74f-0afc-42a9-af25-58b85ee55591","http://www.mendeley.com/documents/?uuid=236143cc-941e-4d8f-acd0-7a1dfe91b03d","http://www.mendeley.com/documents/?uuid=8b4ea556-bce7-4a2e-bb78-5d1e240b89e5"]},{"id":"ITEM-5","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5","issued":{"date-parts":[["2003"]]},"language":"English","page":"167-173","title":"Isolation of fungal species from test samples and maps damaged by foxing, and correlation between these species and the environment","type":"article-journal","volume":"51"},"uris":["http://www.mendeley.com/documents/?uuid=7d5b4eec-9976-4328-ae73-a2e2f05fa7e7"]},{"id":"ITEM-6","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6","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1–13,15,44,60]","plainTextFormattedCitation":"[11–13,15,44,60]","previouslyFormattedCitation":"(Hyvärinen et al. 2002; Corte et al. 2003; Lourenço et al. 2005; Shamsian et al. 2006; Michaelsen et al. 2009; Kraková et al. 2018)"},"properties":{"noteIndex":0},"schema":"https://github.com/citation-style-language/schema/raw/master/csl-citation.json"}</w:instrText>
            </w:r>
            <w:r w:rsidR="00674FB2" w:rsidRPr="005242C1">
              <w:rPr>
                <w:noProof/>
                <w:sz w:val="18"/>
                <w:szCs w:val="18"/>
                <w:lang w:val="en-GB"/>
              </w:rPr>
              <w:fldChar w:fldCharType="separate"/>
            </w:r>
            <w:r w:rsidR="00B056A6" w:rsidRPr="00B056A6">
              <w:rPr>
                <w:noProof/>
                <w:sz w:val="18"/>
                <w:szCs w:val="18"/>
                <w:lang w:val="en-GB"/>
              </w:rPr>
              <w:t>[11–13,15,44,60]</w:t>
            </w:r>
            <w:r w:rsidR="00674FB2" w:rsidRPr="005242C1">
              <w:rPr>
                <w:noProof/>
                <w:sz w:val="18"/>
                <w:szCs w:val="18"/>
                <w:lang w:val="en-GB"/>
              </w:rPr>
              <w:fldChar w:fldCharType="end"/>
            </w:r>
          </w:p>
        </w:tc>
      </w:tr>
      <w:tr w:rsidR="00177CA9" w:rsidRPr="0011509A" w14:paraId="3D5E2075" w14:textId="77777777" w:rsidTr="0038188C">
        <w:trPr>
          <w:trHeight w:val="334"/>
        </w:trPr>
        <w:tc>
          <w:tcPr>
            <w:tcW w:w="4395" w:type="dxa"/>
            <w:shd w:val="clear" w:color="auto" w:fill="auto"/>
            <w:vAlign w:val="center"/>
          </w:tcPr>
          <w:p w14:paraId="4C011CD3" w14:textId="4A6FBB96" w:rsidR="00177CA9" w:rsidRPr="00DD1D34" w:rsidRDefault="00177CA9" w:rsidP="00674FB2">
            <w:pPr>
              <w:spacing w:line="276" w:lineRule="auto"/>
              <w:rPr>
                <w:b/>
                <w:i/>
                <w:iCs/>
                <w:sz w:val="18"/>
                <w:szCs w:val="18"/>
                <w:lang w:val="en-GB"/>
              </w:rPr>
            </w:pPr>
            <w:r w:rsidRPr="00177CA9">
              <w:rPr>
                <w:b/>
                <w:i/>
                <w:iCs/>
                <w:sz w:val="18"/>
                <w:szCs w:val="18"/>
                <w:lang w:val="en-GB"/>
              </w:rPr>
              <w:t xml:space="preserve">Trichoderma atroviride </w:t>
            </w:r>
            <w:r w:rsidRPr="00177CA9">
              <w:rPr>
                <w:iCs/>
                <w:sz w:val="18"/>
                <w:szCs w:val="18"/>
                <w:lang w:val="en-GB"/>
              </w:rPr>
              <w:t>P. Karst</w:t>
            </w:r>
          </w:p>
        </w:tc>
        <w:tc>
          <w:tcPr>
            <w:tcW w:w="3391" w:type="dxa"/>
            <w:vAlign w:val="center"/>
          </w:tcPr>
          <w:p w14:paraId="61BBA9CF" w14:textId="3B7C3818" w:rsidR="00177CA9" w:rsidRPr="005242C1" w:rsidRDefault="00177CA9" w:rsidP="00AE7422">
            <w:pPr>
              <w:spacing w:line="276" w:lineRule="auto"/>
              <w:jc w:val="center"/>
              <w:rPr>
                <w:sz w:val="18"/>
                <w:szCs w:val="18"/>
                <w:lang w:val="en-GB"/>
              </w:rPr>
            </w:pPr>
            <w:r w:rsidRPr="005242C1">
              <w:rPr>
                <w:sz w:val="18"/>
                <w:szCs w:val="18"/>
                <w:lang w:val="en-GB"/>
              </w:rPr>
              <w:t>-</w:t>
            </w:r>
          </w:p>
        </w:tc>
        <w:tc>
          <w:tcPr>
            <w:tcW w:w="3392" w:type="dxa"/>
            <w:vAlign w:val="center"/>
          </w:tcPr>
          <w:p w14:paraId="776E5E43" w14:textId="2780B8F4" w:rsidR="00177CA9" w:rsidRPr="005242C1" w:rsidRDefault="00177CA9" w:rsidP="0079681E">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6023180A" w14:textId="3B7984F3" w:rsidR="00177CA9" w:rsidRPr="005242C1" w:rsidRDefault="00177CA9" w:rsidP="00D85868">
            <w:pPr>
              <w:spacing w:line="276" w:lineRule="auto"/>
              <w:jc w:val="center"/>
              <w:rPr>
                <w:noProof/>
                <w:sz w:val="18"/>
                <w:szCs w:val="18"/>
                <w:lang w:val="en-GB"/>
              </w:rPr>
            </w:pPr>
            <w:r w:rsidRPr="005242C1">
              <w:rPr>
                <w:noProof/>
                <w:sz w:val="18"/>
                <w:szCs w:val="18"/>
                <w:lang w:val="en-GB"/>
              </w:rPr>
              <w:t xml:space="preserve">Nigeria </w:t>
            </w:r>
            <w:r w:rsidRPr="005242C1">
              <w:rPr>
                <w:noProof/>
                <w:sz w:val="18"/>
                <w:szCs w:val="18"/>
                <w:lang w:val="en-GB"/>
              </w:rPr>
              <w:fldChar w:fldCharType="begin" w:fldLock="1"/>
            </w:r>
            <w:r w:rsidR="00B056A6">
              <w:rPr>
                <w:noProof/>
                <w:sz w:val="18"/>
                <w:szCs w:val="18"/>
                <w:lang w:val="en-GB"/>
              </w:rPr>
              <w:instrText>ADDIN CSL_CITATION {"citationItems":[{"id":"ITEM-1","itemData":{"DOI":"10.1016/j.ibiod.2018.03.003","ISSN":"09648305","abstract":"The surface-associated microflora on four deteriorated historical books kept in the library of a Nigerian museum were studied to identify microbial communities present, determine potential biodeteriogens and evaluate microbial aeroflora as a putative source of contamination. The application of culture-independent and -dependent techniques identified members of Actinobacteria, Bacteriodetes, Firmicutes and Proteobacteria as bacterial colonizers of the volumes, with Bacillus, Stenotrophomonas and Variovorax as the dominant genera. The fungal community belonged to Ascomycota with Aspergillus and Penicillium as the prevalent taxa. The retrieved microorganisms included some species that had never been detected on documentary heritage, though they have been found in association with soil particles and insects. Cellulolytic screening assay ascertained thirteen bacterial and six fungal isolates as potential biodeteriogens of the said documents. The higher microbial build-up on the discoloured areas compared to the control areas of the books highlighted microorganisms as a cause of the deterioration. The airborne microbial population, determined with passive sampling, revealed the microbial cell density to be higher in the rainy season than the dry. This is the first report on the use of both genetic fingerprinting and traditional methods in a biodeterioration study of books in Nigeria. The findings of the study should be taken into account to ensure the proper preservation of written heritage.","author":[{"dropping-particle":"","family":"Okpalanozie","given":"Ogechukwu E.","non-dropping-particle":"","parse-names":false,"suffix":""},{"dropping-particle":"","family":"Adebusoye","given":"Sunday","non-dropping-particle":"","parse-names":false,"suffix":""},{"dropping-particle":"","family":"A.","given":"","non-dropping-particle":"","parse-names":false,"suffix":""},{"dropping-particle":"","family":"Troiano","given":"Federica","non-dropping-particle":"","parse-names":false,"suffix":""},{"dropping-particle":"","family":"Cattò","given":"Cristina","non-dropping-particle":"","parse-names":false,"suffix":""},{"dropping-particle":"","family":"Ilori","given":"Matthew O.","non-dropping-particle":"","parse-names":false,"suffix":""},{"dropping-particle":"","family":"Cappitelli","given":"Francesca","non-dropping-particle":"","parse-names":false,"suffix":""}],"container-title":"International Biodeterioration &amp; Biodegradation","id":"ITEM-1","issue":"October 2017","issued":{"date-parts":[["2018"]]},"page":"139-149","publisher":"Elsevier Ltd","title":"Assessment of indoor air environment of a Nigerian museum library and its biodeteriorated books using culture-dependent and –independent techniques","type":"article-journal","volume":"132"},"uris":["http://www.mendeley.com/documents/?uuid=b58e303d-30e2-4f58-b429-2d75cf3e98bc"]}],"mendeley":{"formattedCitation":"[47]","plainTextFormattedCitation":"[47]","previouslyFormattedCitation":"(Okpalanozie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7]</w:t>
            </w:r>
            <w:r w:rsidRPr="005242C1">
              <w:rPr>
                <w:noProof/>
                <w:sz w:val="18"/>
                <w:szCs w:val="18"/>
                <w:lang w:val="en-GB"/>
              </w:rPr>
              <w:fldChar w:fldCharType="end"/>
            </w:r>
          </w:p>
        </w:tc>
      </w:tr>
      <w:tr w:rsidR="00674FB2" w:rsidRPr="00DD1D34" w14:paraId="5E8BA020" w14:textId="77777777" w:rsidTr="0038188C">
        <w:trPr>
          <w:trHeight w:val="397"/>
        </w:trPr>
        <w:tc>
          <w:tcPr>
            <w:tcW w:w="4395" w:type="dxa"/>
            <w:shd w:val="clear" w:color="auto" w:fill="auto"/>
            <w:vAlign w:val="center"/>
          </w:tcPr>
          <w:p w14:paraId="34006E4C" w14:textId="77777777" w:rsidR="00674FB2" w:rsidRPr="00DD1D34" w:rsidRDefault="00674FB2" w:rsidP="00674FB2">
            <w:pPr>
              <w:spacing w:line="276" w:lineRule="auto"/>
              <w:rPr>
                <w:b/>
                <w:iCs/>
                <w:sz w:val="18"/>
                <w:szCs w:val="18"/>
                <w:lang w:val="en-GB"/>
              </w:rPr>
            </w:pPr>
            <w:r w:rsidRPr="00DD1D34">
              <w:rPr>
                <w:b/>
                <w:i/>
                <w:iCs/>
                <w:sz w:val="18"/>
                <w:szCs w:val="18"/>
                <w:lang w:val="en-GB"/>
              </w:rPr>
              <w:t xml:space="preserve">Trichoderma aureoviride </w:t>
            </w:r>
            <w:r w:rsidRPr="002B6FD2">
              <w:rPr>
                <w:iCs/>
                <w:sz w:val="18"/>
                <w:szCs w:val="18"/>
                <w:lang w:val="en-GB"/>
              </w:rPr>
              <w:t>Rifai</w:t>
            </w:r>
          </w:p>
        </w:tc>
        <w:tc>
          <w:tcPr>
            <w:tcW w:w="3391" w:type="dxa"/>
            <w:vAlign w:val="center"/>
          </w:tcPr>
          <w:p w14:paraId="0F941FF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09B3613" w14:textId="567445B2"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1D764D99"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5749C450" w14:textId="77777777" w:rsidTr="0038188C">
        <w:trPr>
          <w:trHeight w:val="397"/>
        </w:trPr>
        <w:tc>
          <w:tcPr>
            <w:tcW w:w="4395" w:type="dxa"/>
            <w:shd w:val="clear" w:color="auto" w:fill="auto"/>
            <w:vAlign w:val="center"/>
            <w:hideMark/>
          </w:tcPr>
          <w:p w14:paraId="2D8AD8A6"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oderma citrinoviride </w:t>
            </w:r>
            <w:r w:rsidRPr="002B6FD2">
              <w:rPr>
                <w:sz w:val="18"/>
                <w:szCs w:val="18"/>
                <w:lang w:val="en-GB"/>
              </w:rPr>
              <w:t>Bissett</w:t>
            </w:r>
          </w:p>
        </w:tc>
        <w:tc>
          <w:tcPr>
            <w:tcW w:w="3391" w:type="dxa"/>
            <w:vAlign w:val="center"/>
          </w:tcPr>
          <w:p w14:paraId="42A616CC"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8C55650"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58D42D5" w14:textId="1468233A"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France </w:t>
            </w:r>
            <w:r w:rsidRPr="005242C1">
              <w:rPr>
                <w:noProof/>
                <w:sz w:val="18"/>
                <w:szCs w:val="18"/>
                <w:lang w:val="en-GB"/>
              </w:rPr>
              <w:fldChar w:fldCharType="begin" w:fldLock="1"/>
            </w:r>
            <w:r w:rsidR="00B056A6">
              <w:rPr>
                <w:noProof/>
                <w:sz w:val="18"/>
                <w:szCs w:val="18"/>
                <w:lang w:val="en-GB"/>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6]</w:t>
            </w:r>
            <w:r w:rsidRPr="005242C1">
              <w:rPr>
                <w:noProof/>
                <w:sz w:val="18"/>
                <w:szCs w:val="18"/>
                <w:lang w:val="en-GB"/>
              </w:rPr>
              <w:fldChar w:fldCharType="end"/>
            </w:r>
          </w:p>
        </w:tc>
      </w:tr>
      <w:tr w:rsidR="00674FB2" w:rsidRPr="00DD1D34" w14:paraId="4048E17D" w14:textId="77777777" w:rsidTr="0038188C">
        <w:trPr>
          <w:trHeight w:val="397"/>
        </w:trPr>
        <w:tc>
          <w:tcPr>
            <w:tcW w:w="4395" w:type="dxa"/>
            <w:shd w:val="clear" w:color="auto" w:fill="auto"/>
            <w:vAlign w:val="center"/>
          </w:tcPr>
          <w:p w14:paraId="43FD1039"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oderma hamatum </w:t>
            </w:r>
            <w:r w:rsidRPr="002B6FD2">
              <w:rPr>
                <w:iCs/>
                <w:sz w:val="18"/>
                <w:szCs w:val="18"/>
                <w:lang w:val="en-GB"/>
              </w:rPr>
              <w:t>(Bonord.) Bainier</w:t>
            </w:r>
          </w:p>
        </w:tc>
        <w:tc>
          <w:tcPr>
            <w:tcW w:w="3391" w:type="dxa"/>
            <w:vAlign w:val="center"/>
          </w:tcPr>
          <w:p w14:paraId="5E64286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36F057B" w14:textId="475B3C84"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15322883"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2548853A" w14:textId="77777777" w:rsidTr="0038188C">
        <w:trPr>
          <w:trHeight w:val="397"/>
        </w:trPr>
        <w:tc>
          <w:tcPr>
            <w:tcW w:w="4395" w:type="dxa"/>
            <w:shd w:val="clear" w:color="auto" w:fill="auto"/>
            <w:vAlign w:val="center"/>
            <w:hideMark/>
          </w:tcPr>
          <w:p w14:paraId="46FF3F38"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oderma harzianum </w:t>
            </w:r>
            <w:r w:rsidRPr="002B6FD2">
              <w:rPr>
                <w:sz w:val="18"/>
                <w:szCs w:val="18"/>
                <w:lang w:val="en-GB"/>
              </w:rPr>
              <w:t>Rifai</w:t>
            </w:r>
          </w:p>
        </w:tc>
        <w:tc>
          <w:tcPr>
            <w:tcW w:w="3391" w:type="dxa"/>
            <w:vAlign w:val="center"/>
          </w:tcPr>
          <w:p w14:paraId="492913C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47E850E5" w14:textId="458B38F4"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1","issue":"3-4","issued":{"date-parts":[["2000"]]},"page":"429-434","title":"Airborne fungal spores in dust present in archives: Proposal for a detection method, new for archival materials","type":"article-journal","volume":"16"},"uris":["http://www.mendeley.com/documents/?uuid=7a3cb116-d32e-485d-a73c-4e32d928396c"]}],"mendeley":{"formattedCitation":"[10]","plainTextFormattedCitation":"[10]","previouslyFormattedCitation":"(Maggi et al. 2000)"},"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0]</w:t>
            </w:r>
            <w:r w:rsidRPr="005242C1">
              <w:rPr>
                <w:sz w:val="18"/>
                <w:szCs w:val="18"/>
                <w:lang w:val="en-GB"/>
              </w:rPr>
              <w:fldChar w:fldCharType="end"/>
            </w:r>
          </w:p>
        </w:tc>
        <w:tc>
          <w:tcPr>
            <w:tcW w:w="3392" w:type="dxa"/>
            <w:shd w:val="clear" w:color="auto" w:fill="auto"/>
            <w:vAlign w:val="center"/>
          </w:tcPr>
          <w:p w14:paraId="36744359" w14:textId="63287C4F"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Poland </w:t>
            </w:r>
            <w:r w:rsidRPr="005242C1">
              <w:rPr>
                <w:noProof/>
                <w:sz w:val="18"/>
                <w:szCs w:val="18"/>
                <w:lang w:val="en-GB"/>
              </w:rPr>
              <w:fldChar w:fldCharType="begin" w:fldLock="1"/>
            </w:r>
            <w:r w:rsidR="00B056A6">
              <w:rPr>
                <w:noProof/>
                <w:sz w:val="18"/>
                <w:szCs w:val="18"/>
                <w:lang w:val="en-GB"/>
              </w:rPr>
              <w:instrText>ADDIN CSL_CITATION {"citationItems":[{"id":"ITEM-1","itemData":{"author":[{"dropping-particle":"","family":"Zerek","given":"Bogdan Filip","non-dropping-particle":"","parse-names":false,"suffix":""}],"id":"ITEM-1","issued":{"date-parts":[["2003"]]},"number-of-pages":"161","publisher":"University of Warsaw","title":"Fungi Isolated from Paper Works of Art - Identification, susceptibility to the chosen methods used in the conservation of paper, susceptibility of the chosen kinds of paper to infections","type":"thesis"},"uris":["http://www.mendeley.com/documents/?uuid=ff79379c-cc5b-4c31-bfd9-d8f4011aea7c","http://www.mendeley.com/documents/?uuid=3a9955ad-de77-4507-a7d6-af9e90de6561"]}],"mendeley":{"formattedCitation":"[48]","plainTextFormattedCitation":"[48]","previouslyFormattedCitation":"(Zerek 2003)"},"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8]</w:t>
            </w:r>
            <w:r w:rsidRPr="005242C1">
              <w:rPr>
                <w:noProof/>
                <w:sz w:val="18"/>
                <w:szCs w:val="18"/>
                <w:lang w:val="en-GB"/>
              </w:rPr>
              <w:fldChar w:fldCharType="end"/>
            </w:r>
          </w:p>
        </w:tc>
      </w:tr>
      <w:tr w:rsidR="00674FB2" w:rsidRPr="00DD1D34" w14:paraId="564A9D2C" w14:textId="77777777" w:rsidTr="0038188C">
        <w:trPr>
          <w:trHeight w:val="397"/>
        </w:trPr>
        <w:tc>
          <w:tcPr>
            <w:tcW w:w="4395" w:type="dxa"/>
            <w:shd w:val="clear" w:color="auto" w:fill="auto"/>
            <w:vAlign w:val="center"/>
            <w:hideMark/>
          </w:tcPr>
          <w:p w14:paraId="6A2BB804"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oderma koningii </w:t>
            </w:r>
            <w:r w:rsidRPr="002B6FD2">
              <w:rPr>
                <w:sz w:val="18"/>
                <w:szCs w:val="18"/>
                <w:lang w:val="en-GB"/>
              </w:rPr>
              <w:t>Oudem</w:t>
            </w:r>
            <w:r w:rsidRPr="00DD1D34">
              <w:rPr>
                <w:b/>
                <w:sz w:val="18"/>
                <w:szCs w:val="18"/>
                <w:lang w:val="en-GB"/>
              </w:rPr>
              <w:t>.</w:t>
            </w:r>
          </w:p>
        </w:tc>
        <w:tc>
          <w:tcPr>
            <w:tcW w:w="3391" w:type="dxa"/>
            <w:vAlign w:val="center"/>
          </w:tcPr>
          <w:p w14:paraId="2A3F6944" w14:textId="67491BC4"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vAlign w:val="center"/>
          </w:tcPr>
          <w:p w14:paraId="5DB61A30" w14:textId="0981490D"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shd w:val="clear" w:color="auto" w:fill="auto"/>
            <w:vAlign w:val="center"/>
          </w:tcPr>
          <w:p w14:paraId="2E177E07" w14:textId="2985A1D3"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France </w:t>
            </w:r>
            <w:r w:rsidRPr="005242C1">
              <w:rPr>
                <w:noProof/>
                <w:sz w:val="18"/>
                <w:szCs w:val="18"/>
                <w:lang w:val="en-GB"/>
              </w:rPr>
              <w:fldChar w:fldCharType="begin" w:fldLock="1"/>
            </w:r>
            <w:r w:rsidR="00B056A6">
              <w:rPr>
                <w:noProof/>
                <w:sz w:val="18"/>
                <w:szCs w:val="18"/>
                <w:lang w:val="en-GB"/>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6]</w:t>
            </w:r>
            <w:r w:rsidRPr="005242C1">
              <w:rPr>
                <w:noProof/>
                <w:sz w:val="18"/>
                <w:szCs w:val="18"/>
                <w:lang w:val="en-GB"/>
              </w:rPr>
              <w:fldChar w:fldCharType="end"/>
            </w:r>
          </w:p>
        </w:tc>
      </w:tr>
      <w:tr w:rsidR="00674FB2" w:rsidRPr="00DD1D34" w14:paraId="3A9A75B9" w14:textId="77777777" w:rsidTr="0038188C">
        <w:trPr>
          <w:trHeight w:val="149"/>
        </w:trPr>
        <w:tc>
          <w:tcPr>
            <w:tcW w:w="4395" w:type="dxa"/>
            <w:shd w:val="clear" w:color="auto" w:fill="auto"/>
            <w:vAlign w:val="center"/>
          </w:tcPr>
          <w:p w14:paraId="077C7788" w14:textId="77777777" w:rsidR="00674FB2" w:rsidRPr="00DD1D34" w:rsidRDefault="00674FB2" w:rsidP="00674FB2">
            <w:pPr>
              <w:spacing w:line="276" w:lineRule="auto"/>
              <w:rPr>
                <w:b/>
                <w:iCs/>
                <w:sz w:val="18"/>
                <w:szCs w:val="18"/>
                <w:lang w:val="en-GB"/>
              </w:rPr>
            </w:pPr>
            <w:r w:rsidRPr="00DD1D34">
              <w:rPr>
                <w:b/>
                <w:i/>
                <w:iCs/>
                <w:sz w:val="18"/>
                <w:szCs w:val="18"/>
                <w:lang w:val="en-GB"/>
              </w:rPr>
              <w:t>Trichoderma longibrachiatum</w:t>
            </w:r>
            <w:r w:rsidRPr="00DD1D34">
              <w:rPr>
                <w:b/>
                <w:iCs/>
                <w:sz w:val="18"/>
                <w:szCs w:val="18"/>
                <w:lang w:val="en-GB"/>
              </w:rPr>
              <w:t xml:space="preserve"> </w:t>
            </w:r>
            <w:r w:rsidRPr="002B6FD2">
              <w:rPr>
                <w:iCs/>
                <w:sz w:val="18"/>
                <w:szCs w:val="18"/>
                <w:lang w:val="en-GB"/>
              </w:rPr>
              <w:t>Rifai</w:t>
            </w:r>
          </w:p>
        </w:tc>
        <w:tc>
          <w:tcPr>
            <w:tcW w:w="3391" w:type="dxa"/>
            <w:vAlign w:val="center"/>
          </w:tcPr>
          <w:p w14:paraId="4D024804"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6B91905A" w14:textId="1F847F8D"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cc8ad5ea-9658-43d9-a011-95c1daa7c9ab"]}],"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4A5BB0CD" w14:textId="3CE19AF5" w:rsidR="00674FB2" w:rsidRPr="005242C1" w:rsidRDefault="00674FB2" w:rsidP="00D85868">
            <w:pPr>
              <w:spacing w:line="276" w:lineRule="auto"/>
              <w:jc w:val="center"/>
              <w:rPr>
                <w:noProof/>
                <w:sz w:val="18"/>
                <w:szCs w:val="18"/>
              </w:rPr>
            </w:pPr>
            <w:r w:rsidRPr="005242C1">
              <w:rPr>
                <w:noProof/>
                <w:sz w:val="18"/>
                <w:szCs w:val="18"/>
              </w:rPr>
              <w:t xml:space="preserve">Costa Rica, Indonesia </w:t>
            </w:r>
            <w:r w:rsidRPr="005242C1">
              <w:rPr>
                <w:noProof/>
                <w:sz w:val="18"/>
                <w:szCs w:val="18"/>
                <w:lang w:val="en-GB"/>
              </w:rPr>
              <w:fldChar w:fldCharType="begin" w:fldLock="1"/>
            </w:r>
            <w:r w:rsidR="00B056A6">
              <w:rPr>
                <w:noProof/>
                <w:sz w:val="18"/>
                <w:szCs w:val="18"/>
              </w:rPr>
              <w:instrText>ADDIN CSL_CITATION {"citationItems":[{"id":"ITEM-1","itemData":{"DOI":"10.1016/j.ibiod.2016.05.025","ISSN":"09648305","abstract":"Dluwang was made from the bark of the paper mulberry (Broussonetia papyrifera Vent.). Old Javanese manuscripts were handwritten on dluwang. Fungi samples from deteriorated dluwang manuscripts from the libraries of royal palaces in Indonesia and from the faculty library of Universitas Indonesia were collected by using cotton swabs and adhesive tape. Fungal isolates were obtained by the culture-dependent method. Identification of 38 fungal isolates was carried out by the molecular method using the internal transcribed spacer (ITS) regions of ribosomal DNA. Phenotypic description of the isolates was obtained by classic culturing and direct microscopic observation. The results showed that fungi from the genera of Aspergillus and Penicillium were commonly found on old dluwang manuscripts. According to the molecular identification, species obtained were Aspergillus awamori, Aspergillus clavatus, Aspergillus flavus, Aspergillus fumigatus, Aspergillus jensenii, Aspergillus niger, Aspergillus pulvericola, Aspergillus ruber (Eurotium rubrum), Aspergillus versicolor, Penicillium citrinum, Penicillium oxalicum, Penicillium rubens, Pseudocercospora chiangmaiensis, and Trichoderma longibrachiatum. The isolated fungi were xerophilic and cellulolytic in nature. All isolates were able to grow on dluwang paper, 29 isolates (76%) were able to utilize carboxymethyl cellulose (CMC), and 18 isolates (47%) were able to utilize CMC and microcrystalline cellulose (MCC). The present study showed that the deterioration of the written heritage was potentially caused by diverse fungi.","author":[{"dropping-particle":"","family":"Oetari","given":"Ariyanti","non-dropping-particle":"","parse-names":false,"suffix":""},{"dropping-particle":"","family":"Susetyo-Salim","given":"Tamara","non-dropping-particle":"","parse-names":false,"suffix":""},{"dropping-particle":"","family":"Sjamsuridzal","given":"Wellyzar","non-dropping-particle":"","parse-names":false,"suffix":""},{"dropping-particle":"","family":"Suherman","given":"Edvan Arifsaputra","non-dropping-particle":"","parse-names":false,"suffix":""},{"dropping-particle":"","family":"Monica","given":"Michelle","non-dropping-particle":"","parse-names":false,"suffix":""},{"dropping-particle":"","family":"Wongso","given":"Roni","non-dropping-particle":"","parse-names":false,"suffix":""},{"dropping-particle":"","family":"Fitri","given":"Reno","non-dropping-particle":"","parse-names":false,"suffix":""},{"dropping-particle":"","family":"Nurlaili","given":"Dafina Ghossani","non-dropping-particle":"","parse-names":false,"suffix":""},{"dropping-particle":"","family":"Ayu","given":"Dhian Chitra","non-dropping-particle":"","parse-names":false,"suffix":""},{"dropping-particle":"","family":"Teja","given":"Teguh Prasetia","non-dropping-particle":"","parse-names":false,"suffix":""}],"container-title":"International Biodeterioration &amp; Biodegradation","id":"ITEM-1","issued":{"date-parts":[["2016"]]},"page":"94-103","title":"Occurrence of fungi on deteriorated old dluwang manuscripts from Indonesia","type":"article-journal","volume":"114"},"uris":["http://www.mendeley.com/documents/?uuid=f2f40762-f6b2-4631-8d3f-4b13f34b8810"]},{"id":"ITEM-2","itemData":{"DOI":"10.1038/s41598-018-24934-7","ISSN":"20452322","author":[{"dropping-particle":"","family":"Coronado-Ruiz","given":"Carolina","non-dropping-particle":"","parse-names":false,"suffix":""},{"dropping-particle":"","family":"Avendaño","given":"Roberto","non-dropping-particle":"","parse-names":false,"suffix":""},{"dropping-particle":"","family":"Escudero-Leyva","given":"Efraín","non-dropping-particle":"","parse-names":false,"suffix":""},{"dropping-particle":"","family":"Conejo-Barboza","given":"Geraldine","non-dropping-particle":"","parse-names":false,"suffix":""},{"dropping-particle":"","family":"Chaverri","given":"Priscila","non-dropping-particle":"","parse-names":false,"suffix":""},{"dropping-particle":"","family":"Chavarría","given":"Max","non-dropping-particle":"","parse-names":false,"suffix":""}],"container-title":"Scientific Reports","id":"ITEM-2","issue":"1","issued":{"date-parts":[["2018"]]},"page":"1-9","title":"Two new cellulolytic fungal species isolated from a 19th-century art collection","type":"article-journal","volume":"8"},"uris":["http://www.mendeley.com/documents/?uuid=ac43f713-bb39-44ea-8292-cc39eb9b3147"]}],"mendeley":{"formattedCitation":"[43,49]","plainTextFormattedCitation":"[43,49]","previouslyFormattedCitation":"(Oetari et al. 2016; Coronado-Ruiz et al. 201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43,49]</w:t>
            </w:r>
            <w:r w:rsidRPr="005242C1">
              <w:rPr>
                <w:noProof/>
                <w:sz w:val="18"/>
                <w:szCs w:val="18"/>
                <w:lang w:val="en-GB"/>
              </w:rPr>
              <w:fldChar w:fldCharType="end"/>
            </w:r>
          </w:p>
        </w:tc>
      </w:tr>
      <w:tr w:rsidR="00674FB2" w:rsidRPr="00B056A6" w14:paraId="755D70C8" w14:textId="77777777" w:rsidTr="0038188C">
        <w:trPr>
          <w:trHeight w:val="342"/>
        </w:trPr>
        <w:tc>
          <w:tcPr>
            <w:tcW w:w="4395" w:type="dxa"/>
            <w:shd w:val="clear" w:color="auto" w:fill="auto"/>
            <w:vAlign w:val="center"/>
            <w:hideMark/>
          </w:tcPr>
          <w:p w14:paraId="52A31E76" w14:textId="77777777" w:rsidR="00674FB2" w:rsidRPr="00C048E1" w:rsidRDefault="00674FB2" w:rsidP="00674FB2">
            <w:pPr>
              <w:spacing w:line="276" w:lineRule="auto"/>
              <w:rPr>
                <w:b/>
                <w:i/>
                <w:iCs/>
                <w:sz w:val="18"/>
                <w:szCs w:val="18"/>
              </w:rPr>
            </w:pPr>
            <w:r w:rsidRPr="00C048E1">
              <w:rPr>
                <w:b/>
                <w:i/>
                <w:iCs/>
                <w:sz w:val="18"/>
                <w:szCs w:val="18"/>
              </w:rPr>
              <w:t>Trichoderma pseudokoningii</w:t>
            </w:r>
            <w:r w:rsidRPr="00C048E1">
              <w:rPr>
                <w:b/>
                <w:sz w:val="18"/>
                <w:szCs w:val="18"/>
              </w:rPr>
              <w:t xml:space="preserve"> </w:t>
            </w:r>
            <w:r w:rsidRPr="00C048E1">
              <w:rPr>
                <w:sz w:val="18"/>
                <w:szCs w:val="18"/>
              </w:rPr>
              <w:t>Rifai</w:t>
            </w:r>
          </w:p>
        </w:tc>
        <w:tc>
          <w:tcPr>
            <w:tcW w:w="3391" w:type="dxa"/>
            <w:vAlign w:val="center"/>
          </w:tcPr>
          <w:p w14:paraId="56D4700E"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2EDBA519"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3B598C05" w14:textId="6A2F29CB" w:rsidR="00674FB2" w:rsidRPr="005242C1" w:rsidRDefault="00674FB2" w:rsidP="00D85868">
            <w:pPr>
              <w:spacing w:line="276" w:lineRule="auto"/>
              <w:jc w:val="center"/>
              <w:rPr>
                <w:noProof/>
                <w:sz w:val="18"/>
                <w:szCs w:val="18"/>
                <w:lang w:val="en-GB"/>
              </w:rPr>
            </w:pPr>
            <w:r w:rsidRPr="005242C1">
              <w:rPr>
                <w:noProof/>
                <w:sz w:val="18"/>
                <w:szCs w:val="18"/>
              </w:rPr>
              <w:t xml:space="preserve">Italy </w:t>
            </w:r>
            <w:r w:rsidRPr="005242C1">
              <w:rPr>
                <w:noProof/>
                <w:sz w:val="18"/>
                <w:szCs w:val="18"/>
                <w:lang w:val="en-GB"/>
              </w:rPr>
              <w:fldChar w:fldCharType="begin" w:fldLock="1"/>
            </w:r>
            <w:r w:rsidR="00B056A6">
              <w:rPr>
                <w:noProof/>
                <w:sz w:val="18"/>
                <w:szCs w:val="18"/>
              </w:rPr>
              <w:instrText>ADDIN CSL_CITATION {"citationItems":[{"id":"ITEM-1","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1","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8afe4d7b-5c04-457f-9b60-f5b94599345b"]},{"id":"ITEM-2","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2","issue":"2","issued":{"date-parts":[["2008"]]},"note":"doi: 10.1016/j.ibiod.2008.01.005","page":"186-194","title":"Microfungal biodeterioration of historic paper: Preliminary FTIR and microbiological analyses","type":"article-journal","volume":"62"},"uris":["http://www.mendeley.com/documents/?uuid=f5ce6f76-c0d7-422b-8645-835239948c9c"]}],"mendeley":{"formattedCitation":"[45,51]","plainTextFormattedCitation":"[45,51]","previouslyFormattedCitation":"(Zotti et al. 2007; Zotti et al. 2008)"},"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5,51]</w:t>
            </w:r>
            <w:r w:rsidRPr="005242C1">
              <w:rPr>
                <w:noProof/>
                <w:sz w:val="18"/>
                <w:szCs w:val="18"/>
                <w:lang w:val="en-GB"/>
              </w:rPr>
              <w:fldChar w:fldCharType="end"/>
            </w:r>
          </w:p>
        </w:tc>
      </w:tr>
      <w:tr w:rsidR="00674FB2" w:rsidRPr="00CA748F" w14:paraId="215656D5" w14:textId="77777777" w:rsidTr="0038188C">
        <w:trPr>
          <w:trHeight w:val="227"/>
        </w:trPr>
        <w:tc>
          <w:tcPr>
            <w:tcW w:w="4395" w:type="dxa"/>
            <w:shd w:val="clear" w:color="auto" w:fill="auto"/>
            <w:vAlign w:val="center"/>
          </w:tcPr>
          <w:p w14:paraId="65C90384" w14:textId="3F3C7E33" w:rsidR="00674FB2" w:rsidRPr="00D7575B" w:rsidRDefault="00674FB2" w:rsidP="00674FB2">
            <w:pPr>
              <w:spacing w:line="276" w:lineRule="auto"/>
              <w:rPr>
                <w:b/>
                <w:i/>
                <w:iCs/>
                <w:sz w:val="18"/>
                <w:szCs w:val="18"/>
                <w:lang w:val="en-GB"/>
              </w:rPr>
            </w:pPr>
            <w:r w:rsidRPr="00D7575B">
              <w:rPr>
                <w:b/>
                <w:i/>
                <w:iCs/>
                <w:sz w:val="18"/>
                <w:szCs w:val="18"/>
                <w:lang w:val="en-GB"/>
              </w:rPr>
              <w:t xml:space="preserve">Trichoderma virens </w:t>
            </w:r>
            <w:r w:rsidRPr="00D7575B">
              <w:rPr>
                <w:iCs/>
                <w:sz w:val="18"/>
                <w:szCs w:val="18"/>
                <w:lang w:val="en-GB"/>
              </w:rPr>
              <w:t>(J.H. Mill., Giddens &amp; A.A. Foster) Arx</w:t>
            </w:r>
          </w:p>
        </w:tc>
        <w:tc>
          <w:tcPr>
            <w:tcW w:w="3391" w:type="dxa"/>
            <w:vAlign w:val="center"/>
          </w:tcPr>
          <w:p w14:paraId="6B98D915" w14:textId="288D7504" w:rsidR="00674FB2" w:rsidRPr="005242C1" w:rsidRDefault="00674FB2" w:rsidP="00D85868">
            <w:pPr>
              <w:spacing w:line="276" w:lineRule="auto"/>
              <w:jc w:val="center"/>
              <w:rPr>
                <w:sz w:val="18"/>
                <w:szCs w:val="18"/>
              </w:rPr>
            </w:pPr>
            <w:r w:rsidRPr="005242C1">
              <w:rPr>
                <w:sz w:val="18"/>
                <w:szCs w:val="18"/>
                <w:lang w:val="en-GB"/>
              </w:rPr>
              <w:t xml:space="preserve">Lithuania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mendeley":{"formattedCitation":"[3]","plainTextFormattedCitation":"[3]","previouslyFormattedCitation":"(Lugauskas &amp; Krikstaponis 2004)"},"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w:t>
            </w:r>
            <w:r w:rsidRPr="005242C1">
              <w:rPr>
                <w:sz w:val="18"/>
                <w:szCs w:val="18"/>
                <w:lang w:val="en-GB"/>
              </w:rPr>
              <w:fldChar w:fldCharType="end"/>
            </w:r>
          </w:p>
        </w:tc>
        <w:tc>
          <w:tcPr>
            <w:tcW w:w="3392" w:type="dxa"/>
            <w:vAlign w:val="center"/>
          </w:tcPr>
          <w:p w14:paraId="61CCFDAD" w14:textId="23EE114B"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102CCA37" w14:textId="7F1A1EFE" w:rsidR="00674FB2" w:rsidRPr="005242C1" w:rsidRDefault="00674FB2" w:rsidP="00674FB2">
            <w:pPr>
              <w:spacing w:line="276" w:lineRule="auto"/>
              <w:jc w:val="center"/>
              <w:rPr>
                <w:noProof/>
                <w:sz w:val="18"/>
                <w:szCs w:val="18"/>
              </w:rPr>
            </w:pPr>
            <w:r w:rsidRPr="005242C1">
              <w:rPr>
                <w:sz w:val="18"/>
                <w:szCs w:val="18"/>
                <w:lang w:val="en-GB"/>
              </w:rPr>
              <w:t>-</w:t>
            </w:r>
          </w:p>
        </w:tc>
      </w:tr>
      <w:tr w:rsidR="00674FB2" w:rsidRPr="00DD1D34" w14:paraId="68CE94D1" w14:textId="77777777" w:rsidTr="0038188C">
        <w:trPr>
          <w:trHeight w:val="316"/>
        </w:trPr>
        <w:tc>
          <w:tcPr>
            <w:tcW w:w="4395" w:type="dxa"/>
            <w:shd w:val="clear" w:color="auto" w:fill="auto"/>
            <w:vAlign w:val="center"/>
            <w:hideMark/>
          </w:tcPr>
          <w:p w14:paraId="1CBCA81D" w14:textId="0DACED18" w:rsidR="00674FB2" w:rsidRPr="00DD1D34" w:rsidRDefault="00674FB2" w:rsidP="00674FB2">
            <w:pPr>
              <w:spacing w:line="276" w:lineRule="auto"/>
              <w:rPr>
                <w:b/>
                <w:i/>
                <w:iCs/>
                <w:sz w:val="18"/>
                <w:szCs w:val="18"/>
                <w:lang w:val="en-GB"/>
              </w:rPr>
            </w:pPr>
            <w:r w:rsidRPr="00DD1D34">
              <w:rPr>
                <w:b/>
                <w:i/>
                <w:iCs/>
                <w:sz w:val="18"/>
                <w:szCs w:val="18"/>
                <w:lang w:val="en-GB"/>
              </w:rPr>
              <w:t xml:space="preserve">Trichoderma víride </w:t>
            </w:r>
            <w:r w:rsidRPr="002B6FD2">
              <w:rPr>
                <w:sz w:val="18"/>
                <w:szCs w:val="18"/>
                <w:lang w:val="en-GB"/>
              </w:rPr>
              <w:t>Pers.</w:t>
            </w:r>
          </w:p>
        </w:tc>
        <w:tc>
          <w:tcPr>
            <w:tcW w:w="3391" w:type="dxa"/>
            <w:vAlign w:val="center"/>
          </w:tcPr>
          <w:p w14:paraId="0C8A12F7" w14:textId="3C356E9C" w:rsidR="00674FB2" w:rsidRPr="005242C1" w:rsidRDefault="00674FB2" w:rsidP="00D85868">
            <w:pPr>
              <w:spacing w:line="276" w:lineRule="auto"/>
              <w:jc w:val="center"/>
              <w:rPr>
                <w:sz w:val="18"/>
                <w:szCs w:val="18"/>
                <w:lang w:val="en-GB"/>
              </w:rPr>
            </w:pPr>
            <w:r w:rsidRPr="005242C1">
              <w:rPr>
                <w:sz w:val="18"/>
                <w:szCs w:val="18"/>
                <w:lang w:val="en-GB"/>
              </w:rPr>
              <w:t xml:space="preserve">Cuba, Egypt, Lithuania, Poland, Spain </w:t>
            </w:r>
            <w:r w:rsidRPr="005242C1">
              <w:rPr>
                <w:sz w:val="18"/>
                <w:szCs w:val="18"/>
                <w:lang w:val="en-GB"/>
              </w:rPr>
              <w:fldChar w:fldCharType="begin" w:fldLock="1"/>
            </w:r>
            <w:r w:rsidR="00B056A6">
              <w:rPr>
                <w:sz w:val="18"/>
                <w:szCs w:val="18"/>
                <w:lang w:val="en-GB"/>
              </w:rPr>
              <w:instrText>ADDIN CSL_CITATION {"citationItems":[{"id":"ITEM-1","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1","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id":"ITEM-2","itemData":{"author":[{"dropping-particle":"","family":"Valentin","given":"Nieves","non-dropping-particle":"","parse-names":false,"suffix":""}],"container-title":"Experts’ Roundtable on Sustainable Climate Management Strategies","editor":[{"dropping-particle":"","family":"Boersma","given":"Foekje","non-dropping-particle":"","parse-names":false,"suffix":""}],"id":"ITEM-2","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6da49cf4-d472-4550-a7bd-82a3d43ec185"]},{"id":"ITEM-3","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3","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e43feae2-1830-4146-9d32-2851d11da03f"]},{"id":"ITEM-4","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4","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85fbf34d-9444-4b6d-a8ab-a19305d0956e"]},{"id":"ITEM-5","itemData":{"DOI":"10.21608/ejbo.2016.277.1007","ISSN":"2357-0350","author":[{"dropping-particle":"","family":"Osman","given":"Mohamed","non-dropping-particle":"","parse-names":false,"suffix":""},{"dropping-particle":"","family":"Awad","given":"Abdel Hameed","non-dropping-particle":"","parse-names":false,"suffix":""},{"dropping-particle":"","family":"Ibrahim","given":"Yasser","non-dropping-particle":"","parse-names":false,"suffix":""},{"dropping-particle":"","family":"Ahmed","given":"Youssef","non-dropping-particle":"","parse-names":false,"suffix":""},{"dropping-particle":"","family":"Abo-Elnasr","given":"Amany","non-dropping-particle":"","parse-names":false,"suffix":""},{"dropping-particle":"","family":"Saeed","given":"Yuosra","non-dropping-particle":"","parse-names":false,"suffix":""}],"container-title":"Egyptian Journal of Botany","id":"ITEM-5","issue":"1","issued":{"date-parts":[["2017"]]},"page":"93-118","title":"Air microbial contamination and factors affecting its occurrence in certain book libraries in Egypt.","type":"article-journal","volume":"57"},"uris":["http://www.mendeley.com/documents/?uuid=58c940b7-4822-4c4f-b723-5f6de83978b0"]},{"id":"ITEM-6","itemData":{"DOI":"10.1007/s10453-016-9429-3","ISSN":"15733025","abstract":"The aim of this study was to analyze the viable fungi in the air of\nindoor environments of the National Archive of the Republic of Cuba\n(NARC). The samples were taken in fifteen areas (five points for the\nthree floors) at 2 days (rainy and dry seasons) using a biocolector SAS\nin 3 h: 10:00 a.m., 1:00 p.m. and 4:00 p.m. The fungal concentration was\nindicated as colony forming units per cubic meter of air (cfu/m(3) of\nair). It was concluded that indoor air of the NARC was not polluted due\nto the average fungal concentration that was obtained (59 and 327\ncfu/m(3) of air in rainy and dry seasons, respectively). In front of the\nelectric transformers, the fungal concentration was significantly higher\nthan those obtained along the corridors of the lower-ground floor. A\ntrend to the increasing of fungal concentration was observed: when the\nfloors were increased, in dry season was higher than rainy season, where\nalso there was biggest fungal diversity. Among the fungal genera\nisolated, Aspergillus had the highest relative frequency of appearance,\nand in dry season, it was isolated Actinobacillus sp. (Actinomycetes).\nSix fungal species were isolated in both samplings: Aspergillus\nalliaceus, Aspergillus niger, Cladosporium cladosporioides, Fusarium\noxysporum, Penicillium chrysogenum and Mucor racemosus. All of fungal\nspecies isolated have high biodeteriogenic capacity, and the 61 %\nshowed pathogenic attributes.","author":[{"dropping-particle":"","family":"Anaya","given":"Matilde","non-dropping-particle":"","parse-names":false,"suffix":""},{"dropping-particle":"","family":"Borrego","given":"Sofía F.","non-dropping-particle":"","parse-names":false,"suffix":""},{"dropping-particle":"","family":"Gámez","given":"Erasmo","non-dropping-particle":"","parse-names":false,"suffix":""},{"dropping-particle":"","family":"Castro","given":"Miguel","non-dropping-particle":"","parse-names":false,"suffix":""},{"dropping-particle":"","family":"Molina","given":"Alian","non-dropping-particle":"","parse-names":false,"suffix":""},{"dropping-particle":"","family":"Valdés","given":"Oderlaise","non-dropping-particle":"","parse-names":false,"suffix":""}],"container-title":"Aerobiologia","id":"ITEM-6","issue":"3","issued":{"date-parts":[["2016"]]},"page":"513-527","title":"Viable fungi in the air of indoor environments of the National Archive of the Republic of Cuba","type":"article-journal","volume":"32"},"uris":["http://www.mendeley.com/documents/?uuid=a7c8a7a3-a481-4a0f-bb18-2010c7b315b4"]}],"mendeley":{"formattedCitation":"[3,16–18,24,36]","plainTextFormattedCitation":"[3,16–18,24,36]","previouslyFormattedCitation":"(Lugauskas &amp; Krikstaponis 2004; Valentin 2007; Wlazło et al. 2008; Zielińska-Jankiewicz et al. 2008; Anaya et al. 2016; Osman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3,16–18,24,36]</w:t>
            </w:r>
            <w:r w:rsidRPr="005242C1">
              <w:rPr>
                <w:sz w:val="18"/>
                <w:szCs w:val="18"/>
                <w:lang w:val="en-GB"/>
              </w:rPr>
              <w:fldChar w:fldCharType="end"/>
            </w:r>
            <w:r w:rsidRPr="005242C1">
              <w:rPr>
                <w:sz w:val="18"/>
                <w:szCs w:val="18"/>
                <w:lang w:val="en-GB"/>
              </w:rPr>
              <w:t xml:space="preserve"> </w:t>
            </w:r>
          </w:p>
        </w:tc>
        <w:tc>
          <w:tcPr>
            <w:tcW w:w="3392" w:type="dxa"/>
            <w:vAlign w:val="center"/>
          </w:tcPr>
          <w:p w14:paraId="28064A93" w14:textId="3B675F36"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shd w:val="clear" w:color="auto" w:fill="auto"/>
            <w:vAlign w:val="center"/>
          </w:tcPr>
          <w:p w14:paraId="1467AFC3" w14:textId="3858E5A1" w:rsidR="00674FB2" w:rsidRPr="005242C1" w:rsidRDefault="00674FB2" w:rsidP="00D85868">
            <w:pPr>
              <w:spacing w:line="276" w:lineRule="auto"/>
              <w:jc w:val="center"/>
              <w:rPr>
                <w:noProof/>
                <w:sz w:val="18"/>
                <w:szCs w:val="18"/>
              </w:rPr>
            </w:pPr>
            <w:r w:rsidRPr="005242C1">
              <w:rPr>
                <w:noProof/>
                <w:sz w:val="18"/>
                <w:szCs w:val="18"/>
              </w:rPr>
              <w:t xml:space="preserve">Portugal </w:t>
            </w:r>
            <w:r w:rsidRPr="005242C1">
              <w:rPr>
                <w:noProof/>
                <w:sz w:val="18"/>
                <w:szCs w:val="18"/>
                <w:lang w:val="en-GB"/>
              </w:rPr>
              <w:fldChar w:fldCharType="begin" w:fldLock="1"/>
            </w:r>
            <w:r w:rsidR="00B056A6">
              <w:rPr>
                <w:noProof/>
                <w:sz w:val="18"/>
                <w:szCs w:val="18"/>
              </w:rPr>
              <w:instrText>ADDIN CSL_CITATION {"citationItems":[{"id":"ITEM-1","itemData":{"author":[{"dropping-particle":"","family":"Lourenço","given":"M J L","non-dropping-particle":"","parse-names":false,"suffix":""},{"dropping-particle":"V","family":"Pol","given":"L","non-dropping-particle":"","parse-names":false,"suffix":""},{"dropping-particle":"","family":"Sampaio","given":"J P","non-dropping-particle":"","parse-names":false,"suffix":""},{"dropping-particle":"","family":"Philips","given":"A","non-dropping-particle":"","parse-names":false,"suffix":""},{"dropping-particle":"","family":"Fonseca","given":"A","non-dropping-particle":"","parse-names":false,"suffix":""},{"dropping-particle":"","family":"Vieira","given":"J","non-dropping-particle":"","parse-names":false,"suffix":""}],"container-title":"A História, a Formação e as Boas Práticas em Conservação e Restauro","id":"ITEM-1","issued":{"date-parts":[["2005"]]},"page":"CD-ROM","publisher":"Atas do 4º Encontro do Instituto Português de Conservação e Restauro","publisher-place":"Lisbon","title":"Isolamento, identificação e caracterização de microrganismos contaminantes dos arquivos da Direcção Geral dos Edifícios e Monumentos Nacionais","type":"paper-conference"},"uris":["http://www.mendeley.com/documents/?uuid=80b8278d-13f3-477e-b6fd-cab2a316122b","http://www.mendeley.com/documents/?uuid=efe5992b-6df3-4989-8ebf-5ed46c043202"]},{"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ce072d1a-9a72-456b-85e3-11e52119cc49"]}],"mendeley":{"formattedCitation":"[4,12]","plainTextFormattedCitation":"[4,12]","previouslyFormattedCitation":"(Lourenço et al. 2005; Pinheiro 2014)"},"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rPr>
              <w:t>[4,12]</w:t>
            </w:r>
            <w:r w:rsidRPr="005242C1">
              <w:rPr>
                <w:noProof/>
                <w:sz w:val="18"/>
                <w:szCs w:val="18"/>
                <w:lang w:val="en-GB"/>
              </w:rPr>
              <w:fldChar w:fldCharType="end"/>
            </w:r>
          </w:p>
        </w:tc>
      </w:tr>
      <w:tr w:rsidR="00674FB2" w:rsidRPr="002F2D6D" w14:paraId="480B75FE" w14:textId="77777777" w:rsidTr="0038188C">
        <w:trPr>
          <w:trHeight w:val="85"/>
        </w:trPr>
        <w:tc>
          <w:tcPr>
            <w:tcW w:w="4395" w:type="dxa"/>
            <w:shd w:val="clear" w:color="auto" w:fill="auto"/>
            <w:vAlign w:val="center"/>
          </w:tcPr>
          <w:p w14:paraId="355CE072" w14:textId="46346EA9" w:rsidR="00674FB2" w:rsidRPr="00DC69AA" w:rsidRDefault="00674FB2" w:rsidP="00674FB2">
            <w:pPr>
              <w:spacing w:line="276" w:lineRule="auto"/>
              <w:rPr>
                <w:iCs/>
                <w:sz w:val="18"/>
                <w:szCs w:val="18"/>
                <w:lang w:val="en-GB"/>
              </w:rPr>
            </w:pPr>
            <w:r w:rsidRPr="00DC69AA">
              <w:rPr>
                <w:b/>
                <w:i/>
                <w:iCs/>
                <w:sz w:val="18"/>
                <w:szCs w:val="18"/>
                <w:lang w:val="en-GB"/>
              </w:rPr>
              <w:t>Tricholomopsis</w:t>
            </w:r>
            <w:r>
              <w:rPr>
                <w:b/>
                <w:i/>
                <w:iCs/>
                <w:sz w:val="18"/>
                <w:szCs w:val="18"/>
                <w:lang w:val="en-GB"/>
              </w:rPr>
              <w:t xml:space="preserve"> </w:t>
            </w:r>
            <w:r>
              <w:rPr>
                <w:b/>
                <w:iCs/>
                <w:sz w:val="18"/>
                <w:szCs w:val="18"/>
                <w:lang w:val="en-GB"/>
              </w:rPr>
              <w:t xml:space="preserve">sp. </w:t>
            </w:r>
            <w:r>
              <w:rPr>
                <w:iCs/>
                <w:sz w:val="18"/>
                <w:szCs w:val="18"/>
                <w:lang w:val="en-GB"/>
              </w:rPr>
              <w:t>Singer</w:t>
            </w:r>
          </w:p>
        </w:tc>
        <w:tc>
          <w:tcPr>
            <w:tcW w:w="3391" w:type="dxa"/>
            <w:vAlign w:val="center"/>
          </w:tcPr>
          <w:p w14:paraId="471B45AA" w14:textId="5C645552"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7C4C52D6" w14:textId="1029FF89"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712D1E8" w14:textId="2CE388E3"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4DDDEEA3" w14:textId="77777777" w:rsidTr="0038188C">
        <w:trPr>
          <w:trHeight w:val="259"/>
        </w:trPr>
        <w:tc>
          <w:tcPr>
            <w:tcW w:w="4395" w:type="dxa"/>
            <w:shd w:val="clear" w:color="auto" w:fill="auto"/>
            <w:vAlign w:val="center"/>
          </w:tcPr>
          <w:p w14:paraId="5CC7B37C" w14:textId="73B8F44F" w:rsidR="00674FB2" w:rsidRPr="00DC69AA" w:rsidRDefault="00674FB2" w:rsidP="00674FB2">
            <w:pPr>
              <w:spacing w:line="276" w:lineRule="auto"/>
              <w:rPr>
                <w:i/>
                <w:iCs/>
                <w:sz w:val="18"/>
                <w:szCs w:val="18"/>
                <w:lang w:val="en-GB"/>
              </w:rPr>
            </w:pPr>
            <w:r w:rsidRPr="00085E72">
              <w:rPr>
                <w:b/>
                <w:i/>
                <w:iCs/>
                <w:sz w:val="18"/>
                <w:szCs w:val="18"/>
                <w:lang w:val="en-GB"/>
              </w:rPr>
              <w:t xml:space="preserve">Trichosporon </w:t>
            </w:r>
            <w:r w:rsidRPr="00085E72">
              <w:rPr>
                <w:b/>
                <w:iCs/>
                <w:sz w:val="18"/>
                <w:szCs w:val="18"/>
                <w:lang w:val="en-GB"/>
              </w:rPr>
              <w:t>sp.</w:t>
            </w:r>
            <w:r>
              <w:rPr>
                <w:b/>
                <w:iCs/>
                <w:sz w:val="18"/>
                <w:szCs w:val="18"/>
                <w:lang w:val="en-GB"/>
              </w:rPr>
              <w:t xml:space="preserve"> </w:t>
            </w:r>
            <w:r>
              <w:rPr>
                <w:iCs/>
                <w:sz w:val="18"/>
                <w:szCs w:val="18"/>
                <w:lang w:val="en-GB"/>
              </w:rPr>
              <w:t>Behrend</w:t>
            </w:r>
          </w:p>
        </w:tc>
        <w:tc>
          <w:tcPr>
            <w:tcW w:w="3391" w:type="dxa"/>
            <w:vAlign w:val="center"/>
          </w:tcPr>
          <w:p w14:paraId="743D7AFA" w14:textId="4C7EE3AB" w:rsidR="00674FB2" w:rsidRPr="005242C1" w:rsidRDefault="00674FB2" w:rsidP="00D85868">
            <w:pPr>
              <w:spacing w:line="276" w:lineRule="auto"/>
              <w:jc w:val="center"/>
              <w:rPr>
                <w:sz w:val="18"/>
                <w:szCs w:val="18"/>
                <w:lang w:val="en-GB"/>
              </w:rPr>
            </w:pPr>
            <w:r w:rsidRPr="005242C1">
              <w:rPr>
                <w:sz w:val="18"/>
                <w:szCs w:val="18"/>
                <w:lang w:val="en-GB"/>
              </w:rPr>
              <w:t xml:space="preserve">Mexico </w:t>
            </w:r>
            <w:r w:rsidRPr="005242C1">
              <w:rPr>
                <w:sz w:val="18"/>
                <w:szCs w:val="18"/>
                <w:lang w:val="en-GB"/>
              </w:rPr>
              <w:fldChar w:fldCharType="begin" w:fldLock="1"/>
            </w:r>
            <w:r w:rsidR="00B056A6">
              <w:rPr>
                <w:sz w:val="18"/>
                <w:szCs w:val="18"/>
                <w:lang w:val="en-GB"/>
              </w:rPr>
              <w:instrText>ADDIN CSL_CITATION {"citationItems":[{"id":"ITEM-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issue":"NE-1","issued":{"date-parts":[["2015"]]},"page":"32-38","title":"Aislamiento de hongos alergenos en una biblioteca universitaria","type":"article-journal","volume":"25"},"uris":["http://www.mendeley.com/documents/?uuid=c3aba17e-d5ac-4a96-a574-2fd9f39e6a2b"]}],"mendeley":{"formattedCitation":"[7]","plainTextFormattedCitation":"[7]","previouslyFormattedCitation":"(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7]</w:t>
            </w:r>
            <w:r w:rsidRPr="005242C1">
              <w:rPr>
                <w:sz w:val="18"/>
                <w:szCs w:val="18"/>
                <w:lang w:val="en-GB"/>
              </w:rPr>
              <w:fldChar w:fldCharType="end"/>
            </w:r>
          </w:p>
        </w:tc>
        <w:tc>
          <w:tcPr>
            <w:tcW w:w="3392" w:type="dxa"/>
            <w:vAlign w:val="center"/>
          </w:tcPr>
          <w:p w14:paraId="75A3CE57"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82FD3D2"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14513DA8" w14:textId="77777777" w:rsidTr="0038188C">
        <w:trPr>
          <w:trHeight w:val="149"/>
        </w:trPr>
        <w:tc>
          <w:tcPr>
            <w:tcW w:w="4395" w:type="dxa"/>
            <w:shd w:val="clear" w:color="auto" w:fill="auto"/>
            <w:vAlign w:val="center"/>
            <w:hideMark/>
          </w:tcPr>
          <w:p w14:paraId="5618CAC4"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osporum </w:t>
            </w:r>
            <w:r w:rsidRPr="00DD1D34">
              <w:rPr>
                <w:b/>
                <w:iCs/>
                <w:sz w:val="18"/>
                <w:szCs w:val="18"/>
                <w:lang w:val="en-GB"/>
              </w:rPr>
              <w:t>sp.</w:t>
            </w:r>
            <w:r w:rsidRPr="00DD1D34">
              <w:rPr>
                <w:b/>
                <w:i/>
                <w:iCs/>
                <w:sz w:val="18"/>
                <w:szCs w:val="18"/>
                <w:lang w:val="en-GB"/>
              </w:rPr>
              <w:t xml:space="preserve"> </w:t>
            </w:r>
            <w:r w:rsidRPr="002B6FD2">
              <w:rPr>
                <w:sz w:val="18"/>
                <w:szCs w:val="18"/>
                <w:lang w:val="en-GB"/>
              </w:rPr>
              <w:t>Vuill</w:t>
            </w:r>
            <w:r w:rsidRPr="00DD1D34">
              <w:rPr>
                <w:b/>
                <w:sz w:val="18"/>
                <w:szCs w:val="18"/>
                <w:lang w:val="en-GB"/>
              </w:rPr>
              <w:t>.</w:t>
            </w:r>
          </w:p>
        </w:tc>
        <w:tc>
          <w:tcPr>
            <w:tcW w:w="3391" w:type="dxa"/>
            <w:vAlign w:val="center"/>
          </w:tcPr>
          <w:p w14:paraId="10279C1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5A9C04DB"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2E7331FB" w14:textId="1547FB30" w:rsidR="00674FB2" w:rsidRPr="005242C1" w:rsidRDefault="00674FB2" w:rsidP="00674FB2">
            <w:pPr>
              <w:spacing w:line="276" w:lineRule="auto"/>
              <w:jc w:val="center"/>
              <w:rPr>
                <w:noProof/>
                <w:sz w:val="18"/>
                <w:szCs w:val="18"/>
              </w:rPr>
            </w:pPr>
            <w:r w:rsidRPr="005242C1">
              <w:rPr>
                <w:noProof/>
                <w:sz w:val="18"/>
                <w:szCs w:val="18"/>
              </w:rPr>
              <w:t xml:space="preserve">Brazil </w:t>
            </w:r>
            <w:r w:rsidRPr="005242C1">
              <w:rPr>
                <w:noProof/>
                <w:sz w:val="18"/>
                <w:szCs w:val="18"/>
                <w:lang w:val="en-GB"/>
              </w:rPr>
              <w:fldChar w:fldCharType="begin" w:fldLock="1"/>
            </w:r>
            <w:r w:rsidR="00B056A6">
              <w:rPr>
                <w:noProof/>
                <w:sz w:val="18"/>
                <w:szCs w:val="18"/>
              </w:rPr>
              <w:instrText>ADDIN CSL_CITATION {"citationItems":[{"id":"ITEM-1","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1","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mendeley":{"formattedCitation":"[14]","manualFormatting":"(da Silva et al., 2006)","plainTextFormattedCitation":"[14]","previouslyFormattedCitation":"(da Silva et al. 2006)"},"properties":{"noteIndex":0},"schema":"https://github.com/citation-style-language/schema/raw/master/csl-citation.json"}</w:instrText>
            </w:r>
            <w:r w:rsidRPr="005242C1">
              <w:rPr>
                <w:noProof/>
                <w:sz w:val="18"/>
                <w:szCs w:val="18"/>
                <w:lang w:val="en-GB"/>
              </w:rPr>
              <w:fldChar w:fldCharType="separate"/>
            </w:r>
            <w:r w:rsidRPr="005242C1">
              <w:rPr>
                <w:noProof/>
                <w:sz w:val="18"/>
                <w:szCs w:val="18"/>
              </w:rPr>
              <w:t>(</w:t>
            </w:r>
            <w:r w:rsidR="000722B8" w:rsidRPr="005242C1">
              <w:rPr>
                <w:noProof/>
                <w:sz w:val="18"/>
                <w:szCs w:val="18"/>
              </w:rPr>
              <w:t xml:space="preserve">da </w:t>
            </w:r>
            <w:r w:rsidRPr="005242C1">
              <w:rPr>
                <w:noProof/>
                <w:sz w:val="18"/>
                <w:szCs w:val="18"/>
              </w:rPr>
              <w:t>Silva et al., 2006)</w:t>
            </w:r>
            <w:r w:rsidRPr="005242C1">
              <w:rPr>
                <w:noProof/>
                <w:sz w:val="18"/>
                <w:szCs w:val="18"/>
                <w:lang w:val="en-GB"/>
              </w:rPr>
              <w:fldChar w:fldCharType="end"/>
            </w:r>
          </w:p>
        </w:tc>
      </w:tr>
      <w:tr w:rsidR="00674FB2" w:rsidRPr="00DD1D34" w14:paraId="12AC1FAA" w14:textId="77777777" w:rsidTr="0038188C">
        <w:trPr>
          <w:trHeight w:val="63"/>
        </w:trPr>
        <w:tc>
          <w:tcPr>
            <w:tcW w:w="4395" w:type="dxa"/>
            <w:shd w:val="clear" w:color="auto" w:fill="auto"/>
            <w:vAlign w:val="center"/>
          </w:tcPr>
          <w:p w14:paraId="0BB716D9"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othecium </w:t>
            </w:r>
            <w:r w:rsidRPr="00DD1D34">
              <w:rPr>
                <w:b/>
                <w:iCs/>
                <w:sz w:val="18"/>
                <w:szCs w:val="18"/>
                <w:lang w:val="en-GB"/>
              </w:rPr>
              <w:t>sp.</w:t>
            </w:r>
            <w:r w:rsidRPr="00DD1D34">
              <w:rPr>
                <w:b/>
                <w:i/>
                <w:iCs/>
                <w:sz w:val="18"/>
                <w:szCs w:val="18"/>
                <w:lang w:val="en-GB"/>
              </w:rPr>
              <w:t xml:space="preserve"> </w:t>
            </w:r>
            <w:r w:rsidRPr="002B6FD2">
              <w:rPr>
                <w:iCs/>
                <w:sz w:val="18"/>
                <w:szCs w:val="18"/>
                <w:lang w:val="en-GB"/>
              </w:rPr>
              <w:t>Link</w:t>
            </w:r>
          </w:p>
        </w:tc>
        <w:tc>
          <w:tcPr>
            <w:tcW w:w="3391" w:type="dxa"/>
            <w:vAlign w:val="center"/>
          </w:tcPr>
          <w:p w14:paraId="09F43AE2" w14:textId="095A5EFA" w:rsidR="00674FB2" w:rsidRPr="005242C1" w:rsidRDefault="00807D5A" w:rsidP="00D85868">
            <w:pPr>
              <w:spacing w:line="276" w:lineRule="auto"/>
              <w:jc w:val="center"/>
              <w:rPr>
                <w:sz w:val="18"/>
                <w:szCs w:val="18"/>
              </w:rPr>
            </w:pPr>
            <w:r w:rsidRPr="005242C1">
              <w:rPr>
                <w:sz w:val="18"/>
                <w:szCs w:val="18"/>
              </w:rPr>
              <w:t xml:space="preserve">India, </w:t>
            </w:r>
            <w:r w:rsidR="00674FB2" w:rsidRPr="005242C1">
              <w:rPr>
                <w:sz w:val="18"/>
                <w:szCs w:val="18"/>
              </w:rPr>
              <w:t xml:space="preserve">Mexico </w:t>
            </w:r>
            <w:r w:rsidR="00674FB2" w:rsidRPr="005242C1">
              <w:rPr>
                <w:sz w:val="18"/>
                <w:szCs w:val="18"/>
                <w:lang w:val="en-GB"/>
              </w:rPr>
              <w:fldChar w:fldCharType="begin" w:fldLock="1"/>
            </w:r>
            <w:r w:rsidR="00B056A6">
              <w:rPr>
                <w:sz w:val="18"/>
                <w:szCs w:val="18"/>
              </w:rPr>
              <w:instrText>ADDIN CSL_CITATION {"citationItems":[{"id":"ITEM-1","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1","issue":"NE-1","issued":{"date-parts":[["2015"]]},"page":"32-38","title":"Aislamiento de hongos alergenos en una biblioteca universitaria","type":"article-journal","volume":"25"},"uris":["http://www.mendeley.com/documents/?uuid=c3aba17e-d5ac-4a96-a574-2fd9f39e6a2b"]},{"id":"ITEM-2","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2","issue":"4","issued":{"date-parts":[["2014"]]},"page":"42-47","title":"Comparative aeromycological study of three libraries in Kamptee","type":"article-journal","volume":"2"},"uris":["http://www.mendeley.com/documents/?uuid=29415398-1d36-4079-a66f-95d5e1a90882"]}],"mendeley":{"formattedCitation":"[7,32]","plainTextFormattedCitation":"[7,32]","previouslyFormattedCitation":"(Thaware et al. 2014; Zárate et al. 2015)"},"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rPr>
              <w:t>[7,32]</w:t>
            </w:r>
            <w:r w:rsidR="00674FB2" w:rsidRPr="005242C1">
              <w:rPr>
                <w:sz w:val="18"/>
                <w:szCs w:val="18"/>
                <w:lang w:val="en-GB"/>
              </w:rPr>
              <w:fldChar w:fldCharType="end"/>
            </w:r>
          </w:p>
        </w:tc>
        <w:tc>
          <w:tcPr>
            <w:tcW w:w="3392" w:type="dxa"/>
            <w:vAlign w:val="center"/>
          </w:tcPr>
          <w:p w14:paraId="79839E7B" w14:textId="09EEA674"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2e627a19-fa96-4eb4-89e1-c4aae3682fdc"]}],"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4963BF3B"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7E205C7A" w14:textId="77777777" w:rsidTr="0038188C">
        <w:trPr>
          <w:trHeight w:val="397"/>
        </w:trPr>
        <w:tc>
          <w:tcPr>
            <w:tcW w:w="4395" w:type="dxa"/>
            <w:shd w:val="clear" w:color="auto" w:fill="auto"/>
            <w:vAlign w:val="center"/>
            <w:hideMark/>
          </w:tcPr>
          <w:p w14:paraId="70477F71" w14:textId="77777777" w:rsidR="00674FB2" w:rsidRPr="00AC1C4A" w:rsidRDefault="00674FB2" w:rsidP="00674FB2">
            <w:pPr>
              <w:spacing w:line="276" w:lineRule="auto"/>
              <w:rPr>
                <w:b/>
                <w:i/>
                <w:iCs/>
                <w:sz w:val="18"/>
                <w:szCs w:val="18"/>
              </w:rPr>
            </w:pPr>
            <w:r w:rsidRPr="00AC1C4A">
              <w:rPr>
                <w:b/>
                <w:i/>
                <w:iCs/>
                <w:sz w:val="18"/>
                <w:szCs w:val="18"/>
              </w:rPr>
              <w:t xml:space="preserve">Trichothecium laxicephalum </w:t>
            </w:r>
            <w:r w:rsidRPr="00AC1C4A">
              <w:rPr>
                <w:sz w:val="18"/>
                <w:szCs w:val="18"/>
              </w:rPr>
              <w:t>(Kamyschko) M.A. Litv.</w:t>
            </w:r>
          </w:p>
        </w:tc>
        <w:tc>
          <w:tcPr>
            <w:tcW w:w="3391" w:type="dxa"/>
            <w:vAlign w:val="center"/>
          </w:tcPr>
          <w:p w14:paraId="01F10538" w14:textId="339E59CC" w:rsidR="00674FB2" w:rsidRPr="005242C1" w:rsidRDefault="00674FB2" w:rsidP="00D85868">
            <w:pPr>
              <w:spacing w:line="276" w:lineRule="auto"/>
              <w:jc w:val="center"/>
              <w:rPr>
                <w:sz w:val="18"/>
                <w:szCs w:val="18"/>
                <w:lang w:val="en-GB"/>
              </w:rPr>
            </w:pPr>
            <w:r w:rsidRPr="005242C1">
              <w:rPr>
                <w:iCs/>
                <w:sz w:val="18"/>
                <w:szCs w:val="18"/>
                <w:lang w:val="en-GB"/>
              </w:rPr>
              <w:t xml:space="preserve">Poland </w:t>
            </w:r>
            <w:r w:rsidRPr="005242C1">
              <w:rPr>
                <w:iCs/>
                <w:sz w:val="18"/>
                <w:szCs w:val="18"/>
                <w:lang w:val="en-GB"/>
              </w:rPr>
              <w:fldChar w:fldCharType="begin" w:fldLock="1"/>
            </w:r>
            <w:r w:rsidR="00B056A6">
              <w:rPr>
                <w:iCs/>
                <w:sz w:val="18"/>
                <w:szCs w:val="18"/>
                <w:lang w:val="en-GB"/>
              </w:rPr>
              <w:instrText>ADDIN CSL_CITATION {"citationItems":[{"id":"ITEM-1","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1","issue":"2","issued":{"date-parts":[["2008"]]},"page":"159-170","title":"Workers' exposure to selected biological agents in libraries of Upper Silesia","type":"article-journal","volume":"59"},"uris":["http://www.mendeley.com/documents/?uuid=651a56e5-120c-4e54-be5e-c9b07bc79a4f","http://www.mendeley.com/documents/?uuid=b24ba249-e9ce-4876-91c2-a7b601867bd9"]}],"mendeley":{"formattedCitation":"[17]","plainTextFormattedCitation":"[17]","previouslyFormattedCitation":"(Wlazło et al. 2008)"},"properties":{"noteIndex":0},"schema":"https://github.com/citation-style-language/schema/raw/master/csl-citation.json"}</w:instrText>
            </w:r>
            <w:r w:rsidRPr="005242C1">
              <w:rPr>
                <w:iCs/>
                <w:sz w:val="18"/>
                <w:szCs w:val="18"/>
                <w:lang w:val="en-GB"/>
              </w:rPr>
              <w:fldChar w:fldCharType="separate"/>
            </w:r>
            <w:r w:rsidR="00B056A6" w:rsidRPr="00B056A6">
              <w:rPr>
                <w:iCs/>
                <w:noProof/>
                <w:sz w:val="18"/>
                <w:szCs w:val="18"/>
                <w:lang w:val="en-GB"/>
              </w:rPr>
              <w:t>[17]</w:t>
            </w:r>
            <w:r w:rsidRPr="005242C1">
              <w:rPr>
                <w:iCs/>
                <w:sz w:val="18"/>
                <w:szCs w:val="18"/>
                <w:lang w:val="en-GB"/>
              </w:rPr>
              <w:fldChar w:fldCharType="end"/>
            </w:r>
          </w:p>
        </w:tc>
        <w:tc>
          <w:tcPr>
            <w:tcW w:w="3392" w:type="dxa"/>
            <w:vAlign w:val="center"/>
          </w:tcPr>
          <w:p w14:paraId="1661EFD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463BC5CE"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30132A" w14:paraId="57811FE2" w14:textId="77777777" w:rsidTr="0038188C">
        <w:trPr>
          <w:trHeight w:val="63"/>
        </w:trPr>
        <w:tc>
          <w:tcPr>
            <w:tcW w:w="4395" w:type="dxa"/>
            <w:shd w:val="clear" w:color="auto" w:fill="auto"/>
            <w:vAlign w:val="center"/>
            <w:hideMark/>
          </w:tcPr>
          <w:p w14:paraId="3A88C30F" w14:textId="77777777" w:rsidR="00674FB2" w:rsidRPr="00DD1D34" w:rsidRDefault="00674FB2" w:rsidP="00674FB2">
            <w:pPr>
              <w:spacing w:line="276" w:lineRule="auto"/>
              <w:rPr>
                <w:b/>
                <w:i/>
                <w:iCs/>
                <w:sz w:val="18"/>
                <w:szCs w:val="18"/>
                <w:lang w:val="en-GB"/>
              </w:rPr>
            </w:pPr>
            <w:r w:rsidRPr="00DD1D34">
              <w:rPr>
                <w:b/>
                <w:i/>
                <w:iCs/>
                <w:sz w:val="18"/>
                <w:szCs w:val="18"/>
                <w:lang w:val="en-GB"/>
              </w:rPr>
              <w:t>Trichothecium roseum</w:t>
            </w:r>
            <w:r w:rsidRPr="006A2000">
              <w:rPr>
                <w:i/>
                <w:iCs/>
                <w:sz w:val="18"/>
                <w:szCs w:val="18"/>
                <w:lang w:val="en-GB"/>
              </w:rPr>
              <w:t xml:space="preserve"> </w:t>
            </w:r>
            <w:r w:rsidRPr="006A2000">
              <w:rPr>
                <w:sz w:val="18"/>
                <w:szCs w:val="18"/>
                <w:lang w:val="en-GB"/>
              </w:rPr>
              <w:t xml:space="preserve">(Pers.) </w:t>
            </w:r>
            <w:r w:rsidRPr="002B6FD2">
              <w:rPr>
                <w:sz w:val="18"/>
                <w:szCs w:val="18"/>
                <w:lang w:val="en-GB"/>
              </w:rPr>
              <w:t>Link</w:t>
            </w:r>
          </w:p>
        </w:tc>
        <w:tc>
          <w:tcPr>
            <w:tcW w:w="3391" w:type="dxa"/>
            <w:vAlign w:val="center"/>
          </w:tcPr>
          <w:p w14:paraId="2BAFF157" w14:textId="75B76D56" w:rsidR="00674FB2" w:rsidRPr="005242C1" w:rsidRDefault="00674FB2" w:rsidP="00D85868">
            <w:pPr>
              <w:spacing w:line="276" w:lineRule="auto"/>
              <w:jc w:val="center"/>
              <w:rPr>
                <w:sz w:val="18"/>
                <w:szCs w:val="18"/>
                <w:lang w:val="en-GB"/>
              </w:rPr>
            </w:pPr>
            <w:r w:rsidRPr="005242C1">
              <w:rPr>
                <w:sz w:val="18"/>
                <w:szCs w:val="18"/>
                <w:lang w:val="en-GB"/>
              </w:rPr>
              <w:t xml:space="preserve">Poland, Spain </w:t>
            </w:r>
            <w:r w:rsidRPr="005242C1">
              <w:rPr>
                <w:sz w:val="18"/>
                <w:szCs w:val="18"/>
                <w:lang w:val="en-GB"/>
              </w:rPr>
              <w:fldChar w:fldCharType="begin" w:fldLock="1"/>
            </w:r>
            <w:r w:rsidR="00B056A6">
              <w:rPr>
                <w:sz w:val="18"/>
                <w:szCs w:val="18"/>
                <w:lang w:val="en-GB"/>
              </w:rPr>
              <w:instrText>ADDIN CSL_CITATION {"citationItems":[{"id":"ITEM-1","itemData":{"author":[{"dropping-particle":"","family":"Valentin","given":"Nieves","non-dropping-particle":"","parse-names":false,"suffix":""}],"container-title":"Experts’ Roundtable on Sustainable Climate Management Strategies","editor":[{"dropping-particle":"","family":"Boersma","given":"Foekje","non-dropping-particle":"","parse-names":false,"suffix":""}],"id":"ITEM-1","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6cabda86-3c1a-4e45-a226-029b766fb858"]},{"id":"ITEM-3","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3","issued":{"date-parts":[["2008"]]},"page":"71-78","title":"Microbiological Contamination With Moulds in Work Environment","type":"article-journal","volume":"15"},"uris":["http://www.mendeley.com/documents/?uuid=5325b2d0-5d68-448e-abc5-e102643d9132","http://www.mendeley.com/documents/?uuid=691f2499-ffe6-4397-bcc7-a5bc2f453c25","http://www.mendeley.com/documents/?uuid=f0f9009b-ebd4-496d-96ff-d7aafaf20e72"]}],"mendeley":{"formattedCitation":"[17,18,24]","plainTextFormattedCitation":"[17,18,24]","previouslyFormattedCitation":"(Valentin 2007; Wlazło et al. 2008; 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7,18,24]</w:t>
            </w:r>
            <w:r w:rsidRPr="005242C1">
              <w:rPr>
                <w:sz w:val="18"/>
                <w:szCs w:val="18"/>
                <w:lang w:val="en-GB"/>
              </w:rPr>
              <w:fldChar w:fldCharType="end"/>
            </w:r>
          </w:p>
        </w:tc>
        <w:tc>
          <w:tcPr>
            <w:tcW w:w="3392" w:type="dxa"/>
            <w:vAlign w:val="center"/>
          </w:tcPr>
          <w:p w14:paraId="17CA56B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486EA372"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30132A" w14:paraId="2F3DE449" w14:textId="77777777" w:rsidTr="005D7B64">
        <w:trPr>
          <w:trHeight w:val="343"/>
        </w:trPr>
        <w:tc>
          <w:tcPr>
            <w:tcW w:w="4395" w:type="dxa"/>
            <w:shd w:val="clear" w:color="auto" w:fill="auto"/>
            <w:vAlign w:val="center"/>
            <w:hideMark/>
          </w:tcPr>
          <w:p w14:paraId="0FB10848"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churus </w:t>
            </w:r>
            <w:r w:rsidRPr="00DD1D34">
              <w:rPr>
                <w:b/>
                <w:iCs/>
                <w:sz w:val="18"/>
                <w:szCs w:val="18"/>
                <w:lang w:val="en-GB"/>
              </w:rPr>
              <w:t xml:space="preserve">sp. </w:t>
            </w:r>
            <w:r w:rsidRPr="002B6FD2">
              <w:rPr>
                <w:iCs/>
                <w:sz w:val="18"/>
                <w:szCs w:val="18"/>
                <w:lang w:val="en-GB"/>
              </w:rPr>
              <w:t>Clem</w:t>
            </w:r>
          </w:p>
        </w:tc>
        <w:tc>
          <w:tcPr>
            <w:tcW w:w="10175" w:type="dxa"/>
            <w:gridSpan w:val="3"/>
            <w:vAlign w:val="center"/>
          </w:tcPr>
          <w:p w14:paraId="54612E66" w14:textId="64EB380A"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 Cephalotrichum</w:t>
            </w:r>
          </w:p>
        </w:tc>
      </w:tr>
      <w:tr w:rsidR="00674FB2" w:rsidRPr="00B056A6" w14:paraId="1535756B" w14:textId="77777777" w:rsidTr="0038188C">
        <w:trPr>
          <w:trHeight w:val="212"/>
        </w:trPr>
        <w:tc>
          <w:tcPr>
            <w:tcW w:w="4395" w:type="dxa"/>
            <w:shd w:val="clear" w:color="auto" w:fill="auto"/>
            <w:vAlign w:val="center"/>
            <w:hideMark/>
          </w:tcPr>
          <w:p w14:paraId="38D77741" w14:textId="77777777" w:rsidR="00674FB2" w:rsidRPr="00DD1D34" w:rsidRDefault="00674FB2" w:rsidP="00674FB2">
            <w:pPr>
              <w:spacing w:line="276" w:lineRule="auto"/>
              <w:rPr>
                <w:b/>
                <w:sz w:val="18"/>
                <w:szCs w:val="18"/>
                <w:lang w:val="en-GB"/>
              </w:rPr>
            </w:pPr>
            <w:r w:rsidRPr="00DD1D34">
              <w:rPr>
                <w:b/>
                <w:i/>
                <w:iCs/>
                <w:sz w:val="18"/>
                <w:szCs w:val="18"/>
                <w:lang w:val="en-GB"/>
              </w:rPr>
              <w:t xml:space="preserve">Tricophyton </w:t>
            </w:r>
            <w:r w:rsidRPr="00DD1D34">
              <w:rPr>
                <w:b/>
                <w:iCs/>
                <w:sz w:val="18"/>
                <w:szCs w:val="18"/>
                <w:lang w:val="en-GB"/>
              </w:rPr>
              <w:t xml:space="preserve">sp. </w:t>
            </w:r>
            <w:r w:rsidRPr="00DD1D34">
              <w:rPr>
                <w:b/>
                <w:i/>
                <w:iCs/>
                <w:sz w:val="18"/>
                <w:szCs w:val="18"/>
                <w:lang w:val="en-GB"/>
              </w:rPr>
              <w:t xml:space="preserve"> </w:t>
            </w:r>
            <w:r w:rsidRPr="002B6FD2">
              <w:rPr>
                <w:sz w:val="18"/>
                <w:szCs w:val="18"/>
                <w:lang w:val="en-GB"/>
              </w:rPr>
              <w:t>Malmsten</w:t>
            </w:r>
          </w:p>
        </w:tc>
        <w:tc>
          <w:tcPr>
            <w:tcW w:w="3391" w:type="dxa"/>
            <w:vAlign w:val="center"/>
          </w:tcPr>
          <w:p w14:paraId="3D06CBA2" w14:textId="03F506BD" w:rsidR="00674FB2" w:rsidRPr="005242C1" w:rsidRDefault="00674FB2" w:rsidP="00D85868">
            <w:pPr>
              <w:spacing w:line="276" w:lineRule="auto"/>
              <w:jc w:val="center"/>
              <w:rPr>
                <w:sz w:val="18"/>
                <w:szCs w:val="18"/>
                <w:lang w:val="en-GB"/>
              </w:rPr>
            </w:pPr>
            <w:r w:rsidRPr="005242C1">
              <w:rPr>
                <w:sz w:val="18"/>
                <w:szCs w:val="18"/>
                <w:lang w:val="en-GB"/>
              </w:rPr>
              <w:t xml:space="preserve">Italy </w:t>
            </w:r>
            <w:r w:rsidRPr="005242C1">
              <w:rPr>
                <w:sz w:val="18"/>
                <w:szCs w:val="18"/>
                <w:lang w:val="en-GB"/>
              </w:rPr>
              <w:fldChar w:fldCharType="begin" w:fldLock="1"/>
            </w:r>
            <w:r w:rsidR="00B056A6">
              <w:rPr>
                <w:sz w:val="18"/>
                <w:szCs w:val="18"/>
                <w:lang w:val="en-GB"/>
              </w:rPr>
              <w:instrText>ADDIN CSL_CITATION {"citationItems":[{"id":"ITEM-1","itemData":{"DOI":"10.1080/00173130801916624","ISSN":"0017-3134","abstract":"Historical collections held in ancient archives and libraries constitute a cultural and artistic heritage of inestimable value. These collections contain a series of organic materials which may alter and perish in time, especially if they are conserved in inadequate environmental conditions and without any specific precautionary devices to protect them from damage caused by chemical, biological and physical factors. It is essential to prevent ‘at risk’ situations to conserve library and archive heritage. Early detection of fungal spores and moulds in conservation environments will permit us to intervene at the infection site at the right moment and also to detect the micro-environments where climatic parameters are not suitable for conservation purposes. The aim of this study is to examine potentially biodeteriogen fungal micro-flora in the environment of the ‘‘Doctorate Library’’, one of the most important buildings of the University of Perugia, which contains frescos and library collection of great value. The study was carried out through quantitative and qualitative analysis of airborne fungal species and through the evaluation of viable aerobiological particles as potential agents of biodeterioration. The airspore monitoring was made using the active method (by Personal Volumetric Air Sampler Spore Trap, Burkard Company Ltd.) and the passive one (by sedimentation technique on Petri dishes). The results obtained by both methods allowed us to detect numerous potentially biodeteriogen species, to determine their quantity and influence and to evaluate the levels of their variability in time","author":[{"dropping-particle":"","family":"Ruga","given":"Luigia","non-dropping-particle":"","parse-names":false,"suffix":""},{"dropping-particle":"","family":"Bonofiglio","given":"Tommaso","non-dropping-particle":"","parse-names":false,"suffix":""},{"dropping-particle":"","family":"Orlandi","given":"Fabio","non-dropping-particle":"","parse-names":false,"suffix":""},{"dropping-particle":"","family":"Romano","given":"Bruno","non-dropping-particle":"","parse-names":false,"suffix":""},{"dropping-particle":"","family":"Fornaciari","given":"Marco","non-dropping-particle":"","parse-names":false,"suffix":""}],"container-title":"Grana","id":"ITEM-1","issue":"1","issued":{"date-parts":[["2008"]]},"page":"60-69","title":"Analysis of the potential fungal biodeteriogen effects in the “Doctorate Library” of the University of Perugia, Italy","type":"article-journal","volume":"47"},"uris":["http://www.mendeley.com/documents/?uuid=7f3fbec3-36f2-4b48-9a37-94ab1f36b34c"]}],"mendeley":{"formattedCitation":"[23]","plainTextFormattedCitation":"[23]","previouslyFormattedCitation":"(Ruga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23]</w:t>
            </w:r>
            <w:r w:rsidRPr="005242C1">
              <w:rPr>
                <w:sz w:val="18"/>
                <w:szCs w:val="18"/>
                <w:lang w:val="en-GB"/>
              </w:rPr>
              <w:fldChar w:fldCharType="end"/>
            </w:r>
          </w:p>
        </w:tc>
        <w:tc>
          <w:tcPr>
            <w:tcW w:w="3392" w:type="dxa"/>
            <w:vAlign w:val="center"/>
          </w:tcPr>
          <w:p w14:paraId="48BEE995"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hideMark/>
          </w:tcPr>
          <w:p w14:paraId="5F13C9E6"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B056A6" w14:paraId="008A10AF" w14:textId="77777777" w:rsidTr="0038188C">
        <w:trPr>
          <w:trHeight w:val="397"/>
        </w:trPr>
        <w:tc>
          <w:tcPr>
            <w:tcW w:w="4395" w:type="dxa"/>
            <w:shd w:val="clear" w:color="auto" w:fill="auto"/>
            <w:vAlign w:val="center"/>
            <w:hideMark/>
          </w:tcPr>
          <w:p w14:paraId="746B8734"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Tritirachium </w:t>
            </w:r>
            <w:r w:rsidRPr="00DD1D34">
              <w:rPr>
                <w:b/>
                <w:iCs/>
                <w:sz w:val="18"/>
                <w:szCs w:val="18"/>
                <w:lang w:val="en-GB"/>
              </w:rPr>
              <w:t xml:space="preserve">sp. </w:t>
            </w:r>
            <w:r w:rsidRPr="002B6FD2">
              <w:rPr>
                <w:iCs/>
                <w:sz w:val="18"/>
                <w:szCs w:val="18"/>
                <w:lang w:val="en-GB"/>
              </w:rPr>
              <w:t>Limber</w:t>
            </w:r>
          </w:p>
        </w:tc>
        <w:tc>
          <w:tcPr>
            <w:tcW w:w="3391" w:type="dxa"/>
            <w:vAlign w:val="center"/>
          </w:tcPr>
          <w:p w14:paraId="5C2EC90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09E3FEF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AB9449E" w14:textId="105F24EC"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Finland </w:t>
            </w:r>
            <w:r w:rsidRPr="005242C1">
              <w:rPr>
                <w:noProof/>
                <w:sz w:val="18"/>
                <w:szCs w:val="18"/>
                <w:lang w:val="en-GB"/>
              </w:rPr>
              <w:fldChar w:fldCharType="begin" w:fldLock="1"/>
            </w:r>
            <w:r w:rsidR="00B056A6">
              <w:rPr>
                <w:noProof/>
                <w:sz w:val="18"/>
                <w:szCs w:val="18"/>
                <w:lang w:val="en-GB"/>
              </w:rPr>
              <w:instrText>ADDIN CSL_CITATION {"citationItems":[{"id":"ITEM-1","itemData":{"DOI":"10.1016/S0964-8305(01)00103-2","ISSN":"09648305","author":[{"dropping-particle":"","family":"Hyvärinen","given":"Anne","non-dropping-particle":"","parse-names":false,"suffix":""},{"dropping-particle":"","family":"Meklin","given":"Teija","non-dropping-particle":"","parse-names":false,"suffix":""},{"dropping-particle":"","family":"Vepsalainen","given":"Asko","non-dropping-particle":"","parse-names":false,"suffix":""},{"dropping-particle":"","family":"Nevalainen","given":"Aino","non-dropping-particle":"","parse-names":false,"suffix":""}],"container-title":"International Biodeterioration &amp; Biodegradation","id":"ITEM-1","issue":"1","issued":{"date-parts":[["2002","1"]]},"page":"27-37","title":"Fungi and actinobacteria in moisture-damaged building materials — concentrations and diversity","type":"article-journal","volume":"49"},"uris":["http://www.mendeley.com/documents/?uuid=b3e92708-d501-495a-a70e-a1567ba2b06c","http://www.mendeley.com/documents/?uuid=6a64a2fb-7c74-4ca2-8944-e5df69d0d26c"]}],"mendeley":{"formattedCitation":"[11]","plainTextFormattedCitation":"[11]","previouslyFormattedCitation":"(Hyvärinen et al. 2002)"},"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11]</w:t>
            </w:r>
            <w:r w:rsidRPr="005242C1">
              <w:rPr>
                <w:noProof/>
                <w:sz w:val="18"/>
                <w:szCs w:val="18"/>
                <w:lang w:val="en-GB"/>
              </w:rPr>
              <w:fldChar w:fldCharType="end"/>
            </w:r>
          </w:p>
        </w:tc>
      </w:tr>
      <w:tr w:rsidR="00674FB2" w:rsidRPr="008C3C93" w14:paraId="0C77C314" w14:textId="77777777" w:rsidTr="0038188C">
        <w:trPr>
          <w:trHeight w:val="397"/>
        </w:trPr>
        <w:tc>
          <w:tcPr>
            <w:tcW w:w="4395" w:type="dxa"/>
            <w:shd w:val="clear" w:color="auto" w:fill="auto"/>
            <w:vAlign w:val="center"/>
          </w:tcPr>
          <w:p w14:paraId="143C2809" w14:textId="5499F6E5" w:rsidR="00674FB2" w:rsidRPr="00B73AE6" w:rsidRDefault="00674FB2" w:rsidP="00674FB2">
            <w:pPr>
              <w:spacing w:line="276" w:lineRule="auto"/>
              <w:rPr>
                <w:iCs/>
                <w:sz w:val="18"/>
                <w:szCs w:val="18"/>
                <w:lang w:val="en-GB"/>
              </w:rPr>
            </w:pPr>
            <w:r>
              <w:rPr>
                <w:b/>
                <w:i/>
                <w:iCs/>
                <w:sz w:val="18"/>
                <w:szCs w:val="18"/>
                <w:lang w:val="en-GB"/>
              </w:rPr>
              <w:t xml:space="preserve">Umbilicaria </w:t>
            </w:r>
            <w:r>
              <w:rPr>
                <w:b/>
                <w:iCs/>
                <w:sz w:val="18"/>
                <w:szCs w:val="18"/>
                <w:lang w:val="en-GB"/>
              </w:rPr>
              <w:t xml:space="preserve">sp. </w:t>
            </w:r>
            <w:r>
              <w:rPr>
                <w:iCs/>
                <w:sz w:val="18"/>
                <w:szCs w:val="18"/>
                <w:lang w:val="en-GB"/>
              </w:rPr>
              <w:t>Hoffm.</w:t>
            </w:r>
          </w:p>
        </w:tc>
        <w:tc>
          <w:tcPr>
            <w:tcW w:w="3391" w:type="dxa"/>
            <w:vAlign w:val="center"/>
          </w:tcPr>
          <w:p w14:paraId="62D8A36E" w14:textId="27C82533"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2C029BB6" w14:textId="4447CFE6"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7B1C6C68" w14:textId="6609C9DE" w:rsidR="00674FB2" w:rsidRPr="00B056A6" w:rsidRDefault="00D57A52" w:rsidP="00D85868">
            <w:pPr>
              <w:spacing w:line="276" w:lineRule="auto"/>
              <w:jc w:val="center"/>
              <w:rPr>
                <w:noProof/>
                <w:sz w:val="18"/>
                <w:szCs w:val="18"/>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rPr>
              <w:t>[15]</w:t>
            </w:r>
            <w:r w:rsidR="00674FB2" w:rsidRPr="005242C1">
              <w:rPr>
                <w:sz w:val="18"/>
                <w:szCs w:val="18"/>
              </w:rPr>
              <w:fldChar w:fldCharType="end"/>
            </w:r>
          </w:p>
        </w:tc>
      </w:tr>
      <w:tr w:rsidR="00674FB2" w:rsidRPr="00DD1D34" w14:paraId="667C6EE3" w14:textId="77777777" w:rsidTr="0038188C">
        <w:trPr>
          <w:trHeight w:val="397"/>
        </w:trPr>
        <w:tc>
          <w:tcPr>
            <w:tcW w:w="4395" w:type="dxa"/>
            <w:shd w:val="clear" w:color="auto" w:fill="auto"/>
            <w:vAlign w:val="center"/>
            <w:hideMark/>
          </w:tcPr>
          <w:p w14:paraId="4BAEAE4A" w14:textId="20FB1C93" w:rsidR="00674FB2" w:rsidRPr="00FB0429" w:rsidRDefault="00674FB2" w:rsidP="00674FB2">
            <w:pPr>
              <w:spacing w:line="276" w:lineRule="auto"/>
              <w:rPr>
                <w:b/>
                <w:i/>
                <w:iCs/>
                <w:sz w:val="18"/>
                <w:szCs w:val="18"/>
                <w:highlight w:val="yellow"/>
              </w:rPr>
            </w:pPr>
            <w:r w:rsidRPr="00FB0429">
              <w:rPr>
                <w:b/>
                <w:i/>
                <w:iCs/>
                <w:sz w:val="18"/>
                <w:szCs w:val="18"/>
              </w:rPr>
              <w:lastRenderedPageBreak/>
              <w:t xml:space="preserve">Ulocladium </w:t>
            </w:r>
            <w:r>
              <w:rPr>
                <w:b/>
                <w:iCs/>
                <w:sz w:val="18"/>
                <w:szCs w:val="18"/>
              </w:rPr>
              <w:t>sp.</w:t>
            </w:r>
            <w:r w:rsidRPr="00FB0429">
              <w:rPr>
                <w:b/>
                <w:i/>
                <w:iCs/>
                <w:sz w:val="18"/>
                <w:szCs w:val="18"/>
              </w:rPr>
              <w:t xml:space="preserve"> </w:t>
            </w:r>
            <w:r w:rsidRPr="00FB0429">
              <w:rPr>
                <w:sz w:val="18"/>
                <w:szCs w:val="18"/>
              </w:rPr>
              <w:t>Preuss</w:t>
            </w:r>
          </w:p>
        </w:tc>
        <w:tc>
          <w:tcPr>
            <w:tcW w:w="3391" w:type="dxa"/>
            <w:vAlign w:val="center"/>
          </w:tcPr>
          <w:p w14:paraId="076126E0" w14:textId="762F189B" w:rsidR="00674FB2" w:rsidRPr="005242C1" w:rsidRDefault="00674FB2" w:rsidP="00D85868">
            <w:pPr>
              <w:spacing w:line="276" w:lineRule="auto"/>
              <w:jc w:val="center"/>
              <w:rPr>
                <w:sz w:val="18"/>
                <w:szCs w:val="18"/>
              </w:rPr>
            </w:pPr>
            <w:r w:rsidRPr="005242C1">
              <w:rPr>
                <w:sz w:val="18"/>
                <w:szCs w:val="18"/>
              </w:rPr>
              <w:t xml:space="preserve">Argentina, France, Mexico, Poland, Portugal, Spain </w:t>
            </w:r>
            <w:r w:rsidRPr="005242C1">
              <w:rPr>
                <w:sz w:val="18"/>
                <w:szCs w:val="18"/>
                <w:lang w:val="en-GB"/>
              </w:rPr>
              <w:fldChar w:fldCharType="begin" w:fldLock="1"/>
            </w:r>
            <w:r w:rsidR="00B056A6">
              <w:rPr>
                <w:sz w:val="18"/>
                <w:szCs w:val="18"/>
              </w:rPr>
              <w:instrText>ADDIN CSL_CITATION {"citationItems":[{"id":"ITEM-1","itemData":{"abstract":"Este artículo analiza los hongos presentes en una biblioteca científica si-tuada en un centro de investigación (el cual trabaja con microorganismos) en Tucu-mán, Argentina, desde Febrero del 2000 a Enero del 2001. Se identificaron 33 géne-ros, además de las levaduras y de los hongos clasificados como Mycelia sterilia y Basidiomycetes. Los géneros que presentaron la mayor frecuencia fueron Cladospo-rium sp. (30.1%), Fusarium sp (8.6%), Alternaria sp. (8.4%), Acremonium sp. (6.4%) y Aspergillus sp. (5.5%). La mayor cantidad de esporas fúngicas fue obser-vada en Octubre y la mínima en Julio. La temperatura estuvo entre 16,5 y 28,5ºC. El género Cladosporium sp. fue aislado en todos los meses muestreados. Este género predominó en Febrero (19.6%), junto a Alternaria sp., Mayo (29.6%), Junio (35.7%), Julio (33.3%), Agosto (40%), septiembre (27.5%) y octubre (51.3%), mientras que Acremonium sp. predominó en Marzo (26.5%), Ceratosporium sp. en Abril (20.4%) y los Basidiomycetes en Noviembre (17.6%). Además, Alternaria sp. fue el más abundante en Diciembre (20%) y Enero (35.9%). A pesar del uso de un muestreo no volumétrico, este estudio provee una información útil sobre la inciden-cia de los hongos ambientales en la biblioteca testada. Sabiendo que su presencia es incuestionable y difícil de erradicar, son necesarias futuras investigaciones para examinar los efectos de su exposición sobre los problemas de salud relacionados. Palabras claves: Hongos; ambiente interno; sistema de placa de Petri abierta.","author":[{"dropping-particle":"","family":"Bueno","given":"Dante J","non-dropping-particle":"","parse-names":false,"suffix":""},{"dropping-particle":"","family":"Silva","given":"Julio O","non-dropping-particle":"","parse-names":false,"suffix":""},{"dropping-particle":"","family":"Oliver","given":"Guillermo","non-dropping-particle":"","parse-names":false,"suffix":""}],"container-title":"Anales de Documentación","id":"ITEM-1","issue":"051","issued":{"date-parts":[["2003"]]},"page":"27-34","title":"Hongos ambientales en una biblioteca: un año de estudio","type":"article-journal"},"uris":["http://www.mendeley.com/documents/?uuid=e47a8f41-e665-4013-aecd-1b47d19e3e78","http://www.mendeley.com/documents/?uuid=d73e2b1f-6a25-4f39-94a2-1d24234aab96"]},{"id":"ITEM-2","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2","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e34ada19-b2ca-49a2-93db-be50fecbf93e"]},{"id":"ITEM-3","itemData":{"author":[{"dropping-particle":"","family":"Valentin","given":"Nieves","non-dropping-particle":"","parse-names":false,"suffix":""}],"container-title":"Experts’ Roundtable on Sustainable Climate Management Strategies","editor":[{"dropping-particle":"","family":"Boersma","given":"Foekje","non-dropping-particle":"","parse-names":false,"suffix":""}],"id":"ITEM-3","issued":{"date-parts":[["2007"]]},"page":"1-26","publisher":"The Getty Conservation Institute","publisher-place":"Tenerife, Spain","title":"Microbial Contamination in Archives and Museums: Health Hazards and Preventive Strategies Using Air Ventilation Systems","type":"paper-conference"},"uris":["http://www.mendeley.com/documents/?uuid=642ecba7-b975-4e2a-9b07-b0bb7950b860","http://www.mendeley.com/documents/?uuid=3c54f80d-8579-4ab3-ad1f-c3509dded589","http://www.mendeley.com/documents/?uuid=126ce46c-b40e-427f-a580-ccaa740ed91c"]},{"id":"ITEM-4","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4","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90073604-f3e1-4bd5-8f82-7e6268d174a6"]},{"id":"ITEM-5","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5","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a2cd123e-3469-4649-bcad-601fe8285c71"]},{"id":"ITEM-6","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6","issue":"NE-1","issued":{"date-parts":[["2015"]]},"page":"32-38","title":"Aislamiento de hongos alergenos en una biblioteca universitaria","type":"article-journal","volume":"25"},"uris":["http://www.mendeley.com/documents/?uuid=c3aba17e-d5ac-4a96-a574-2fd9f39e6a2b"]},{"id":"ITEM-7","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7","issue":"6","issued":{"date-parts":[["2012"]]},"page":"514-522","title":"Microbiological evaluation of ten French archives and link to occupational symptoms","type":"article-journal","volume":"22"},"uris":["http://www.mendeley.com/documents/?uuid=ad1b6379-d0a5-4fad-b432-47f195777d07"]},{"id":"ITEM-8","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8","issue":"3","issued":{"date-parts":[["2015"]]},"page":"389-401","title":"Assessment of microbiological contamination in the work environments of museums, archives and libraries","type":"article-journal","volume":"31"},"uris":["http://www.mendeley.com/documents/?uuid=787ec923-8449-41a1-926e-3abc447246d4"]}],"mendeley":{"formattedCitation":"[2,4,5,7,8,17,19,24]","plainTextFormattedCitation":"[2,4,5,7,8,17,19,24]","previouslyFormattedCitation":"(Bueno et al. 2003; Valentin 2007; Wlazło et al. 2008; Roussel et al. 2012; Pinheiro 2014; Pinheiro 2015; Skóra et al. 2015; Zárate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4,5,7,8,17,19,24]</w:t>
            </w:r>
            <w:r w:rsidRPr="005242C1">
              <w:rPr>
                <w:sz w:val="18"/>
                <w:szCs w:val="18"/>
                <w:lang w:val="en-GB"/>
              </w:rPr>
              <w:fldChar w:fldCharType="end"/>
            </w:r>
          </w:p>
        </w:tc>
        <w:tc>
          <w:tcPr>
            <w:tcW w:w="3392" w:type="dxa"/>
            <w:vAlign w:val="center"/>
          </w:tcPr>
          <w:p w14:paraId="351D2416" w14:textId="303CF74C" w:rsidR="00674FB2" w:rsidRPr="005242C1" w:rsidRDefault="00674FB2" w:rsidP="00D85868">
            <w:pPr>
              <w:spacing w:line="276" w:lineRule="auto"/>
              <w:jc w:val="center"/>
              <w:rPr>
                <w:sz w:val="18"/>
                <w:szCs w:val="18"/>
                <w:lang w:val="en-GB"/>
              </w:rPr>
            </w:pPr>
            <w:r w:rsidRPr="005242C1">
              <w:rPr>
                <w:sz w:val="18"/>
                <w:szCs w:val="18"/>
              </w:rPr>
              <w:t xml:space="preserve">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5641f72f-0896-42f4-8c7d-34ad46adf02a"]}],"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39FE291F"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75395B99" w14:textId="77777777" w:rsidTr="0038188C">
        <w:trPr>
          <w:trHeight w:val="397"/>
        </w:trPr>
        <w:tc>
          <w:tcPr>
            <w:tcW w:w="4395" w:type="dxa"/>
            <w:shd w:val="clear" w:color="auto" w:fill="auto"/>
            <w:vAlign w:val="center"/>
            <w:hideMark/>
          </w:tcPr>
          <w:p w14:paraId="4EB6F87E"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Ulocladium botrytis </w:t>
            </w:r>
            <w:r w:rsidRPr="002B6FD2">
              <w:rPr>
                <w:sz w:val="18"/>
                <w:szCs w:val="18"/>
                <w:lang w:val="en-GB"/>
              </w:rPr>
              <w:t>Preuss</w:t>
            </w:r>
          </w:p>
        </w:tc>
        <w:tc>
          <w:tcPr>
            <w:tcW w:w="3391" w:type="dxa"/>
            <w:vAlign w:val="center"/>
          </w:tcPr>
          <w:p w14:paraId="5C67E78B"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192A9D4F"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12E1A310" w14:textId="7A6C372E"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1","issued":{"date-parts":[["2003"]]},"language":"English","page":"167-173","title":"Isolation of fungal species from test samples and maps damaged by foxing, and correlation between these species and the environment","type":"article-journal","volume":"51"},"uris":["http://www.mendeley.com/documents/?uuid=7d5b4eec-9976-4328-ae73-a2e2f05fa7e7"]}],"mendeley":{"formattedCitation":"[44]","plainTextFormattedCitation":"[44]","previouslyFormattedCitation":"(Corte et al. 2003)"},"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44]</w:t>
            </w:r>
            <w:r w:rsidRPr="005242C1">
              <w:rPr>
                <w:noProof/>
                <w:sz w:val="18"/>
                <w:szCs w:val="18"/>
                <w:lang w:val="en-GB"/>
              </w:rPr>
              <w:fldChar w:fldCharType="end"/>
            </w:r>
          </w:p>
        </w:tc>
      </w:tr>
      <w:tr w:rsidR="00674FB2" w:rsidRPr="00DD1D34" w14:paraId="630DE775" w14:textId="77777777" w:rsidTr="0038188C">
        <w:trPr>
          <w:trHeight w:val="397"/>
        </w:trPr>
        <w:tc>
          <w:tcPr>
            <w:tcW w:w="4395" w:type="dxa"/>
            <w:shd w:val="clear" w:color="auto" w:fill="auto"/>
            <w:vAlign w:val="center"/>
          </w:tcPr>
          <w:p w14:paraId="7D96B6FD" w14:textId="59E5E4C7" w:rsidR="00674FB2" w:rsidRPr="00DD1D34" w:rsidRDefault="00674FB2" w:rsidP="00674FB2">
            <w:pPr>
              <w:spacing w:line="276" w:lineRule="auto"/>
              <w:rPr>
                <w:b/>
                <w:i/>
                <w:iCs/>
                <w:sz w:val="18"/>
                <w:szCs w:val="18"/>
                <w:lang w:val="en-GB"/>
              </w:rPr>
            </w:pPr>
            <w:r w:rsidRPr="001717FE">
              <w:rPr>
                <w:b/>
                <w:i/>
                <w:iCs/>
                <w:sz w:val="18"/>
                <w:szCs w:val="18"/>
                <w:lang w:val="en-GB"/>
              </w:rPr>
              <w:t xml:space="preserve">Ulocladium consortiale </w:t>
            </w:r>
            <w:r w:rsidRPr="001717FE">
              <w:rPr>
                <w:iCs/>
                <w:sz w:val="18"/>
                <w:szCs w:val="18"/>
                <w:lang w:val="en-GB"/>
              </w:rPr>
              <w:t>(Thüm.) E.G. Simmons</w:t>
            </w:r>
          </w:p>
        </w:tc>
        <w:tc>
          <w:tcPr>
            <w:tcW w:w="3391" w:type="dxa"/>
            <w:vAlign w:val="center"/>
          </w:tcPr>
          <w:p w14:paraId="19F702B8" w14:textId="123A36E2"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DOI":"10.1007/s10453-015-9372-8","ISSN":"15733025","PMID":"26346115","abstract":"Museums, archives and libraries have large working environments. The goal of this study was to determine microbial contamination in these work places and estimate the influence of microclimatic parameters and total dust content on microbial contamination. In addition, research included evaluation of ergosterol concentration and fungal bioaerosol particle size distribution. Numbers of micro-organisms in the air and on the surfaces in museums were higher (2.1 × 10(2)-7.0 × 10(3) cfu/m(3) and 1.4 × 10(2)-1.7 × 10(4) cfu/100 cm(2), respectively) than in archives and libraries (3.2 × 10(2)-7.2 × 10(2) cfu/m(3) and 8.4 × 10(2)-8.8 × 10(2) cfu/100 cm(2), respectively). The numbers of micro-organisms detected in the tested museums, archives and libraries did not exceed occupational exposure limits proposed by Polish Committee for the Highest Permissible Concentrations and Intensities of Noxious Agents at the Workplace. The concentrations of respirable and suspended dust in museum storerooms were 2-4 times higher than the WHO-recommended limits. We found a correlation between microclimatic conditions and numbers of micro-organisms in the air in the tested working environments. In addition, a correlation was also found between ergosterol concentration and the number of fungi in the air. Fungi were the dominant micro-organisms in the working environments tested. Particles within the dominant fractions of culturable fungal aerosols sampled from museum storerooms had aerodynamic diameters between 1.1 and 2.1 µm.","author":[{"dropping-particle":"","family":"Skóra","given":"Justyna","non-dropping-particle":"","parse-names":false,"suffix":""},{"dropping-particle":"","family":"Gutarowska","given":"Beata","non-dropping-particle":"","parse-names":false,"suffix":""},{"dropping-particle":"","family":"Pielech-Przybylska","given":"Katarzyna","non-dropping-particle":"","parse-names":false,"suffix":""},{"dropping-particle":"","family":"Stepien","given":"Lukasz","non-dropping-particle":"","parse-names":false,"suffix":""},{"dropping-particle":"","family":"Pietrzak","given":"Katarzyna","non-dropping-particle":"","parse-names":false,"suffix":""},{"dropping-particle":"","family":"Piotrowska","given":"Malgorzata","non-dropping-particle":"","parse-names":false,"suffix":""},{"dropping-particle":"","family":"Pietrowski","given":"Piotr","non-dropping-particle":"","parse-names":false,"suffix":""}],"container-title":"Aerobiologia","id":"ITEM-1","issue":"3","issued":{"date-parts":[["2015"]]},"page":"389-401","title":"Assessment of microbiological contamination in the work environments of museums, archives and libraries","type":"article-journal","volume":"31"},"uris":["http://www.mendeley.com/documents/?uuid=787ec923-8449-41a1-926e-3abc447246d4"]}],"mendeley":{"formattedCitation":"[19]","plainTextFormattedCitation":"[19]","previouslyFormattedCitation":"(Skóra et al.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9]</w:t>
            </w:r>
            <w:r w:rsidRPr="005242C1">
              <w:rPr>
                <w:sz w:val="18"/>
                <w:szCs w:val="18"/>
                <w:lang w:val="en-GB"/>
              </w:rPr>
              <w:fldChar w:fldCharType="end"/>
            </w:r>
          </w:p>
        </w:tc>
        <w:tc>
          <w:tcPr>
            <w:tcW w:w="3392" w:type="dxa"/>
            <w:vAlign w:val="center"/>
          </w:tcPr>
          <w:p w14:paraId="34301B98" w14:textId="7D94CD0F"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349F6C63" w14:textId="508BA1F3"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DD1D34" w14:paraId="0E4B68AB" w14:textId="77777777" w:rsidTr="0038188C">
        <w:trPr>
          <w:trHeight w:val="397"/>
        </w:trPr>
        <w:tc>
          <w:tcPr>
            <w:tcW w:w="4395" w:type="dxa"/>
            <w:shd w:val="clear" w:color="auto" w:fill="auto"/>
            <w:vAlign w:val="center"/>
            <w:hideMark/>
          </w:tcPr>
          <w:p w14:paraId="347C0507" w14:textId="77777777" w:rsidR="00674FB2" w:rsidRPr="00081792" w:rsidRDefault="00674FB2" w:rsidP="00674FB2">
            <w:pPr>
              <w:spacing w:line="276" w:lineRule="auto"/>
              <w:rPr>
                <w:b/>
                <w:i/>
                <w:iCs/>
                <w:sz w:val="18"/>
                <w:szCs w:val="18"/>
              </w:rPr>
            </w:pPr>
            <w:r w:rsidRPr="00081792">
              <w:rPr>
                <w:b/>
                <w:i/>
                <w:iCs/>
                <w:sz w:val="18"/>
                <w:szCs w:val="18"/>
              </w:rPr>
              <w:t>Ulocladium chartarum</w:t>
            </w:r>
            <w:r w:rsidRPr="006A2000">
              <w:rPr>
                <w:i/>
                <w:iCs/>
                <w:sz w:val="18"/>
                <w:szCs w:val="18"/>
              </w:rPr>
              <w:t xml:space="preserve"> </w:t>
            </w:r>
            <w:r w:rsidRPr="006A2000">
              <w:rPr>
                <w:sz w:val="18"/>
                <w:szCs w:val="18"/>
              </w:rPr>
              <w:t>(Preuss) E.G. Simmons</w:t>
            </w:r>
          </w:p>
        </w:tc>
        <w:tc>
          <w:tcPr>
            <w:tcW w:w="3391" w:type="dxa"/>
            <w:vAlign w:val="center"/>
          </w:tcPr>
          <w:p w14:paraId="14D9AE8B" w14:textId="31CEB2AD" w:rsidR="00674FB2" w:rsidRPr="005242C1" w:rsidRDefault="00674FB2" w:rsidP="00D85868">
            <w:pPr>
              <w:spacing w:line="276" w:lineRule="auto"/>
              <w:jc w:val="center"/>
              <w:rPr>
                <w:sz w:val="18"/>
                <w:szCs w:val="18"/>
                <w:lang w:val="en-GB"/>
              </w:rPr>
            </w:pPr>
            <w:r w:rsidRPr="005242C1">
              <w:rPr>
                <w:sz w:val="18"/>
                <w:szCs w:val="18"/>
                <w:lang w:val="en-GB"/>
              </w:rPr>
              <w:t xml:space="preserve">Poland </w:t>
            </w:r>
            <w:r w:rsidRPr="005242C1">
              <w:rPr>
                <w:sz w:val="18"/>
                <w:szCs w:val="18"/>
                <w:lang w:val="en-GB"/>
              </w:rPr>
              <w:fldChar w:fldCharType="begin" w:fldLock="1"/>
            </w:r>
            <w:r w:rsidR="00B056A6">
              <w:rPr>
                <w:sz w:val="18"/>
                <w:szCs w:val="18"/>
                <w:lang w:val="en-GB"/>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mendeley":{"formattedCitation":"[18]","plainTextFormattedCitation":"[18]","previouslyFormattedCitation":"(Zielińska-Jankiewicz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18]</w:t>
            </w:r>
            <w:r w:rsidRPr="005242C1">
              <w:rPr>
                <w:sz w:val="18"/>
                <w:szCs w:val="18"/>
                <w:lang w:val="en-GB"/>
              </w:rPr>
              <w:fldChar w:fldCharType="end"/>
            </w:r>
          </w:p>
        </w:tc>
        <w:tc>
          <w:tcPr>
            <w:tcW w:w="3392" w:type="dxa"/>
            <w:vAlign w:val="center"/>
          </w:tcPr>
          <w:p w14:paraId="7E09CB88"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58D213B8" w14:textId="3DD635B7"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France </w:t>
            </w:r>
            <w:r w:rsidRPr="005242C1">
              <w:rPr>
                <w:noProof/>
                <w:sz w:val="18"/>
                <w:szCs w:val="18"/>
                <w:lang w:val="en-GB"/>
              </w:rPr>
              <w:fldChar w:fldCharType="begin" w:fldLock="1"/>
            </w:r>
            <w:r w:rsidR="00B056A6">
              <w:rPr>
                <w:noProof/>
                <w:sz w:val="18"/>
                <w:szCs w:val="18"/>
                <w:lang w:val="en-GB"/>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6]</w:t>
            </w:r>
            <w:r w:rsidRPr="005242C1">
              <w:rPr>
                <w:noProof/>
                <w:sz w:val="18"/>
                <w:szCs w:val="18"/>
                <w:lang w:val="en-GB"/>
              </w:rPr>
              <w:fldChar w:fldCharType="end"/>
            </w:r>
          </w:p>
        </w:tc>
      </w:tr>
      <w:tr w:rsidR="00674FB2" w:rsidRPr="00DD1D34" w14:paraId="589E89B6" w14:textId="77777777" w:rsidTr="0038188C">
        <w:trPr>
          <w:trHeight w:val="397"/>
        </w:trPr>
        <w:tc>
          <w:tcPr>
            <w:tcW w:w="4395" w:type="dxa"/>
            <w:shd w:val="clear" w:color="auto" w:fill="auto"/>
            <w:vAlign w:val="center"/>
            <w:hideMark/>
          </w:tcPr>
          <w:p w14:paraId="7DFB0E08"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Ulocladium cucurbitae </w:t>
            </w:r>
            <w:r w:rsidRPr="006A2000">
              <w:rPr>
                <w:sz w:val="18"/>
                <w:szCs w:val="18"/>
                <w:lang w:val="en-GB"/>
              </w:rPr>
              <w:t>(Letendre &amp; Roum.) E.G. Simmons</w:t>
            </w:r>
          </w:p>
        </w:tc>
        <w:tc>
          <w:tcPr>
            <w:tcW w:w="3391" w:type="dxa"/>
            <w:vAlign w:val="center"/>
          </w:tcPr>
          <w:p w14:paraId="235645AA"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FBB4EDE"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0FCD78C3" w14:textId="260E777E"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France </w:t>
            </w:r>
            <w:r w:rsidRPr="005242C1">
              <w:rPr>
                <w:noProof/>
                <w:sz w:val="18"/>
                <w:szCs w:val="18"/>
                <w:lang w:val="en-GB"/>
              </w:rPr>
              <w:fldChar w:fldCharType="begin" w:fldLock="1"/>
            </w:r>
            <w:r w:rsidR="00B056A6">
              <w:rPr>
                <w:noProof/>
                <w:sz w:val="18"/>
                <w:szCs w:val="18"/>
                <w:lang w:val="en-GB"/>
              </w:rPr>
              <w:instrText>ADDIN CSL_CITATION {"citationItems":[{"id":"ITEM-1","itemData":{"ISBN":"1296-2074","abstract":"The brownish spots known as foxing, commonly found on old paper artefacts contain sometimes structures, which look like filamentous fungi. Attempts to grow these structures in vitro have been always unsuccessful so far. In order to study the role of these biological elements in paper decay, it is essential to identify them. This study is aimed at the identification of isolates from these brownish areas by culture-independent approaches using molecular biology techniques. The two Internal Transcribed Spacers and the 5.8 S gene (ITS1-5.8S-ITS2) from the nuclear ribosomal DNA were amplified, cloned and sequenced. Following a preliminary treatment with cellulase from Trichoderma reesei, DNA extractions were successfully achieved directly from paper samples. From 22 selected stained spots from a book dating from the 19th century, 8 extracts of genomic DNA were entirely analysed, which yielded 145 sequenced clones. No DNA could be sampled in unstained areas. Multiple alignment of the ITS sequences and comparison with reference sequences published in the NCBI database allowed to identify 14 groups of fungi belonging mainly to the following genera: Aspergillus, Bjerkandera, Chaetomium, Gloeotinia, Penicillium, Polyporus, Saccharicola, Trichoderma and Ulocladium. Some of these fungi are cellulolytic species but are not commonly found as indoor contaminant in storage rooms of graphic documents. The majority of the foxing spots exhibited sequences identified as Penicillium minioluteum. Gloeotinia temulenta occurred also frequently. Few isolates such as Aspergillus japonicus, Aspergillus oryzae, Chaetomium globosum, Penicillium citrinum, Trichoderma citrinoviride, Ulocladium chartarum and Ulocladium cucurbitae were present in only 1 or 2 clones. One of the foxing spots produced only one type of sequence similar to both Cordyceps sinensis and Fusarium lateritium, which have identical sequences in this rDNA region. This molecular approach, simple and rapid, could provide additional data for further discussion on the origin of the phenomenon of biological foxing.","author":[{"dropping-particle":"","family":"Rakotonirainy","given":"Malalanirina Sylvia","non-dropping-particle":"","parse-names":false,"suffix":""},{"dropping-particle":"","family":"Heude","given":"Eglantine","non-dropping-particle":"","parse-names":false,"suffix":""},{"dropping-particle":"","family":"Lavédrine","given":"Bertrand","non-dropping-particle":"","parse-names":false,"suffix":""}],"container-title":"Journal of Cultural Heritage","id":"ITEM-1","issue":"2","issued":{"date-parts":[["2007"]]},"note":"doi: 10.1016/j.culher.2007.01.003","page":"126-133","title":"Isolation and attempts of biomolecular characterization of fungal strains associated to foxing on a 19th century book","type":"article-journal","volume":"8"},"uris":["http://www.mendeley.com/documents/?uuid=fca6c8dd-1189-4367-9ce3-18c7f9ed794a"]}],"mendeley":{"formattedCitation":"[56]","plainTextFormattedCitation":"[56]","previouslyFormattedCitation":"(Rakotonirainy et al. 2007)"},"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56]</w:t>
            </w:r>
            <w:r w:rsidRPr="005242C1">
              <w:rPr>
                <w:noProof/>
                <w:sz w:val="18"/>
                <w:szCs w:val="18"/>
                <w:lang w:val="en-GB"/>
              </w:rPr>
              <w:fldChar w:fldCharType="end"/>
            </w:r>
          </w:p>
        </w:tc>
      </w:tr>
      <w:tr w:rsidR="00674FB2" w:rsidRPr="00DD1D34" w14:paraId="2E18C142" w14:textId="77777777" w:rsidTr="0038188C">
        <w:trPr>
          <w:trHeight w:val="397"/>
        </w:trPr>
        <w:tc>
          <w:tcPr>
            <w:tcW w:w="4395" w:type="dxa"/>
            <w:shd w:val="clear" w:color="auto" w:fill="auto"/>
            <w:vAlign w:val="center"/>
          </w:tcPr>
          <w:p w14:paraId="5515DFC9"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Ustilago </w:t>
            </w:r>
            <w:r w:rsidRPr="00DD1D34">
              <w:rPr>
                <w:b/>
                <w:iCs/>
                <w:sz w:val="18"/>
                <w:szCs w:val="18"/>
                <w:lang w:val="en-GB"/>
              </w:rPr>
              <w:t>sp.</w:t>
            </w:r>
            <w:r w:rsidRPr="00DD1D34">
              <w:rPr>
                <w:b/>
                <w:i/>
                <w:iCs/>
                <w:sz w:val="18"/>
                <w:szCs w:val="18"/>
                <w:lang w:val="en-GB"/>
              </w:rPr>
              <w:t xml:space="preserve"> </w:t>
            </w:r>
            <w:r w:rsidRPr="006A2000">
              <w:rPr>
                <w:iCs/>
                <w:sz w:val="18"/>
                <w:szCs w:val="18"/>
                <w:lang w:val="en-GB"/>
              </w:rPr>
              <w:t>(Pers.) Roussell</w:t>
            </w:r>
          </w:p>
        </w:tc>
        <w:tc>
          <w:tcPr>
            <w:tcW w:w="3391" w:type="dxa"/>
            <w:vAlign w:val="center"/>
          </w:tcPr>
          <w:p w14:paraId="43370599" w14:textId="77777777"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vAlign w:val="center"/>
          </w:tcPr>
          <w:p w14:paraId="30DEA7C8" w14:textId="4FD26D42" w:rsidR="00674FB2" w:rsidRPr="005242C1" w:rsidRDefault="00674FB2" w:rsidP="00D85868">
            <w:pPr>
              <w:spacing w:line="276" w:lineRule="auto"/>
              <w:jc w:val="center"/>
              <w:rPr>
                <w:sz w:val="18"/>
                <w:szCs w:val="18"/>
                <w:lang w:val="en-GB"/>
              </w:rPr>
            </w:pPr>
            <w:r w:rsidRPr="005242C1">
              <w:rPr>
                <w:sz w:val="18"/>
                <w:szCs w:val="18"/>
                <w:lang w:val="en-GB"/>
              </w:rPr>
              <w:t xml:space="preserve">Portugal </w:t>
            </w:r>
            <w:r w:rsidRPr="005242C1">
              <w:rPr>
                <w:sz w:val="18"/>
                <w:szCs w:val="18"/>
                <w:lang w:val="en-GB"/>
              </w:rPr>
              <w:fldChar w:fldCharType="begin" w:fldLock="1"/>
            </w:r>
            <w:r w:rsidR="00B056A6">
              <w:rPr>
                <w:sz w:val="18"/>
                <w:szCs w:val="18"/>
                <w:lang w:val="en-GB"/>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73fbe59c-18bf-4a99-b8be-4423ac4d5296"]}],"mendeley":{"formattedCitation":"[4,5]","plainTextFormattedCitation":"[4,5]","previouslyFormattedCitation":"(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GB"/>
              </w:rPr>
              <w:t>[4,5]</w:t>
            </w:r>
            <w:r w:rsidRPr="005242C1">
              <w:rPr>
                <w:sz w:val="18"/>
                <w:szCs w:val="18"/>
                <w:lang w:val="en-GB"/>
              </w:rPr>
              <w:fldChar w:fldCharType="end"/>
            </w:r>
          </w:p>
        </w:tc>
        <w:tc>
          <w:tcPr>
            <w:tcW w:w="3392" w:type="dxa"/>
            <w:shd w:val="clear" w:color="auto" w:fill="auto"/>
            <w:vAlign w:val="center"/>
          </w:tcPr>
          <w:p w14:paraId="68D77E64" w14:textId="77777777" w:rsidR="00674FB2" w:rsidRPr="005242C1" w:rsidRDefault="00674FB2" w:rsidP="00674FB2">
            <w:pPr>
              <w:spacing w:line="276" w:lineRule="auto"/>
              <w:jc w:val="center"/>
              <w:rPr>
                <w:noProof/>
                <w:sz w:val="18"/>
                <w:szCs w:val="18"/>
                <w:lang w:val="en-GB"/>
              </w:rPr>
            </w:pPr>
            <w:r w:rsidRPr="005242C1">
              <w:rPr>
                <w:noProof/>
                <w:sz w:val="18"/>
                <w:szCs w:val="18"/>
                <w:lang w:val="en-GB"/>
              </w:rPr>
              <w:t>-</w:t>
            </w:r>
          </w:p>
        </w:tc>
      </w:tr>
      <w:tr w:rsidR="00674FB2" w:rsidRPr="002F2D6D" w14:paraId="025DF71E" w14:textId="77777777" w:rsidTr="0038188C">
        <w:trPr>
          <w:trHeight w:val="229"/>
        </w:trPr>
        <w:tc>
          <w:tcPr>
            <w:tcW w:w="4395" w:type="dxa"/>
            <w:shd w:val="clear" w:color="auto" w:fill="auto"/>
            <w:vAlign w:val="center"/>
          </w:tcPr>
          <w:p w14:paraId="3BD79487" w14:textId="3C2D348C" w:rsidR="00674FB2" w:rsidRPr="00AC1324" w:rsidRDefault="00674FB2" w:rsidP="00674FB2">
            <w:pPr>
              <w:spacing w:line="276" w:lineRule="auto"/>
              <w:rPr>
                <w:iCs/>
                <w:sz w:val="18"/>
                <w:szCs w:val="18"/>
              </w:rPr>
            </w:pPr>
            <w:r w:rsidRPr="00AC1324">
              <w:rPr>
                <w:b/>
                <w:i/>
                <w:iCs/>
                <w:sz w:val="18"/>
                <w:szCs w:val="18"/>
              </w:rPr>
              <w:t xml:space="preserve">Valsa </w:t>
            </w:r>
            <w:r w:rsidRPr="00AC1324">
              <w:rPr>
                <w:b/>
                <w:iCs/>
                <w:sz w:val="18"/>
                <w:szCs w:val="18"/>
              </w:rPr>
              <w:t xml:space="preserve">sp. </w:t>
            </w:r>
            <w:r>
              <w:rPr>
                <w:iCs/>
                <w:sz w:val="18"/>
                <w:szCs w:val="18"/>
              </w:rPr>
              <w:t>Fr.</w:t>
            </w:r>
          </w:p>
        </w:tc>
        <w:tc>
          <w:tcPr>
            <w:tcW w:w="3391" w:type="dxa"/>
            <w:vAlign w:val="center"/>
          </w:tcPr>
          <w:p w14:paraId="5869CCAB" w14:textId="4EFF0736" w:rsidR="00674FB2" w:rsidRPr="005242C1" w:rsidRDefault="00674FB2" w:rsidP="00674FB2">
            <w:pPr>
              <w:spacing w:line="276" w:lineRule="auto"/>
              <w:jc w:val="center"/>
              <w:rPr>
                <w:sz w:val="18"/>
                <w:szCs w:val="18"/>
              </w:rPr>
            </w:pPr>
            <w:r w:rsidRPr="005242C1">
              <w:rPr>
                <w:sz w:val="18"/>
                <w:szCs w:val="18"/>
                <w:lang w:val="en-GB"/>
              </w:rPr>
              <w:t>-</w:t>
            </w:r>
          </w:p>
        </w:tc>
        <w:tc>
          <w:tcPr>
            <w:tcW w:w="3392" w:type="dxa"/>
            <w:vAlign w:val="center"/>
          </w:tcPr>
          <w:p w14:paraId="6DDD9CDA" w14:textId="28C48F0A" w:rsidR="00674FB2" w:rsidRPr="005242C1" w:rsidRDefault="00674FB2" w:rsidP="00674FB2">
            <w:pPr>
              <w:spacing w:line="276" w:lineRule="auto"/>
              <w:jc w:val="center"/>
              <w:rPr>
                <w:sz w:val="18"/>
                <w:szCs w:val="18"/>
              </w:rPr>
            </w:pPr>
            <w:r w:rsidRPr="005242C1">
              <w:rPr>
                <w:sz w:val="18"/>
                <w:szCs w:val="18"/>
                <w:lang w:val="en-GB"/>
              </w:rPr>
              <w:t>-</w:t>
            </w:r>
          </w:p>
        </w:tc>
        <w:tc>
          <w:tcPr>
            <w:tcW w:w="3392" w:type="dxa"/>
            <w:shd w:val="clear" w:color="auto" w:fill="auto"/>
            <w:vAlign w:val="center"/>
          </w:tcPr>
          <w:p w14:paraId="69D74424" w14:textId="5A4556E2" w:rsidR="00674FB2" w:rsidRPr="005242C1" w:rsidRDefault="00D57A52" w:rsidP="00D85868">
            <w:pPr>
              <w:spacing w:line="276" w:lineRule="auto"/>
              <w:jc w:val="center"/>
              <w:rPr>
                <w:noProof/>
                <w:sz w:val="18"/>
                <w:szCs w:val="18"/>
                <w:lang w:val="en-US"/>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US"/>
              </w:rPr>
              <w:t>[15]</w:t>
            </w:r>
            <w:r w:rsidR="00674FB2" w:rsidRPr="005242C1">
              <w:rPr>
                <w:sz w:val="18"/>
                <w:szCs w:val="18"/>
              </w:rPr>
              <w:fldChar w:fldCharType="end"/>
            </w:r>
          </w:p>
        </w:tc>
      </w:tr>
      <w:tr w:rsidR="00674FB2" w:rsidRPr="00251623" w14:paraId="2AC97B81" w14:textId="77777777" w:rsidTr="0038188C">
        <w:trPr>
          <w:trHeight w:val="397"/>
        </w:trPr>
        <w:tc>
          <w:tcPr>
            <w:tcW w:w="4395" w:type="dxa"/>
            <w:shd w:val="clear" w:color="auto" w:fill="auto"/>
            <w:vAlign w:val="center"/>
            <w:hideMark/>
          </w:tcPr>
          <w:p w14:paraId="06BACF48" w14:textId="77777777" w:rsidR="00674FB2" w:rsidRPr="00DD1D34" w:rsidRDefault="00674FB2" w:rsidP="00674FB2">
            <w:pPr>
              <w:spacing w:line="276" w:lineRule="auto"/>
              <w:rPr>
                <w:b/>
                <w:i/>
                <w:iCs/>
                <w:sz w:val="18"/>
                <w:szCs w:val="18"/>
                <w:lang w:val="en-GB"/>
              </w:rPr>
            </w:pPr>
            <w:r w:rsidRPr="00DD1D34">
              <w:rPr>
                <w:b/>
                <w:i/>
                <w:iCs/>
                <w:sz w:val="18"/>
                <w:szCs w:val="18"/>
                <w:lang w:val="en-GB"/>
              </w:rPr>
              <w:t xml:space="preserve">Verticillium </w:t>
            </w:r>
            <w:r w:rsidRPr="00DD1D34">
              <w:rPr>
                <w:b/>
                <w:iCs/>
                <w:sz w:val="18"/>
                <w:szCs w:val="18"/>
                <w:lang w:val="en-GB"/>
              </w:rPr>
              <w:t>sp.</w:t>
            </w:r>
            <w:r w:rsidRPr="00DD1D34">
              <w:rPr>
                <w:b/>
                <w:i/>
                <w:iCs/>
                <w:sz w:val="18"/>
                <w:szCs w:val="18"/>
                <w:lang w:val="en-GB"/>
              </w:rPr>
              <w:t xml:space="preserve"> </w:t>
            </w:r>
            <w:r w:rsidRPr="006A2000">
              <w:rPr>
                <w:sz w:val="18"/>
                <w:szCs w:val="18"/>
                <w:lang w:val="en-GB"/>
              </w:rPr>
              <w:t>Nees</w:t>
            </w:r>
          </w:p>
        </w:tc>
        <w:tc>
          <w:tcPr>
            <w:tcW w:w="3391" w:type="dxa"/>
            <w:vAlign w:val="center"/>
          </w:tcPr>
          <w:p w14:paraId="47AEA983" w14:textId="2A1BE4C8" w:rsidR="00674FB2" w:rsidRPr="005242C1" w:rsidRDefault="00674FB2" w:rsidP="00D85868">
            <w:pPr>
              <w:spacing w:line="276" w:lineRule="auto"/>
              <w:jc w:val="center"/>
              <w:rPr>
                <w:sz w:val="18"/>
                <w:szCs w:val="18"/>
              </w:rPr>
            </w:pPr>
            <w:r w:rsidRPr="005242C1">
              <w:rPr>
                <w:sz w:val="18"/>
                <w:szCs w:val="18"/>
              </w:rPr>
              <w:t xml:space="preserve">Colombia, Poland </w:t>
            </w:r>
            <w:r w:rsidRPr="005242C1">
              <w:rPr>
                <w:sz w:val="18"/>
                <w:szCs w:val="18"/>
                <w:lang w:val="en-GB"/>
              </w:rPr>
              <w:fldChar w:fldCharType="begin" w:fldLock="1"/>
            </w:r>
            <w:r w:rsidR="00B056A6">
              <w:rPr>
                <w:sz w:val="18"/>
                <w:szCs w:val="18"/>
              </w:rPr>
              <w:instrText>ADDIN CSL_CITATION {"citationItems":[{"id":"ITEM-1","itemData":{"author":[{"dropping-particle":"","family":"Zielińska-Jankiewicz","given":"Katarzyna","non-dropping-particle":"","parse-names":false,"suffix":""},{"dropping-particle":"","family":"Kozajda","given":"Anna","non-dropping-particle":"","parse-names":false,"suffix":""},{"dropping-particle":"","family":"Piotrowska","given":"Małgorzata","non-dropping-particle":"","parse-names":false,"suffix":""},{"dropping-particle":"","family":"Szadkowska-Stańczyk","given":"Irena","non-dropping-particle":"","parse-names":false,"suffix":""}],"container-title":"Annals of Agricultural and Environmental Medicine","id":"ITEM-1","issued":{"date-parts":[["2008"]]},"page":"71-78","title":"Microbiological Contamination With Moulds in Work Environment","type":"article-journal","volume":"15"},"uris":["http://www.mendeley.com/documents/?uuid=5325b2d0-5d68-448e-abc5-e102643d9132","http://www.mendeley.com/documents/?uuid=691f2499-ffe6-4397-bcc7-a5bc2f453c25"]},{"id":"ITEM-2","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2","issue":"3","issued":{"date-parts":[["2015"]]},"page":"537-547","title":"Determinación y comparación aerobiológica en tres archivos de la empresa de energía de Boyacá, Tunja (Colombia)","type":"article-journal","volume":"31"},"uris":["http://www.mendeley.com/documents/?uuid=fbe0ce50-63cf-4dfe-9366-1abb83378c6d"]}],"mendeley":{"formattedCitation":"[9,18]","plainTextFormattedCitation":"[9,18]","previouslyFormattedCitation":"(Zielińska-Jankiewicz et al. 2008; Hernández-Velandia &amp; Lizarazo-Fore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9,18]</w:t>
            </w:r>
            <w:r w:rsidRPr="005242C1">
              <w:rPr>
                <w:sz w:val="18"/>
                <w:szCs w:val="18"/>
                <w:lang w:val="en-GB"/>
              </w:rPr>
              <w:fldChar w:fldCharType="end"/>
            </w:r>
          </w:p>
        </w:tc>
        <w:tc>
          <w:tcPr>
            <w:tcW w:w="3392" w:type="dxa"/>
            <w:vAlign w:val="center"/>
          </w:tcPr>
          <w:p w14:paraId="12A9F4D0" w14:textId="77777777"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hideMark/>
          </w:tcPr>
          <w:p w14:paraId="1D218A75" w14:textId="77777777" w:rsidR="00674FB2" w:rsidRPr="005242C1" w:rsidRDefault="00674FB2" w:rsidP="00674FB2">
            <w:pPr>
              <w:spacing w:line="276" w:lineRule="auto"/>
              <w:jc w:val="center"/>
              <w:rPr>
                <w:noProof/>
                <w:sz w:val="18"/>
                <w:szCs w:val="18"/>
              </w:rPr>
            </w:pPr>
            <w:r w:rsidRPr="005242C1">
              <w:rPr>
                <w:noProof/>
                <w:sz w:val="18"/>
                <w:szCs w:val="18"/>
              </w:rPr>
              <w:t>-</w:t>
            </w:r>
          </w:p>
        </w:tc>
      </w:tr>
      <w:tr w:rsidR="00674FB2" w:rsidRPr="0030132A" w14:paraId="63C94383" w14:textId="77777777" w:rsidTr="005D7B64">
        <w:trPr>
          <w:trHeight w:val="397"/>
        </w:trPr>
        <w:tc>
          <w:tcPr>
            <w:tcW w:w="4395" w:type="dxa"/>
            <w:shd w:val="clear" w:color="auto" w:fill="auto"/>
            <w:vAlign w:val="center"/>
            <w:hideMark/>
          </w:tcPr>
          <w:p w14:paraId="0E93C4E8" w14:textId="2209C8DC" w:rsidR="00674FB2" w:rsidRPr="000722B8" w:rsidRDefault="00674FB2" w:rsidP="00674FB2">
            <w:pPr>
              <w:spacing w:line="276" w:lineRule="auto"/>
              <w:rPr>
                <w:b/>
                <w:i/>
                <w:iCs/>
                <w:sz w:val="18"/>
                <w:szCs w:val="18"/>
              </w:rPr>
            </w:pPr>
            <w:r w:rsidRPr="000722B8">
              <w:rPr>
                <w:b/>
                <w:i/>
                <w:iCs/>
                <w:sz w:val="18"/>
                <w:szCs w:val="18"/>
              </w:rPr>
              <w:t>Verticillium album</w:t>
            </w:r>
            <w:r w:rsidRPr="000722B8">
              <w:rPr>
                <w:b/>
                <w:sz w:val="18"/>
                <w:szCs w:val="18"/>
              </w:rPr>
              <w:t xml:space="preserve"> </w:t>
            </w:r>
            <w:r w:rsidRPr="000722B8">
              <w:rPr>
                <w:sz w:val="18"/>
                <w:szCs w:val="18"/>
              </w:rPr>
              <w:t>(Preuss) Pidopl.</w:t>
            </w:r>
          </w:p>
        </w:tc>
        <w:tc>
          <w:tcPr>
            <w:tcW w:w="10175" w:type="dxa"/>
            <w:gridSpan w:val="3"/>
            <w:vAlign w:val="center"/>
          </w:tcPr>
          <w:p w14:paraId="0BF57D01" w14:textId="1D4A06B1" w:rsidR="00674FB2" w:rsidRPr="005242C1" w:rsidRDefault="00674FB2" w:rsidP="00674FB2">
            <w:pPr>
              <w:spacing w:line="276" w:lineRule="auto"/>
              <w:jc w:val="center"/>
              <w:rPr>
                <w:i/>
                <w:noProof/>
                <w:sz w:val="18"/>
                <w:szCs w:val="18"/>
                <w:lang w:val="en-GB"/>
              </w:rPr>
            </w:pPr>
            <w:r w:rsidRPr="005242C1">
              <w:rPr>
                <w:i/>
                <w:noProof/>
                <w:sz w:val="18"/>
                <w:szCs w:val="18"/>
                <w:lang w:val="en-GB"/>
              </w:rPr>
              <w:t>See current name: Acrostalagmus albus</w:t>
            </w:r>
          </w:p>
        </w:tc>
      </w:tr>
      <w:tr w:rsidR="00674FB2" w:rsidRPr="002F2D6D" w14:paraId="601A563B" w14:textId="77777777" w:rsidTr="0038188C">
        <w:trPr>
          <w:trHeight w:val="397"/>
        </w:trPr>
        <w:tc>
          <w:tcPr>
            <w:tcW w:w="4395" w:type="dxa"/>
            <w:shd w:val="clear" w:color="auto" w:fill="auto"/>
            <w:vAlign w:val="center"/>
          </w:tcPr>
          <w:p w14:paraId="1F8BC9EF" w14:textId="116083E0" w:rsidR="00674FB2" w:rsidRPr="000722B8" w:rsidRDefault="00674FB2" w:rsidP="00674FB2">
            <w:pPr>
              <w:spacing w:line="276" w:lineRule="auto"/>
              <w:rPr>
                <w:iCs/>
                <w:sz w:val="18"/>
                <w:szCs w:val="18"/>
              </w:rPr>
            </w:pPr>
            <w:r w:rsidRPr="000722B8">
              <w:rPr>
                <w:b/>
                <w:i/>
                <w:iCs/>
                <w:sz w:val="18"/>
                <w:szCs w:val="18"/>
              </w:rPr>
              <w:t xml:space="preserve">Volvariella </w:t>
            </w:r>
            <w:r w:rsidRPr="000722B8">
              <w:rPr>
                <w:b/>
                <w:iCs/>
                <w:sz w:val="18"/>
                <w:szCs w:val="18"/>
              </w:rPr>
              <w:t xml:space="preserve">sp. </w:t>
            </w:r>
            <w:r w:rsidRPr="000722B8">
              <w:rPr>
                <w:iCs/>
                <w:sz w:val="18"/>
                <w:szCs w:val="18"/>
              </w:rPr>
              <w:t>Speg.</w:t>
            </w:r>
          </w:p>
        </w:tc>
        <w:tc>
          <w:tcPr>
            <w:tcW w:w="3391" w:type="dxa"/>
            <w:vAlign w:val="center"/>
          </w:tcPr>
          <w:p w14:paraId="50CEA27A" w14:textId="6E5DD964" w:rsidR="00674FB2" w:rsidRPr="005242C1" w:rsidRDefault="00674FB2" w:rsidP="00674FB2">
            <w:pPr>
              <w:spacing w:line="276" w:lineRule="auto"/>
              <w:jc w:val="center"/>
              <w:rPr>
                <w:sz w:val="18"/>
                <w:szCs w:val="18"/>
              </w:rPr>
            </w:pPr>
            <w:r w:rsidRPr="005242C1">
              <w:rPr>
                <w:sz w:val="18"/>
                <w:szCs w:val="18"/>
              </w:rPr>
              <w:t>-</w:t>
            </w:r>
          </w:p>
        </w:tc>
        <w:tc>
          <w:tcPr>
            <w:tcW w:w="3392" w:type="dxa"/>
            <w:vAlign w:val="center"/>
          </w:tcPr>
          <w:p w14:paraId="223BF531" w14:textId="2169D61A"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713A2E97" w14:textId="42C31745" w:rsidR="00674FB2" w:rsidRPr="005242C1" w:rsidRDefault="00D57A52" w:rsidP="00D85868">
            <w:pPr>
              <w:spacing w:line="276" w:lineRule="auto"/>
              <w:jc w:val="center"/>
              <w:rPr>
                <w:noProof/>
                <w:sz w:val="18"/>
                <w:szCs w:val="18"/>
              </w:rPr>
            </w:pPr>
            <w:r w:rsidRPr="005242C1">
              <w:rPr>
                <w:sz w:val="18"/>
                <w:szCs w:val="18"/>
              </w:rPr>
              <w:t>Czech</w:t>
            </w:r>
            <w:r w:rsidR="00674FB2" w:rsidRPr="005242C1">
              <w:rPr>
                <w:sz w:val="18"/>
                <w:szCs w:val="18"/>
              </w:rPr>
              <w:t xml:space="preserve"> Republic, Poland </w:t>
            </w:r>
            <w:r w:rsidR="00674FB2" w:rsidRPr="005242C1">
              <w:rPr>
                <w:sz w:val="18"/>
                <w:szCs w:val="18"/>
              </w:rPr>
              <w:fldChar w:fldCharType="begin" w:fldLock="1"/>
            </w:r>
            <w:r w:rsidR="00B056A6">
              <w:rPr>
                <w:sz w:val="18"/>
                <w:szCs w:val="18"/>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rPr>
              <w:t>[15]</w:t>
            </w:r>
            <w:r w:rsidR="00674FB2" w:rsidRPr="005242C1">
              <w:rPr>
                <w:sz w:val="18"/>
                <w:szCs w:val="18"/>
              </w:rPr>
              <w:fldChar w:fldCharType="end"/>
            </w:r>
          </w:p>
        </w:tc>
      </w:tr>
      <w:tr w:rsidR="00674FB2" w:rsidRPr="00DD1D34" w14:paraId="1C7F1435" w14:textId="77777777" w:rsidTr="0038188C">
        <w:trPr>
          <w:trHeight w:val="397"/>
        </w:trPr>
        <w:tc>
          <w:tcPr>
            <w:tcW w:w="4395" w:type="dxa"/>
            <w:shd w:val="clear" w:color="auto" w:fill="auto"/>
            <w:vAlign w:val="center"/>
            <w:hideMark/>
          </w:tcPr>
          <w:p w14:paraId="3B2FE29D" w14:textId="79CF20B8" w:rsidR="00674FB2" w:rsidRPr="00647AEB" w:rsidRDefault="00674FB2" w:rsidP="00674FB2">
            <w:pPr>
              <w:spacing w:line="276" w:lineRule="auto"/>
              <w:rPr>
                <w:b/>
                <w:i/>
                <w:iCs/>
                <w:sz w:val="18"/>
                <w:szCs w:val="18"/>
              </w:rPr>
            </w:pPr>
            <w:r w:rsidRPr="00647AEB">
              <w:rPr>
                <w:b/>
                <w:i/>
                <w:iCs/>
                <w:sz w:val="18"/>
                <w:szCs w:val="18"/>
              </w:rPr>
              <w:t>Wallemia sebi</w:t>
            </w:r>
            <w:r w:rsidRPr="00647AEB">
              <w:rPr>
                <w:i/>
                <w:iCs/>
                <w:sz w:val="18"/>
                <w:szCs w:val="18"/>
              </w:rPr>
              <w:t xml:space="preserve"> </w:t>
            </w:r>
            <w:r w:rsidRPr="00647AEB">
              <w:rPr>
                <w:sz w:val="18"/>
                <w:szCs w:val="18"/>
              </w:rPr>
              <w:t>(Fr.)</w:t>
            </w:r>
            <w:r>
              <w:rPr>
                <w:sz w:val="18"/>
                <w:szCs w:val="18"/>
              </w:rPr>
              <w:t xml:space="preserve"> Arx</w:t>
            </w:r>
          </w:p>
        </w:tc>
        <w:tc>
          <w:tcPr>
            <w:tcW w:w="3391" w:type="dxa"/>
            <w:vAlign w:val="center"/>
          </w:tcPr>
          <w:p w14:paraId="37157BB3" w14:textId="43FA9F67" w:rsidR="00674FB2" w:rsidRPr="00B056A6" w:rsidRDefault="00674FB2" w:rsidP="00D85868">
            <w:pPr>
              <w:spacing w:line="276" w:lineRule="auto"/>
              <w:jc w:val="center"/>
              <w:rPr>
                <w:sz w:val="18"/>
                <w:szCs w:val="18"/>
              </w:rPr>
            </w:pPr>
            <w:r w:rsidRPr="005242C1">
              <w:rPr>
                <w:sz w:val="18"/>
                <w:szCs w:val="18"/>
              </w:rPr>
              <w:t xml:space="preserve">France, Poland,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ISSN":"0465-5893 (Print)","PMID":"18652141","abstract":"The aim of this study was to assess the exposure of library workers to biological agents based on quantitative and qualitative characteristics of airborne and settled dust microflora supplemented with the analysis of dust mite allergens. The bioaerosol sampling was carried out using a 6-stage Andersen impactor. The settled dust samples were collected from book covers using cotton swabs and vacuum cleaner. Isolated microbial colonies were identified to the genus and/or species level. Moreover, the concentration of guanine as a predictor of dust mite allergen content was determined with the semi-quantitative Acarex test. The bioaerosol concentrations were low and they did not exceed the proposed Polish reference limits. The presence of air-conditioning or ventilating system resulted in the decreased biological contamination in libraries. The identification ofmicroorganisms in bioaerosol and settled dust samples revealed the presence of strains classified into group 2 according to their risk of infection. The level of dust mite allergens was elevated. Inhalation exposure to molds and dust mite allergens may result in the occurrence of allergic reactions and SBS symptoms.","author":[{"dropping-particle":"","family":"Wlazło","given":"Agnieszka","non-dropping-particle":"","parse-names":false,"suffix":""},{"dropping-particle":"","family":"Górny","given":"Rafał L","non-dropping-particle":"","parse-names":false,"suffix":""},{"dropping-particle":"","family":"Złotkowska","given":"Renata","non-dropping-particle":"","parse-names":false,"suffix":""},{"dropping-particle":"","family":"Lawniczek","given":"Anna","non-dropping-particle":"","parse-names":false,"suffix":""},{"dropping-particle":"","family":"Ludzeń-Izbińska","given":"Beata","non-dropping-particle":"","parse-names":false,"suffix":""},{"dropping-particle":"","family":"Harkawy","given":"Aleksander S","non-dropping-particle":"","parse-names":false,"suffix":""},{"dropping-particle":"","family":"Anczyk","given":"Edmund","non-dropping-particle":"","parse-names":false,"suffix":""}],"container-title":"Medycyna pracy","id":"ITEM-2","issue":"2","issued":{"date-parts":[["2008"]]},"page":"159-170","title":"Workers' exposure to selected biological agents in libraries of Upper Silesia","type":"article-journal","volume":"59"},"uris":["http://www.mendeley.com/documents/?uuid=651a56e5-120c-4e54-be5e-c9b07bc79a4f","http://www.mendeley.com/documents/?uuid=b24ba249-e9ce-4876-91c2-a7b601867bd9","http://www.mendeley.com/documents/?uuid=b8cbb6f5-59a9-46c8-9bc8-3438e5a4af2f"]},{"id":"ITEM-3","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3","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6d6b8986-c904-404d-93db-188e86190010"]},{"id":"ITEM-4","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4","issue":"6","issued":{"date-parts":[["2012"]]},"page":"514-522","title":"Microbiological evaluation of ten French archives and link to occupational symptoms","type":"article-journal","volume":"22"},"uris":["http://www.mendeley.com/documents/?uuid=ad1b6379-d0a5-4fad-b432-47f195777d07"]}],"mendeley":{"formattedCitation":"[4,5,8,17]","plainTextFormattedCitation":"[4,5,8,17]","previouslyFormattedCitation":"(Wlazło et al. 2008; Roussel et al. 2012; Pinheiro 2014; Pinheiro 2015)"},"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8,17]</w:t>
            </w:r>
            <w:r w:rsidRPr="005242C1">
              <w:rPr>
                <w:sz w:val="18"/>
                <w:szCs w:val="18"/>
                <w:lang w:val="en-GB"/>
              </w:rPr>
              <w:fldChar w:fldCharType="end"/>
            </w:r>
          </w:p>
        </w:tc>
        <w:tc>
          <w:tcPr>
            <w:tcW w:w="3392" w:type="dxa"/>
            <w:vAlign w:val="center"/>
          </w:tcPr>
          <w:p w14:paraId="4E3753A0" w14:textId="04E4442A" w:rsidR="00A000DA" w:rsidRPr="005242C1" w:rsidRDefault="00A000DA" w:rsidP="00D85868">
            <w:pPr>
              <w:spacing w:line="276" w:lineRule="auto"/>
              <w:jc w:val="center"/>
              <w:rPr>
                <w:sz w:val="18"/>
                <w:szCs w:val="18"/>
                <w:lang w:val="en-GB"/>
              </w:rPr>
            </w:pPr>
            <w:r w:rsidRPr="00B056A6">
              <w:rPr>
                <w:sz w:val="18"/>
                <w:szCs w:val="18"/>
              </w:rPr>
              <w:t xml:space="preserve">France, </w:t>
            </w:r>
            <w:r w:rsidR="00674FB2" w:rsidRPr="00B056A6">
              <w:rPr>
                <w:sz w:val="18"/>
                <w:szCs w:val="18"/>
              </w:rPr>
              <w:t xml:space="preserve">Portugal </w:t>
            </w:r>
            <w:r w:rsidR="00674FB2"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1c635b9f-235d-450e-be92-0899956502c4"]},{"id":"ITEM-3","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3","issue":"6","issued":{"date-parts":[["2012"]]},"page":"514-522","title":"Microbiological evaluation of ten French archives and link to occupational symptoms","type":"article-journal","volume":"22"},"uris":["http://www.mendeley.com/documents/?uuid=ad1b6379-d0a5-4fad-b432-47f195777d07"]}],"mendeley":{"formattedCitation":"[4,5,8]","plainTextFormattedCitation":"[4,5,8]","previouslyFormattedCitation":"(Roussel et al. 2012; Pinheiro 2014; Pinheiro 2015)"},"properties":{"noteIndex":0},"schema":"https://github.com/citation-style-language/schema/raw/master/csl-citation.json"}</w:instrText>
            </w:r>
            <w:r w:rsidR="00674FB2" w:rsidRPr="005242C1">
              <w:rPr>
                <w:sz w:val="18"/>
                <w:szCs w:val="18"/>
                <w:lang w:val="en-GB"/>
              </w:rPr>
              <w:fldChar w:fldCharType="separate"/>
            </w:r>
            <w:r w:rsidR="00B056A6" w:rsidRPr="00B056A6">
              <w:rPr>
                <w:noProof/>
                <w:sz w:val="18"/>
                <w:szCs w:val="18"/>
                <w:lang w:val="en-GB"/>
              </w:rPr>
              <w:t>[4,5,8]</w:t>
            </w:r>
            <w:r w:rsidR="00674FB2" w:rsidRPr="005242C1">
              <w:rPr>
                <w:sz w:val="18"/>
                <w:szCs w:val="18"/>
                <w:lang w:val="en-GB"/>
              </w:rPr>
              <w:fldChar w:fldCharType="end"/>
            </w:r>
          </w:p>
        </w:tc>
        <w:tc>
          <w:tcPr>
            <w:tcW w:w="3392" w:type="dxa"/>
            <w:shd w:val="clear" w:color="auto" w:fill="auto"/>
            <w:vAlign w:val="center"/>
            <w:hideMark/>
          </w:tcPr>
          <w:p w14:paraId="3B8FF38C" w14:textId="3B6A6DB6" w:rsidR="00674FB2" w:rsidRPr="005242C1" w:rsidRDefault="00674FB2" w:rsidP="00D85868">
            <w:pPr>
              <w:spacing w:line="276" w:lineRule="auto"/>
              <w:jc w:val="center"/>
              <w:rPr>
                <w:noProof/>
                <w:sz w:val="18"/>
                <w:szCs w:val="18"/>
                <w:lang w:val="en-GB"/>
              </w:rPr>
            </w:pPr>
            <w:r w:rsidRPr="005242C1">
              <w:rPr>
                <w:noProof/>
                <w:sz w:val="18"/>
                <w:szCs w:val="18"/>
                <w:lang w:val="en-GB"/>
              </w:rPr>
              <w:t xml:space="preserve">Italy </w:t>
            </w:r>
            <w:r w:rsidRPr="005242C1">
              <w:rPr>
                <w:noProof/>
                <w:sz w:val="18"/>
                <w:szCs w:val="18"/>
                <w:lang w:val="en-GB"/>
              </w:rPr>
              <w:fldChar w:fldCharType="begin" w:fldLock="1"/>
            </w:r>
            <w:r w:rsidR="00B056A6">
              <w:rPr>
                <w:noProof/>
                <w:sz w:val="18"/>
                <w:szCs w:val="18"/>
                <w:lang w:val="en-GB"/>
              </w:rPr>
              <w:instrText>ADDIN CSL_CITATION {"citationItems":[{"id":"ITEM-1","itemData":{"DOI":"10.1007/s00248-010-9667-9","ISSN":"00953628","PMID":"20449583","abstract":"This case study shows the application of nontraditional diagnostic methods to investigate the microbial consortia inhabiting an ancient manuscript. The manuscript was suspected to be biologically deteriorated and SEM observations showed the presence of fungal spores attached to fibers, but classic culturing methods did not succeed in isolating microbial contaminants. Therefore, molecular methods, including PCR, denaturing gradient gel electrophoresis (DGGE), and clone libraries, were used as a sensitive alternative to conventional cultivation techniques. DGGE fingerprints revealed a high biodiversity of both bacteria and fungi inhabiting the manuscript. DNA sequence analysis confirmed the existence of fungi and bacteria in manuscript samples. A number of fungal clones identified on the manuscript showed similarity to fungal species inhabiting dry or saline environments, suggesting that the manuscript environment selects for osmophilic or xerophilic fungal species. Most of the bacterial sequences retrieved from the manuscript belong to phylotypes with cellulolytic activities.","author":[{"dropping-particle":"","family":"Michaelsen","given":"Astrid","non-dropping-particle":"","parse-names":false,"suffix":""},{"dropping-particle":"","family":"Piñar","given":"Guadalupe","non-dropping-particle":"","parse-names":false,"suffix":""},{"dropping-particle":"","family":"Pinzari","given":"Flavia","non-dropping-particle":"","parse-names":false,"suffix":""}],"container-title":"Microbial Ecology","id":"ITEM-1","issue":"1","issued":{"date-parts":[["2010"]]},"page":"69-80","title":"Molecular and microscopical investigation of the microflora inhabiting a deteriorated Italian manuscript dated from the thirteenth century","type":"article-journal","volume":"60"},"uris":["http://www.mendeley.com/documents/?uuid=61d80091-36a0-4955-b663-44803de9e5c6","http://www.mendeley.com/documents/?uuid=b1cf7ddf-acf4-4b81-b0d4-0fb5432b59d7"]}],"mendeley":{"formattedCitation":"[64]","plainTextFormattedCitation":"[64]","previouslyFormattedCitation":"(Michaelsen et al. 2010)"},"properties":{"noteIndex":0},"schema":"https://github.com/citation-style-language/schema/raw/master/csl-citation.json"}</w:instrText>
            </w:r>
            <w:r w:rsidRPr="005242C1">
              <w:rPr>
                <w:noProof/>
                <w:sz w:val="18"/>
                <w:szCs w:val="18"/>
                <w:lang w:val="en-GB"/>
              </w:rPr>
              <w:fldChar w:fldCharType="separate"/>
            </w:r>
            <w:r w:rsidR="00B056A6" w:rsidRPr="00B056A6">
              <w:rPr>
                <w:noProof/>
                <w:sz w:val="18"/>
                <w:szCs w:val="18"/>
                <w:lang w:val="en-GB"/>
              </w:rPr>
              <w:t>[64]</w:t>
            </w:r>
            <w:r w:rsidRPr="005242C1">
              <w:rPr>
                <w:noProof/>
                <w:sz w:val="18"/>
                <w:szCs w:val="18"/>
                <w:lang w:val="en-GB"/>
              </w:rPr>
              <w:fldChar w:fldCharType="end"/>
            </w:r>
          </w:p>
        </w:tc>
      </w:tr>
      <w:tr w:rsidR="00674FB2" w:rsidRPr="00B056A6" w14:paraId="70778AEC" w14:textId="77777777" w:rsidTr="0038188C">
        <w:trPr>
          <w:trHeight w:val="397"/>
        </w:trPr>
        <w:tc>
          <w:tcPr>
            <w:tcW w:w="4395" w:type="dxa"/>
            <w:shd w:val="clear" w:color="auto" w:fill="auto"/>
            <w:vAlign w:val="center"/>
          </w:tcPr>
          <w:p w14:paraId="25F95C20" w14:textId="4F257A1B" w:rsidR="00674FB2" w:rsidRPr="00DD1D34" w:rsidRDefault="00674FB2" w:rsidP="00674FB2">
            <w:pPr>
              <w:spacing w:line="276" w:lineRule="auto"/>
              <w:rPr>
                <w:b/>
                <w:i/>
                <w:iCs/>
                <w:sz w:val="18"/>
                <w:szCs w:val="18"/>
                <w:lang w:val="en-GB"/>
              </w:rPr>
            </w:pPr>
            <w:r w:rsidRPr="003B032C">
              <w:rPr>
                <w:b/>
                <w:i/>
                <w:iCs/>
                <w:sz w:val="18"/>
                <w:szCs w:val="18"/>
                <w:lang w:val="en-GB"/>
              </w:rPr>
              <w:t xml:space="preserve">Zasmidium </w:t>
            </w:r>
            <w:r>
              <w:rPr>
                <w:b/>
                <w:iCs/>
                <w:sz w:val="18"/>
                <w:szCs w:val="18"/>
                <w:lang w:val="en-GB"/>
              </w:rPr>
              <w:t xml:space="preserve">sp. </w:t>
            </w:r>
            <w:r w:rsidRPr="003B032C">
              <w:rPr>
                <w:iCs/>
                <w:sz w:val="18"/>
                <w:szCs w:val="18"/>
                <w:lang w:val="en-GB"/>
              </w:rPr>
              <w:t>Fr.</w:t>
            </w:r>
          </w:p>
        </w:tc>
        <w:tc>
          <w:tcPr>
            <w:tcW w:w="3391" w:type="dxa"/>
            <w:vAlign w:val="center"/>
          </w:tcPr>
          <w:p w14:paraId="6A501176" w14:textId="07D3BC76" w:rsidR="00674FB2" w:rsidRPr="005242C1" w:rsidRDefault="00674FB2" w:rsidP="00674FB2">
            <w:pPr>
              <w:spacing w:line="276" w:lineRule="auto"/>
              <w:jc w:val="center"/>
              <w:rPr>
                <w:sz w:val="18"/>
                <w:szCs w:val="18"/>
                <w:lang w:val="en-GB"/>
              </w:rPr>
            </w:pPr>
            <w:r w:rsidRPr="005242C1">
              <w:rPr>
                <w:iCs/>
                <w:sz w:val="18"/>
                <w:szCs w:val="18"/>
              </w:rPr>
              <w:t>-</w:t>
            </w:r>
          </w:p>
        </w:tc>
        <w:tc>
          <w:tcPr>
            <w:tcW w:w="3392" w:type="dxa"/>
            <w:vAlign w:val="center"/>
          </w:tcPr>
          <w:p w14:paraId="1CBAD3E8" w14:textId="60F1B3CD" w:rsidR="00674FB2" w:rsidRPr="005242C1" w:rsidRDefault="00674FB2" w:rsidP="00674FB2">
            <w:pPr>
              <w:spacing w:line="276" w:lineRule="auto"/>
              <w:jc w:val="center"/>
              <w:rPr>
                <w:sz w:val="18"/>
                <w:szCs w:val="18"/>
                <w:lang w:val="en-GB"/>
              </w:rPr>
            </w:pPr>
            <w:r w:rsidRPr="005242C1">
              <w:rPr>
                <w:sz w:val="18"/>
                <w:szCs w:val="18"/>
                <w:lang w:val="en-GB"/>
              </w:rPr>
              <w:t>-</w:t>
            </w:r>
          </w:p>
        </w:tc>
        <w:tc>
          <w:tcPr>
            <w:tcW w:w="3392" w:type="dxa"/>
            <w:shd w:val="clear" w:color="auto" w:fill="auto"/>
            <w:vAlign w:val="center"/>
          </w:tcPr>
          <w:p w14:paraId="46601E4F" w14:textId="231EE062" w:rsidR="00674FB2" w:rsidRPr="005242C1" w:rsidRDefault="00D57A52" w:rsidP="00D85868">
            <w:pPr>
              <w:spacing w:line="276" w:lineRule="auto"/>
              <w:jc w:val="center"/>
              <w:rPr>
                <w:noProof/>
                <w:sz w:val="18"/>
                <w:szCs w:val="18"/>
                <w:lang w:val="en-GB"/>
              </w:rPr>
            </w:pPr>
            <w:r w:rsidRPr="005242C1">
              <w:rPr>
                <w:sz w:val="18"/>
                <w:szCs w:val="18"/>
                <w:lang w:val="en-GB"/>
              </w:rPr>
              <w:t>Czech</w:t>
            </w:r>
            <w:r w:rsidR="00674FB2" w:rsidRPr="005242C1">
              <w:rPr>
                <w:sz w:val="18"/>
                <w:szCs w:val="18"/>
                <w:lang w:val="en-GB"/>
              </w:rPr>
              <w:t xml:space="preserve"> Republic, Poland </w:t>
            </w:r>
            <w:r w:rsidR="00674FB2" w:rsidRPr="005242C1">
              <w:rPr>
                <w:sz w:val="18"/>
                <w:szCs w:val="18"/>
              </w:rPr>
              <w:fldChar w:fldCharType="begin" w:fldLock="1"/>
            </w:r>
            <w:r w:rsidR="00B056A6">
              <w:rPr>
                <w:sz w:val="18"/>
                <w:szCs w:val="18"/>
                <w:lang w:val="en-GB"/>
              </w:rPr>
              <w:instrText>ADDIN CSL_CITATION {"citationItems":[{"id":"ITEM-1","itemData":{"DOI":"10.1016/j.ibiod.2017.02.015","ISSN":"09648305","abstract":"Different identification strategies employing new methodologies, namely, culture-dependent (using matrix-assisted laser desorption/ionization - time-of-flight mass spectrometry, MALDI-TOF MS) and culture-independent (using high-throughput sequencing on Illumina MiSeq platform) approaches, were applied for the first time to analysis of the deteriorating microflora of book samples. We compared two different identification techniques coupled to microbial cultivation: DNA sequencing and MALDI-TOF MS. The two identification systems produced almost the same results. DNA sequencing was able to better identify all the recovered isolates, while MALDI-TOF MS failed to properly recognize Streptomyces ambofaciens and Lysinibacillus fusiformis, the latter method permitting identification at least at genus level. In addition, the isolates Myxotrichum deflexum and Oidiodendron cerealis were not identified by the MALDI-TOF MS approach. This incongruence was caused by the absence of different kinds of microorganisms in the MALDI BioTyper reference database. The Illumina high-throughput sequencing coupled to non-invasive sampling allowed the identification of a complex bacterial and fungal community. The study presents the satisfactory performance of two novel alternative identification methods (MALDI-TOF MS and Illumina MiSeq) for the investigation of microflora colonizing archival items.","author":[{"dropping-particle":"","family":"Kraková","given":"Lucia","non-dropping-particle":"","parse-names":false,"suffix":""},{"dropping-particle":"","family":"Šoltys","given":"Katarína","non-dropping-particle":"","parse-names":false,"suffix":""},{"dropping-particle":"","family":"Otlewska","given":"Anna","non-dropping-particle":"","parse-names":false,"suffix":""},{"dropping-particle":"","family":"Pietrzak","given":"Katarzyna","non-dropping-particle":"","parse-names":false,"suffix":""},{"dropping-particle":"","family":"Purkrtová","given":"Sabina","non-dropping-particle":"","parse-names":false,"suffix":""},{"dropping-particle":"","family":"Savická","given":"Dana","non-dropping-particle":"","parse-names":false,"suffix":""},{"dropping-particle":"","family":"Puškárová","given":"Andrea","non-dropping-particle":"","parse-names":false,"suffix":""},{"dropping-particle":"","family":"Bučková","given":"Mária","non-dropping-particle":"","parse-names":false,"suffix":""},{"dropping-particle":"","family":"Szemes","given":"Tomáš","non-dropping-particle":"","parse-names":false,"suffix":""},{"dropping-particle":"","family":"Budiš","given":"Jaroslav","non-dropping-particle":"","parse-names":false,"suffix":""},{"dropping-particle":"","family":"Demnerová","given":"Kateřina","non-dropping-particle":"","parse-names":false,"suffix":""},{"dropping-particle":"","family":"Gutarowska","given":"Beata","non-dropping-particle":"","parse-names":false,"suffix":""},{"dropping-particle":"","family":"Pangallo","given":"Domenico","non-dropping-particle":"","parse-names":false,"suffix":""}],"container-title":"International Biodeterioration &amp; Biodegradation","id":"ITEM-1","issued":{"date-parts":[["2018"]]},"page":"51-59","title":"Comparison of methods for identification of microbial communities in book collections: Culture-dependent (sequencing and MALDI-TOF MS) and culture-independent (Illumina MiSeq)","type":"article-journal","volume":"131"},"uris":["http://www.mendeley.com/documents/?uuid=a53eccd2-cb7e-4b61-900b-653869c45020"]}],"mendeley":{"formattedCitation":"[15]","plainTextFormattedCitation":"[15]","previouslyFormattedCitation":"(Kraková et al. 2018)"},"properties":{"noteIndex":0},"schema":"https://github.com/citation-style-language/schema/raw/master/csl-citation.json"}</w:instrText>
            </w:r>
            <w:r w:rsidR="00674FB2" w:rsidRPr="005242C1">
              <w:rPr>
                <w:sz w:val="18"/>
                <w:szCs w:val="18"/>
              </w:rPr>
              <w:fldChar w:fldCharType="separate"/>
            </w:r>
            <w:r w:rsidR="00B056A6" w:rsidRPr="00B056A6">
              <w:rPr>
                <w:noProof/>
                <w:sz w:val="18"/>
                <w:szCs w:val="18"/>
                <w:lang w:val="en-GB"/>
              </w:rPr>
              <w:t>[15]</w:t>
            </w:r>
            <w:r w:rsidR="00674FB2" w:rsidRPr="005242C1">
              <w:rPr>
                <w:sz w:val="18"/>
                <w:szCs w:val="18"/>
              </w:rPr>
              <w:fldChar w:fldCharType="end"/>
            </w:r>
          </w:p>
        </w:tc>
      </w:tr>
      <w:tr w:rsidR="00674FB2" w:rsidRPr="00DD1D34" w14:paraId="1ACBE925" w14:textId="77777777" w:rsidTr="0038188C">
        <w:trPr>
          <w:trHeight w:val="397"/>
        </w:trPr>
        <w:tc>
          <w:tcPr>
            <w:tcW w:w="4395" w:type="dxa"/>
            <w:shd w:val="clear" w:color="auto" w:fill="auto"/>
            <w:vAlign w:val="center"/>
          </w:tcPr>
          <w:p w14:paraId="6CE48FB6" w14:textId="3BAEA9AC" w:rsidR="00674FB2" w:rsidRPr="00FD6D1D" w:rsidRDefault="00674FB2" w:rsidP="00674FB2">
            <w:pPr>
              <w:spacing w:line="276" w:lineRule="auto"/>
              <w:rPr>
                <w:iCs/>
                <w:sz w:val="18"/>
                <w:szCs w:val="18"/>
                <w:lang w:val="en-GB"/>
              </w:rPr>
            </w:pPr>
            <w:r>
              <w:rPr>
                <w:b/>
                <w:i/>
                <w:iCs/>
                <w:sz w:val="18"/>
                <w:szCs w:val="18"/>
                <w:lang w:val="en-GB"/>
              </w:rPr>
              <w:t xml:space="preserve">Zygosporium </w:t>
            </w:r>
            <w:r>
              <w:rPr>
                <w:b/>
                <w:iCs/>
                <w:sz w:val="18"/>
                <w:szCs w:val="18"/>
                <w:lang w:val="en-GB"/>
              </w:rPr>
              <w:t xml:space="preserve">sp. </w:t>
            </w:r>
            <w:r w:rsidRPr="00FD6D1D">
              <w:rPr>
                <w:iCs/>
                <w:sz w:val="18"/>
                <w:szCs w:val="18"/>
                <w:lang w:val="en-GB"/>
              </w:rPr>
              <w:t>Mont</w:t>
            </w:r>
            <w:r>
              <w:rPr>
                <w:iCs/>
                <w:sz w:val="18"/>
                <w:szCs w:val="18"/>
                <w:lang w:val="en-GB"/>
              </w:rPr>
              <w:t xml:space="preserve">. </w:t>
            </w:r>
          </w:p>
        </w:tc>
        <w:tc>
          <w:tcPr>
            <w:tcW w:w="3391" w:type="dxa"/>
            <w:vAlign w:val="center"/>
          </w:tcPr>
          <w:p w14:paraId="176A3547" w14:textId="4BA413BB" w:rsidR="00674FB2" w:rsidRPr="005242C1" w:rsidRDefault="00674FB2" w:rsidP="00D85868">
            <w:pPr>
              <w:spacing w:line="276" w:lineRule="auto"/>
              <w:jc w:val="center"/>
              <w:rPr>
                <w:sz w:val="18"/>
                <w:szCs w:val="18"/>
              </w:rPr>
            </w:pPr>
            <w:r w:rsidRPr="005242C1">
              <w:rPr>
                <w:sz w:val="18"/>
                <w:szCs w:val="18"/>
              </w:rPr>
              <w:t xml:space="preserve">Cuba </w:t>
            </w:r>
            <w:r w:rsidRPr="005242C1">
              <w:rPr>
                <w:sz w:val="18"/>
                <w:szCs w:val="18"/>
                <w:lang w:val="en-GB"/>
              </w:rPr>
              <w:fldChar w:fldCharType="begin" w:fldLock="1"/>
            </w:r>
            <w:r w:rsidR="00B056A6">
              <w:rPr>
                <w:sz w:val="18"/>
                <w:szCs w:val="18"/>
              </w:rPr>
              <w:instrText>ADDIN CSL_CITATION {"citationItems":[{"id":"ITEM-1","itemData":{"author":[{"dropping-particle":"","family":"Molina-Veloso","given":"Alian","non-dropping-particle":"","parse-names":false,"suffix":""},{"dropping-particle":"","family":"Borrego-Alonso","given":"","non-dropping-particle":"","parse-names":false,"suffix":""},{"dropping-particle":"","family":"F.","given":"Sofía","non-dropping-particle":"","parse-names":false,"suffix":""}],"container-title":"Revista Alergia México","id":"ITEM-1","issue":"1","issued":{"date-parts":[["2017"]]},"page":"40-51","title":"Viable allergenic fungi in a documentary deposit of the National Archive of Cuba","type":"article-journal","volume":"64"},"uris":["http://www.mendeley.com/documents/?uuid=6fcc44b8-43ab-4861-9311-4bf20f85012b"]}],"mendeley":{"formattedCitation":"[29]","plainTextFormattedCitation":"[29]","previouslyFormattedCitation":"(Molina-Veloso et al. 2017)"},"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29]</w:t>
            </w:r>
            <w:r w:rsidRPr="005242C1">
              <w:rPr>
                <w:sz w:val="18"/>
                <w:szCs w:val="18"/>
                <w:lang w:val="en-GB"/>
              </w:rPr>
              <w:fldChar w:fldCharType="end"/>
            </w:r>
          </w:p>
        </w:tc>
        <w:tc>
          <w:tcPr>
            <w:tcW w:w="3392" w:type="dxa"/>
            <w:vAlign w:val="center"/>
          </w:tcPr>
          <w:p w14:paraId="608A9785" w14:textId="31F8EEF9" w:rsidR="00674FB2" w:rsidRPr="005242C1" w:rsidRDefault="00674FB2" w:rsidP="00674FB2">
            <w:pPr>
              <w:spacing w:line="276" w:lineRule="auto"/>
              <w:jc w:val="center"/>
              <w:rPr>
                <w:sz w:val="18"/>
                <w:szCs w:val="18"/>
              </w:rPr>
            </w:pPr>
            <w:r w:rsidRPr="005242C1">
              <w:rPr>
                <w:sz w:val="18"/>
                <w:szCs w:val="18"/>
              </w:rPr>
              <w:t>-</w:t>
            </w:r>
          </w:p>
        </w:tc>
        <w:tc>
          <w:tcPr>
            <w:tcW w:w="3392" w:type="dxa"/>
            <w:shd w:val="clear" w:color="auto" w:fill="auto"/>
            <w:vAlign w:val="center"/>
          </w:tcPr>
          <w:p w14:paraId="3FE3A208" w14:textId="35F4A338" w:rsidR="00674FB2" w:rsidRPr="005242C1" w:rsidRDefault="00674FB2" w:rsidP="00674FB2">
            <w:pPr>
              <w:spacing w:line="276" w:lineRule="auto"/>
              <w:jc w:val="center"/>
              <w:rPr>
                <w:noProof/>
                <w:sz w:val="18"/>
                <w:szCs w:val="18"/>
              </w:rPr>
            </w:pPr>
            <w:r w:rsidRPr="005242C1">
              <w:rPr>
                <w:noProof/>
                <w:sz w:val="18"/>
                <w:szCs w:val="18"/>
              </w:rPr>
              <w:t>-</w:t>
            </w:r>
          </w:p>
        </w:tc>
      </w:tr>
      <w:tr w:rsidR="003817FC" w:rsidRPr="0030132A" w14:paraId="61660BC8" w14:textId="77777777" w:rsidTr="0038188C">
        <w:trPr>
          <w:trHeight w:val="397"/>
        </w:trPr>
        <w:tc>
          <w:tcPr>
            <w:tcW w:w="4395" w:type="dxa"/>
            <w:shd w:val="clear" w:color="auto" w:fill="auto"/>
            <w:vAlign w:val="center"/>
          </w:tcPr>
          <w:p w14:paraId="55FEB2D2" w14:textId="30C7CE8D" w:rsidR="003817FC" w:rsidRPr="003817FC" w:rsidRDefault="003817FC" w:rsidP="003817FC">
            <w:pPr>
              <w:spacing w:line="276" w:lineRule="auto"/>
              <w:rPr>
                <w:b/>
                <w:iCs/>
                <w:sz w:val="18"/>
                <w:szCs w:val="18"/>
                <w:lang w:val="en-GB"/>
              </w:rPr>
            </w:pPr>
            <w:r>
              <w:rPr>
                <w:b/>
                <w:iCs/>
                <w:sz w:val="18"/>
                <w:szCs w:val="18"/>
                <w:lang w:val="en-GB"/>
              </w:rPr>
              <w:t>Non-sporulating fungi / Mycelia sterilia / Sterile mycelia</w:t>
            </w:r>
          </w:p>
        </w:tc>
        <w:tc>
          <w:tcPr>
            <w:tcW w:w="3391" w:type="dxa"/>
            <w:vAlign w:val="center"/>
          </w:tcPr>
          <w:p w14:paraId="271EFA7B" w14:textId="1AEF7F16" w:rsidR="003817FC" w:rsidRPr="005242C1" w:rsidRDefault="003817FC" w:rsidP="00D85868">
            <w:pPr>
              <w:spacing w:line="276" w:lineRule="auto"/>
              <w:jc w:val="center"/>
              <w:rPr>
                <w:sz w:val="18"/>
                <w:szCs w:val="18"/>
              </w:rPr>
            </w:pPr>
            <w:r w:rsidRPr="005242C1">
              <w:rPr>
                <w:sz w:val="18"/>
                <w:szCs w:val="18"/>
              </w:rPr>
              <w:t xml:space="preserve">Argentina, Brazil, Colombia, Cuba, France, India, Italy, Lithuania, Mexico, Portugal </w:t>
            </w:r>
            <w:r w:rsidRPr="005242C1">
              <w:rPr>
                <w:sz w:val="18"/>
                <w:szCs w:val="18"/>
                <w:lang w:val="en-GB"/>
              </w:rPr>
              <w:fldChar w:fldCharType="begin" w:fldLock="1"/>
            </w:r>
            <w:r w:rsidR="00B056A6">
              <w:rPr>
                <w:sz w:val="18"/>
                <w:szCs w:val="18"/>
              </w:rPr>
              <w:instrText>ADDIN CSL_CITATION {"citationItems":[{"id":"ITEM-1","itemData":{"DOI":"10.5402/2012/680598","ISSN":"2090-7478","PMID":"23762758","abstract":"Documentary heritage is permanently subject to suffering from physical, chemical, and/or biological alterations. Biological deterioration by microorganisms (bacteria and fungi) causes undesirable changes on material properties. Microorganisms affect different organic, natural or synthetic substrates (cellulose, polycarbonates), metals, and compounds of optical and magnetic devices (CD, VHS). Paper made by vegetal fibers, functional additives (glue, optical polishers, consolidating agents), and inks with organic bindings are used as sources of nutrients. The environmental microorganisms that form the microbial charge of indoor air at repositories (archives, libraries) storing cultural heritage can deteriorate the different supports of heritage importance and affect human health as allergies and skin affections. The aims of this research were to study microbial contamination of the environment and its influence on biodeterioration by the biofilm formation and to analyze the relationship between environment microbiota and biofilm formation in materials stored at three archives in Argentina and in two repositories of the National Archive of the Republic of Cuba.","author":[{"dropping-particle":"","family":"Borrego","given":"Sofía","non-dropping-particle":"","parse-names":false,"suffix":""},{"dropping-particle":"","family":"Lavin","given":"Paola","non-dropping-particle":"","parse-names":false,"suffix":""},{"dropping-particle":"","family":"Perdomo","given":"Ivette","non-dropping-particle":"","parse-names":false,"suffix":""},{"dropping-particle":"","family":"Gómez de Saravia","given":"Sandra","non-dropping-particle":"","parse-names":false,"suffix":""},{"dropping-particle":"","family":"Guiamet","given":"Patricia","non-dropping-particle":"","parse-names":false,"suffix":""}],"container-title":"ISRN Microbiology","id":"ITEM-1","issue":"Article ID 680598","issued":{"date-parts":[["2012"]]},"page":"1-10","title":"Determination of Indoor Air Quality in Archives and Biodeterioration of the Documentary Heritage","type":"article-journal","volume":"2012"},"uris":["http://www.mendeley.com/documents/?uuid=b8b58adf-f450-4487-82f8-f208c17c84b6","http://www.mendeley.com/documents/?uuid=e33b4d24-55c4-4f41-a731-649438d40e5b"]},{"id":"ITEM-2","itemData":{"author":[{"dropping-particle":"","family":"Gambale","given":"W.","non-dropping-particle":"","parse-names":false,"suffix":""},{"dropping-particle":"","family":"Croce","given":"J.","non-dropping-particle":"","parse-names":false,"suffix":""},{"dropping-particle":"","family":"Costa-Manso","given":"E.","non-dropping-particle":"","parse-names":false,"suffix":""},{"dropping-particle":"","family":"Croce","given":"M.","non-dropping-particle":"","parse-names":false,"suffix":""},{"dropping-particle":"","family":"Sales","given":"M.","non-dropping-particle":"","parse-names":false,"suffix":""}],"container-title":"Journal of Investigational Allergology and Clinical Immunology","id":"ITEM-2","issued":{"date-parts":[["1993"]]},"page":"45.50","title":"Library fungi at the University of Sao Paulo and their relationship with respiratory allergy","type":"article-journal","volume":"3"},"uris":["http://www.mendeley.com/documents/?uuid=a4465862-ff4f-49b7-b749-386789654952","http://www.mendeley.com/documents/?uuid=82aa745d-5bd6-4baf-b92d-649582df87bf","http://www.mendeley.com/documents/?uuid=5bd5bc49-c42e-4501-ac6b-412ff63c3bb6"]},{"id":"ITEM-3","itemData":{"DOI":"10.1177/1420326x04045274","ISBN":"1420-326X","abstract":"In the period 1995-2001 mycological investigations were conducted in the libraries situated in different buildings in the city of Vilnius. A total of 174 fungal species ascribed to 52 genera have been isolated from the premises of the libraries and identified. Mitosporic fungi (previously Fungi imperfecti) made up the vast majority of the isolated fungi. It was found out that the mycological state of the books depended largely on the condition of the building, its maintenance, location and the type of ventilation system. The main factors, which predetermined mycological pollution of the buildings and the level of contamination of the books, were installations in and overall maintenance of the premises, temperature, humidity, air movement, and the number of visitors. Age of books, materials used for producing them, extent of mechanical damage, intensity of handling and other associated factors were pertinent to the microbiological pollution and the state of the books. Allergenicity and the ability to produce, accumulate or release volatile toxic secondary metabolites into the library surroundings are characteristics of the fungi found in library premises and in books. Such factors may pose a risk to the health of staff and visitors.","author":[{"dropping-particle":"","family":"Lugauskas","given":"A","non-dropping-particle":"","parse-names":false,"suffix":""},{"dropping-particle":"","family":"Krikstaponis","given":"A","non-dropping-particle":"","parse-names":false,"suffix":""}],"container-title":"Indoor and Built Environment","id":"ITEM-3","issue":"3","issued":{"date-parts":[["2004"]]},"note":"Times Cited: 6","page":"169-182","title":"Microscopic fungi found in the libraries of vilnius and factors affecting their development","type":"article-journal","volume":"13"},"uris":["http://www.mendeley.com/documents/?uuid=dad4b9d1-c6b3-4b7b-bd4e-914aebc29e7c","http://www.mendeley.com/documents/?uuid=0070ba08-96be-4a79-8c48-f003bb745b56","http://www.mendeley.com/documents/?uuid=e46c1a49-b4a5-4429-9f4a-c34dc0042699"]},{"id":"ITEM-4","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4","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12426747-3199-4498-9d25-b634b91434c0"]},{"id":"ITEM-5","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5","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ceaf9f3-a2c6-462e-8499-492aa47b4493"]},{"id":"ITEM-6","itemData":{"DOI":"10.1016/j.ibiod.2014.12.012","ISBN":"0964-8305","ISSN":"09648305","abstract":"The use of Compactus shelves by libraries and archives is a good solution to optimize the storage space and prevent dust deposits on books. However, they are probably the cause of severe cases of fungal colonization in historical library materials. A typical phenomenon occurs as a spread of white mycelial growth forming scattered spots, mainly on volumes with leather or fabric bindings. Recent studies have identified the xerophilic fungus Eurotium halophilicum (anamorph Aspergillus halophilicus) as responsible for this kind of contamination. A similar situation was found inside the Library of Humanities (BAUM), at Ca' Foscari University, Venice (Italy). Various sampling methods, including cotton swabs and adhesive tape, were adopted to isolate fungi from books and a set of aerobiological analyses was performed to characterize the environment of the repository. The presence of E. halophilicum on both books and in the indoor air was confirmed by direct observation of adhesive tape samples, microscopic observations and molecular methods. Moreover, Aspergillus creber and Aspergillus protuberus belonging to the revised group Aspergillus section Versicolores, were also isolated for the first time in Italian conservation environments.","author":[{"dropping-particle":"","family":"Micheluz","given":"Anna","non-dropping-particle":"","parse-names":false,"suffix":""},{"dropping-particle":"","family":"Manente","given":"Sabrina","non-dropping-particle":"","parse-names":false,"suffix":""},{"dropping-particle":"","family":"Tigini","given":"Valeria","non-dropping-particle":"","parse-names":false,"suffix":""},{"dropping-particle":"","family":"Prigione","given":"Valeria","non-dropping-particle":"","parse-names":false,"suffix":""},{"dropping-particle":"","family":"Pinzari","given":"Flavia","non-dropping-particle":"","parse-names":false,"suffix":""},{"dropping-particle":"","family":"Ravagnan","given":"Giampietro","non-dropping-particle":"","parse-names":false,"suffix":""},{"dropping-particle":"","family":"Varese","given":"Giovanna Cristina","non-dropping-particle":"","parse-names":false,"suffix":""}],"container-title":"International Biodeterioration &amp; Biodegradation","id":"ITEM-6","issued":{"date-parts":[["2015"]]},"page":"1-7","title":"The extreme environment of a library: Xerophilic fungi inhabiting indoor niches","type":"article-journal","volume":"99"},"uris":["http://www.mendeley.com/documents/?uuid=8c2c861f-deac-41ca-95b4-ddc1e41e6f47"]},{"id":"ITEM-7","itemData":{"DOI":"10.15174/au.2015.758","ISSN":"01886266","abstract":"Fungi can behave as allergens. If the concentration of spores exceeds 2000 CFU/m³, is a health risk factor. The objective of our study was to isolate fungal spore allergens in a library. For this, 20 areas were sampled with Anderson apparatus of 6 levels with Petri dishes with Sabouraud agar. A total of 787 colonies were isolated; 90.34% was filamentous fungi and 9.66% yeast. The most frequently isolated genera were Cladosporium sp. (52.99%) and Penicillium sp. (13.34%), temperature and relative humidity were averaged 24ºC and 50% RH. The concentration of spores found, was within acceptable limits UFC/m³. However, it is suggested to keep windows closed and make a proper cleaning spaces to avoid future health complications for both users and the deterioration of the bibliographic material. (English) [ABSTRACT FROM AUTHOR]","author":[{"dropping-particle":"","family":"Zárate","given":"María de Guadalupe Moctezuma","non-dropping-particle":"","parse-names":false,"suffix":""},{"dropping-particle":"","family":"Domínguez","given":"Erika Enríquez","non-dropping-particle":"","parse-names":false,"suffix":""},{"dropping-particle":"","family":"Mateos","given":"Pedro Ramírez","non-dropping-particle":"","parse-names":false,"suffix":""},{"dropping-particle":"","family":"Rodríguez, Ismael Acosta González","given":"Juan Fernando Cárdenas","non-dropping-particle":"","parse-names":false,"suffix":""},{"dropping-particle":"","family":"Morales","given":"Lilia Esperanza Fragoso","non-dropping-particle":"","parse-names":false,"suffix":""}],"container-title":"Acta Universitaria","id":"ITEM-7","issue":"NE-1","issued":{"date-parts":[["2015"]]},"page":"32-38","title":"Aislamiento de hongos alergenos en una biblioteca universitaria","type":"article-journal","volume":"25"},"uris":["http://www.mendeley.com/documents/?uuid=c3aba17e-d5ac-4a96-a574-2fd9f39e6a2b"]},{"id":"ITEM-8","itemData":{"author":[{"dropping-particle":"","family":"Nayak","given":"Bijaya Kumar","non-dropping-particle":"","parse-names":false,"suffix":""}],"container-title":"International Journal of PharmTech Research","id":"ITEM-8","issue":"6","issued":{"date-parts":[["2015"]]},"page":"306-312","title":"Volumetric samplings of airborne fungal spores in different college libraries : A Preliminary study","type":"article-journal","volume":"8"},"uris":["http://www.mendeley.com/documents/?uuid=f531f956-953c-4c93-bc5a-1f3a4b7845db"]},{"id":"ITEM-9","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9","issue":"3","issued":{"date-parts":[["2016"]]},"page":"397-407","title":"Fungal secondary metabolite analysis applied to Cultural Heritage: the case of a contaminated library in Venice","type":"article-journal","volume":"9"},"uris":["http://www.mendeley.com/documents/?uuid=ac26feea-eae3-4c2d-b7c6-d722b65e9507"]},{"id":"ITEM-10","itemData":{"DOI":"10.1111/j.1600-0668.2012.00781.x","ISBN":"0905-6947","ISSN":"09056947","PMID":"22429323","abstract":": Fungi that damage documents in archives may harm workers' health, depending on which mold species are inhaled, the concentrations of fungal species inhaled, and individual factors. Our aim was to identify and quantify fungi in archives and to investigate possible links with the symptoms experienced by workers. Ten French archives were sampled using an air impactor and electrostatic dust collectors. Allergies and general symptoms felt by 144 workers were reported using a self-report questionnaire. Utilizing culture-based analysis methods along with qPCR, Penicillium chrysogenum, Cladosporium sphaerospermum, and Aspergillus versicolor were the three main fungi in air and dust in terms of quantity and frequency. Median fungal concentrations in storage areas, ranged from 30 to 465 CFU/m3. People working in the most contaminated archives did not report more symptoms of allergy than others. However, workers in contact with moldy documents reported more headaches (odds ratio, 2.4; 95% confidence interval, 1.1-5.3), fatigue (OR, 2.9; 95% CI, 1.2-6.7), eye irritation (OR, 5.4; 95% CI, 1.9-14.9), throat irritation (OR, 2.4; 95% CI, 1.0-5.7), coughing (OR, 3.2; 95% CI, 1.2-8.4), and rhinorrhea (OR, 2.6; 95% CI, 1.0-6.4) than others. Other parameters such as dust levels and concentrations of metabolites and chemical substances should be considered as confounding factors in further investigations to isolate the role of molds., Practical Implications: Most studies about fungi and archives deal with the conservation of manuscripts and documents, and few discuss workers' health problems. Our study shows that archives do not represent a highly contaminated environment. Symptoms felt by workers were more often linked to direct contact with moldy documents than to high concentrations of mold in the air of archive storage areas. This study provides data on concentration levels in archives that could be used to interpret microbiological investigations in this type of environment in the future., Copyright (C) 2012 Blackwell Publishing Ltd.","author":[{"dropping-particle":"","family":"Roussel","given":"S.","non-dropping-particle":"","parse-names":false,"suffix":""},{"dropping-particle":"","family":"Reboux","given":"G.","non-dropping-particle":"","parse-names":false,"suffix":""},{"dropping-particle":"","family":"Millon","given":"L.","non-dropping-particle":"","parse-names":false,"suffix":""},{"dropping-particle":"","family":"Parchas","given":"M. D.","non-dropping-particle":"","parse-names":false,"suffix":""},{"dropping-particle":"","family":"Boudih","given":"S.","non-dropping-particle":"","parse-names":false,"suffix":""},{"dropping-particle":"","family":"Skana","given":"F.","non-dropping-particle":"","parse-names":false,"suffix":""},{"dropping-particle":"","family":"Delaforge","given":"M.","non-dropping-particle":"","parse-names":false,"suffix":""},{"dropping-particle":"","family":"Rakotonirainy","given":"M. S.","non-dropping-particle":"","parse-names":false,"suffix":""}],"container-title":"Indoor Air","id":"ITEM-10","issue":"6","issued":{"date-parts":[["2012"]]},"page":"514-522","title":"Microbiological evaluation of ten French archives and link to occupational symptoms","type":"article-journal","volume":"22"},"uris":["http://www.mendeley.com/documents/?uuid=ad1b6379-d0a5-4fad-b432-47f195777d07"]},{"id":"ITEM-11","itemData":{"DOI":"10.14482/sun.31.3.5311","ISSN":"20117531","abstract":"Objetivos: El propósito de este estudio fue determinar las variaciones en la composición y concentración de los agentes aerobiológicos presentes en tres archivos de la Empresa de Energía de Boyacá (EBSA) que pudieran estar causando alergias respiratorias en el personal que trabaja en estas áreas. Materiales y métodos: En el análisis microbiológico del aire se empleó un método de sedimentación usando agar PDA (agar patata-dextrosa) y agar nutritivo, y se registra-ron datos de temperatura y humedad durante cada toma de muestras, y se recolectaron muestras de polvo para el cultivo de hongos y ácaros. Asimismo, se aplicó una encuesta a los trabajadores con el fin de conocer sintomatología respiratoria sugestiva y se tomaron muestras de fosas nasales. Resultados: Se aisló un promedio de 470,2 UFC/m 3","author":[{"dropping-particle":"","family":"Hernández-Velandia","given":"David Ricardo","non-dropping-particle":"","parse-names":false,"suffix":""},{"dropping-particle":"","family":"Lizarazo-Forero","given":"Luz Marina","non-dropping-particle":"","parse-names":false,"suffix":""}],"container-title":"Salud Uninorte","id":"ITEM-11","issue":"3","issued":{"date-parts":[["2015"]]},"page":"537-547","title":"Determinación y comparación aerobiológica en tres archivos de la empresa de energía de Boyacá, Tunja (Colombia)","type":"article-journal","volume":"31"},"uris":["http://www.mendeley.com/documents/?uuid=fbe0ce50-63cf-4dfe-9366-1abb83378c6d"]},{"id":"ITEM-12","itemData":{"DOI":"10.1007/s11356-015-5585-1","ISSN":"16147499","PMID":"26498813","abstract":"The quality of the indoor air can provide very useful information for the artwork conservation. The aim of the study was to evaluate the microbial concentration inside six document repositories of the National Archive of the Republic of Cuba in two months of 1 year. The repositories are large, high, and have a natural cross-ventilation system. The microbial sampling was done in July 2010 (summer or rainy month) and February 2011 (winter or dry month) using the SAS Super 100 biocollector at 100 L/min. An appropriate selective culture media were used to isolate fungi and bacteria. A high total microbial concentration on the north side of the building in two studied months was observed. The fungal concentrations were significantly higher in July 2010 in all repositories, while the bacterial concentrations were significantly higher mostly in February 2011 only in repositories located on the first and second floor of the building. Eight fungal genera in the indoor air of all environments were isolated. Regardless of the side of the analyzed building, Penicillium, Aspergillus, and Cladosporium were the predominant genera. Aspergillus flavus and Aspergillus niger were the species isolated in almost all of the analyzed repositories in the studied months. Gram-positive bacteria prevailed among bacterial groups isolated from indoor air repositories, and some percentages corresponded to the genera Bacillus and Streptomyces. In Cuba, the temperature and relative humidity are high during the whole year but the natural ventilation plays an important role in retarding microbial growth on materials.","author":[{"dropping-particle":"","family":"Borrego","given":"Sofía","non-dropping-particle":"","parse-names":false,"suffix":""},{"dropping-particle":"","family":"Perdomo","given":"Ivette","non-dropping-particle":"","parse-names":false,"suffix":""}],"container-title":"Environmental Science and Pollution Research","id":"ITEM-12","issue":"4","issued":{"date-parts":[["2016"]]},"page":"3747-3757","title":"Airborne microorganisms cultivable on naturally ventilated document repositories of the National Archive of Cuba","type":"article-journal","volume":"23"},"uris":["http://www.mendeley.com/documents/?uuid=8146f5bf-1759-418d-9d95-f4bb571d4b70"]},{"id":"ITEM-13","itemData":{"author":[{"dropping-particle":"","family":"Thaware","given":"Jayshree","non-dropping-particle":"","parse-names":false,"suffix":""},{"dropping-particle":"","family":"Jawade","given":"Seema","non-dropping-particle":"","parse-names":false,"suffix":""},{"dropping-particle":"","family":"College","given":"S K Porwal","non-dropping-particle":"","parse-names":false,"suffix":""},{"dropping-particle":"","family":"Dist-nagpur","given":"Kamptee","non-dropping-particle":"","parse-names":false,"suffix":""}],"id":"ITEM-13","issue":"4","issued":{"date-parts":[["2014"]]},"page":"42-47","title":"Comparative aeromycological study of three libraries in Kamptee","type":"article-journal","volume":"2"},"uris":["http://www.mendeley.com/documents/?uuid=29415398-1d36-4079-a66f-95d5e1a90882"]}],"mendeley":{"formattedCitation":"[1,3,32,33,39,4,5,7–9,20,25,31]","plainTextFormattedCitation":"[1,3,32,33,39,4,5,7–9,20,25,31]","previouslyFormattedCitation":"(Gambale et al. 1993; Lugauskas &amp; Krikstaponis 2004; Borrego et al. 2012; Roussel et al. 2012; Pinheiro 2014; Thaware et al. 2014; Hernández-Velandia &amp; Lizarazo-Forero 2015; Micheluz et al. 2015; Nayak 2015; Pinheiro 2015; Zárate et al. 2015; Borrego &amp; Perdomo 2016;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1,3,32,33,39,4,5,7–9,20,25,31]</w:t>
            </w:r>
            <w:r w:rsidRPr="005242C1">
              <w:rPr>
                <w:sz w:val="18"/>
                <w:szCs w:val="18"/>
                <w:lang w:val="en-GB"/>
              </w:rPr>
              <w:fldChar w:fldCharType="end"/>
            </w:r>
          </w:p>
        </w:tc>
        <w:tc>
          <w:tcPr>
            <w:tcW w:w="3392" w:type="dxa"/>
            <w:vAlign w:val="center"/>
          </w:tcPr>
          <w:p w14:paraId="6A7C1281" w14:textId="4237577A" w:rsidR="003817FC" w:rsidRPr="005242C1" w:rsidRDefault="003817FC" w:rsidP="00D85868">
            <w:pPr>
              <w:spacing w:line="276" w:lineRule="auto"/>
              <w:jc w:val="center"/>
              <w:rPr>
                <w:sz w:val="18"/>
                <w:szCs w:val="18"/>
              </w:rPr>
            </w:pPr>
            <w:r w:rsidRPr="005242C1">
              <w:rPr>
                <w:sz w:val="18"/>
                <w:szCs w:val="18"/>
              </w:rPr>
              <w:t xml:space="preserve">Italy, Portugal </w:t>
            </w:r>
            <w:r w:rsidRPr="005242C1">
              <w:rPr>
                <w:sz w:val="18"/>
                <w:szCs w:val="18"/>
                <w:lang w:val="en-GB"/>
              </w:rPr>
              <w:fldChar w:fldCharType="begin" w:fldLock="1"/>
            </w:r>
            <w:r w:rsidR="00B056A6">
              <w:rPr>
                <w:sz w:val="18"/>
                <w:szCs w:val="18"/>
              </w:rPr>
              <w:instrText>ADDIN CSL_CITATION {"citationItems":[{"id":"ITEM-1","itemData":{"abstract":"Fungi are ubiquitous and, as such, are current contaminants in archives and librairies. Provided the adequate relative humidity, temperature and water activity, however, they can stop being innocent inhabitants and become dangerous threats to the organic materials that hold our written heritage. Their impact, however, is not re-stricted to the assets of an archive or library. New concerns arise from their incredible ability to thrive as human health can also be affected. In a contaminated environment, staff and attendees share the same space with fungal communities and the human body can suffer from this interaction in the most diverse ways. So, indoor air quality studies in archives and libraries should always comprehend not only the study of fun-gal communities but also their analysis under two perspectives: documents safekeep-ing and human health protection. In this study it was important to determine the conditions provided by some of our heritage holder’s institutions and develop the best strategy to identify their fungal flora. This strategy encompassed both air and surfaces and both traditional culturing methods and molecular biology protocols. Knowing the environment in Portuguese institutions is essential for the development of guidelines and establishment of recom-mendations. Only by using this knowledge can a safer environment be created and the purpose of keeping our heritage while maintaining our health is fully attained.","author":[{"dropping-particle":"","family":"Pinheiro","given":"Ana Catarina Martiniano da Silva","non-dropping-particle":"","parse-names":false,"suffix":""}],"id":"ITEM-1","issued":{"date-parts":[["2014"]]},"publisher":"Universidade Nova de Lisboa","title":"Fungal communities in archives: assessment strategies and impact on paper conservation and human health","type":"thesis"},"uris":["http://www.mendeley.com/documents/?uuid=f721f6ba-c2b5-4b82-a63b-a0e2d41f45db","http://www.mendeley.com/documents/?uuid=998c9051-8e2e-4896-9f91-8a77d2e380e2","http://www.mendeley.com/documents/?uuid=5823af54-1511-4d1a-980a-b56a55eb1467"]},{"id":"ITEM-2","itemData":{"author":[{"dropping-particle":"","family":"Pinheiro","given":"AC.","non-dropping-particle":"","parse-names":false,"suffix":""}],"container-title":"Environmental Mycology in Public Health: Fungi and Mycotoxins Risk Assessment and Management","editor":[{"dropping-particle":"","family":"Viegas","given":"","non-dropping-particle":"","parse-names":false,"suffix":""},{"dropping-particle":"","family":"Pinheiro","given":"","non-dropping-particle":"","parse-names":false,"suffix":""},{"dropping-particle":"","family":"Sabino","given":"","non-dropping-particle":"","parse-names":false,"suffix":""},{"dropping-particle":"","family":"Viegas","given":"","non-dropping-particle":"","parse-names":false,"suffix":""},{"dropping-particle":"","family":"Brandão","given":"","non-dropping-particle":"","parse-names":false,"suffix":""},{"dropping-particle":"","family":"Veríssimo","given":"","non-dropping-particle":"","parse-names":false,"suffix":""}],"id":"ITEM-2","issued":{"date-parts":[["2015"]]},"page":"157-166","publisher":"Academic Press","publisher-place":"Oxford","title":"Fungi in Archives: a Double Concern","type":"chapter"},"uris":["http://www.mendeley.com/documents/?uuid=28b33dba-b742-45e6-917e-07b7f44bf465","http://www.mendeley.com/documents/?uuid=94ccd6c3-803c-4c6d-b2d8-c152726f4e0e","http://www.mendeley.com/documents/?uuid=e4d597b1-e183-4876-a845-2fe780fa2e68"]},{"id":"ITEM-3","itemData":{"author":[{"dropping-particle":"","family":"Maggi","given":"Oriana","non-dropping-particle":"","parse-names":false,"suffix":""},{"dropping-particle":"","family":"Persiani","given":"Anna Maria","non-dropping-particle":"","parse-names":false,"suffix":""},{"dropping-particle":"","family":"Gallo","given":"Fausta","non-dropping-particle":"","parse-names":false,"suffix":""},{"dropping-particle":"","family":"Valenti","given":"Paola","non-dropping-particle":"","parse-names":false,"suffix":""},{"dropping-particle":"","family":"Pasquariello","given":"Giovanna","non-dropping-particle":"","parse-names":false,"suffix":""},{"dropping-particle":"","family":"Sclocchi","given":"Maria Carla","non-dropping-particle":"","parse-names":false,"suffix":""},{"dropping-particle":"","family":"Scorrano","given":"Mauro","non-dropping-particle":"","parse-names":false,"suffix":""}],"container-title":"Aerobiologia","id":"ITEM-3","issue":"3-4","issued":{"date-parts":[["2000"]]},"page":"429-434","title":"Airborne fungal spores in dust present in archives: Proposal for a detection method, new for archival materials","type":"article-journal","volume":"16"},"uris":["http://www.mendeley.com/documents/?uuid=7a3cb116-d32e-485d-a73c-4e32d928396c"]},{"id":"ITEM-4","itemData":{"DOI":"10.3920/WMJ2015.1958","ISBN":"1875-0710","ISSN":"1875-0710","abstract":"The secondary metabolite production of several fungal strains of Aspergillus creber, Aspergillus jensenii, Aspergillus penicillioides, Aspergillus protuberus, Aspergillus vitricola, Cladosporium cladosporioides, Eurotium chevalieri, Eurotium halophilicum, Penicillium brevicompactum and Penicillium chrysogenum were characterised by liquid chromatography tamdem mass spectometry. All fungi were isolated from both air and book covers as well as from settled dust from a contaminated library in Venice (Italy). For A. creber and A. jensenii, we identified sterigmatocystin, methoxysterigmatocystin, versicolorin A and related precursors/side metabolites from the biosynthetic pathways. Deoxybrevianamid E, neoechinulin A, pseurotin A and D, and rugulusovin were principally detected from the strains of E. halophilicum, an emerging fungal species implicated in book contaminations in specific indoor niches. The analysis of settled dust showed a wide range of toxic or bioactive fungal metabolites. Forty-five different metabolites were identified in different concentrations; in particular, high amounts of asperglaucide, alamethicin, andrastin A, terrecyclic acid and neoechinulin A were detected. Also one bacterial metabolite, chloramphenicole was detected. This study increases the knowledge about metabolite production of several fungal species, as well as on the indoor presence of fungi that are not detected by aerobiological sampling. These results emphasise how routine dusting operations are necessary and essential in order to prevent further microbiological developments in library environments.","author":[{"dropping-particle":"","family":"Micheluz","given":"A.","non-dropping-particle":"","parse-names":false,"suffix":""},{"dropping-particle":"","family":"Sulyok","given":"M.","non-dropping-particle":"","parse-names":false,"suffix":""},{"dropping-particle":"","family":"Manente","given":"S.","non-dropping-particle":"","parse-names":false,"suffix":""},{"dropping-particle":"","family":"Krska","given":"R.","non-dropping-particle":"","parse-names":false,"suffix":""},{"dropping-particle":"","family":"Varese","given":"G.C.","non-dropping-particle":"","parse-names":false,"suffix":""},{"dropping-particle":"","family":"Ravagnan","given":"G.","non-dropping-particle":"","parse-names":false,"suffix":""}],"container-title":"World Mycotoxin Journal","id":"ITEM-4","issue":"3","issued":{"date-parts":[["2016"]]},"page":"397-407","title":"Fungal secondary metabolite analysis applied to Cultural Heritage: the case of a contaminated library in Venice","type":"article-journal","volume":"9"},"uris":["http://www.mendeley.com/documents/?uuid=ac26feea-eae3-4c2d-b7c6-d722b65e9507"]}],"mendeley":{"formattedCitation":"[4,5,10,20]","plainTextFormattedCitation":"[4,5,10,20]","previouslyFormattedCitation":"(Maggi et al. 2000; Pinheiro 2014; Pinheiro 2015; Micheluz et al. 2016)"},"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rPr>
              <w:t>[4,5,10,20]</w:t>
            </w:r>
            <w:r w:rsidRPr="005242C1">
              <w:rPr>
                <w:sz w:val="18"/>
                <w:szCs w:val="18"/>
                <w:lang w:val="en-GB"/>
              </w:rPr>
              <w:fldChar w:fldCharType="end"/>
            </w:r>
          </w:p>
        </w:tc>
        <w:tc>
          <w:tcPr>
            <w:tcW w:w="3392" w:type="dxa"/>
            <w:shd w:val="clear" w:color="auto" w:fill="auto"/>
            <w:vAlign w:val="center"/>
          </w:tcPr>
          <w:p w14:paraId="34DEC631" w14:textId="5D805699" w:rsidR="003817FC" w:rsidRPr="005242C1" w:rsidRDefault="003817FC" w:rsidP="00D85868">
            <w:pPr>
              <w:spacing w:line="276" w:lineRule="auto"/>
              <w:jc w:val="center"/>
              <w:rPr>
                <w:noProof/>
                <w:sz w:val="18"/>
                <w:szCs w:val="18"/>
                <w:lang w:val="en-GB"/>
              </w:rPr>
            </w:pPr>
            <w:r w:rsidRPr="005242C1">
              <w:rPr>
                <w:sz w:val="18"/>
                <w:szCs w:val="18"/>
              </w:rPr>
              <w:t xml:space="preserve">Brazil, Italy </w:t>
            </w:r>
            <w:r w:rsidRPr="005242C1">
              <w:rPr>
                <w:sz w:val="18"/>
                <w:szCs w:val="18"/>
                <w:lang w:val="en-GB"/>
              </w:rPr>
              <w:fldChar w:fldCharType="begin" w:fldLock="1"/>
            </w:r>
            <w:r w:rsidR="00B056A6">
              <w:rPr>
                <w:sz w:val="18"/>
                <w:szCs w:val="18"/>
              </w:rPr>
              <w:instrText>ADDIN CSL_CITATION {"citationItems":[{"id":"ITEM-1","itemData":{"DOI":"DOI 10.1016/j.ibiod.2006.02.003","ISBN":"0964-8305","abstract":"Books and documents are subject to decay by a variety of organisms, including mould. Experiments were conducted to find the lowest gamma radiation dose needed to inactivate fungi. Aspergillus versicolor and Eurotium chevalieri, previously isolated from naturally contaminated book from a Brazilian public library and from the environment, respectively, were cultivated and treated in a Co-60 irradiation unit with doses ranging from 14.5 to 25 kGy. The minimum dose required to kill these fungi was 16 kGy. Thus, this dose was applied directly to a severely attacked book and deteriorated old documents. Pieces of damaged paper from these materials were incubated in culture media before and after the treatment. Several fungi were isolated and identified, including representatives of Acremonium, Aspergillus, Cladosporium, Fusarium, Penicillium and Trichosporon. After the treatment, no living fungi were detected from the irradiated material. The book was maintained in favorable conditions for new fungal attack for 2 months and no fungal growth was detected. These results are very promising and demonstrate the effectiveness of gamma-ray radiation for the recovery of severely damaged books and old documents, leading to the preservation of our cultural heritage and prevention of diseases caused by moulds in libraries and archives. (c) 2006 Elsevier Ltd. All rights reserved.","author":[{"dropping-particle":"","family":"Silva","given":"M","non-dropping-particle":"da","parse-names":false,"suffix":""},{"dropping-particle":"","family":"Moraes","given":"A M L","non-dropping-particle":"","parse-names":false,"suffix":""},{"dropping-particle":"","family":"Nishikawa","given":"M M","non-dropping-particle":"","parse-names":false,"suffix":""},{"dropping-particle":"","family":"Gatti","given":"M J A","non-dropping-particle":"","parse-names":false,"suffix":""},{"dropping-particle":"V","family":"Alencar","given":"M A","non-dropping-particle":"de","parse-names":false,"suffix":""},{"dropping-particle":"","family":"Brandao","given":"L E","non-dropping-particle":"","parse-names":false,"suffix":""},{"dropping-particle":"","family":"Nobrega","given":"A","non-dropping-particle":"","parse-names":false,"suffix":""}],"container-title":"International Biodeterioration &amp; Biodegradation","id":"ITEM-1","issue":"3","issued":{"date-parts":[["2006"]]},"language":"English","note":"Cited References Count:18|ELSEVIER SCI LTD|THE BOULEVARD, LANGFORD LANE, KIDLINGTON, OXFORD OX5 1GB, OXON, ENGLAND","page":"163-167","title":"Inactivation of fungi from deteriorated paper materials by radiation","type":"article-journal","volume":"57"},"uris":["http://www.mendeley.com/documents/?uuid=efe0b2e7-5792-46ba-8612-1ea72c23d4bb","http://www.mendeley.com/documents/?uuid=7d3c917b-2f13-4fbe-b6fc-18e2f61a5473","http://www.mendeley.com/documents/?uuid=f034caa8-be6b-40c7-822e-4cbb2e41e5ee"]},{"id":"ITEM-2","itemData":{"DOI":"10.1515/REST.2007.201","ISBN":"0034-5806","author":[{"dropping-particle":"","family":"Zotti","given":"Mirca","non-dropping-particle":"","parse-names":false,"suffix":""},{"dropping-particle":"","family":"Ferroni","given":"Alice","non-dropping-particle":"","parse-names":false,"suffix":""},{"dropping-particle":"","family":"Calvini","given":"Paolo","non-dropping-particle":"","parse-names":false,"suffix":""}],"container-title":"Restaurator","id":"ITEM-2","issue":"3","issued":{"date-parts":[["2007"]]},"note":"doi: 10.1515/REST.2007.201","page":"201-217","title":"Inhibition Properties of Simple Fungistatic Compounds on Fungi Isolated from Foxing Spots","type":"article-journal","volume":"28"},"uris":["http://www.mendeley.com/documents/?uuid=5aaa53fc-7128-4eb6-8877-9dd8edabe420","http://www.mendeley.com/documents/?uuid=67294325-29b4-423d-a847-afeba7dbfcab","http://www.mendeley.com/documents/?uuid=f7cb1c8f-c2ef-432a-a153-ed5ef8e5f09b"]},{"id":"ITEM-3","itemData":{"DOI":"PII S0964-8305(02)00137-3","ISBN":"0964-8305","abstract":"After initial tests carried out on 20 stained paper samples from different centuries, we have devised a non-destructive method for taking samples from foxed areas of ancient maps. The stains were examined in normal light (NL) and then with fluorescence; we then checked whether fungal colonies were not developing in areas that did not respond to electronic excitation. Samples were taken using gauze-cotton swabs from fluorescent areas only. We found that fungi did develop, in the areas of the paper samples that were not clearly visible (NL) but fluorescent, when they were placed inside humidity chambers. It was confirmed that there is a correlation between the thermo-hygrometric parameters and the place of preservation and a relationship between the environment and the fungal species. We found cellulosolithic fungi and bacteria. We recommend early identification of \"discolouring\" with fluorescent methods in order to arrange suitable thermo-hygrometric conditions for preventing development of the infection: (C) 2002 Elsevier Science Ltd. All rights reserved.","author":[{"dropping-particle":"","family":"Corte","given":"A M","non-dropping-particle":"","parse-names":false,"suffix":""},{"dropping-particle":"","family":"Ferroni","given":"A","non-dropping-particle":"","parse-names":false,"suffix":""},{"dropping-particle":"","family":"Salvo","given":"V S","non-dropping-particle":"","parse-names":false,"suffix":""}],"container-title":"International Biodeterioration &amp; Biodegradation","id":"ITEM-3","issued":{"date-parts":[["2003"]]},"language":"English","page":"167-173","title":"Isolation of fungal species from test samples and maps damaged by foxing, and correlation between these species and the environment","type":"article-journal","volume":"51"},"uris":["http://www.mendeley.com/documents/?uuid=7d5b4eec-9976-4328-ae73-a2e2f05fa7e7"]},{"id":"ITEM-4","itemData":{"ISBN":"0964-8305","abstract":"Paper is subjected to numerous biodeterioration processes, which may cause the irreversible degradation of important documents and works of art. Many chemical and physical factors can affect these processes and their behaviour, and fungi seem to play a key role in biodeteriorating paper materials. This study is mainly aimed at verifying the presence of fungi in biodeteriorated 18th century etchings, and characterizing the paper surface by means of Fourier transform infrared (FTIR) spectroscopy and fluorescence under UV radiation. The laboratory tests highlight the presence of fungal entities from all the samples investigated. Specifically, 14 species were identif</w:instrText>
            </w:r>
            <w:r w:rsidR="00B056A6" w:rsidRPr="0030132A">
              <w:rPr>
                <w:sz w:val="18"/>
                <w:szCs w:val="18"/>
                <w:lang w:val="en-GB"/>
              </w:rPr>
              <w:instrText>ied; three of them were never isolated from paper until now. Furthermore, the data gathered do not confirm the theory according to which there is a correspondence between fluorescence of the stains under UV radiation and the vitality of microfungi. Finally, possible correlations among paper composition (as determined by FTIR), mode of conservation and fungal attack are presented and discussed.","author":[{"dropping-particle":"","family":"Zotti","given":"M","non-dropping-particle":"","parse-names":false,"suffix":""},{"dropping-particle":"","family":"Ferroni","given":"A","non-dropping-particle":"","parse-names":false,"suffix":""},{"dropping-particle":"","family":"Calvini","given":"P","non-dropping-particle":"","parse-names":false,"suffix":""}],"container-title":"International Biodeterioration &amp; Biodegradation","id":"ITEM-4","issue":"2","issued":{"date-parts":[["2008"]]},"note":"doi: 10.1016/j.ibiod.2008.01.005","page":"186-194","title":"Microfungal biodeterioration of historic paper: Preliminary FTIR and microbiological analyses","type":"article-journal","volume":"62"},"uris":["http://www.mendeley.com/documents/?uuid=f5ce6f76-c0d7-422b-8645-835239948c9c"]}],"mendeley":{"formattedCitation":"[14,44,45,51]","plainTextFormattedCitation":"[14,44,45,51]","previouslyFormattedCitation":"(Corte et al. 2003; da Silva et al. 2006; Zotti et al. 2007; Zotti et al. 2008)"},"properties":{"noteIndex":0},"schema":"https://github.com/citation-style-language/schema/raw/master/csl-citation.json"}</w:instrText>
            </w:r>
            <w:r w:rsidRPr="005242C1">
              <w:rPr>
                <w:sz w:val="18"/>
                <w:szCs w:val="18"/>
                <w:lang w:val="en-GB"/>
              </w:rPr>
              <w:fldChar w:fldCharType="separate"/>
            </w:r>
            <w:r w:rsidR="00B056A6" w:rsidRPr="00B056A6">
              <w:rPr>
                <w:noProof/>
                <w:sz w:val="18"/>
                <w:szCs w:val="18"/>
                <w:lang w:val="en-US"/>
              </w:rPr>
              <w:t>[14,44,45,51]</w:t>
            </w:r>
            <w:r w:rsidRPr="005242C1">
              <w:rPr>
                <w:sz w:val="18"/>
                <w:szCs w:val="18"/>
                <w:lang w:val="en-GB"/>
              </w:rPr>
              <w:fldChar w:fldCharType="end"/>
            </w:r>
          </w:p>
        </w:tc>
      </w:tr>
    </w:tbl>
    <w:p w14:paraId="7C57F712" w14:textId="41A9162C" w:rsidR="00197FA7" w:rsidRDefault="00F624FE" w:rsidP="00F624FE">
      <w:pPr>
        <w:spacing w:line="276" w:lineRule="auto"/>
        <w:jc w:val="both"/>
        <w:rPr>
          <w:rFonts w:eastAsia="Calibri"/>
          <w:sz w:val="20"/>
          <w:szCs w:val="20"/>
          <w:lang w:val="en-GB" w:eastAsia="en-GB"/>
        </w:rPr>
      </w:pPr>
      <w:r w:rsidRPr="00DD1D34">
        <w:rPr>
          <w:rFonts w:eastAsia="Calibri"/>
          <w:sz w:val="20"/>
          <w:szCs w:val="20"/>
          <w:lang w:val="en-GB" w:eastAsia="en-GB"/>
        </w:rPr>
        <w:t>? – Nomenclature under study.</w:t>
      </w:r>
    </w:p>
    <w:p w14:paraId="21619F0F" w14:textId="77777777" w:rsidR="0030132A" w:rsidRDefault="0030132A" w:rsidP="00F624FE">
      <w:pPr>
        <w:spacing w:line="276" w:lineRule="auto"/>
        <w:jc w:val="both"/>
        <w:rPr>
          <w:rFonts w:eastAsia="Calibri"/>
          <w:sz w:val="20"/>
          <w:szCs w:val="20"/>
          <w:lang w:val="en-GB" w:eastAsia="en-GB"/>
        </w:rPr>
      </w:pPr>
    </w:p>
    <w:p w14:paraId="2E2B9591" w14:textId="77777777" w:rsidR="00197FA7" w:rsidRDefault="00197FA7" w:rsidP="00F624FE">
      <w:pPr>
        <w:spacing w:line="276" w:lineRule="auto"/>
        <w:jc w:val="both"/>
        <w:rPr>
          <w:rFonts w:eastAsia="Calibri"/>
          <w:sz w:val="20"/>
          <w:szCs w:val="20"/>
          <w:lang w:val="en-GB" w:eastAsia="en-GB"/>
        </w:rPr>
      </w:pPr>
    </w:p>
    <w:p w14:paraId="5915A03C" w14:textId="74FBD644" w:rsidR="00197FA7" w:rsidRDefault="00197FA7" w:rsidP="00F624FE">
      <w:pPr>
        <w:spacing w:line="276" w:lineRule="auto"/>
        <w:jc w:val="both"/>
        <w:rPr>
          <w:rFonts w:eastAsia="Calibri"/>
          <w:b/>
          <w:lang w:val="en-GB" w:eastAsia="en-GB"/>
        </w:rPr>
      </w:pPr>
      <w:r>
        <w:rPr>
          <w:rFonts w:eastAsia="Calibri"/>
          <w:b/>
          <w:lang w:val="en-GB" w:eastAsia="en-GB"/>
        </w:rPr>
        <w:t xml:space="preserve">Supplementary Table 1 </w:t>
      </w:r>
      <w:r w:rsidRPr="00197FA7">
        <w:rPr>
          <w:rFonts w:eastAsia="Calibri"/>
          <w:b/>
          <w:lang w:val="en-GB" w:eastAsia="en-GB"/>
        </w:rPr>
        <w:t>References</w:t>
      </w:r>
    </w:p>
    <w:p w14:paraId="0EC4724D" w14:textId="77777777" w:rsidR="0030132A" w:rsidRDefault="0030132A" w:rsidP="00B056A6">
      <w:pPr>
        <w:widowControl w:val="0"/>
        <w:autoSpaceDE w:val="0"/>
        <w:autoSpaceDN w:val="0"/>
        <w:adjustRightInd w:val="0"/>
        <w:ind w:left="640" w:hanging="640"/>
        <w:rPr>
          <w:lang w:val="en-GB"/>
        </w:rPr>
      </w:pPr>
    </w:p>
    <w:p w14:paraId="40C4EC34" w14:textId="0404136C" w:rsidR="00B056A6" w:rsidRPr="0030132A" w:rsidRDefault="00EB1BF2" w:rsidP="00B056A6">
      <w:pPr>
        <w:widowControl w:val="0"/>
        <w:autoSpaceDE w:val="0"/>
        <w:autoSpaceDN w:val="0"/>
        <w:adjustRightInd w:val="0"/>
        <w:ind w:left="640" w:hanging="640"/>
        <w:rPr>
          <w:noProof/>
          <w:lang w:val="en-GB"/>
        </w:rPr>
      </w:pPr>
      <w:r w:rsidRPr="00965A08">
        <w:rPr>
          <w:lang w:val="en-GB"/>
        </w:rPr>
        <w:fldChar w:fldCharType="begin" w:fldLock="1"/>
      </w:r>
      <w:r w:rsidRPr="00965A08">
        <w:rPr>
          <w:lang w:val="en-GB"/>
        </w:rPr>
        <w:instrText xml:space="preserve">ADDIN Mendeley Bibliography CSL_BIBLIOGRAPHY </w:instrText>
      </w:r>
      <w:r w:rsidRPr="00965A08">
        <w:rPr>
          <w:lang w:val="en-GB"/>
        </w:rPr>
        <w:fldChar w:fldCharType="separate"/>
      </w:r>
      <w:r w:rsidR="00B056A6" w:rsidRPr="0030132A">
        <w:rPr>
          <w:noProof/>
          <w:lang w:val="en-GB"/>
        </w:rPr>
        <w:t>[1]</w:t>
      </w:r>
      <w:r w:rsidR="00B056A6" w:rsidRPr="0030132A">
        <w:rPr>
          <w:noProof/>
          <w:lang w:val="en-GB"/>
        </w:rPr>
        <w:tab/>
        <w:t>B.K. Nayak, Volumetric samplings of airborne fungal spores in different college libraries : A Preliminary study, Int. J. PharmTech Res. 8 (2015) 306–312.</w:t>
      </w:r>
    </w:p>
    <w:p w14:paraId="5DA66A8B"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w:t>
      </w:r>
      <w:r w:rsidRPr="0030132A">
        <w:rPr>
          <w:noProof/>
          <w:lang w:val="en-GB"/>
        </w:rPr>
        <w:tab/>
        <w:t>D.J. Bueno, J.O. Silva, G. Oliver, Hongos ambientales en una biblioteca: un año de estudio, An. Doc. (2003) 27–34.</w:t>
      </w:r>
    </w:p>
    <w:p w14:paraId="545246AA"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3]</w:t>
      </w:r>
      <w:r w:rsidRPr="0030132A">
        <w:rPr>
          <w:noProof/>
          <w:lang w:val="en-GB"/>
        </w:rPr>
        <w:tab/>
        <w:t xml:space="preserve">A. Lugauskas, A. Krikstaponis, Microscopic fungi found in the libraries of vilnius and factors affecting their development, Indoor Built </w:t>
      </w:r>
      <w:r w:rsidRPr="0030132A">
        <w:rPr>
          <w:noProof/>
          <w:lang w:val="en-GB"/>
        </w:rPr>
        <w:lastRenderedPageBreak/>
        <w:t>Environ. 13 (2004) 169–182. doi:10.1177/1420326x04045274.</w:t>
      </w:r>
    </w:p>
    <w:p w14:paraId="736DBE5F"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w:t>
      </w:r>
      <w:r w:rsidRPr="0030132A">
        <w:rPr>
          <w:noProof/>
          <w:lang w:val="en-GB"/>
        </w:rPr>
        <w:tab/>
        <w:t>A.C.M. da S. Pinheiro, Fungal communities in archives: assessment strategies and impact on paper conservation and human health, Universidade Nova de Lisboa, 2014.</w:t>
      </w:r>
    </w:p>
    <w:p w14:paraId="542D41D0"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w:t>
      </w:r>
      <w:r w:rsidRPr="0030132A">
        <w:rPr>
          <w:noProof/>
          <w:lang w:val="en-GB"/>
        </w:rPr>
        <w:tab/>
        <w:t>A. Pinheiro, Fungi in Archives: a Double Concern, in: Viegas, Pinheiro, Sabino, Viegas, Brandão, Veríssimo (Eds.), Environ. Mycol. Public Heal. Fungi Mycotoxins Risk Assess. Manag., Academic Press, Oxford, 2015: pp. 157–166.</w:t>
      </w:r>
    </w:p>
    <w:p w14:paraId="6742B9C7"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w:t>
      </w:r>
      <w:r w:rsidRPr="0030132A">
        <w:rPr>
          <w:noProof/>
          <w:lang w:val="en-GB"/>
        </w:rPr>
        <w:tab/>
        <w:t>I. Nunes, N. Mesquita, S. Cabo Verde, A.M.L. Bandeira, M.M. Carolino, A. Portugal, M.L. Botelho, Characterization of an airborne microbial community: A case study in the archive of the University of Coimbra, Portugal, Int. Biodeterior. Biodegradation. 79 (2013) 36–41. doi:10.1016/j.ibiod.2013.01.013.</w:t>
      </w:r>
    </w:p>
    <w:p w14:paraId="05DDF2BE" w14:textId="77777777" w:rsidR="00B056A6" w:rsidRPr="00B056A6" w:rsidRDefault="00B056A6" w:rsidP="00B056A6">
      <w:pPr>
        <w:widowControl w:val="0"/>
        <w:autoSpaceDE w:val="0"/>
        <w:autoSpaceDN w:val="0"/>
        <w:adjustRightInd w:val="0"/>
        <w:ind w:left="640" w:hanging="640"/>
        <w:rPr>
          <w:noProof/>
        </w:rPr>
      </w:pPr>
      <w:r w:rsidRPr="0030132A">
        <w:rPr>
          <w:noProof/>
        </w:rPr>
        <w:t>[7]</w:t>
      </w:r>
      <w:r w:rsidRPr="0030132A">
        <w:rPr>
          <w:noProof/>
        </w:rPr>
        <w:tab/>
        <w:t>M. de G.M. Zárate, E.E. Domínguez, P.R. Mateos, J.F.C. Rodríguez, Ismael Acosta González, L.E.F. Morales, Aislamiento de hongos alergenos en una biblioteca universitaria, Acta Univ. 25 (201</w:t>
      </w:r>
      <w:r w:rsidRPr="00B056A6">
        <w:rPr>
          <w:noProof/>
        </w:rPr>
        <w:t>5) 32–38. doi:10.15174/au.2015.758.</w:t>
      </w:r>
    </w:p>
    <w:p w14:paraId="2EB628A2"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8]</w:t>
      </w:r>
      <w:r w:rsidRPr="0030132A">
        <w:rPr>
          <w:noProof/>
          <w:lang w:val="en-GB"/>
        </w:rPr>
        <w:tab/>
        <w:t>S. Roussel, G. Reboux, L. Millon, M.D. Parchas, S. Boudih, F. Skana, M. Delaforge, M.S. Rakotonirainy, Microbiological evaluation of ten French archives and link to occupational symptoms, Indoor Air. 22 (2012) 514–522. doi:10.1111/j.1600-0668.2012.00781.x.</w:t>
      </w:r>
    </w:p>
    <w:p w14:paraId="1D419EE1" w14:textId="77777777" w:rsidR="00B056A6" w:rsidRPr="0030132A" w:rsidRDefault="00B056A6" w:rsidP="00B056A6">
      <w:pPr>
        <w:widowControl w:val="0"/>
        <w:autoSpaceDE w:val="0"/>
        <w:autoSpaceDN w:val="0"/>
        <w:adjustRightInd w:val="0"/>
        <w:ind w:left="640" w:hanging="640"/>
        <w:rPr>
          <w:noProof/>
          <w:lang w:val="en-GB"/>
        </w:rPr>
      </w:pPr>
      <w:r w:rsidRPr="00B056A6">
        <w:rPr>
          <w:noProof/>
        </w:rPr>
        <w:t>[9]</w:t>
      </w:r>
      <w:r w:rsidRPr="00B056A6">
        <w:rPr>
          <w:noProof/>
        </w:rPr>
        <w:tab/>
        <w:t xml:space="preserve">D.R. Hernández-Velandia, L.M. Lizarazo-Forero, Determinación y comparación aerobiológica en tres archivos de la empresa de energía de Boyacá, Tunja (Colombia), Salud Uninorte. </w:t>
      </w:r>
      <w:r w:rsidRPr="0030132A">
        <w:rPr>
          <w:noProof/>
          <w:lang w:val="en-GB"/>
        </w:rPr>
        <w:t>31 (2015) 537–547. doi:10.14482/sun.31.3.5311.</w:t>
      </w:r>
    </w:p>
    <w:p w14:paraId="7978D0E9"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10]</w:t>
      </w:r>
      <w:r w:rsidRPr="0030132A">
        <w:rPr>
          <w:noProof/>
          <w:lang w:val="en-GB"/>
        </w:rPr>
        <w:tab/>
        <w:t>O. Maggi, A.M. Persiani, F. Gallo, P. Valenti, G. Pasquariello, M.C. Sclocchi, M. Scorrano, Airborne fungal spores in dust present in archives: Proposal for a detection method, new for archival materials, Aerobiologia (Bologna). 16 (2000) 429–434.</w:t>
      </w:r>
    </w:p>
    <w:p w14:paraId="2AF37D2C" w14:textId="77777777" w:rsidR="00B056A6" w:rsidRPr="00B056A6" w:rsidRDefault="00B056A6" w:rsidP="00B056A6">
      <w:pPr>
        <w:widowControl w:val="0"/>
        <w:autoSpaceDE w:val="0"/>
        <w:autoSpaceDN w:val="0"/>
        <w:adjustRightInd w:val="0"/>
        <w:ind w:left="640" w:hanging="640"/>
        <w:rPr>
          <w:noProof/>
        </w:rPr>
      </w:pPr>
      <w:r w:rsidRPr="0030132A">
        <w:rPr>
          <w:noProof/>
          <w:lang w:val="en-GB"/>
        </w:rPr>
        <w:t>[11]</w:t>
      </w:r>
      <w:r w:rsidRPr="0030132A">
        <w:rPr>
          <w:noProof/>
          <w:lang w:val="en-GB"/>
        </w:rPr>
        <w:tab/>
        <w:t xml:space="preserve">A. Hyvärinen, T. Meklin, A. Vepsalainen, A. Nevalainen, Fungi and actinobacteria in moisture-damaged building materials — concentrations and diversity, Int. </w:t>
      </w:r>
      <w:r w:rsidRPr="00B056A6">
        <w:rPr>
          <w:noProof/>
        </w:rPr>
        <w:t>Biodeterior. Biodegradation. 49 (2002) 27–37. doi:10.1016/S0964-8305(01)00103-2.</w:t>
      </w:r>
    </w:p>
    <w:p w14:paraId="5A15C4A5" w14:textId="77777777" w:rsidR="00B056A6" w:rsidRPr="00B056A6" w:rsidRDefault="00B056A6" w:rsidP="00B056A6">
      <w:pPr>
        <w:widowControl w:val="0"/>
        <w:autoSpaceDE w:val="0"/>
        <w:autoSpaceDN w:val="0"/>
        <w:adjustRightInd w:val="0"/>
        <w:ind w:left="640" w:hanging="640"/>
        <w:rPr>
          <w:noProof/>
        </w:rPr>
      </w:pPr>
      <w:r w:rsidRPr="00B056A6">
        <w:rPr>
          <w:noProof/>
        </w:rPr>
        <w:t>[12]</w:t>
      </w:r>
      <w:r w:rsidRPr="00B056A6">
        <w:rPr>
          <w:noProof/>
        </w:rPr>
        <w:tab/>
        <w:t>M.J.L. Lourenço, L. V Pol, J.P. Sampaio, A. Philips, A. Fonseca, J. Vieira, Isolamento, identificação e caracterização de microrganismos contaminantes dos arquivos da Direcção Geral dos Edifícios e Monumentos Nacionais, in: A História, a Formação e as Boas Práticas Em Conserv. e Restauro, Atas do 4</w:t>
      </w:r>
      <w:r w:rsidRPr="00B056A6">
        <w:rPr>
          <w:noProof/>
          <w:vertAlign w:val="superscript"/>
        </w:rPr>
        <w:t>o</w:t>
      </w:r>
      <w:r w:rsidRPr="00B056A6">
        <w:rPr>
          <w:noProof/>
        </w:rPr>
        <w:t xml:space="preserve"> Encontro do Instituto Português de Conservação e Restauro, Lisbon, 2005: p. CD-ROM.</w:t>
      </w:r>
    </w:p>
    <w:p w14:paraId="1025C89C"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13]</w:t>
      </w:r>
      <w:r w:rsidRPr="0030132A">
        <w:rPr>
          <w:noProof/>
          <w:lang w:val="en-GB"/>
        </w:rPr>
        <w:tab/>
        <w:t>A. Shamsian, A. Fata, M. Mohajeri, K. Ghazvini, Fungal Contaminations in Historical Manuscripts at Astan Quds Museum Library, Mashhad, Iran, Int. J. Agric. Biol. 8 (2006) 420–422.</w:t>
      </w:r>
    </w:p>
    <w:p w14:paraId="148DB3E9"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14]</w:t>
      </w:r>
      <w:r w:rsidRPr="0030132A">
        <w:rPr>
          <w:noProof/>
          <w:lang w:val="en-GB"/>
        </w:rPr>
        <w:tab/>
        <w:t>M. da Silva, A.M.L. Moraes, M.M. Nishikawa, M.J.A. Gatti, M.A. V de Alencar, L.E. Brandao, A. Nobrega, Inactivation of fungi from deteriorated paper materials by radiation, Int. Biodeterior. Biodegradation. 57 (2006) 163–167. doi:DOI 10.1016/j.ibiod.2006.02.003.</w:t>
      </w:r>
    </w:p>
    <w:p w14:paraId="1B3B9DB4"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15]</w:t>
      </w:r>
      <w:r w:rsidRPr="0030132A">
        <w:rPr>
          <w:noProof/>
          <w:lang w:val="en-GB"/>
        </w:rPr>
        <w:tab/>
        <w:t>L. Kraková, K. Šoltys, A. Otlewska, K. Pietrzak, S. Purkrtová, D. Savická, A. Puškárová, M. Bučková, T. Szemes, J. Budiš, K. Demnerová, B. Gutarowska, D. Pangallo, Comparison of methods for identification of microbial communities in book collections: Culture-dependent (sequencing and MALDI-TOF MS) and culture-independent (Illumina MiSeq), Int. Biodeterior. Biodegradation. 131 (2018) 51–59. doi:10.1016/j.ibiod.2017.02.015.</w:t>
      </w:r>
    </w:p>
    <w:p w14:paraId="591DD4BC"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16]</w:t>
      </w:r>
      <w:r w:rsidRPr="0030132A">
        <w:rPr>
          <w:noProof/>
          <w:lang w:val="en-GB"/>
        </w:rPr>
        <w:tab/>
        <w:t xml:space="preserve">M. Anaya, S.F. Borrego, E. Gámez, M. Castro, A. Molina, O. Valdés, Viable fungi in the air of indoor environments of the National </w:t>
      </w:r>
      <w:r w:rsidRPr="0030132A">
        <w:rPr>
          <w:noProof/>
          <w:lang w:val="en-GB"/>
        </w:rPr>
        <w:lastRenderedPageBreak/>
        <w:t>Archive of the Republic of Cuba, Aerobiologia (Bologna). 32 (2016) 513–527. doi:10.1007/s10453-016-9429-3.</w:t>
      </w:r>
    </w:p>
    <w:p w14:paraId="68772209"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17]</w:t>
      </w:r>
      <w:r w:rsidRPr="0030132A">
        <w:rPr>
          <w:noProof/>
          <w:lang w:val="en-GB"/>
        </w:rPr>
        <w:tab/>
        <w:t>A. Wlazło, R.L. Górny, R. Złotkowska, A. Lawniczek, B. Ludzeń-Izbińska, A.S. Harkawy, E. Anczyk, Workers’ exposure to selected biological agents in libraries of Upper Silesia, Med. Pr. 59 (2008) 159–170.</w:t>
      </w:r>
    </w:p>
    <w:p w14:paraId="3D61A922"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18]</w:t>
      </w:r>
      <w:r w:rsidRPr="0030132A">
        <w:rPr>
          <w:noProof/>
          <w:lang w:val="en-GB"/>
        </w:rPr>
        <w:tab/>
        <w:t>K. Zielińska-Jankiewicz, A. Kozajda, M. Piotrowska, I. Szadkowska-Stańczyk, Microbiological Contamination With Moulds in Work Environment, Ann. Agric. Environ. Med. 15 (2008) 71–78.</w:t>
      </w:r>
    </w:p>
    <w:p w14:paraId="66A24C79"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19]</w:t>
      </w:r>
      <w:r w:rsidRPr="0030132A">
        <w:rPr>
          <w:noProof/>
          <w:lang w:val="en-GB"/>
        </w:rPr>
        <w:tab/>
        <w:t>J. Skóra, B. Gutarowska, K. Pielech-Przybylska, L. Stepien, K. Pietrzak, M. Piotrowska, P. Pietrowski, Assessment of microbiological contamination in the work environments of museums, archives and libraries, Aerobiologia (Bologna). 31 (2015) 389–401. doi:10.1007/s10453-015-9372-8.</w:t>
      </w:r>
    </w:p>
    <w:p w14:paraId="7B5CB6F7"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0]</w:t>
      </w:r>
      <w:r w:rsidRPr="0030132A">
        <w:rPr>
          <w:noProof/>
          <w:lang w:val="en-GB"/>
        </w:rPr>
        <w:tab/>
        <w:t>A. Micheluz, M. Sulyok, S. Manente, R. Krska, G.C. Varese, G. Ravagnan, Fungal secondary metabolite analysis applied to Cultural Heritage: the case of a contaminated library in Venice, World Mycotoxin J. 9 (2016) 397–407. doi:10.3920/WMJ2015.1958.</w:t>
      </w:r>
    </w:p>
    <w:p w14:paraId="2EE408FC"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1]</w:t>
      </w:r>
      <w:r w:rsidRPr="0030132A">
        <w:rPr>
          <w:noProof/>
          <w:lang w:val="en-GB"/>
        </w:rPr>
        <w:tab/>
        <w:t>A. Harkawy, R.L. Górny, L. Ogierman, A. Wlazło, A. Ławniczek-Wałczyk, A. Niesler, Bioaerosol assessment in naturally ventilated historical library building with restricted personnel access, Ann. Agric. Environ. Med. 18 (2011) 323–329.</w:t>
      </w:r>
    </w:p>
    <w:p w14:paraId="7D396AB5"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2]</w:t>
      </w:r>
      <w:r w:rsidRPr="0030132A">
        <w:rPr>
          <w:noProof/>
          <w:lang w:val="en-GB"/>
        </w:rPr>
        <w:tab/>
        <w:t>M.J. Aira, V. Jato,  a. M. Stchigel, F.J. Rodríguez-Rajo, E. Piontelli, Aeromycological study in the Cathedral of Santiago de Compostela (Spain), Int. Biodeterior. Biodegradation. 60 (2007) 231–237. doi:10.1016/j.ibiod.2007.02.007.</w:t>
      </w:r>
    </w:p>
    <w:p w14:paraId="1EBFA6AE"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3]</w:t>
      </w:r>
      <w:r w:rsidRPr="0030132A">
        <w:rPr>
          <w:noProof/>
          <w:lang w:val="en-GB"/>
        </w:rPr>
        <w:tab/>
        <w:t>L. Ruga, T. Bonofiglio, F. Orlandi, B. Romano, M. Fornaciari, Analysis of the potential fungal biodeteriogen effects in the “Doctorate Library” of the University of Perugia, Italy, Grana. 47 (2008) 60–69. doi:10.1080/00173130801916624.</w:t>
      </w:r>
    </w:p>
    <w:p w14:paraId="396A1DAE"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4]</w:t>
      </w:r>
      <w:r w:rsidRPr="0030132A">
        <w:rPr>
          <w:noProof/>
          <w:lang w:val="en-GB"/>
        </w:rPr>
        <w:tab/>
        <w:t>N. Valentin, Microbial Contamination in Archives and Museums: Health Hazards and Preventive Strategies Using Air Ventilation Systems, in: F. Boersma (Ed.), Expert. Roundtable Sustain. Clim. Manag. Strateg., The Getty Conservation Institute, Tenerife, Spain, 2007: pp. 1–26.</w:t>
      </w:r>
    </w:p>
    <w:p w14:paraId="37016617"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5]</w:t>
      </w:r>
      <w:r w:rsidRPr="0030132A">
        <w:rPr>
          <w:noProof/>
          <w:lang w:val="en-GB"/>
        </w:rPr>
        <w:tab/>
        <w:t>W. Gambale, J. Croce, E. Costa-Manso, M. Croce, M. Sales, Library fungi at the University of Sao Paulo and their relationship with respiratory allergy, J. Investig. Allergol. Clin. Immunol. 3 (1993) 45.50.</w:t>
      </w:r>
    </w:p>
    <w:p w14:paraId="4BB65DF1"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6]</w:t>
      </w:r>
      <w:r w:rsidRPr="0030132A">
        <w:rPr>
          <w:noProof/>
          <w:lang w:val="en-GB"/>
        </w:rPr>
        <w:tab/>
        <w:t>S.F. Hayleeyesus, A.M. Manaye, Microbiological Quality of Indoor Air in University Libraries, Asian Pac. J. Trop. Biomed. 4 (2014) S312–S317. doi:10.12980/APJTB.4.2014C807.</w:t>
      </w:r>
    </w:p>
    <w:p w14:paraId="2E3EBB5F"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7]</w:t>
      </w:r>
      <w:r w:rsidRPr="0030132A">
        <w:rPr>
          <w:noProof/>
          <w:lang w:val="en-GB"/>
        </w:rPr>
        <w:tab/>
        <w:t>L. Dalal, M. Bhowal, S. Kalbende, Incidence of deteriorating fungi in the air inside the college libraries of Wardha city, Arch. Appl. Sci. Res. 3 (2011) 479–485.</w:t>
      </w:r>
    </w:p>
    <w:p w14:paraId="37A6F6AA"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8]</w:t>
      </w:r>
      <w:r w:rsidRPr="0030132A">
        <w:rPr>
          <w:noProof/>
          <w:lang w:val="en-GB"/>
        </w:rPr>
        <w:tab/>
        <w:t>E. Di Carlo, R. Chisesi, G. Barresi, S. Barbaro, G. Lombardo, V. Rotolo, M. Sebastianelli, G. Travagliato, F. Palla, Fungi and Bacteria in Indoor Cultural Heritage Environments: Microbial-related Risks for Artworks and Human Health, Environ. Ecol. Res. 4 (2016) 257–264. doi:10.13189/eer.2016.040504.</w:t>
      </w:r>
    </w:p>
    <w:p w14:paraId="1B51B8B8"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29]</w:t>
      </w:r>
      <w:r w:rsidRPr="0030132A">
        <w:rPr>
          <w:noProof/>
          <w:lang w:val="en-GB"/>
        </w:rPr>
        <w:tab/>
        <w:t>A. Molina-Veloso, Borrego-Alonso, S. F., Viable allergenic fungi in a documentary deposit of the National Archive of Cuba, Rev. Alerg. México. 64 (2017) 40–51.</w:t>
      </w:r>
    </w:p>
    <w:p w14:paraId="29281FF8"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lastRenderedPageBreak/>
        <w:t>[30]</w:t>
      </w:r>
      <w:r w:rsidRPr="0030132A">
        <w:rPr>
          <w:noProof/>
          <w:lang w:val="en-GB"/>
        </w:rPr>
        <w:tab/>
        <w:t>S. Borrego, A. Molina, A. Santana, Fungi in Archive Repositories Environments and the Deterioration of the Graphics Documents, EC Microbiol. 11 (2017) 205–226.</w:t>
      </w:r>
    </w:p>
    <w:p w14:paraId="035F3E9F"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31]</w:t>
      </w:r>
      <w:r w:rsidRPr="0030132A">
        <w:rPr>
          <w:noProof/>
          <w:lang w:val="en-GB"/>
        </w:rPr>
        <w:tab/>
        <w:t>S. Borrego, I. Perdomo, Airborne microorganisms cultivable on naturally ventilated document repositories of the National Archive of Cuba, Environ. Sci. Pollut. Res. 23 (2016) 3747–3757. doi:10.1007/s11356-015-5585-1.</w:t>
      </w:r>
    </w:p>
    <w:p w14:paraId="77F1FED9"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32]</w:t>
      </w:r>
      <w:r w:rsidRPr="0030132A">
        <w:rPr>
          <w:noProof/>
          <w:lang w:val="en-GB"/>
        </w:rPr>
        <w:tab/>
        <w:t>J. Thaware, S. Jawade, S.K.P. College, K. Dist-nagpur, Comparative aeromycological study of three libraries in Kamptee, 2 (2014) 42–47.</w:t>
      </w:r>
    </w:p>
    <w:p w14:paraId="19CAC7AA"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33]</w:t>
      </w:r>
      <w:r w:rsidRPr="0030132A">
        <w:rPr>
          <w:noProof/>
          <w:lang w:val="en-GB"/>
        </w:rPr>
        <w:tab/>
        <w:t>S. Borrego, P. Lavin, I. Perdomo, S. Gómez de Saravia, P. Guiamet, Determination of Indoor Air Quality in Archives and Biodeterioration of the Documentary Heritage, ISRN Microbiol. 2012 (2012) 1–10. doi:10.5402/2012/680598.</w:t>
      </w:r>
    </w:p>
    <w:p w14:paraId="135A8FEA"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34]</w:t>
      </w:r>
      <w:r w:rsidRPr="0030132A">
        <w:rPr>
          <w:noProof/>
          <w:lang w:val="en-GB"/>
        </w:rPr>
        <w:tab/>
        <w:t>A. Michaelsen, Foxing of paper caused by fungi and molecular monitoring of conservation treatments, Universität Wien, 2010.</w:t>
      </w:r>
    </w:p>
    <w:p w14:paraId="144FBE9B"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35]</w:t>
      </w:r>
      <w:r w:rsidRPr="0030132A">
        <w:rPr>
          <w:noProof/>
          <w:lang w:val="en-GB"/>
        </w:rPr>
        <w:tab/>
        <w:t>K. Karakasidou, K. Nikolouli, G.D. Amoutzias, A. Pournou, C. Manassis, G. Tsiamis, D. Mossialos, Microbial diversity in biodeteriorated Greek historical documents dating back to the 19th and 20th century: A case study, Microbiologyopen. e00596 (2018) 1–11. doi:10.1002/mbo3.596.</w:t>
      </w:r>
    </w:p>
    <w:p w14:paraId="524FF56F"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36]</w:t>
      </w:r>
      <w:r w:rsidRPr="0030132A">
        <w:rPr>
          <w:noProof/>
          <w:lang w:val="en-GB"/>
        </w:rPr>
        <w:tab/>
        <w:t>M. Osman, A.H. Awad, Y. Ibrahim, Y. Ahmed, A. Abo-Elnasr, Y. Saeed, Air microbial contamination and factors affecting its occurrence in certain book libraries in Egypt., Egypt. J. Bot. 57 (2017) 93–118. doi:10.21608/ejbo.2016.277.1007.</w:t>
      </w:r>
    </w:p>
    <w:p w14:paraId="608774D8" w14:textId="77777777" w:rsidR="00B056A6" w:rsidRPr="00B056A6" w:rsidRDefault="00B056A6" w:rsidP="00B056A6">
      <w:pPr>
        <w:widowControl w:val="0"/>
        <w:autoSpaceDE w:val="0"/>
        <w:autoSpaceDN w:val="0"/>
        <w:adjustRightInd w:val="0"/>
        <w:ind w:left="640" w:hanging="640"/>
        <w:rPr>
          <w:noProof/>
        </w:rPr>
      </w:pPr>
      <w:r w:rsidRPr="0030132A">
        <w:rPr>
          <w:noProof/>
          <w:lang w:val="en-GB"/>
        </w:rPr>
        <w:t>[37]</w:t>
      </w:r>
      <w:r w:rsidRPr="0030132A">
        <w:rPr>
          <w:noProof/>
          <w:lang w:val="en-GB"/>
        </w:rPr>
        <w:tab/>
        <w:t xml:space="preserve">M.K.L. Das, J.S. Prasad, S.K. Ahmad, Endoglucanase production by paper-degrading mycoflora, Lett. </w:t>
      </w:r>
      <w:r w:rsidRPr="00B056A6">
        <w:rPr>
          <w:noProof/>
        </w:rPr>
        <w:t>Appl. Microbiol. 25 (1997) 313–315. doi:10.1046/j.1472-765X.1997.00217.x.</w:t>
      </w:r>
    </w:p>
    <w:p w14:paraId="479A7449" w14:textId="77777777" w:rsidR="00B056A6" w:rsidRPr="0030132A" w:rsidRDefault="00B056A6" w:rsidP="00B056A6">
      <w:pPr>
        <w:widowControl w:val="0"/>
        <w:autoSpaceDE w:val="0"/>
        <w:autoSpaceDN w:val="0"/>
        <w:adjustRightInd w:val="0"/>
        <w:ind w:left="640" w:hanging="640"/>
        <w:rPr>
          <w:noProof/>
          <w:lang w:val="en-GB"/>
        </w:rPr>
      </w:pPr>
      <w:r w:rsidRPr="00B056A6">
        <w:rPr>
          <w:noProof/>
        </w:rPr>
        <w:t>[38]</w:t>
      </w:r>
      <w:r w:rsidRPr="00B056A6">
        <w:rPr>
          <w:noProof/>
        </w:rPr>
        <w:tab/>
        <w:t xml:space="preserve">N. Mesquita, A. Portugal, S. Videira, S. Rodriguez-Echeverria, A.M.L. Bandeira, M.J.A. Santos, H. Freitas, Fungal diversity in ancient documents. </w:t>
      </w:r>
      <w:r w:rsidRPr="0030132A">
        <w:rPr>
          <w:noProof/>
          <w:lang w:val="en-GB"/>
        </w:rPr>
        <w:t>A case study on the Archive of the University of Coimbra, Int. Biodeterior. Biodegradation. 63 (2009) 626–629. doi:10.1016/j.ibiod.2009.03.010.</w:t>
      </w:r>
    </w:p>
    <w:p w14:paraId="0B6BEAFE"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39]</w:t>
      </w:r>
      <w:r w:rsidRPr="0030132A">
        <w:rPr>
          <w:noProof/>
          <w:lang w:val="en-GB"/>
        </w:rPr>
        <w:tab/>
        <w:t>A. Micheluz, S. Manente, V. Tigini, V. Prigione, F. Pinzari, G. Ravagnan, G.C. Varese, The extreme environment of a library: Xerophilic fungi inhabiting indoor niches, Int. Biodeterior. Biodegradation. 99 (2015) 1–7. doi:10.1016/j.ibiod.2014.12.012.</w:t>
      </w:r>
    </w:p>
    <w:p w14:paraId="4622B6EA"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0]</w:t>
      </w:r>
      <w:r w:rsidRPr="0030132A">
        <w:rPr>
          <w:noProof/>
          <w:lang w:val="en-GB"/>
        </w:rPr>
        <w:tab/>
        <w:t>H. Szczepanowska, A.. Cavaliere, Fungal deterioration of 18th and 19th century documents: A case study of the Tilghman Family Collection, Wye House, Easton, Maryland, Int. Biodeterior. Biodegradation. 46 (2000) 245–249. doi:10.1016/S0964-8305(00)00061-5.</w:t>
      </w:r>
    </w:p>
    <w:p w14:paraId="3CD00207"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1]</w:t>
      </w:r>
      <w:r w:rsidRPr="0030132A">
        <w:rPr>
          <w:noProof/>
          <w:lang w:val="en-GB"/>
        </w:rPr>
        <w:tab/>
        <w:t>S.O. Sequeira, H.P. de Carvalho, N. Mesquita, A. Portugal, M.F. Macedo, Fungal Stains on Paper: Is What You See What You Get?, Conserv. Património. in press (n.d.).</w:t>
      </w:r>
    </w:p>
    <w:p w14:paraId="12EAAA47"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2]</w:t>
      </w:r>
      <w:r w:rsidRPr="0030132A">
        <w:rPr>
          <w:noProof/>
          <w:lang w:val="en-GB"/>
        </w:rPr>
        <w:tab/>
        <w:t>R. Fitri, A. Oetari, M. Rahmadewi, M.A. Manullang, M.K. Rachmania, T. Susetyo-Salim, W. Sjamsuridzal, Detection of fungi from old Chinese manuscripts in Central Library Universitas Indonesia, AIP Conf. Proc. 1729 (2016) 2–6. doi:10.1063/1.4946972.</w:t>
      </w:r>
    </w:p>
    <w:p w14:paraId="4F931034"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3]</w:t>
      </w:r>
      <w:r w:rsidRPr="0030132A">
        <w:rPr>
          <w:noProof/>
          <w:lang w:val="en-GB"/>
        </w:rPr>
        <w:tab/>
        <w:t>C. Coronado-Ruiz, R. Avendaño, E. Escudero-Leyva, G. Conejo-Barboza, P. Chaverri, M. Chavarría, Two new cellulolytic fungal species isolated from a 19th-century art collection, Sci. Rep. 8 (2018) 1–9. doi:10.1038/s41598-018-24934-7.</w:t>
      </w:r>
    </w:p>
    <w:p w14:paraId="57E16D63"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4]</w:t>
      </w:r>
      <w:r w:rsidRPr="0030132A">
        <w:rPr>
          <w:noProof/>
          <w:lang w:val="en-GB"/>
        </w:rPr>
        <w:tab/>
        <w:t>A.M. Corte, A. Ferroni, V.S. Salvo, Isolation of fungal species from test samples and maps damaged by foxing, and correlation between these species and the environment, Int. Biodeterior. Biodegradation. 51 (2003) 167–173. doi:PII S0964-8305(02)00137-3.</w:t>
      </w:r>
    </w:p>
    <w:p w14:paraId="7E2E4847"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lastRenderedPageBreak/>
        <w:t>[45]</w:t>
      </w:r>
      <w:r w:rsidRPr="0030132A">
        <w:rPr>
          <w:noProof/>
          <w:lang w:val="en-GB"/>
        </w:rPr>
        <w:tab/>
        <w:t>M. Zotti, A. Ferroni, P. Calvini, Inhibition Properties of Simple Fungistatic Compounds on Fungi Isolated from Foxing Spots, Restaurator. 28 (2007) 201–217. doi:10.1515/REST.2007.201.</w:t>
      </w:r>
    </w:p>
    <w:p w14:paraId="5097B96A"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6]</w:t>
      </w:r>
      <w:r w:rsidRPr="0030132A">
        <w:rPr>
          <w:noProof/>
          <w:lang w:val="en-GB"/>
        </w:rPr>
        <w:tab/>
        <w:t>M. Montanari, V. Melloni, F. Pinzari, G. Innocenti, Fungal biodeterioration of historical library materials stored in Compactus movable shelves, Int. Biodeterior. Biodegradation. 75 (2012) 83–88. doi:10.1016/j.ibiod.2012.03.011.</w:t>
      </w:r>
    </w:p>
    <w:p w14:paraId="67B0E774"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7]</w:t>
      </w:r>
      <w:r w:rsidRPr="0030132A">
        <w:rPr>
          <w:noProof/>
          <w:lang w:val="en-GB"/>
        </w:rPr>
        <w:tab/>
        <w:t>O.E. Okpalanozie, S. Adebusoye, A., F. Troiano, C. Cattò, M.O. Ilori, F. Cappitelli, Assessment of indoor air environment of a Nigerian museum library and its biodeteriorated books using culture-dependent and –independent techniques, Int. Biodeterior. Biodegradation. 132 (2018) 139–149. doi:10.1016/j.ibiod.2018.03.003.</w:t>
      </w:r>
    </w:p>
    <w:p w14:paraId="08AC4614"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8]</w:t>
      </w:r>
      <w:r w:rsidRPr="0030132A">
        <w:rPr>
          <w:noProof/>
          <w:lang w:val="en-GB"/>
        </w:rPr>
        <w:tab/>
        <w:t>B.F. Zerek, Fungi Isolated from Paper Works of Art - Identification, susceptibility to the chosen methods used in the conservation of paper, susceptibility of the chosen kinds of paper to infections, University of Warsaw, 2003.</w:t>
      </w:r>
    </w:p>
    <w:p w14:paraId="5409272F"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49]</w:t>
      </w:r>
      <w:r w:rsidRPr="0030132A">
        <w:rPr>
          <w:noProof/>
          <w:lang w:val="en-GB"/>
        </w:rPr>
        <w:tab/>
        <w:t>A. Oetari, T. Susetyo-Salim, W. Sjamsuridzal, E.A. Suherman, M. Monica, R. Wongso, R. Fitri, D.G. Nurlaili, D.C. Ayu, T.P. Teja, Occurrence of fungi on deteriorated old dluwang manuscripts from Indonesia, Int. Biodeterior. Biodegradation. 114 (2016) 94–103. doi:10.1016/j.ibiod.2016.05.025.</w:t>
      </w:r>
    </w:p>
    <w:p w14:paraId="7E311F92"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0]</w:t>
      </w:r>
      <w:r w:rsidRPr="0030132A">
        <w:rPr>
          <w:noProof/>
          <w:lang w:val="en-GB"/>
        </w:rPr>
        <w:tab/>
        <w:t>O.M. Bankole, A review of biological deterioration of library materials and possible control strategies in the tropics, Libr. Rev. 59 (2010) 414–429.</w:t>
      </w:r>
    </w:p>
    <w:p w14:paraId="3D951AA7"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1]</w:t>
      </w:r>
      <w:r w:rsidRPr="0030132A">
        <w:rPr>
          <w:noProof/>
          <w:lang w:val="en-GB"/>
        </w:rPr>
        <w:tab/>
        <w:t>M. Zotti, A. Ferroni, P. Calvini, Microfungal biodeterioration of historic paper: Preliminary FTIR and microbiological analyses, Int. Biodeterior. Biodegradation. 62 (2008) 186–194.</w:t>
      </w:r>
    </w:p>
    <w:p w14:paraId="1C2C40D4"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2]</w:t>
      </w:r>
      <w:r w:rsidRPr="0030132A">
        <w:rPr>
          <w:noProof/>
          <w:lang w:val="en-GB"/>
        </w:rPr>
        <w:tab/>
        <w:t>L. Nol, R.G. Kenneth, Biological factors of foxing in postage stamp paper, Int. Biodeterior. Biodegradation. 48 (2001) 98–104.</w:t>
      </w:r>
    </w:p>
    <w:p w14:paraId="68BFB56B"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3]</w:t>
      </w:r>
      <w:r w:rsidRPr="0030132A">
        <w:rPr>
          <w:noProof/>
          <w:lang w:val="en-GB"/>
        </w:rPr>
        <w:tab/>
        <w:t>N.I. Castillo, M. Ibáñez, E. Beltrán, J. Rivera-Monroy, J.C. Ochoa, M. Páez-Castillo, M.L. Posada-Buitrago, M. Sulyok, F. Hernndez, Identification of mycotoxins by UHPLC-QTOF MS in airborne fungi and fungi isolated from industrial paper and antique documents from the Archive of Bogotá, Environ. Res. 144 (2016) 130–138. doi:10.1016/j.envres.2015.10.031.</w:t>
      </w:r>
    </w:p>
    <w:p w14:paraId="1D9FB0C0"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4]</w:t>
      </w:r>
      <w:r w:rsidRPr="0030132A">
        <w:rPr>
          <w:noProof/>
          <w:lang w:val="en-GB"/>
        </w:rPr>
        <w:tab/>
        <w:t>F.S. Teixeira, T.A. dos Reis, L. Sgubin, L.E. Thomé, I.W. Bei, R.E. Clemencio, B. Corrêa, M.C. Salvadori, Disinfection of ancient paper contaminated with fungi using supercritical carbon dioxide, J. Cult. Herit. 30 (2018) 110–116. doi:10.1016/j.culher.2017.09.009.</w:t>
      </w:r>
    </w:p>
    <w:p w14:paraId="124C784A"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5]</w:t>
      </w:r>
      <w:r w:rsidRPr="0030132A">
        <w:rPr>
          <w:noProof/>
          <w:lang w:val="en-GB"/>
        </w:rPr>
        <w:tab/>
        <w:t>F. Bergadi, F. Laachari, S. Elabed, I.H. Mohammed, S.K. Ibnsouda, Cellulolytic potential and filter paper activity of fungi isolated from ancients manuscripts from the Medina of Fez, Ann. Microbiol. 64 (2014) 815–822. doi:10.1007/s13213-013-0718-6.</w:t>
      </w:r>
    </w:p>
    <w:p w14:paraId="1AAF6DC0"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6]</w:t>
      </w:r>
      <w:r w:rsidRPr="0030132A">
        <w:rPr>
          <w:noProof/>
          <w:lang w:val="en-GB"/>
        </w:rPr>
        <w:tab/>
        <w:t>M.S. Rakotonirainy, E. Heude, B. Lavédrine, Isolation and attempts of biomolecular characterization of fungal strains associated to foxing on a 19th century book, J. Cult. Herit. 8 (2007) 126–133.</w:t>
      </w:r>
    </w:p>
    <w:p w14:paraId="5712216F"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7]</w:t>
      </w:r>
      <w:r w:rsidRPr="0030132A">
        <w:rPr>
          <w:noProof/>
          <w:lang w:val="en-GB"/>
        </w:rPr>
        <w:tab/>
        <w:t>M.P. Di Bonaventura, R. DeSalle, D.E. Eveleigh, A. Baldwin, R.J. Koestler, Studies of fungal infestations of Tiffany’s Drawings: limits and advantages of classical and molecular techniques, in: R.J. Koestler, V.H. Koestler, A.E. Charola, F.E. Nieto-Fernández (Eds.), Art, Biol. Conserv. Biodeterior. Work. Art, The Metropolitan Museum of Art, New York, 2003: pp. 94–109.</w:t>
      </w:r>
    </w:p>
    <w:p w14:paraId="6D99927D"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8]</w:t>
      </w:r>
      <w:r w:rsidRPr="0030132A">
        <w:rPr>
          <w:noProof/>
          <w:lang w:val="en-GB"/>
        </w:rPr>
        <w:tab/>
        <w:t xml:space="preserve">L. Kraková, K. Chovanová, S. a. Selim, A. Šimonovičová, A. Puškarová, A. Maková, D. Pangallo, A multiphasic approach for </w:t>
      </w:r>
      <w:r w:rsidRPr="0030132A">
        <w:rPr>
          <w:noProof/>
          <w:lang w:val="en-GB"/>
        </w:rPr>
        <w:lastRenderedPageBreak/>
        <w:t>investigation of the microbial diversity and its biodegradative abilities in historical paper and parchment documents, Int. Biodeterior. Biodegradation. 70 (2012) 117–125. doi:10.1016/j.ibiod.2012.01.011.</w:t>
      </w:r>
    </w:p>
    <w:p w14:paraId="3795A638"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59]</w:t>
      </w:r>
      <w:r w:rsidRPr="0030132A">
        <w:rPr>
          <w:noProof/>
          <w:lang w:val="en-GB"/>
        </w:rPr>
        <w:tab/>
        <w:t>M. Zotti, A. Ferroni, P. Calvini, Mycological and FTIR analysis of biotic foxing on paper substrates, Int. Biodeterior. Biodegradation. 65 (2011) 569–578. doi:10.1016/j.ibiod.2010.01.011.</w:t>
      </w:r>
    </w:p>
    <w:p w14:paraId="03167FE6"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0]</w:t>
      </w:r>
      <w:r w:rsidRPr="0030132A">
        <w:rPr>
          <w:noProof/>
          <w:lang w:val="en-GB"/>
        </w:rPr>
        <w:tab/>
        <w:t>A. Michaelsen, G. Pinar, M. Montanari, F. Pinzari, Biodeterioration and restoration of a 16th-century book using a combination of conventional and molecular techniques: A case study, Int. Biodeterior. Biodegradation. 63 (2009) 161–168. doi:DOI 10.1016/j.ibiod.2008.08.007.</w:t>
      </w:r>
    </w:p>
    <w:p w14:paraId="11354DF5"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1]</w:t>
      </w:r>
      <w:r w:rsidRPr="0030132A">
        <w:rPr>
          <w:noProof/>
          <w:lang w:val="en-GB"/>
        </w:rPr>
        <w:tab/>
        <w:t>C. Adelantado, C. Bello, A. Borrell, M.A. Calvo, Evaluation of the Antifungal Activity of Products Used for Disinfecting Documents on Paper in Archives, Restaurator. 26 (2005) 235–238. doi:10.1515/REST.2005.235.</w:t>
      </w:r>
    </w:p>
    <w:p w14:paraId="44FC7AB6"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2]</w:t>
      </w:r>
      <w:r w:rsidRPr="0030132A">
        <w:rPr>
          <w:noProof/>
          <w:lang w:val="en-GB"/>
        </w:rPr>
        <w:tab/>
        <w:t>K. Pietrzak, A. Otlewska, D. Danielewicz, K. Dybka, D. Pangallo, L. Kraková, A. Puškárová, M. Bučková, V. Scholtz, M. Ďurovič, B. Surma-Ślusarska, K. Demnerová, B. Gutarowska, Disinfection of archival documents using thyme essential oil, silver nanoparticles misting and low temperature plasma, J. Cult. Herit. 24 (2017) 69–77. doi:10.1016/j.culher.2016.10.011.</w:t>
      </w:r>
    </w:p>
    <w:p w14:paraId="24FC6645"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3]</w:t>
      </w:r>
      <w:r w:rsidRPr="0030132A">
        <w:rPr>
          <w:noProof/>
          <w:lang w:val="en-GB"/>
        </w:rPr>
        <w:tab/>
        <w:t>H. Arai, Foxing caused by Fungi: twenty-five years of study, Int. Biodeterior. Biodegradation. 46 (2000) 181–188.</w:t>
      </w:r>
    </w:p>
    <w:p w14:paraId="01EC29DB"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4]</w:t>
      </w:r>
      <w:r w:rsidRPr="0030132A">
        <w:rPr>
          <w:noProof/>
          <w:lang w:val="en-GB"/>
        </w:rPr>
        <w:tab/>
        <w:t>A. Michaelsen, G. Piñar, F. Pinzari, Molecular and microscopical investigation of the microflora inhabiting a deteriorated Italian manuscript dated from the thirteenth century, Microb. Ecol. 60 (2010) 69–80. doi:10.1007/s00248-010-9667-9.</w:t>
      </w:r>
    </w:p>
    <w:p w14:paraId="5C0E604B"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5]</w:t>
      </w:r>
      <w:r w:rsidRPr="0030132A">
        <w:rPr>
          <w:noProof/>
          <w:lang w:val="en-GB"/>
        </w:rPr>
        <w:tab/>
        <w:t>A. Ricelli, A.A. Fabbri, C. Fanelli, R. Menicagli, S. Samaritani, D. Pini, S.M. Rapaccini, P. Salvadori, Fungal growth on samples of paper: Inhibition by new antifungals, Restaurator. 20 (1999) 97–107.</w:t>
      </w:r>
    </w:p>
    <w:p w14:paraId="2E90FDC2"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6]</w:t>
      </w:r>
      <w:r w:rsidRPr="0030132A">
        <w:rPr>
          <w:noProof/>
          <w:lang w:val="en-GB"/>
        </w:rPr>
        <w:tab/>
        <w:t>A.A. Fabbri, A. Ricelli, S. Brasini, C. Fanelli, Effect of different antifungals on the control of paper biodeterioration caused by fungi, Int. Biodeterior. Biodegradation. 39 (1997) 61–65.</w:t>
      </w:r>
    </w:p>
    <w:p w14:paraId="0B63C429"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7]</w:t>
      </w:r>
      <w:r w:rsidRPr="0030132A">
        <w:rPr>
          <w:noProof/>
          <w:lang w:val="en-GB"/>
        </w:rPr>
        <w:tab/>
        <w:t>Y. Sato, M. Aoki, R. Kigawa, Microbial deterioration of tsunami-affected paper-based objects: A case study, Int. Biodeterior. Biodegradation. 88 (2014) 142–149. doi:10.1016/j.ibiod.2013.12.007.</w:t>
      </w:r>
    </w:p>
    <w:p w14:paraId="0D6913B7"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8]</w:t>
      </w:r>
      <w:r w:rsidRPr="0030132A">
        <w:rPr>
          <w:noProof/>
          <w:lang w:val="en-GB"/>
        </w:rPr>
        <w:tab/>
        <w:t>A.K. Jain, Survey of bioaerosol in different indoor working environments in central India, Aerobiologia (Bologna). 16 (2000) 221–225. doi:10.1023/A:1007638132658.</w:t>
      </w:r>
    </w:p>
    <w:p w14:paraId="13261D83"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69]</w:t>
      </w:r>
      <w:r w:rsidRPr="0030132A">
        <w:rPr>
          <w:noProof/>
          <w:lang w:val="en-GB"/>
        </w:rPr>
        <w:tab/>
        <w:t>K. Sterflinger, P. Engel, Microorganisms in Books – First Results of the EU Project “Men and Books,” in: L. Watteeuw, C. Hofmann (Eds.), Pap. Conserv. Decis. Compromises / ICOM-CC Graph. Doc. Work. Gr. – Interim Meet., ICOM Committee for Conservation, Vienna, 2013: pp. 109–112.</w:t>
      </w:r>
    </w:p>
    <w:p w14:paraId="3846EFC0" w14:textId="77777777" w:rsidR="00B056A6" w:rsidRPr="0030132A" w:rsidRDefault="00B056A6" w:rsidP="00B056A6">
      <w:pPr>
        <w:widowControl w:val="0"/>
        <w:autoSpaceDE w:val="0"/>
        <w:autoSpaceDN w:val="0"/>
        <w:adjustRightInd w:val="0"/>
        <w:ind w:left="640" w:hanging="640"/>
        <w:rPr>
          <w:noProof/>
          <w:lang w:val="en-GB"/>
        </w:rPr>
      </w:pPr>
      <w:r w:rsidRPr="0030132A">
        <w:rPr>
          <w:noProof/>
          <w:lang w:val="en-GB"/>
        </w:rPr>
        <w:t>[70]</w:t>
      </w:r>
      <w:r w:rsidRPr="0030132A">
        <w:rPr>
          <w:noProof/>
          <w:lang w:val="en-GB"/>
        </w:rPr>
        <w:tab/>
        <w:t>K. Sterflinger, P. Engel, Microorganisms in books – the Archives of the Protestant Parish of the Holy Trinity in Swidnica, in: Men Books From Microorg. to Megaorganisms, St. Pölten, 2014: p. Poster presentation.</w:t>
      </w:r>
    </w:p>
    <w:p w14:paraId="60B64389" w14:textId="391FC6EF" w:rsidR="00532D26" w:rsidRPr="00DD1D34" w:rsidRDefault="00B056A6" w:rsidP="0030132A">
      <w:pPr>
        <w:widowControl w:val="0"/>
        <w:autoSpaceDE w:val="0"/>
        <w:autoSpaceDN w:val="0"/>
        <w:adjustRightInd w:val="0"/>
        <w:ind w:left="640" w:hanging="640"/>
        <w:rPr>
          <w:lang w:val="en-GB"/>
        </w:rPr>
      </w:pPr>
      <w:r w:rsidRPr="0030132A">
        <w:rPr>
          <w:noProof/>
          <w:lang w:val="en-GB"/>
        </w:rPr>
        <w:t>[71]</w:t>
      </w:r>
      <w:r w:rsidRPr="0030132A">
        <w:rPr>
          <w:noProof/>
          <w:lang w:val="en-GB"/>
        </w:rPr>
        <w:tab/>
        <w:t xml:space="preserve">M.L.E. Florian, L. Manning, SEM analysis of irregular fungal fox spots in an 1854 book: population dynamics and species identification, Int. </w:t>
      </w:r>
      <w:r w:rsidRPr="00B056A6">
        <w:rPr>
          <w:noProof/>
        </w:rPr>
        <w:t>Biodeterior. Biodegradation. 46 (2000) 205–220.</w:t>
      </w:r>
      <w:r w:rsidR="00EB1BF2" w:rsidRPr="00965A08">
        <w:rPr>
          <w:lang w:val="en-GB"/>
        </w:rPr>
        <w:fldChar w:fldCharType="end"/>
      </w:r>
      <w:bookmarkStart w:id="1" w:name="_GoBack"/>
      <w:bookmarkEnd w:id="1"/>
    </w:p>
    <w:sectPr w:rsidR="00532D26" w:rsidRPr="00DD1D34" w:rsidSect="00F624FE">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4D"/>
    <w:family w:val="auto"/>
    <w:pitch w:val="variable"/>
    <w:sig w:usb0="A00002FF" w:usb1="7800205A" w:usb2="146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7C74"/>
    <w:multiLevelType w:val="hybridMultilevel"/>
    <w:tmpl w:val="CE787B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2B0C71"/>
    <w:multiLevelType w:val="hybridMultilevel"/>
    <w:tmpl w:val="7D50E5F6"/>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7B26520"/>
    <w:multiLevelType w:val="multilevel"/>
    <w:tmpl w:val="511ABE5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939757A"/>
    <w:multiLevelType w:val="hybridMultilevel"/>
    <w:tmpl w:val="34D652DC"/>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EC67C31"/>
    <w:multiLevelType w:val="hybridMultilevel"/>
    <w:tmpl w:val="62E20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4169B2"/>
    <w:multiLevelType w:val="hybridMultilevel"/>
    <w:tmpl w:val="57282218"/>
    <w:lvl w:ilvl="0" w:tplc="70F26BF8">
      <w:start w:val="1"/>
      <w:numFmt w:val="bullet"/>
      <w:lvlText w:val=""/>
      <w:lvlJc w:val="left"/>
      <w:pPr>
        <w:tabs>
          <w:tab w:val="num" w:pos="720"/>
        </w:tabs>
        <w:ind w:left="720" w:hanging="360"/>
      </w:pPr>
      <w:rPr>
        <w:rFonts w:ascii="Symbol" w:hAnsi="Symbol" w:hint="default"/>
      </w:rPr>
    </w:lvl>
    <w:lvl w:ilvl="1" w:tplc="94C27308" w:tentative="1">
      <w:start w:val="1"/>
      <w:numFmt w:val="bullet"/>
      <w:lvlText w:val=""/>
      <w:lvlJc w:val="left"/>
      <w:pPr>
        <w:tabs>
          <w:tab w:val="num" w:pos="1440"/>
        </w:tabs>
        <w:ind w:left="1440" w:hanging="360"/>
      </w:pPr>
      <w:rPr>
        <w:rFonts w:ascii="Symbol" w:hAnsi="Symbol" w:hint="default"/>
      </w:rPr>
    </w:lvl>
    <w:lvl w:ilvl="2" w:tplc="96385A7E" w:tentative="1">
      <w:start w:val="1"/>
      <w:numFmt w:val="bullet"/>
      <w:lvlText w:val=""/>
      <w:lvlJc w:val="left"/>
      <w:pPr>
        <w:tabs>
          <w:tab w:val="num" w:pos="2160"/>
        </w:tabs>
        <w:ind w:left="2160" w:hanging="360"/>
      </w:pPr>
      <w:rPr>
        <w:rFonts w:ascii="Symbol" w:hAnsi="Symbol" w:hint="default"/>
      </w:rPr>
    </w:lvl>
    <w:lvl w:ilvl="3" w:tplc="07A820A8" w:tentative="1">
      <w:start w:val="1"/>
      <w:numFmt w:val="bullet"/>
      <w:lvlText w:val=""/>
      <w:lvlJc w:val="left"/>
      <w:pPr>
        <w:tabs>
          <w:tab w:val="num" w:pos="2880"/>
        </w:tabs>
        <w:ind w:left="2880" w:hanging="360"/>
      </w:pPr>
      <w:rPr>
        <w:rFonts w:ascii="Symbol" w:hAnsi="Symbol" w:hint="default"/>
      </w:rPr>
    </w:lvl>
    <w:lvl w:ilvl="4" w:tplc="4A807FCE" w:tentative="1">
      <w:start w:val="1"/>
      <w:numFmt w:val="bullet"/>
      <w:lvlText w:val=""/>
      <w:lvlJc w:val="left"/>
      <w:pPr>
        <w:tabs>
          <w:tab w:val="num" w:pos="3600"/>
        </w:tabs>
        <w:ind w:left="3600" w:hanging="360"/>
      </w:pPr>
      <w:rPr>
        <w:rFonts w:ascii="Symbol" w:hAnsi="Symbol" w:hint="default"/>
      </w:rPr>
    </w:lvl>
    <w:lvl w:ilvl="5" w:tplc="703AEC3C" w:tentative="1">
      <w:start w:val="1"/>
      <w:numFmt w:val="bullet"/>
      <w:lvlText w:val=""/>
      <w:lvlJc w:val="left"/>
      <w:pPr>
        <w:tabs>
          <w:tab w:val="num" w:pos="4320"/>
        </w:tabs>
        <w:ind w:left="4320" w:hanging="360"/>
      </w:pPr>
      <w:rPr>
        <w:rFonts w:ascii="Symbol" w:hAnsi="Symbol" w:hint="default"/>
      </w:rPr>
    </w:lvl>
    <w:lvl w:ilvl="6" w:tplc="3EC43DF4" w:tentative="1">
      <w:start w:val="1"/>
      <w:numFmt w:val="bullet"/>
      <w:lvlText w:val=""/>
      <w:lvlJc w:val="left"/>
      <w:pPr>
        <w:tabs>
          <w:tab w:val="num" w:pos="5040"/>
        </w:tabs>
        <w:ind w:left="5040" w:hanging="360"/>
      </w:pPr>
      <w:rPr>
        <w:rFonts w:ascii="Symbol" w:hAnsi="Symbol" w:hint="default"/>
      </w:rPr>
    </w:lvl>
    <w:lvl w:ilvl="7" w:tplc="2C04EF6E" w:tentative="1">
      <w:start w:val="1"/>
      <w:numFmt w:val="bullet"/>
      <w:lvlText w:val=""/>
      <w:lvlJc w:val="left"/>
      <w:pPr>
        <w:tabs>
          <w:tab w:val="num" w:pos="5760"/>
        </w:tabs>
        <w:ind w:left="5760" w:hanging="360"/>
      </w:pPr>
      <w:rPr>
        <w:rFonts w:ascii="Symbol" w:hAnsi="Symbol" w:hint="default"/>
      </w:rPr>
    </w:lvl>
    <w:lvl w:ilvl="8" w:tplc="EEB06958"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1EF851E3"/>
    <w:multiLevelType w:val="hybridMultilevel"/>
    <w:tmpl w:val="7BF6EEBA"/>
    <w:lvl w:ilvl="0" w:tplc="67BC2B68">
      <w:numFmt w:val="bullet"/>
      <w:lvlText w:val=""/>
      <w:lvlJc w:val="left"/>
      <w:pPr>
        <w:ind w:left="720" w:hanging="360"/>
      </w:pPr>
      <w:rPr>
        <w:rFonts w:ascii="Wingdings" w:eastAsia="Calibri" w:hAnsi="Wingdings"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F181EF9"/>
    <w:multiLevelType w:val="hybridMultilevel"/>
    <w:tmpl w:val="90628736"/>
    <w:lvl w:ilvl="0" w:tplc="0809000F">
      <w:start w:val="1"/>
      <w:numFmt w:val="decimal"/>
      <w:lvlText w:val="%1."/>
      <w:lvlJc w:val="left"/>
      <w:pPr>
        <w:ind w:left="720" w:hanging="360"/>
      </w:pPr>
    </w:lvl>
    <w:lvl w:ilvl="1" w:tplc="3536E9C8">
      <w:start w:val="1"/>
      <w:numFmt w:val="decimal"/>
      <w:lvlText w:val="2.%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550386"/>
    <w:multiLevelType w:val="multilevel"/>
    <w:tmpl w:val="511ABE5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AEF5A43"/>
    <w:multiLevelType w:val="hybridMultilevel"/>
    <w:tmpl w:val="2160AD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A6103C"/>
    <w:multiLevelType w:val="hybridMultilevel"/>
    <w:tmpl w:val="09F20972"/>
    <w:lvl w:ilvl="0" w:tplc="0409000F">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1" w15:restartNumberingAfterBreak="0">
    <w:nsid w:val="31054E7F"/>
    <w:multiLevelType w:val="multilevel"/>
    <w:tmpl w:val="41E689A4"/>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BC70FB7"/>
    <w:multiLevelType w:val="hybridMultilevel"/>
    <w:tmpl w:val="70061730"/>
    <w:lvl w:ilvl="0" w:tplc="C004E254">
      <w:start w:val="1"/>
      <w:numFmt w:val="bullet"/>
      <w:lvlText w:val=""/>
      <w:lvlJc w:val="left"/>
      <w:pPr>
        <w:ind w:left="1068" w:hanging="360"/>
      </w:pPr>
      <w:rPr>
        <w:rFonts w:ascii="Symbol" w:eastAsia="Times New Roman" w:hAnsi="Symbol" w:cs="Times New Roman"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3" w15:restartNumberingAfterBreak="0">
    <w:nsid w:val="4B041BB6"/>
    <w:multiLevelType w:val="hybridMultilevel"/>
    <w:tmpl w:val="8E70ED76"/>
    <w:lvl w:ilvl="0" w:tplc="68F63464">
      <w:start w:val="1"/>
      <w:numFmt w:val="bullet"/>
      <w:lvlText w:val=""/>
      <w:lvlJc w:val="left"/>
      <w:pPr>
        <w:tabs>
          <w:tab w:val="num" w:pos="720"/>
        </w:tabs>
        <w:ind w:left="720" w:hanging="360"/>
      </w:pPr>
      <w:rPr>
        <w:rFonts w:ascii="Symbol" w:hAnsi="Symbol" w:hint="default"/>
      </w:rPr>
    </w:lvl>
    <w:lvl w:ilvl="1" w:tplc="4E8E12B6" w:tentative="1">
      <w:start w:val="1"/>
      <w:numFmt w:val="bullet"/>
      <w:lvlText w:val=""/>
      <w:lvlJc w:val="left"/>
      <w:pPr>
        <w:tabs>
          <w:tab w:val="num" w:pos="1440"/>
        </w:tabs>
        <w:ind w:left="1440" w:hanging="360"/>
      </w:pPr>
      <w:rPr>
        <w:rFonts w:ascii="Symbol" w:hAnsi="Symbol" w:hint="default"/>
      </w:rPr>
    </w:lvl>
    <w:lvl w:ilvl="2" w:tplc="547208F8" w:tentative="1">
      <w:start w:val="1"/>
      <w:numFmt w:val="bullet"/>
      <w:lvlText w:val=""/>
      <w:lvlJc w:val="left"/>
      <w:pPr>
        <w:tabs>
          <w:tab w:val="num" w:pos="2160"/>
        </w:tabs>
        <w:ind w:left="2160" w:hanging="360"/>
      </w:pPr>
      <w:rPr>
        <w:rFonts w:ascii="Symbol" w:hAnsi="Symbol" w:hint="default"/>
      </w:rPr>
    </w:lvl>
    <w:lvl w:ilvl="3" w:tplc="4C5CD8DC" w:tentative="1">
      <w:start w:val="1"/>
      <w:numFmt w:val="bullet"/>
      <w:lvlText w:val=""/>
      <w:lvlJc w:val="left"/>
      <w:pPr>
        <w:tabs>
          <w:tab w:val="num" w:pos="2880"/>
        </w:tabs>
        <w:ind w:left="2880" w:hanging="360"/>
      </w:pPr>
      <w:rPr>
        <w:rFonts w:ascii="Symbol" w:hAnsi="Symbol" w:hint="default"/>
      </w:rPr>
    </w:lvl>
    <w:lvl w:ilvl="4" w:tplc="FE6E84D2" w:tentative="1">
      <w:start w:val="1"/>
      <w:numFmt w:val="bullet"/>
      <w:lvlText w:val=""/>
      <w:lvlJc w:val="left"/>
      <w:pPr>
        <w:tabs>
          <w:tab w:val="num" w:pos="3600"/>
        </w:tabs>
        <w:ind w:left="3600" w:hanging="360"/>
      </w:pPr>
      <w:rPr>
        <w:rFonts w:ascii="Symbol" w:hAnsi="Symbol" w:hint="default"/>
      </w:rPr>
    </w:lvl>
    <w:lvl w:ilvl="5" w:tplc="D8BC1E24" w:tentative="1">
      <w:start w:val="1"/>
      <w:numFmt w:val="bullet"/>
      <w:lvlText w:val=""/>
      <w:lvlJc w:val="left"/>
      <w:pPr>
        <w:tabs>
          <w:tab w:val="num" w:pos="4320"/>
        </w:tabs>
        <w:ind w:left="4320" w:hanging="360"/>
      </w:pPr>
      <w:rPr>
        <w:rFonts w:ascii="Symbol" w:hAnsi="Symbol" w:hint="default"/>
      </w:rPr>
    </w:lvl>
    <w:lvl w:ilvl="6" w:tplc="9962BAFC" w:tentative="1">
      <w:start w:val="1"/>
      <w:numFmt w:val="bullet"/>
      <w:lvlText w:val=""/>
      <w:lvlJc w:val="left"/>
      <w:pPr>
        <w:tabs>
          <w:tab w:val="num" w:pos="5040"/>
        </w:tabs>
        <w:ind w:left="5040" w:hanging="360"/>
      </w:pPr>
      <w:rPr>
        <w:rFonts w:ascii="Symbol" w:hAnsi="Symbol" w:hint="default"/>
      </w:rPr>
    </w:lvl>
    <w:lvl w:ilvl="7" w:tplc="DAEAC326" w:tentative="1">
      <w:start w:val="1"/>
      <w:numFmt w:val="bullet"/>
      <w:lvlText w:val=""/>
      <w:lvlJc w:val="left"/>
      <w:pPr>
        <w:tabs>
          <w:tab w:val="num" w:pos="5760"/>
        </w:tabs>
        <w:ind w:left="5760" w:hanging="360"/>
      </w:pPr>
      <w:rPr>
        <w:rFonts w:ascii="Symbol" w:hAnsi="Symbol" w:hint="default"/>
      </w:rPr>
    </w:lvl>
    <w:lvl w:ilvl="8" w:tplc="4510E38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4F566CFE"/>
    <w:multiLevelType w:val="hybridMultilevel"/>
    <w:tmpl w:val="7C12659E"/>
    <w:lvl w:ilvl="0" w:tplc="49A6B460">
      <w:start w:val="7"/>
      <w:numFmt w:val="bullet"/>
      <w:lvlText w:val=""/>
      <w:lvlJc w:val="left"/>
      <w:pPr>
        <w:ind w:left="720" w:hanging="360"/>
      </w:pPr>
      <w:rPr>
        <w:rFonts w:ascii="Wingdings" w:eastAsia="Calibri" w:hAnsi="Wingdings"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07E477F"/>
    <w:multiLevelType w:val="multilevel"/>
    <w:tmpl w:val="087CF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507935"/>
    <w:multiLevelType w:val="hybridMultilevel"/>
    <w:tmpl w:val="CE9E10CE"/>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6956207"/>
    <w:multiLevelType w:val="hybridMultilevel"/>
    <w:tmpl w:val="C332D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367C44"/>
    <w:multiLevelType w:val="hybridMultilevel"/>
    <w:tmpl w:val="566CC8F2"/>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67FE45E3"/>
    <w:multiLevelType w:val="hybridMultilevel"/>
    <w:tmpl w:val="752A6288"/>
    <w:lvl w:ilvl="0" w:tplc="0409000B">
      <w:start w:val="10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486920"/>
    <w:multiLevelType w:val="hybridMultilevel"/>
    <w:tmpl w:val="79DC4B1C"/>
    <w:lvl w:ilvl="0" w:tplc="0409000B">
      <w:start w:val="10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665BD2"/>
    <w:multiLevelType w:val="hybridMultilevel"/>
    <w:tmpl w:val="8EFCF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5"/>
  </w:num>
  <w:num w:numId="3">
    <w:abstractNumId w:val="1"/>
  </w:num>
  <w:num w:numId="4">
    <w:abstractNumId w:val="16"/>
  </w:num>
  <w:num w:numId="5">
    <w:abstractNumId w:val="18"/>
  </w:num>
  <w:num w:numId="6">
    <w:abstractNumId w:val="3"/>
  </w:num>
  <w:num w:numId="7">
    <w:abstractNumId w:val="15"/>
  </w:num>
  <w:num w:numId="8">
    <w:abstractNumId w:val="14"/>
  </w:num>
  <w:num w:numId="9">
    <w:abstractNumId w:val="6"/>
  </w:num>
  <w:num w:numId="10">
    <w:abstractNumId w:val="12"/>
  </w:num>
  <w:num w:numId="11">
    <w:abstractNumId w:val="9"/>
  </w:num>
  <w:num w:numId="12">
    <w:abstractNumId w:val="0"/>
  </w:num>
  <w:num w:numId="13">
    <w:abstractNumId w:val="2"/>
  </w:num>
  <w:num w:numId="14">
    <w:abstractNumId w:val="8"/>
  </w:num>
  <w:num w:numId="15">
    <w:abstractNumId w:val="20"/>
  </w:num>
  <w:num w:numId="16">
    <w:abstractNumId w:val="19"/>
  </w:num>
  <w:num w:numId="17">
    <w:abstractNumId w:val="10"/>
  </w:num>
  <w:num w:numId="18">
    <w:abstractNumId w:val="11"/>
  </w:num>
  <w:num w:numId="19">
    <w:abstractNumId w:val="21"/>
  </w:num>
  <w:num w:numId="20">
    <w:abstractNumId w:val="4"/>
  </w:num>
  <w:num w:numId="21">
    <w:abstractNumId w:val="7"/>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1M7M0sjQ0NTUwMzNU0lEKTi0uzszPAykwtqgFAIFfg9MtAAAA"/>
  </w:docVars>
  <w:rsids>
    <w:rsidRoot w:val="00F624FE"/>
    <w:rsid w:val="000004A9"/>
    <w:rsid w:val="000038E3"/>
    <w:rsid w:val="00011DA5"/>
    <w:rsid w:val="000164A8"/>
    <w:rsid w:val="000174EF"/>
    <w:rsid w:val="0002074E"/>
    <w:rsid w:val="0002149F"/>
    <w:rsid w:val="00024A08"/>
    <w:rsid w:val="00027A36"/>
    <w:rsid w:val="00033A31"/>
    <w:rsid w:val="00034255"/>
    <w:rsid w:val="00034E34"/>
    <w:rsid w:val="00037C57"/>
    <w:rsid w:val="00040FBD"/>
    <w:rsid w:val="000538B3"/>
    <w:rsid w:val="000570BF"/>
    <w:rsid w:val="000576E3"/>
    <w:rsid w:val="000610E8"/>
    <w:rsid w:val="000722B8"/>
    <w:rsid w:val="0007475B"/>
    <w:rsid w:val="00074F1C"/>
    <w:rsid w:val="00075BEC"/>
    <w:rsid w:val="00080A89"/>
    <w:rsid w:val="00081792"/>
    <w:rsid w:val="00083635"/>
    <w:rsid w:val="00093203"/>
    <w:rsid w:val="000A0411"/>
    <w:rsid w:val="000A2D1C"/>
    <w:rsid w:val="000A5ED3"/>
    <w:rsid w:val="000A6245"/>
    <w:rsid w:val="000A7837"/>
    <w:rsid w:val="000B46EC"/>
    <w:rsid w:val="000B4F91"/>
    <w:rsid w:val="000B6B19"/>
    <w:rsid w:val="000B735A"/>
    <w:rsid w:val="000B7DFF"/>
    <w:rsid w:val="000C25F7"/>
    <w:rsid w:val="000D10C9"/>
    <w:rsid w:val="000E6B10"/>
    <w:rsid w:val="000E7CA0"/>
    <w:rsid w:val="000F0C7A"/>
    <w:rsid w:val="000F3EAE"/>
    <w:rsid w:val="001006F7"/>
    <w:rsid w:val="00101F9B"/>
    <w:rsid w:val="00107C13"/>
    <w:rsid w:val="001149BE"/>
    <w:rsid w:val="00114EDE"/>
    <w:rsid w:val="0011509A"/>
    <w:rsid w:val="0011716A"/>
    <w:rsid w:val="00124D2C"/>
    <w:rsid w:val="00125A83"/>
    <w:rsid w:val="001312DE"/>
    <w:rsid w:val="00132AC4"/>
    <w:rsid w:val="00132C4C"/>
    <w:rsid w:val="00135316"/>
    <w:rsid w:val="001354EE"/>
    <w:rsid w:val="00137B7C"/>
    <w:rsid w:val="00143573"/>
    <w:rsid w:val="0014576A"/>
    <w:rsid w:val="00146B24"/>
    <w:rsid w:val="00161070"/>
    <w:rsid w:val="00163431"/>
    <w:rsid w:val="001717FE"/>
    <w:rsid w:val="00174859"/>
    <w:rsid w:val="00177CA9"/>
    <w:rsid w:val="001850F0"/>
    <w:rsid w:val="00186A37"/>
    <w:rsid w:val="001871F5"/>
    <w:rsid w:val="00191963"/>
    <w:rsid w:val="00194444"/>
    <w:rsid w:val="00197FA7"/>
    <w:rsid w:val="001A1A4F"/>
    <w:rsid w:val="001A6B2B"/>
    <w:rsid w:val="001B25D9"/>
    <w:rsid w:val="001C1ADD"/>
    <w:rsid w:val="001C3D9D"/>
    <w:rsid w:val="001C5209"/>
    <w:rsid w:val="001D4AC6"/>
    <w:rsid w:val="001D5D3E"/>
    <w:rsid w:val="001D6AAB"/>
    <w:rsid w:val="001E3482"/>
    <w:rsid w:val="001E496C"/>
    <w:rsid w:val="001F3960"/>
    <w:rsid w:val="001F7982"/>
    <w:rsid w:val="002007DD"/>
    <w:rsid w:val="00205DA4"/>
    <w:rsid w:val="00207C68"/>
    <w:rsid w:val="002102D9"/>
    <w:rsid w:val="00211875"/>
    <w:rsid w:val="00213829"/>
    <w:rsid w:val="00216658"/>
    <w:rsid w:val="00216F42"/>
    <w:rsid w:val="00216FA0"/>
    <w:rsid w:val="00220157"/>
    <w:rsid w:val="002215DA"/>
    <w:rsid w:val="002249FA"/>
    <w:rsid w:val="00230F65"/>
    <w:rsid w:val="00231C62"/>
    <w:rsid w:val="002369F0"/>
    <w:rsid w:val="00237981"/>
    <w:rsid w:val="00241D5B"/>
    <w:rsid w:val="002477F9"/>
    <w:rsid w:val="00247F2E"/>
    <w:rsid w:val="00251623"/>
    <w:rsid w:val="002536D5"/>
    <w:rsid w:val="00257FEF"/>
    <w:rsid w:val="00263AF0"/>
    <w:rsid w:val="002648C6"/>
    <w:rsid w:val="00280DDC"/>
    <w:rsid w:val="00285A15"/>
    <w:rsid w:val="00286374"/>
    <w:rsid w:val="00294220"/>
    <w:rsid w:val="002969A6"/>
    <w:rsid w:val="002A2BF9"/>
    <w:rsid w:val="002A5372"/>
    <w:rsid w:val="002A6D7A"/>
    <w:rsid w:val="002B1321"/>
    <w:rsid w:val="002B6FD2"/>
    <w:rsid w:val="002C17D0"/>
    <w:rsid w:val="002C21AB"/>
    <w:rsid w:val="002C3CD0"/>
    <w:rsid w:val="002C623B"/>
    <w:rsid w:val="002D3A59"/>
    <w:rsid w:val="002D4C84"/>
    <w:rsid w:val="002E0EE2"/>
    <w:rsid w:val="002E1942"/>
    <w:rsid w:val="002E2152"/>
    <w:rsid w:val="002E5241"/>
    <w:rsid w:val="002F0BFB"/>
    <w:rsid w:val="002F2D6D"/>
    <w:rsid w:val="0030132A"/>
    <w:rsid w:val="003027BE"/>
    <w:rsid w:val="00310D25"/>
    <w:rsid w:val="003140AD"/>
    <w:rsid w:val="003238C0"/>
    <w:rsid w:val="0032707D"/>
    <w:rsid w:val="00327D0D"/>
    <w:rsid w:val="003350C5"/>
    <w:rsid w:val="003374B2"/>
    <w:rsid w:val="00337EAE"/>
    <w:rsid w:val="003453FC"/>
    <w:rsid w:val="00346ABA"/>
    <w:rsid w:val="00353ED9"/>
    <w:rsid w:val="00361C90"/>
    <w:rsid w:val="00365979"/>
    <w:rsid w:val="00370537"/>
    <w:rsid w:val="00372301"/>
    <w:rsid w:val="00372BBC"/>
    <w:rsid w:val="00377E01"/>
    <w:rsid w:val="00380248"/>
    <w:rsid w:val="0038094F"/>
    <w:rsid w:val="003817FC"/>
    <w:rsid w:val="0038188C"/>
    <w:rsid w:val="00385858"/>
    <w:rsid w:val="00385B91"/>
    <w:rsid w:val="00390BF9"/>
    <w:rsid w:val="00390F4F"/>
    <w:rsid w:val="00391F6F"/>
    <w:rsid w:val="003A28F1"/>
    <w:rsid w:val="003A3D83"/>
    <w:rsid w:val="003A3F70"/>
    <w:rsid w:val="003A49FD"/>
    <w:rsid w:val="003B032C"/>
    <w:rsid w:val="003B4157"/>
    <w:rsid w:val="003B7AD3"/>
    <w:rsid w:val="003C106E"/>
    <w:rsid w:val="003C37D2"/>
    <w:rsid w:val="003C4783"/>
    <w:rsid w:val="003D0AA1"/>
    <w:rsid w:val="003D1C2A"/>
    <w:rsid w:val="003D1FC2"/>
    <w:rsid w:val="003D3E5C"/>
    <w:rsid w:val="003D4DAB"/>
    <w:rsid w:val="003D7ACD"/>
    <w:rsid w:val="003D7D7D"/>
    <w:rsid w:val="003E3E2A"/>
    <w:rsid w:val="003E6D27"/>
    <w:rsid w:val="003E74A7"/>
    <w:rsid w:val="003F247C"/>
    <w:rsid w:val="003F5B7C"/>
    <w:rsid w:val="00411F0E"/>
    <w:rsid w:val="00411FD7"/>
    <w:rsid w:val="00412BD3"/>
    <w:rsid w:val="00414959"/>
    <w:rsid w:val="004156D4"/>
    <w:rsid w:val="00415C06"/>
    <w:rsid w:val="00416C60"/>
    <w:rsid w:val="004235DA"/>
    <w:rsid w:val="00423C75"/>
    <w:rsid w:val="00425D47"/>
    <w:rsid w:val="00426EBF"/>
    <w:rsid w:val="00431C9B"/>
    <w:rsid w:val="00440873"/>
    <w:rsid w:val="00442D48"/>
    <w:rsid w:val="0044588C"/>
    <w:rsid w:val="0044712B"/>
    <w:rsid w:val="00453BD9"/>
    <w:rsid w:val="0045464A"/>
    <w:rsid w:val="00460115"/>
    <w:rsid w:val="00466193"/>
    <w:rsid w:val="00466B0D"/>
    <w:rsid w:val="00472E02"/>
    <w:rsid w:val="0047612B"/>
    <w:rsid w:val="004776F4"/>
    <w:rsid w:val="00487952"/>
    <w:rsid w:val="00494558"/>
    <w:rsid w:val="00496915"/>
    <w:rsid w:val="004B003F"/>
    <w:rsid w:val="004B4C0E"/>
    <w:rsid w:val="004B6C05"/>
    <w:rsid w:val="004B77D8"/>
    <w:rsid w:val="004D4B80"/>
    <w:rsid w:val="004E36C1"/>
    <w:rsid w:val="004E6060"/>
    <w:rsid w:val="0050037C"/>
    <w:rsid w:val="00501536"/>
    <w:rsid w:val="00502C9A"/>
    <w:rsid w:val="00505576"/>
    <w:rsid w:val="00506171"/>
    <w:rsid w:val="00506231"/>
    <w:rsid w:val="00511C0B"/>
    <w:rsid w:val="005121D0"/>
    <w:rsid w:val="005168A4"/>
    <w:rsid w:val="005168D2"/>
    <w:rsid w:val="005200C6"/>
    <w:rsid w:val="00520734"/>
    <w:rsid w:val="005242C1"/>
    <w:rsid w:val="00532D26"/>
    <w:rsid w:val="00534596"/>
    <w:rsid w:val="005418FF"/>
    <w:rsid w:val="0054264F"/>
    <w:rsid w:val="0054524C"/>
    <w:rsid w:val="00554193"/>
    <w:rsid w:val="005573BE"/>
    <w:rsid w:val="00560A34"/>
    <w:rsid w:val="00560FE9"/>
    <w:rsid w:val="00561DB2"/>
    <w:rsid w:val="00572409"/>
    <w:rsid w:val="00576037"/>
    <w:rsid w:val="005774C0"/>
    <w:rsid w:val="005811DE"/>
    <w:rsid w:val="005821BE"/>
    <w:rsid w:val="00585318"/>
    <w:rsid w:val="00585BED"/>
    <w:rsid w:val="00590258"/>
    <w:rsid w:val="005938C9"/>
    <w:rsid w:val="00594D85"/>
    <w:rsid w:val="005A02F6"/>
    <w:rsid w:val="005A0691"/>
    <w:rsid w:val="005B3522"/>
    <w:rsid w:val="005C0317"/>
    <w:rsid w:val="005C23EC"/>
    <w:rsid w:val="005C6923"/>
    <w:rsid w:val="005D3074"/>
    <w:rsid w:val="005D7B64"/>
    <w:rsid w:val="005E1190"/>
    <w:rsid w:val="005F0DC4"/>
    <w:rsid w:val="00600D3F"/>
    <w:rsid w:val="00601106"/>
    <w:rsid w:val="0060210C"/>
    <w:rsid w:val="00605E50"/>
    <w:rsid w:val="00606776"/>
    <w:rsid w:val="00626A99"/>
    <w:rsid w:val="00630A87"/>
    <w:rsid w:val="00637663"/>
    <w:rsid w:val="00641E6F"/>
    <w:rsid w:val="006422B0"/>
    <w:rsid w:val="00647AEB"/>
    <w:rsid w:val="00651F5B"/>
    <w:rsid w:val="006618F5"/>
    <w:rsid w:val="00662035"/>
    <w:rsid w:val="00674FB2"/>
    <w:rsid w:val="00675F09"/>
    <w:rsid w:val="00681BBA"/>
    <w:rsid w:val="00683D2A"/>
    <w:rsid w:val="00684E31"/>
    <w:rsid w:val="00687986"/>
    <w:rsid w:val="00693D86"/>
    <w:rsid w:val="006954FA"/>
    <w:rsid w:val="00696161"/>
    <w:rsid w:val="00696818"/>
    <w:rsid w:val="006A2000"/>
    <w:rsid w:val="006A3AC2"/>
    <w:rsid w:val="006B023D"/>
    <w:rsid w:val="006B0B96"/>
    <w:rsid w:val="006B432F"/>
    <w:rsid w:val="006B6466"/>
    <w:rsid w:val="006C1FCD"/>
    <w:rsid w:val="006D1F84"/>
    <w:rsid w:val="006D220D"/>
    <w:rsid w:val="006D28E7"/>
    <w:rsid w:val="006D3C82"/>
    <w:rsid w:val="006F05C3"/>
    <w:rsid w:val="006F255E"/>
    <w:rsid w:val="006F7CF1"/>
    <w:rsid w:val="00701E14"/>
    <w:rsid w:val="0070366B"/>
    <w:rsid w:val="0071276A"/>
    <w:rsid w:val="00713727"/>
    <w:rsid w:val="007137E2"/>
    <w:rsid w:val="00717CFC"/>
    <w:rsid w:val="00720C45"/>
    <w:rsid w:val="00720E0B"/>
    <w:rsid w:val="00724F20"/>
    <w:rsid w:val="007252B7"/>
    <w:rsid w:val="00725E48"/>
    <w:rsid w:val="00730ECF"/>
    <w:rsid w:val="0073211B"/>
    <w:rsid w:val="00736B89"/>
    <w:rsid w:val="00744082"/>
    <w:rsid w:val="007505F2"/>
    <w:rsid w:val="0075158A"/>
    <w:rsid w:val="00764DB3"/>
    <w:rsid w:val="00773A1A"/>
    <w:rsid w:val="007833E9"/>
    <w:rsid w:val="00783611"/>
    <w:rsid w:val="0079681E"/>
    <w:rsid w:val="007A0385"/>
    <w:rsid w:val="007A1535"/>
    <w:rsid w:val="007A4693"/>
    <w:rsid w:val="007A4A0C"/>
    <w:rsid w:val="007A6D0A"/>
    <w:rsid w:val="007C1E3E"/>
    <w:rsid w:val="007D08E0"/>
    <w:rsid w:val="007D1485"/>
    <w:rsid w:val="007D15BB"/>
    <w:rsid w:val="007D455E"/>
    <w:rsid w:val="007D70D1"/>
    <w:rsid w:val="007F1117"/>
    <w:rsid w:val="007F6DD0"/>
    <w:rsid w:val="00800C4B"/>
    <w:rsid w:val="00807394"/>
    <w:rsid w:val="00807892"/>
    <w:rsid w:val="00807D5A"/>
    <w:rsid w:val="00811678"/>
    <w:rsid w:val="008229D1"/>
    <w:rsid w:val="008244A4"/>
    <w:rsid w:val="008272C6"/>
    <w:rsid w:val="00833152"/>
    <w:rsid w:val="0084141C"/>
    <w:rsid w:val="00841EB4"/>
    <w:rsid w:val="00843E15"/>
    <w:rsid w:val="00845376"/>
    <w:rsid w:val="00847DDA"/>
    <w:rsid w:val="008551AA"/>
    <w:rsid w:val="00857BE7"/>
    <w:rsid w:val="00860B85"/>
    <w:rsid w:val="00862573"/>
    <w:rsid w:val="00862B29"/>
    <w:rsid w:val="00865AC1"/>
    <w:rsid w:val="00871235"/>
    <w:rsid w:val="008728F7"/>
    <w:rsid w:val="00872D06"/>
    <w:rsid w:val="00875C53"/>
    <w:rsid w:val="00885A7D"/>
    <w:rsid w:val="00886C6F"/>
    <w:rsid w:val="008B5C37"/>
    <w:rsid w:val="008C3C93"/>
    <w:rsid w:val="008C531F"/>
    <w:rsid w:val="008D1A23"/>
    <w:rsid w:val="008D2EC0"/>
    <w:rsid w:val="008D39E0"/>
    <w:rsid w:val="008D65A1"/>
    <w:rsid w:val="008E2BA0"/>
    <w:rsid w:val="008F0450"/>
    <w:rsid w:val="008F0700"/>
    <w:rsid w:val="008F0CA8"/>
    <w:rsid w:val="008F146D"/>
    <w:rsid w:val="008F1C9D"/>
    <w:rsid w:val="008F37E0"/>
    <w:rsid w:val="008F4FFD"/>
    <w:rsid w:val="009016AB"/>
    <w:rsid w:val="00902E5E"/>
    <w:rsid w:val="009075DC"/>
    <w:rsid w:val="00916099"/>
    <w:rsid w:val="009200DF"/>
    <w:rsid w:val="00920A30"/>
    <w:rsid w:val="00923880"/>
    <w:rsid w:val="00924D97"/>
    <w:rsid w:val="00926822"/>
    <w:rsid w:val="00930A33"/>
    <w:rsid w:val="00931BBD"/>
    <w:rsid w:val="009437F7"/>
    <w:rsid w:val="00943B39"/>
    <w:rsid w:val="009452FA"/>
    <w:rsid w:val="009512D2"/>
    <w:rsid w:val="00962366"/>
    <w:rsid w:val="00965A08"/>
    <w:rsid w:val="00971A57"/>
    <w:rsid w:val="0098080A"/>
    <w:rsid w:val="00981714"/>
    <w:rsid w:val="009866FB"/>
    <w:rsid w:val="00990B80"/>
    <w:rsid w:val="009A3D78"/>
    <w:rsid w:val="009A3FE6"/>
    <w:rsid w:val="009A663C"/>
    <w:rsid w:val="009B16D7"/>
    <w:rsid w:val="009C28B2"/>
    <w:rsid w:val="009D4E5D"/>
    <w:rsid w:val="009D5A5A"/>
    <w:rsid w:val="009E0F0F"/>
    <w:rsid w:val="009E1A1A"/>
    <w:rsid w:val="009E6BCD"/>
    <w:rsid w:val="009E74F4"/>
    <w:rsid w:val="00A000DA"/>
    <w:rsid w:val="00A07878"/>
    <w:rsid w:val="00A07D61"/>
    <w:rsid w:val="00A15F34"/>
    <w:rsid w:val="00A16A1E"/>
    <w:rsid w:val="00A16D36"/>
    <w:rsid w:val="00A2296B"/>
    <w:rsid w:val="00A24554"/>
    <w:rsid w:val="00A24933"/>
    <w:rsid w:val="00A33D84"/>
    <w:rsid w:val="00A36C31"/>
    <w:rsid w:val="00A40CC3"/>
    <w:rsid w:val="00A41248"/>
    <w:rsid w:val="00A4254D"/>
    <w:rsid w:val="00A459BA"/>
    <w:rsid w:val="00A50954"/>
    <w:rsid w:val="00A522AB"/>
    <w:rsid w:val="00A523B1"/>
    <w:rsid w:val="00A63408"/>
    <w:rsid w:val="00A73387"/>
    <w:rsid w:val="00A745F1"/>
    <w:rsid w:val="00A75EF4"/>
    <w:rsid w:val="00A83DDB"/>
    <w:rsid w:val="00A84C70"/>
    <w:rsid w:val="00A934FD"/>
    <w:rsid w:val="00A9741A"/>
    <w:rsid w:val="00AA33FF"/>
    <w:rsid w:val="00AB3C41"/>
    <w:rsid w:val="00AB6E9D"/>
    <w:rsid w:val="00AB7E53"/>
    <w:rsid w:val="00AC1324"/>
    <w:rsid w:val="00AC1C4A"/>
    <w:rsid w:val="00AD13CA"/>
    <w:rsid w:val="00AD35BD"/>
    <w:rsid w:val="00AE5CDE"/>
    <w:rsid w:val="00AE733B"/>
    <w:rsid w:val="00AE7422"/>
    <w:rsid w:val="00AF2B4F"/>
    <w:rsid w:val="00AF383E"/>
    <w:rsid w:val="00AF7843"/>
    <w:rsid w:val="00B0442F"/>
    <w:rsid w:val="00B056A6"/>
    <w:rsid w:val="00B1110F"/>
    <w:rsid w:val="00B1267F"/>
    <w:rsid w:val="00B16CA0"/>
    <w:rsid w:val="00B320E7"/>
    <w:rsid w:val="00B36017"/>
    <w:rsid w:val="00B46D2E"/>
    <w:rsid w:val="00B51FEE"/>
    <w:rsid w:val="00B52835"/>
    <w:rsid w:val="00B555DC"/>
    <w:rsid w:val="00B70B89"/>
    <w:rsid w:val="00B70DA7"/>
    <w:rsid w:val="00B711C3"/>
    <w:rsid w:val="00B73AE6"/>
    <w:rsid w:val="00B73F0F"/>
    <w:rsid w:val="00B7690F"/>
    <w:rsid w:val="00B81456"/>
    <w:rsid w:val="00B90902"/>
    <w:rsid w:val="00BA1FF3"/>
    <w:rsid w:val="00BA7F4F"/>
    <w:rsid w:val="00BB21FD"/>
    <w:rsid w:val="00BB3CD0"/>
    <w:rsid w:val="00BC3FFA"/>
    <w:rsid w:val="00BC5270"/>
    <w:rsid w:val="00BD41AF"/>
    <w:rsid w:val="00BD5CC9"/>
    <w:rsid w:val="00BE01E0"/>
    <w:rsid w:val="00BE72BB"/>
    <w:rsid w:val="00BF4386"/>
    <w:rsid w:val="00C048E1"/>
    <w:rsid w:val="00C06B5F"/>
    <w:rsid w:val="00C13895"/>
    <w:rsid w:val="00C1563F"/>
    <w:rsid w:val="00C167F5"/>
    <w:rsid w:val="00C1681C"/>
    <w:rsid w:val="00C23EEE"/>
    <w:rsid w:val="00C25FDD"/>
    <w:rsid w:val="00C268BC"/>
    <w:rsid w:val="00C27AFC"/>
    <w:rsid w:val="00C3037E"/>
    <w:rsid w:val="00C30B58"/>
    <w:rsid w:val="00C36B74"/>
    <w:rsid w:val="00C4007E"/>
    <w:rsid w:val="00C4152D"/>
    <w:rsid w:val="00C42667"/>
    <w:rsid w:val="00C448C3"/>
    <w:rsid w:val="00C47F97"/>
    <w:rsid w:val="00C56A5D"/>
    <w:rsid w:val="00C56D8D"/>
    <w:rsid w:val="00C62CD5"/>
    <w:rsid w:val="00C67E24"/>
    <w:rsid w:val="00C715B7"/>
    <w:rsid w:val="00C7294F"/>
    <w:rsid w:val="00C74A99"/>
    <w:rsid w:val="00C75186"/>
    <w:rsid w:val="00C82B40"/>
    <w:rsid w:val="00C83EBF"/>
    <w:rsid w:val="00C844FE"/>
    <w:rsid w:val="00C92075"/>
    <w:rsid w:val="00CA07D7"/>
    <w:rsid w:val="00CA1A7F"/>
    <w:rsid w:val="00CA748F"/>
    <w:rsid w:val="00CA756F"/>
    <w:rsid w:val="00CB2AE0"/>
    <w:rsid w:val="00CB6D0B"/>
    <w:rsid w:val="00CB7BAA"/>
    <w:rsid w:val="00CC4FC6"/>
    <w:rsid w:val="00CD580A"/>
    <w:rsid w:val="00CD6998"/>
    <w:rsid w:val="00CD6E18"/>
    <w:rsid w:val="00CD7F2E"/>
    <w:rsid w:val="00CE5B21"/>
    <w:rsid w:val="00CE699E"/>
    <w:rsid w:val="00CF1602"/>
    <w:rsid w:val="00CF1825"/>
    <w:rsid w:val="00CF3E2A"/>
    <w:rsid w:val="00CF492A"/>
    <w:rsid w:val="00CF4F23"/>
    <w:rsid w:val="00CF5471"/>
    <w:rsid w:val="00D025D8"/>
    <w:rsid w:val="00D037A3"/>
    <w:rsid w:val="00D043D2"/>
    <w:rsid w:val="00D07FC8"/>
    <w:rsid w:val="00D235E3"/>
    <w:rsid w:val="00D2592E"/>
    <w:rsid w:val="00D27DCE"/>
    <w:rsid w:val="00D45766"/>
    <w:rsid w:val="00D511E8"/>
    <w:rsid w:val="00D54ADB"/>
    <w:rsid w:val="00D55036"/>
    <w:rsid w:val="00D55A60"/>
    <w:rsid w:val="00D568F9"/>
    <w:rsid w:val="00D57A52"/>
    <w:rsid w:val="00D64BA1"/>
    <w:rsid w:val="00D7229D"/>
    <w:rsid w:val="00D7575B"/>
    <w:rsid w:val="00D76D60"/>
    <w:rsid w:val="00D85868"/>
    <w:rsid w:val="00D85E30"/>
    <w:rsid w:val="00D91C31"/>
    <w:rsid w:val="00D936B1"/>
    <w:rsid w:val="00DA0670"/>
    <w:rsid w:val="00DA1976"/>
    <w:rsid w:val="00DA2A04"/>
    <w:rsid w:val="00DB1F20"/>
    <w:rsid w:val="00DB205A"/>
    <w:rsid w:val="00DB3F13"/>
    <w:rsid w:val="00DB483A"/>
    <w:rsid w:val="00DB560B"/>
    <w:rsid w:val="00DC1419"/>
    <w:rsid w:val="00DC69AA"/>
    <w:rsid w:val="00DC709A"/>
    <w:rsid w:val="00DD01FA"/>
    <w:rsid w:val="00DD0A47"/>
    <w:rsid w:val="00DD1D34"/>
    <w:rsid w:val="00DD5D4A"/>
    <w:rsid w:val="00DD7CC4"/>
    <w:rsid w:val="00DF3F31"/>
    <w:rsid w:val="00E004DF"/>
    <w:rsid w:val="00E07D9E"/>
    <w:rsid w:val="00E11DBC"/>
    <w:rsid w:val="00E1309E"/>
    <w:rsid w:val="00E15B1F"/>
    <w:rsid w:val="00E253AD"/>
    <w:rsid w:val="00E31217"/>
    <w:rsid w:val="00E424F2"/>
    <w:rsid w:val="00E45158"/>
    <w:rsid w:val="00E515D4"/>
    <w:rsid w:val="00E521B7"/>
    <w:rsid w:val="00E551F3"/>
    <w:rsid w:val="00E579BC"/>
    <w:rsid w:val="00E61273"/>
    <w:rsid w:val="00E63174"/>
    <w:rsid w:val="00E63507"/>
    <w:rsid w:val="00E65DEE"/>
    <w:rsid w:val="00E666A9"/>
    <w:rsid w:val="00E66D08"/>
    <w:rsid w:val="00E672D9"/>
    <w:rsid w:val="00E701FD"/>
    <w:rsid w:val="00E70265"/>
    <w:rsid w:val="00E7295E"/>
    <w:rsid w:val="00E75903"/>
    <w:rsid w:val="00E86042"/>
    <w:rsid w:val="00E870E1"/>
    <w:rsid w:val="00E92CC4"/>
    <w:rsid w:val="00E92EE5"/>
    <w:rsid w:val="00E93412"/>
    <w:rsid w:val="00E97E5D"/>
    <w:rsid w:val="00EA353E"/>
    <w:rsid w:val="00EB067C"/>
    <w:rsid w:val="00EB0DC4"/>
    <w:rsid w:val="00EB1BF2"/>
    <w:rsid w:val="00EB2A2E"/>
    <w:rsid w:val="00EC208F"/>
    <w:rsid w:val="00EC6E94"/>
    <w:rsid w:val="00ED0DB4"/>
    <w:rsid w:val="00ED30B6"/>
    <w:rsid w:val="00ED322B"/>
    <w:rsid w:val="00ED3E61"/>
    <w:rsid w:val="00ED6421"/>
    <w:rsid w:val="00EE1A11"/>
    <w:rsid w:val="00EE77F0"/>
    <w:rsid w:val="00EF4C0A"/>
    <w:rsid w:val="00EF675A"/>
    <w:rsid w:val="00F00B3C"/>
    <w:rsid w:val="00F020C6"/>
    <w:rsid w:val="00F022D8"/>
    <w:rsid w:val="00F02F6F"/>
    <w:rsid w:val="00F04FB6"/>
    <w:rsid w:val="00F06C0C"/>
    <w:rsid w:val="00F14C23"/>
    <w:rsid w:val="00F16B3F"/>
    <w:rsid w:val="00F27CFD"/>
    <w:rsid w:val="00F318AD"/>
    <w:rsid w:val="00F31EF7"/>
    <w:rsid w:val="00F4003D"/>
    <w:rsid w:val="00F40C4F"/>
    <w:rsid w:val="00F44BF8"/>
    <w:rsid w:val="00F451DF"/>
    <w:rsid w:val="00F46287"/>
    <w:rsid w:val="00F462D4"/>
    <w:rsid w:val="00F47B56"/>
    <w:rsid w:val="00F60AD7"/>
    <w:rsid w:val="00F620CC"/>
    <w:rsid w:val="00F624FE"/>
    <w:rsid w:val="00F63676"/>
    <w:rsid w:val="00F724F0"/>
    <w:rsid w:val="00F74ACF"/>
    <w:rsid w:val="00F7574B"/>
    <w:rsid w:val="00F8318A"/>
    <w:rsid w:val="00F92467"/>
    <w:rsid w:val="00F94C70"/>
    <w:rsid w:val="00F954A9"/>
    <w:rsid w:val="00FA7184"/>
    <w:rsid w:val="00FB0429"/>
    <w:rsid w:val="00FB1378"/>
    <w:rsid w:val="00FB6C30"/>
    <w:rsid w:val="00FC06FC"/>
    <w:rsid w:val="00FC603E"/>
    <w:rsid w:val="00FD2231"/>
    <w:rsid w:val="00FD26AE"/>
    <w:rsid w:val="00FD36AD"/>
    <w:rsid w:val="00FD6D1D"/>
    <w:rsid w:val="00FE055A"/>
    <w:rsid w:val="00FE0B71"/>
    <w:rsid w:val="00FE19C0"/>
    <w:rsid w:val="00FE1C24"/>
    <w:rsid w:val="00FE5545"/>
    <w:rsid w:val="00FF1466"/>
    <w:rsid w:val="00FF1F80"/>
    <w:rsid w:val="00FF48FD"/>
    <w:rsid w:val="00FF53EF"/>
    <w:rsid w:val="00FF5E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5AE6B"/>
  <w15:chartTrackingRefBased/>
  <w15:docId w15:val="{47DC8AFF-FDB2-4BF8-98FB-455F7A112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7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65"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24FE"/>
    <w:pPr>
      <w:spacing w:after="0" w:line="240" w:lineRule="auto"/>
    </w:pPr>
    <w:rPr>
      <w:rFonts w:ascii="Times New Roman" w:eastAsia="Times New Roman" w:hAnsi="Times New Roman" w:cs="Times New Roman"/>
      <w:sz w:val="24"/>
      <w:szCs w:val="24"/>
      <w:lang w:val="pt-PT" w:eastAsia="pt-PT"/>
    </w:rPr>
  </w:style>
  <w:style w:type="paragraph" w:styleId="Heading1">
    <w:name w:val="heading 1"/>
    <w:basedOn w:val="Normal"/>
    <w:next w:val="Normal"/>
    <w:link w:val="Heading1Char"/>
    <w:uiPriority w:val="9"/>
    <w:qFormat/>
    <w:rsid w:val="00F624FE"/>
    <w:pPr>
      <w:keepNext/>
      <w:keepLines/>
      <w:spacing w:before="480" w:line="276" w:lineRule="auto"/>
      <w:outlineLvl w:val="0"/>
    </w:pPr>
    <w:rPr>
      <w:rFonts w:ascii="Cambria" w:hAnsi="Cambria"/>
      <w:b/>
      <w:bCs/>
      <w:szCs w:val="28"/>
      <w:lang w:eastAsia="en-US"/>
    </w:rPr>
  </w:style>
  <w:style w:type="paragraph" w:styleId="Heading2">
    <w:name w:val="heading 2"/>
    <w:basedOn w:val="Normal"/>
    <w:next w:val="Normal"/>
    <w:link w:val="Heading2Char"/>
    <w:uiPriority w:val="9"/>
    <w:unhideWhenUsed/>
    <w:qFormat/>
    <w:rsid w:val="00F624FE"/>
    <w:pPr>
      <w:keepNext/>
      <w:keepLines/>
      <w:spacing w:before="200" w:line="276" w:lineRule="auto"/>
      <w:outlineLvl w:val="1"/>
    </w:pPr>
    <w:rPr>
      <w:b/>
      <w:bCs/>
      <w:szCs w:val="26"/>
      <w:lang w:eastAsia="en-US"/>
    </w:rPr>
  </w:style>
  <w:style w:type="paragraph" w:styleId="Heading3">
    <w:name w:val="heading 3"/>
    <w:basedOn w:val="Normal"/>
    <w:next w:val="Normal"/>
    <w:link w:val="Heading3Char"/>
    <w:uiPriority w:val="9"/>
    <w:unhideWhenUsed/>
    <w:qFormat/>
    <w:rsid w:val="00F624FE"/>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24FE"/>
    <w:rPr>
      <w:rFonts w:ascii="Cambria" w:eastAsia="Times New Roman" w:hAnsi="Cambria" w:cs="Times New Roman"/>
      <w:b/>
      <w:bCs/>
      <w:sz w:val="24"/>
      <w:szCs w:val="28"/>
      <w:lang w:val="pt-PT"/>
    </w:rPr>
  </w:style>
  <w:style w:type="character" w:customStyle="1" w:styleId="Heading2Char">
    <w:name w:val="Heading 2 Char"/>
    <w:basedOn w:val="DefaultParagraphFont"/>
    <w:link w:val="Heading2"/>
    <w:uiPriority w:val="9"/>
    <w:rsid w:val="00F624FE"/>
    <w:rPr>
      <w:rFonts w:ascii="Times New Roman" w:eastAsia="Times New Roman" w:hAnsi="Times New Roman" w:cs="Times New Roman"/>
      <w:b/>
      <w:bCs/>
      <w:sz w:val="24"/>
      <w:szCs w:val="26"/>
      <w:lang w:val="pt-PT"/>
    </w:rPr>
  </w:style>
  <w:style w:type="character" w:customStyle="1" w:styleId="Heading3Char">
    <w:name w:val="Heading 3 Char"/>
    <w:basedOn w:val="DefaultParagraphFont"/>
    <w:link w:val="Heading3"/>
    <w:uiPriority w:val="9"/>
    <w:rsid w:val="00F624FE"/>
    <w:rPr>
      <w:rFonts w:ascii="Cambria" w:eastAsia="Times New Roman" w:hAnsi="Cambria" w:cs="Times New Roman"/>
      <w:b/>
      <w:bCs/>
      <w:color w:val="4F81BD"/>
      <w:sz w:val="24"/>
      <w:szCs w:val="24"/>
      <w:lang w:val="pt-PT" w:eastAsia="pt-PT"/>
    </w:rPr>
  </w:style>
  <w:style w:type="character" w:styleId="Emphasis">
    <w:name w:val="Emphasis"/>
    <w:uiPriority w:val="20"/>
    <w:qFormat/>
    <w:rsid w:val="00F624FE"/>
    <w:rPr>
      <w:i/>
      <w:iCs/>
    </w:rPr>
  </w:style>
  <w:style w:type="paragraph" w:styleId="Caption">
    <w:name w:val="caption"/>
    <w:basedOn w:val="Normal"/>
    <w:next w:val="Normal"/>
    <w:uiPriority w:val="35"/>
    <w:qFormat/>
    <w:rsid w:val="00F624FE"/>
    <w:pPr>
      <w:spacing w:before="120" w:after="120"/>
    </w:pPr>
    <w:rPr>
      <w:b/>
      <w:bCs/>
      <w:sz w:val="20"/>
      <w:szCs w:val="20"/>
    </w:rPr>
  </w:style>
  <w:style w:type="character" w:styleId="Hyperlink">
    <w:name w:val="Hyperlink"/>
    <w:uiPriority w:val="99"/>
    <w:rsid w:val="00F624FE"/>
    <w:rPr>
      <w:color w:val="0000FF"/>
      <w:u w:val="single"/>
    </w:rPr>
  </w:style>
  <w:style w:type="character" w:styleId="Strong">
    <w:name w:val="Strong"/>
    <w:qFormat/>
    <w:rsid w:val="00F624FE"/>
    <w:rPr>
      <w:b/>
      <w:bCs/>
    </w:rPr>
  </w:style>
  <w:style w:type="character" w:customStyle="1" w:styleId="bigger1">
    <w:name w:val="bigger1"/>
    <w:rsid w:val="00F624FE"/>
    <w:rPr>
      <w:sz w:val="27"/>
      <w:szCs w:val="27"/>
    </w:rPr>
  </w:style>
  <w:style w:type="character" w:customStyle="1" w:styleId="hithilite1">
    <w:name w:val="hithilite1"/>
    <w:rsid w:val="00F624FE"/>
    <w:rPr>
      <w:shd w:val="clear" w:color="auto" w:fill="FFF3C6"/>
    </w:rPr>
  </w:style>
  <w:style w:type="character" w:customStyle="1" w:styleId="databold1">
    <w:name w:val="data_bold1"/>
    <w:rsid w:val="00F624FE"/>
    <w:rPr>
      <w:b/>
      <w:bCs/>
    </w:rPr>
  </w:style>
  <w:style w:type="character" w:customStyle="1" w:styleId="frsourcelabel1">
    <w:name w:val="fr_source_label1"/>
    <w:rsid w:val="00F624FE"/>
    <w:rPr>
      <w:b/>
      <w:bCs/>
    </w:rPr>
  </w:style>
  <w:style w:type="paragraph" w:customStyle="1" w:styleId="Default">
    <w:name w:val="Default"/>
    <w:rsid w:val="00F624FE"/>
    <w:pPr>
      <w:autoSpaceDE w:val="0"/>
      <w:autoSpaceDN w:val="0"/>
      <w:adjustRightInd w:val="0"/>
      <w:spacing w:after="0" w:line="240" w:lineRule="auto"/>
    </w:pPr>
    <w:rPr>
      <w:rFonts w:ascii="Times New Roman" w:eastAsia="Times New Roman" w:hAnsi="Times New Roman" w:cs="Times New Roman"/>
      <w:color w:val="000000"/>
      <w:sz w:val="24"/>
      <w:szCs w:val="24"/>
      <w:lang w:val="pt-PT" w:eastAsia="pt-PT"/>
    </w:rPr>
  </w:style>
  <w:style w:type="paragraph" w:styleId="Subtitle">
    <w:name w:val="Subtitle"/>
    <w:basedOn w:val="Normal"/>
    <w:next w:val="Normal"/>
    <w:link w:val="SubtitleChar"/>
    <w:uiPriority w:val="11"/>
    <w:qFormat/>
    <w:rsid w:val="00F624FE"/>
    <w:pPr>
      <w:numPr>
        <w:ilvl w:val="1"/>
      </w:numPr>
      <w:spacing w:after="200" w:line="276" w:lineRule="auto"/>
    </w:pPr>
    <w:rPr>
      <w:rFonts w:ascii="Cambria" w:hAnsi="Cambria"/>
      <w:i/>
      <w:iCs/>
      <w:color w:val="DDDDDD"/>
      <w:spacing w:val="15"/>
      <w:lang w:val="en-GB" w:eastAsia="en-US"/>
    </w:rPr>
  </w:style>
  <w:style w:type="character" w:customStyle="1" w:styleId="SubtitleChar">
    <w:name w:val="Subtitle Char"/>
    <w:basedOn w:val="DefaultParagraphFont"/>
    <w:link w:val="Subtitle"/>
    <w:uiPriority w:val="11"/>
    <w:rsid w:val="00F624FE"/>
    <w:rPr>
      <w:rFonts w:ascii="Cambria" w:eastAsia="Times New Roman" w:hAnsi="Cambria" w:cs="Times New Roman"/>
      <w:i/>
      <w:iCs/>
      <w:color w:val="DDDDDD"/>
      <w:spacing w:val="15"/>
      <w:sz w:val="24"/>
      <w:szCs w:val="24"/>
    </w:rPr>
  </w:style>
  <w:style w:type="paragraph" w:styleId="ListParagraph">
    <w:name w:val="List Paragraph"/>
    <w:basedOn w:val="Normal"/>
    <w:uiPriority w:val="34"/>
    <w:qFormat/>
    <w:rsid w:val="00F624FE"/>
    <w:pPr>
      <w:spacing w:after="200" w:line="276" w:lineRule="auto"/>
      <w:ind w:left="720"/>
      <w:contextualSpacing/>
    </w:pPr>
    <w:rPr>
      <w:rFonts w:ascii="Calibri" w:eastAsia="Calibri" w:hAnsi="Calibri"/>
      <w:sz w:val="22"/>
      <w:szCs w:val="22"/>
      <w:lang w:val="en-GB" w:eastAsia="en-US"/>
    </w:rPr>
  </w:style>
  <w:style w:type="character" w:styleId="CommentReference">
    <w:name w:val="annotation reference"/>
    <w:uiPriority w:val="99"/>
    <w:unhideWhenUsed/>
    <w:rsid w:val="00F624FE"/>
    <w:rPr>
      <w:sz w:val="16"/>
      <w:szCs w:val="16"/>
    </w:rPr>
  </w:style>
  <w:style w:type="paragraph" w:styleId="CommentText">
    <w:name w:val="annotation text"/>
    <w:basedOn w:val="Normal"/>
    <w:link w:val="CommentTextChar"/>
    <w:uiPriority w:val="99"/>
    <w:unhideWhenUsed/>
    <w:rsid w:val="00F624FE"/>
    <w:pPr>
      <w:spacing w:after="200"/>
    </w:pPr>
    <w:rPr>
      <w:rFonts w:ascii="Calibri" w:eastAsia="Calibri" w:hAnsi="Calibri"/>
      <w:sz w:val="20"/>
      <w:szCs w:val="20"/>
      <w:lang w:val="en-GB" w:eastAsia="en-US"/>
    </w:rPr>
  </w:style>
  <w:style w:type="character" w:customStyle="1" w:styleId="CommentTextChar">
    <w:name w:val="Comment Text Char"/>
    <w:basedOn w:val="DefaultParagraphFont"/>
    <w:link w:val="CommentText"/>
    <w:uiPriority w:val="99"/>
    <w:rsid w:val="00F624F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unhideWhenUsed/>
    <w:rsid w:val="00F624FE"/>
    <w:rPr>
      <w:b/>
      <w:bCs/>
    </w:rPr>
  </w:style>
  <w:style w:type="character" w:customStyle="1" w:styleId="CommentSubjectChar">
    <w:name w:val="Comment Subject Char"/>
    <w:basedOn w:val="CommentTextChar"/>
    <w:link w:val="CommentSubject"/>
    <w:uiPriority w:val="99"/>
    <w:rsid w:val="00F624FE"/>
    <w:rPr>
      <w:rFonts w:ascii="Calibri" w:eastAsia="Calibri" w:hAnsi="Calibri" w:cs="Times New Roman"/>
      <w:b/>
      <w:bCs/>
      <w:sz w:val="20"/>
      <w:szCs w:val="20"/>
    </w:rPr>
  </w:style>
  <w:style w:type="paragraph" w:styleId="BalloonText">
    <w:name w:val="Balloon Text"/>
    <w:basedOn w:val="Normal"/>
    <w:link w:val="BalloonTextChar"/>
    <w:uiPriority w:val="99"/>
    <w:unhideWhenUsed/>
    <w:rsid w:val="00F624FE"/>
    <w:rPr>
      <w:rFonts w:ascii="Tahoma" w:eastAsia="Calibri" w:hAnsi="Tahoma" w:cs="Tahoma"/>
      <w:sz w:val="16"/>
      <w:szCs w:val="16"/>
      <w:lang w:val="en-GB" w:eastAsia="en-US"/>
    </w:rPr>
  </w:style>
  <w:style w:type="character" w:customStyle="1" w:styleId="BalloonTextChar">
    <w:name w:val="Balloon Text Char"/>
    <w:basedOn w:val="DefaultParagraphFont"/>
    <w:link w:val="BalloonText"/>
    <w:uiPriority w:val="99"/>
    <w:rsid w:val="00F624FE"/>
    <w:rPr>
      <w:rFonts w:ascii="Tahoma" w:eastAsia="Calibri" w:hAnsi="Tahoma" w:cs="Tahoma"/>
      <w:sz w:val="16"/>
      <w:szCs w:val="16"/>
    </w:rPr>
  </w:style>
  <w:style w:type="paragraph" w:styleId="FootnoteText">
    <w:name w:val="footnote text"/>
    <w:basedOn w:val="Normal"/>
    <w:link w:val="FootnoteTextChar"/>
    <w:uiPriority w:val="99"/>
    <w:unhideWhenUsed/>
    <w:rsid w:val="00F624FE"/>
    <w:rPr>
      <w:rFonts w:ascii="Calibri" w:eastAsia="Calibri" w:hAnsi="Calibri"/>
      <w:sz w:val="20"/>
      <w:szCs w:val="20"/>
      <w:lang w:val="en-GB" w:eastAsia="en-US"/>
    </w:rPr>
  </w:style>
  <w:style w:type="character" w:customStyle="1" w:styleId="FootnoteTextChar">
    <w:name w:val="Footnote Text Char"/>
    <w:basedOn w:val="DefaultParagraphFont"/>
    <w:link w:val="FootnoteText"/>
    <w:uiPriority w:val="99"/>
    <w:rsid w:val="00F624FE"/>
    <w:rPr>
      <w:rFonts w:ascii="Calibri" w:eastAsia="Calibri" w:hAnsi="Calibri" w:cs="Times New Roman"/>
      <w:sz w:val="20"/>
      <w:szCs w:val="20"/>
    </w:rPr>
  </w:style>
  <w:style w:type="character" w:styleId="FootnoteReference">
    <w:name w:val="footnote reference"/>
    <w:uiPriority w:val="99"/>
    <w:unhideWhenUsed/>
    <w:rsid w:val="00F624FE"/>
    <w:rPr>
      <w:vertAlign w:val="superscript"/>
    </w:rPr>
  </w:style>
  <w:style w:type="table" w:styleId="TableGrid">
    <w:name w:val="Table Grid"/>
    <w:basedOn w:val="TableNormal"/>
    <w:uiPriority w:val="59"/>
    <w:rsid w:val="00F624F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624FE"/>
  </w:style>
  <w:style w:type="paragraph" w:styleId="DocumentMap">
    <w:name w:val="Document Map"/>
    <w:basedOn w:val="Normal"/>
    <w:link w:val="DocumentMapChar"/>
    <w:uiPriority w:val="99"/>
    <w:unhideWhenUsed/>
    <w:rsid w:val="00F624FE"/>
    <w:rPr>
      <w:rFonts w:ascii="Tahoma" w:hAnsi="Tahoma" w:cs="Tahoma"/>
      <w:sz w:val="16"/>
      <w:szCs w:val="16"/>
      <w:lang w:val="en-GB" w:eastAsia="en-GB"/>
    </w:rPr>
  </w:style>
  <w:style w:type="character" w:customStyle="1" w:styleId="DocumentMapChar">
    <w:name w:val="Document Map Char"/>
    <w:basedOn w:val="DefaultParagraphFont"/>
    <w:link w:val="DocumentMap"/>
    <w:uiPriority w:val="99"/>
    <w:rsid w:val="00F624FE"/>
    <w:rPr>
      <w:rFonts w:ascii="Tahoma" w:eastAsia="Times New Roman" w:hAnsi="Tahoma" w:cs="Tahoma"/>
      <w:sz w:val="16"/>
      <w:szCs w:val="16"/>
      <w:lang w:eastAsia="en-GB"/>
    </w:rPr>
  </w:style>
  <w:style w:type="paragraph" w:styleId="NormalWeb">
    <w:name w:val="Normal (Web)"/>
    <w:basedOn w:val="Normal"/>
    <w:uiPriority w:val="99"/>
    <w:unhideWhenUsed/>
    <w:rsid w:val="00F624FE"/>
    <w:pPr>
      <w:spacing w:before="100" w:beforeAutospacing="1" w:after="100" w:afterAutospacing="1"/>
    </w:pPr>
    <w:rPr>
      <w:lang w:val="en-GB" w:eastAsia="en-GB"/>
    </w:rPr>
  </w:style>
  <w:style w:type="character" w:styleId="FollowedHyperlink">
    <w:name w:val="FollowedHyperlink"/>
    <w:rsid w:val="00F624FE"/>
    <w:rPr>
      <w:color w:val="800080"/>
      <w:u w:val="single"/>
    </w:rPr>
  </w:style>
  <w:style w:type="paragraph" w:styleId="Quote">
    <w:name w:val="Quote"/>
    <w:basedOn w:val="Normal"/>
    <w:next w:val="Normal"/>
    <w:link w:val="QuoteChar"/>
    <w:uiPriority w:val="73"/>
    <w:qFormat/>
    <w:rsid w:val="00F624FE"/>
    <w:pPr>
      <w:spacing w:before="120" w:line="312" w:lineRule="auto"/>
      <w:ind w:firstLine="567"/>
      <w:jc w:val="both"/>
    </w:pPr>
    <w:rPr>
      <w:rFonts w:ascii="Palatino" w:hAnsi="Palatino"/>
      <w:i/>
      <w:iCs/>
      <w:color w:val="000000"/>
      <w:lang w:val="x-none" w:eastAsia="en-GB"/>
    </w:rPr>
  </w:style>
  <w:style w:type="character" w:customStyle="1" w:styleId="QuoteChar">
    <w:name w:val="Quote Char"/>
    <w:basedOn w:val="DefaultParagraphFont"/>
    <w:link w:val="Quote"/>
    <w:uiPriority w:val="73"/>
    <w:rsid w:val="00F624FE"/>
    <w:rPr>
      <w:rFonts w:ascii="Palatino" w:eastAsia="Times New Roman" w:hAnsi="Palatino" w:cs="Times New Roman"/>
      <w:i/>
      <w:iCs/>
      <w:color w:val="000000"/>
      <w:sz w:val="24"/>
      <w:szCs w:val="24"/>
      <w:lang w:val="x-none" w:eastAsia="en-GB"/>
    </w:rPr>
  </w:style>
  <w:style w:type="character" w:styleId="SubtleEmphasis">
    <w:name w:val="Subtle Emphasis"/>
    <w:uiPriority w:val="65"/>
    <w:qFormat/>
    <w:rsid w:val="00F624FE"/>
    <w:rPr>
      <w:i/>
      <w:iCs/>
      <w:color w:val="808080"/>
    </w:rPr>
  </w:style>
  <w:style w:type="paragraph" w:styleId="Header">
    <w:name w:val="header"/>
    <w:basedOn w:val="Normal"/>
    <w:link w:val="HeaderChar"/>
    <w:rsid w:val="00F624FE"/>
    <w:pPr>
      <w:tabs>
        <w:tab w:val="center" w:pos="4252"/>
        <w:tab w:val="right" w:pos="8504"/>
      </w:tabs>
    </w:pPr>
  </w:style>
  <w:style w:type="character" w:customStyle="1" w:styleId="HeaderChar">
    <w:name w:val="Header Char"/>
    <w:basedOn w:val="DefaultParagraphFont"/>
    <w:link w:val="Header"/>
    <w:rsid w:val="00F624FE"/>
    <w:rPr>
      <w:rFonts w:ascii="Times New Roman" w:eastAsia="Times New Roman" w:hAnsi="Times New Roman" w:cs="Times New Roman"/>
      <w:sz w:val="24"/>
      <w:szCs w:val="24"/>
      <w:lang w:val="pt-PT" w:eastAsia="pt-PT"/>
    </w:rPr>
  </w:style>
  <w:style w:type="paragraph" w:styleId="Footer">
    <w:name w:val="footer"/>
    <w:basedOn w:val="Normal"/>
    <w:link w:val="FooterChar"/>
    <w:uiPriority w:val="99"/>
    <w:rsid w:val="00F624FE"/>
    <w:pPr>
      <w:tabs>
        <w:tab w:val="center" w:pos="4252"/>
        <w:tab w:val="right" w:pos="8504"/>
      </w:tabs>
    </w:pPr>
  </w:style>
  <w:style w:type="character" w:customStyle="1" w:styleId="FooterChar">
    <w:name w:val="Footer Char"/>
    <w:basedOn w:val="DefaultParagraphFont"/>
    <w:link w:val="Footer"/>
    <w:uiPriority w:val="99"/>
    <w:rsid w:val="00F624FE"/>
    <w:rPr>
      <w:rFonts w:ascii="Times New Roman" w:eastAsia="Times New Roman" w:hAnsi="Times New Roman" w:cs="Times New Roman"/>
      <w:sz w:val="24"/>
      <w:szCs w:val="24"/>
      <w:lang w:val="pt-PT" w:eastAsia="pt-PT"/>
    </w:rPr>
  </w:style>
  <w:style w:type="paragraph" w:styleId="Revision">
    <w:name w:val="Revision"/>
    <w:hidden/>
    <w:uiPriority w:val="99"/>
    <w:semiHidden/>
    <w:rsid w:val="00F624FE"/>
    <w:pPr>
      <w:spacing w:after="0" w:line="240" w:lineRule="auto"/>
    </w:pPr>
    <w:rPr>
      <w:rFonts w:ascii="Times New Roman" w:eastAsia="Times New Roman" w:hAnsi="Times New Roman" w:cs="Times New Roman"/>
      <w:sz w:val="24"/>
      <w:szCs w:val="24"/>
      <w:lang w:val="pt-PT" w:eastAsia="pt-PT"/>
    </w:rPr>
  </w:style>
  <w:style w:type="character" w:customStyle="1" w:styleId="shorttext">
    <w:name w:val="short_text"/>
    <w:rsid w:val="00F624FE"/>
  </w:style>
  <w:style w:type="character" w:customStyle="1" w:styleId="hps">
    <w:name w:val="hps"/>
    <w:rsid w:val="00F62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77819">
      <w:bodyDiv w:val="1"/>
      <w:marLeft w:val="0"/>
      <w:marRight w:val="0"/>
      <w:marTop w:val="0"/>
      <w:marBottom w:val="0"/>
      <w:divBdr>
        <w:top w:val="none" w:sz="0" w:space="0" w:color="auto"/>
        <w:left w:val="none" w:sz="0" w:space="0" w:color="auto"/>
        <w:bottom w:val="none" w:sz="0" w:space="0" w:color="auto"/>
        <w:right w:val="none" w:sz="0" w:space="0" w:color="auto"/>
      </w:divBdr>
      <w:divsChild>
        <w:div w:id="1252196882">
          <w:marLeft w:val="0"/>
          <w:marRight w:val="0"/>
          <w:marTop w:val="0"/>
          <w:marBottom w:val="0"/>
          <w:divBdr>
            <w:top w:val="none" w:sz="0" w:space="0" w:color="auto"/>
            <w:left w:val="none" w:sz="0" w:space="0" w:color="auto"/>
            <w:bottom w:val="none" w:sz="0" w:space="0" w:color="auto"/>
            <w:right w:val="none" w:sz="0" w:space="0" w:color="auto"/>
          </w:divBdr>
        </w:div>
      </w:divsChild>
    </w:div>
    <w:div w:id="61568489">
      <w:bodyDiv w:val="1"/>
      <w:marLeft w:val="0"/>
      <w:marRight w:val="0"/>
      <w:marTop w:val="0"/>
      <w:marBottom w:val="0"/>
      <w:divBdr>
        <w:top w:val="none" w:sz="0" w:space="0" w:color="auto"/>
        <w:left w:val="none" w:sz="0" w:space="0" w:color="auto"/>
        <w:bottom w:val="none" w:sz="0" w:space="0" w:color="auto"/>
        <w:right w:val="none" w:sz="0" w:space="0" w:color="auto"/>
      </w:divBdr>
      <w:divsChild>
        <w:div w:id="713584399">
          <w:marLeft w:val="0"/>
          <w:marRight w:val="0"/>
          <w:marTop w:val="0"/>
          <w:marBottom w:val="0"/>
          <w:divBdr>
            <w:top w:val="none" w:sz="0" w:space="0" w:color="auto"/>
            <w:left w:val="none" w:sz="0" w:space="0" w:color="auto"/>
            <w:bottom w:val="none" w:sz="0" w:space="0" w:color="auto"/>
            <w:right w:val="none" w:sz="0" w:space="0" w:color="auto"/>
          </w:divBdr>
        </w:div>
      </w:divsChild>
    </w:div>
    <w:div w:id="77531204">
      <w:bodyDiv w:val="1"/>
      <w:marLeft w:val="0"/>
      <w:marRight w:val="0"/>
      <w:marTop w:val="0"/>
      <w:marBottom w:val="0"/>
      <w:divBdr>
        <w:top w:val="none" w:sz="0" w:space="0" w:color="auto"/>
        <w:left w:val="none" w:sz="0" w:space="0" w:color="auto"/>
        <w:bottom w:val="none" w:sz="0" w:space="0" w:color="auto"/>
        <w:right w:val="none" w:sz="0" w:space="0" w:color="auto"/>
      </w:divBdr>
      <w:divsChild>
        <w:div w:id="600340940">
          <w:marLeft w:val="0"/>
          <w:marRight w:val="0"/>
          <w:marTop w:val="0"/>
          <w:marBottom w:val="0"/>
          <w:divBdr>
            <w:top w:val="none" w:sz="0" w:space="0" w:color="auto"/>
            <w:left w:val="none" w:sz="0" w:space="0" w:color="auto"/>
            <w:bottom w:val="none" w:sz="0" w:space="0" w:color="auto"/>
            <w:right w:val="none" w:sz="0" w:space="0" w:color="auto"/>
          </w:divBdr>
        </w:div>
      </w:divsChild>
    </w:div>
    <w:div w:id="170922592">
      <w:bodyDiv w:val="1"/>
      <w:marLeft w:val="0"/>
      <w:marRight w:val="0"/>
      <w:marTop w:val="0"/>
      <w:marBottom w:val="0"/>
      <w:divBdr>
        <w:top w:val="none" w:sz="0" w:space="0" w:color="auto"/>
        <w:left w:val="none" w:sz="0" w:space="0" w:color="auto"/>
        <w:bottom w:val="none" w:sz="0" w:space="0" w:color="auto"/>
        <w:right w:val="none" w:sz="0" w:space="0" w:color="auto"/>
      </w:divBdr>
      <w:divsChild>
        <w:div w:id="1161965613">
          <w:marLeft w:val="0"/>
          <w:marRight w:val="0"/>
          <w:marTop w:val="0"/>
          <w:marBottom w:val="0"/>
          <w:divBdr>
            <w:top w:val="none" w:sz="0" w:space="0" w:color="auto"/>
            <w:left w:val="none" w:sz="0" w:space="0" w:color="auto"/>
            <w:bottom w:val="none" w:sz="0" w:space="0" w:color="auto"/>
            <w:right w:val="none" w:sz="0" w:space="0" w:color="auto"/>
          </w:divBdr>
        </w:div>
      </w:divsChild>
    </w:div>
    <w:div w:id="336543149">
      <w:bodyDiv w:val="1"/>
      <w:marLeft w:val="0"/>
      <w:marRight w:val="0"/>
      <w:marTop w:val="0"/>
      <w:marBottom w:val="0"/>
      <w:divBdr>
        <w:top w:val="none" w:sz="0" w:space="0" w:color="auto"/>
        <w:left w:val="none" w:sz="0" w:space="0" w:color="auto"/>
        <w:bottom w:val="none" w:sz="0" w:space="0" w:color="auto"/>
        <w:right w:val="none" w:sz="0" w:space="0" w:color="auto"/>
      </w:divBdr>
      <w:divsChild>
        <w:div w:id="1909342587">
          <w:marLeft w:val="0"/>
          <w:marRight w:val="0"/>
          <w:marTop w:val="0"/>
          <w:marBottom w:val="0"/>
          <w:divBdr>
            <w:top w:val="none" w:sz="0" w:space="0" w:color="auto"/>
            <w:left w:val="none" w:sz="0" w:space="0" w:color="auto"/>
            <w:bottom w:val="none" w:sz="0" w:space="0" w:color="auto"/>
            <w:right w:val="none" w:sz="0" w:space="0" w:color="auto"/>
          </w:divBdr>
        </w:div>
      </w:divsChild>
    </w:div>
    <w:div w:id="514999760">
      <w:bodyDiv w:val="1"/>
      <w:marLeft w:val="0"/>
      <w:marRight w:val="0"/>
      <w:marTop w:val="0"/>
      <w:marBottom w:val="0"/>
      <w:divBdr>
        <w:top w:val="none" w:sz="0" w:space="0" w:color="auto"/>
        <w:left w:val="none" w:sz="0" w:space="0" w:color="auto"/>
        <w:bottom w:val="none" w:sz="0" w:space="0" w:color="auto"/>
        <w:right w:val="none" w:sz="0" w:space="0" w:color="auto"/>
      </w:divBdr>
    </w:div>
    <w:div w:id="541551937">
      <w:bodyDiv w:val="1"/>
      <w:marLeft w:val="0"/>
      <w:marRight w:val="0"/>
      <w:marTop w:val="0"/>
      <w:marBottom w:val="0"/>
      <w:divBdr>
        <w:top w:val="none" w:sz="0" w:space="0" w:color="auto"/>
        <w:left w:val="none" w:sz="0" w:space="0" w:color="auto"/>
        <w:bottom w:val="none" w:sz="0" w:space="0" w:color="auto"/>
        <w:right w:val="none" w:sz="0" w:space="0" w:color="auto"/>
      </w:divBdr>
      <w:divsChild>
        <w:div w:id="875965074">
          <w:marLeft w:val="0"/>
          <w:marRight w:val="0"/>
          <w:marTop w:val="0"/>
          <w:marBottom w:val="0"/>
          <w:divBdr>
            <w:top w:val="none" w:sz="0" w:space="0" w:color="auto"/>
            <w:left w:val="none" w:sz="0" w:space="0" w:color="auto"/>
            <w:bottom w:val="none" w:sz="0" w:space="0" w:color="auto"/>
            <w:right w:val="none" w:sz="0" w:space="0" w:color="auto"/>
          </w:divBdr>
        </w:div>
      </w:divsChild>
    </w:div>
    <w:div w:id="626353014">
      <w:bodyDiv w:val="1"/>
      <w:marLeft w:val="0"/>
      <w:marRight w:val="0"/>
      <w:marTop w:val="0"/>
      <w:marBottom w:val="0"/>
      <w:divBdr>
        <w:top w:val="none" w:sz="0" w:space="0" w:color="auto"/>
        <w:left w:val="none" w:sz="0" w:space="0" w:color="auto"/>
        <w:bottom w:val="none" w:sz="0" w:space="0" w:color="auto"/>
        <w:right w:val="none" w:sz="0" w:space="0" w:color="auto"/>
      </w:divBdr>
      <w:divsChild>
        <w:div w:id="2004357409">
          <w:marLeft w:val="0"/>
          <w:marRight w:val="0"/>
          <w:marTop w:val="0"/>
          <w:marBottom w:val="0"/>
          <w:divBdr>
            <w:top w:val="none" w:sz="0" w:space="0" w:color="auto"/>
            <w:left w:val="none" w:sz="0" w:space="0" w:color="auto"/>
            <w:bottom w:val="none" w:sz="0" w:space="0" w:color="auto"/>
            <w:right w:val="none" w:sz="0" w:space="0" w:color="auto"/>
          </w:divBdr>
        </w:div>
      </w:divsChild>
    </w:div>
    <w:div w:id="650526584">
      <w:bodyDiv w:val="1"/>
      <w:marLeft w:val="0"/>
      <w:marRight w:val="0"/>
      <w:marTop w:val="0"/>
      <w:marBottom w:val="0"/>
      <w:divBdr>
        <w:top w:val="none" w:sz="0" w:space="0" w:color="auto"/>
        <w:left w:val="none" w:sz="0" w:space="0" w:color="auto"/>
        <w:bottom w:val="none" w:sz="0" w:space="0" w:color="auto"/>
        <w:right w:val="none" w:sz="0" w:space="0" w:color="auto"/>
      </w:divBdr>
      <w:divsChild>
        <w:div w:id="1142576300">
          <w:marLeft w:val="0"/>
          <w:marRight w:val="0"/>
          <w:marTop w:val="0"/>
          <w:marBottom w:val="0"/>
          <w:divBdr>
            <w:top w:val="none" w:sz="0" w:space="0" w:color="auto"/>
            <w:left w:val="none" w:sz="0" w:space="0" w:color="auto"/>
            <w:bottom w:val="none" w:sz="0" w:space="0" w:color="auto"/>
            <w:right w:val="none" w:sz="0" w:space="0" w:color="auto"/>
          </w:divBdr>
        </w:div>
      </w:divsChild>
    </w:div>
    <w:div w:id="666324298">
      <w:bodyDiv w:val="1"/>
      <w:marLeft w:val="0"/>
      <w:marRight w:val="0"/>
      <w:marTop w:val="0"/>
      <w:marBottom w:val="0"/>
      <w:divBdr>
        <w:top w:val="none" w:sz="0" w:space="0" w:color="auto"/>
        <w:left w:val="none" w:sz="0" w:space="0" w:color="auto"/>
        <w:bottom w:val="none" w:sz="0" w:space="0" w:color="auto"/>
        <w:right w:val="none" w:sz="0" w:space="0" w:color="auto"/>
      </w:divBdr>
      <w:divsChild>
        <w:div w:id="1752118291">
          <w:marLeft w:val="0"/>
          <w:marRight w:val="0"/>
          <w:marTop w:val="0"/>
          <w:marBottom w:val="0"/>
          <w:divBdr>
            <w:top w:val="none" w:sz="0" w:space="0" w:color="auto"/>
            <w:left w:val="none" w:sz="0" w:space="0" w:color="auto"/>
            <w:bottom w:val="none" w:sz="0" w:space="0" w:color="auto"/>
            <w:right w:val="none" w:sz="0" w:space="0" w:color="auto"/>
          </w:divBdr>
        </w:div>
      </w:divsChild>
    </w:div>
    <w:div w:id="692220867">
      <w:bodyDiv w:val="1"/>
      <w:marLeft w:val="0"/>
      <w:marRight w:val="0"/>
      <w:marTop w:val="0"/>
      <w:marBottom w:val="0"/>
      <w:divBdr>
        <w:top w:val="none" w:sz="0" w:space="0" w:color="auto"/>
        <w:left w:val="none" w:sz="0" w:space="0" w:color="auto"/>
        <w:bottom w:val="none" w:sz="0" w:space="0" w:color="auto"/>
        <w:right w:val="none" w:sz="0" w:space="0" w:color="auto"/>
      </w:divBdr>
      <w:divsChild>
        <w:div w:id="2038383570">
          <w:marLeft w:val="0"/>
          <w:marRight w:val="0"/>
          <w:marTop w:val="0"/>
          <w:marBottom w:val="0"/>
          <w:divBdr>
            <w:top w:val="none" w:sz="0" w:space="0" w:color="auto"/>
            <w:left w:val="none" w:sz="0" w:space="0" w:color="auto"/>
            <w:bottom w:val="none" w:sz="0" w:space="0" w:color="auto"/>
            <w:right w:val="none" w:sz="0" w:space="0" w:color="auto"/>
          </w:divBdr>
        </w:div>
      </w:divsChild>
    </w:div>
    <w:div w:id="760684001">
      <w:bodyDiv w:val="1"/>
      <w:marLeft w:val="0"/>
      <w:marRight w:val="0"/>
      <w:marTop w:val="0"/>
      <w:marBottom w:val="0"/>
      <w:divBdr>
        <w:top w:val="none" w:sz="0" w:space="0" w:color="auto"/>
        <w:left w:val="none" w:sz="0" w:space="0" w:color="auto"/>
        <w:bottom w:val="none" w:sz="0" w:space="0" w:color="auto"/>
        <w:right w:val="none" w:sz="0" w:space="0" w:color="auto"/>
      </w:divBdr>
      <w:divsChild>
        <w:div w:id="919406849">
          <w:marLeft w:val="0"/>
          <w:marRight w:val="0"/>
          <w:marTop w:val="0"/>
          <w:marBottom w:val="0"/>
          <w:divBdr>
            <w:top w:val="none" w:sz="0" w:space="0" w:color="auto"/>
            <w:left w:val="none" w:sz="0" w:space="0" w:color="auto"/>
            <w:bottom w:val="none" w:sz="0" w:space="0" w:color="auto"/>
            <w:right w:val="none" w:sz="0" w:space="0" w:color="auto"/>
          </w:divBdr>
        </w:div>
      </w:divsChild>
    </w:div>
    <w:div w:id="803082909">
      <w:bodyDiv w:val="1"/>
      <w:marLeft w:val="0"/>
      <w:marRight w:val="0"/>
      <w:marTop w:val="0"/>
      <w:marBottom w:val="0"/>
      <w:divBdr>
        <w:top w:val="none" w:sz="0" w:space="0" w:color="auto"/>
        <w:left w:val="none" w:sz="0" w:space="0" w:color="auto"/>
        <w:bottom w:val="none" w:sz="0" w:space="0" w:color="auto"/>
        <w:right w:val="none" w:sz="0" w:space="0" w:color="auto"/>
      </w:divBdr>
    </w:div>
    <w:div w:id="842166924">
      <w:bodyDiv w:val="1"/>
      <w:marLeft w:val="0"/>
      <w:marRight w:val="0"/>
      <w:marTop w:val="0"/>
      <w:marBottom w:val="0"/>
      <w:divBdr>
        <w:top w:val="none" w:sz="0" w:space="0" w:color="auto"/>
        <w:left w:val="none" w:sz="0" w:space="0" w:color="auto"/>
        <w:bottom w:val="none" w:sz="0" w:space="0" w:color="auto"/>
        <w:right w:val="none" w:sz="0" w:space="0" w:color="auto"/>
      </w:divBdr>
      <w:divsChild>
        <w:div w:id="440223186">
          <w:marLeft w:val="0"/>
          <w:marRight w:val="0"/>
          <w:marTop w:val="0"/>
          <w:marBottom w:val="0"/>
          <w:divBdr>
            <w:top w:val="none" w:sz="0" w:space="0" w:color="auto"/>
            <w:left w:val="none" w:sz="0" w:space="0" w:color="auto"/>
            <w:bottom w:val="none" w:sz="0" w:space="0" w:color="auto"/>
            <w:right w:val="none" w:sz="0" w:space="0" w:color="auto"/>
          </w:divBdr>
        </w:div>
      </w:divsChild>
    </w:div>
    <w:div w:id="909845459">
      <w:bodyDiv w:val="1"/>
      <w:marLeft w:val="0"/>
      <w:marRight w:val="0"/>
      <w:marTop w:val="0"/>
      <w:marBottom w:val="0"/>
      <w:divBdr>
        <w:top w:val="none" w:sz="0" w:space="0" w:color="auto"/>
        <w:left w:val="none" w:sz="0" w:space="0" w:color="auto"/>
        <w:bottom w:val="none" w:sz="0" w:space="0" w:color="auto"/>
        <w:right w:val="none" w:sz="0" w:space="0" w:color="auto"/>
      </w:divBdr>
    </w:div>
    <w:div w:id="1006785321">
      <w:bodyDiv w:val="1"/>
      <w:marLeft w:val="0"/>
      <w:marRight w:val="0"/>
      <w:marTop w:val="0"/>
      <w:marBottom w:val="0"/>
      <w:divBdr>
        <w:top w:val="none" w:sz="0" w:space="0" w:color="auto"/>
        <w:left w:val="none" w:sz="0" w:space="0" w:color="auto"/>
        <w:bottom w:val="none" w:sz="0" w:space="0" w:color="auto"/>
        <w:right w:val="none" w:sz="0" w:space="0" w:color="auto"/>
      </w:divBdr>
      <w:divsChild>
        <w:div w:id="626788007">
          <w:marLeft w:val="0"/>
          <w:marRight w:val="0"/>
          <w:marTop w:val="0"/>
          <w:marBottom w:val="0"/>
          <w:divBdr>
            <w:top w:val="none" w:sz="0" w:space="0" w:color="auto"/>
            <w:left w:val="none" w:sz="0" w:space="0" w:color="auto"/>
            <w:bottom w:val="none" w:sz="0" w:space="0" w:color="auto"/>
            <w:right w:val="none" w:sz="0" w:space="0" w:color="auto"/>
          </w:divBdr>
        </w:div>
      </w:divsChild>
    </w:div>
    <w:div w:id="1131829354">
      <w:bodyDiv w:val="1"/>
      <w:marLeft w:val="0"/>
      <w:marRight w:val="0"/>
      <w:marTop w:val="0"/>
      <w:marBottom w:val="0"/>
      <w:divBdr>
        <w:top w:val="none" w:sz="0" w:space="0" w:color="auto"/>
        <w:left w:val="none" w:sz="0" w:space="0" w:color="auto"/>
        <w:bottom w:val="none" w:sz="0" w:space="0" w:color="auto"/>
        <w:right w:val="none" w:sz="0" w:space="0" w:color="auto"/>
      </w:divBdr>
      <w:divsChild>
        <w:div w:id="844170978">
          <w:marLeft w:val="0"/>
          <w:marRight w:val="0"/>
          <w:marTop w:val="0"/>
          <w:marBottom w:val="0"/>
          <w:divBdr>
            <w:top w:val="none" w:sz="0" w:space="0" w:color="auto"/>
            <w:left w:val="none" w:sz="0" w:space="0" w:color="auto"/>
            <w:bottom w:val="none" w:sz="0" w:space="0" w:color="auto"/>
            <w:right w:val="none" w:sz="0" w:space="0" w:color="auto"/>
          </w:divBdr>
        </w:div>
      </w:divsChild>
    </w:div>
    <w:div w:id="1187449148">
      <w:bodyDiv w:val="1"/>
      <w:marLeft w:val="0"/>
      <w:marRight w:val="0"/>
      <w:marTop w:val="0"/>
      <w:marBottom w:val="0"/>
      <w:divBdr>
        <w:top w:val="none" w:sz="0" w:space="0" w:color="auto"/>
        <w:left w:val="none" w:sz="0" w:space="0" w:color="auto"/>
        <w:bottom w:val="none" w:sz="0" w:space="0" w:color="auto"/>
        <w:right w:val="none" w:sz="0" w:space="0" w:color="auto"/>
      </w:divBdr>
      <w:divsChild>
        <w:div w:id="974288360">
          <w:marLeft w:val="0"/>
          <w:marRight w:val="0"/>
          <w:marTop w:val="0"/>
          <w:marBottom w:val="0"/>
          <w:divBdr>
            <w:top w:val="none" w:sz="0" w:space="0" w:color="auto"/>
            <w:left w:val="none" w:sz="0" w:space="0" w:color="auto"/>
            <w:bottom w:val="none" w:sz="0" w:space="0" w:color="auto"/>
            <w:right w:val="none" w:sz="0" w:space="0" w:color="auto"/>
          </w:divBdr>
        </w:div>
      </w:divsChild>
    </w:div>
    <w:div w:id="1252163128">
      <w:bodyDiv w:val="1"/>
      <w:marLeft w:val="0"/>
      <w:marRight w:val="0"/>
      <w:marTop w:val="0"/>
      <w:marBottom w:val="0"/>
      <w:divBdr>
        <w:top w:val="none" w:sz="0" w:space="0" w:color="auto"/>
        <w:left w:val="none" w:sz="0" w:space="0" w:color="auto"/>
        <w:bottom w:val="none" w:sz="0" w:space="0" w:color="auto"/>
        <w:right w:val="none" w:sz="0" w:space="0" w:color="auto"/>
      </w:divBdr>
      <w:divsChild>
        <w:div w:id="2021857272">
          <w:marLeft w:val="0"/>
          <w:marRight w:val="0"/>
          <w:marTop w:val="0"/>
          <w:marBottom w:val="0"/>
          <w:divBdr>
            <w:top w:val="none" w:sz="0" w:space="0" w:color="auto"/>
            <w:left w:val="none" w:sz="0" w:space="0" w:color="auto"/>
            <w:bottom w:val="none" w:sz="0" w:space="0" w:color="auto"/>
            <w:right w:val="none" w:sz="0" w:space="0" w:color="auto"/>
          </w:divBdr>
        </w:div>
      </w:divsChild>
    </w:div>
    <w:div w:id="1258443093">
      <w:bodyDiv w:val="1"/>
      <w:marLeft w:val="0"/>
      <w:marRight w:val="0"/>
      <w:marTop w:val="0"/>
      <w:marBottom w:val="0"/>
      <w:divBdr>
        <w:top w:val="none" w:sz="0" w:space="0" w:color="auto"/>
        <w:left w:val="none" w:sz="0" w:space="0" w:color="auto"/>
        <w:bottom w:val="none" w:sz="0" w:space="0" w:color="auto"/>
        <w:right w:val="none" w:sz="0" w:space="0" w:color="auto"/>
      </w:divBdr>
    </w:div>
    <w:div w:id="1445733234">
      <w:bodyDiv w:val="1"/>
      <w:marLeft w:val="0"/>
      <w:marRight w:val="0"/>
      <w:marTop w:val="0"/>
      <w:marBottom w:val="0"/>
      <w:divBdr>
        <w:top w:val="none" w:sz="0" w:space="0" w:color="auto"/>
        <w:left w:val="none" w:sz="0" w:space="0" w:color="auto"/>
        <w:bottom w:val="none" w:sz="0" w:space="0" w:color="auto"/>
        <w:right w:val="none" w:sz="0" w:space="0" w:color="auto"/>
      </w:divBdr>
      <w:divsChild>
        <w:div w:id="1196121840">
          <w:marLeft w:val="0"/>
          <w:marRight w:val="0"/>
          <w:marTop w:val="0"/>
          <w:marBottom w:val="0"/>
          <w:divBdr>
            <w:top w:val="none" w:sz="0" w:space="0" w:color="auto"/>
            <w:left w:val="none" w:sz="0" w:space="0" w:color="auto"/>
            <w:bottom w:val="none" w:sz="0" w:space="0" w:color="auto"/>
            <w:right w:val="none" w:sz="0" w:space="0" w:color="auto"/>
          </w:divBdr>
        </w:div>
      </w:divsChild>
    </w:div>
    <w:div w:id="1594047736">
      <w:bodyDiv w:val="1"/>
      <w:marLeft w:val="0"/>
      <w:marRight w:val="0"/>
      <w:marTop w:val="0"/>
      <w:marBottom w:val="0"/>
      <w:divBdr>
        <w:top w:val="none" w:sz="0" w:space="0" w:color="auto"/>
        <w:left w:val="none" w:sz="0" w:space="0" w:color="auto"/>
        <w:bottom w:val="none" w:sz="0" w:space="0" w:color="auto"/>
        <w:right w:val="none" w:sz="0" w:space="0" w:color="auto"/>
      </w:divBdr>
    </w:div>
    <w:div w:id="1658413636">
      <w:bodyDiv w:val="1"/>
      <w:marLeft w:val="0"/>
      <w:marRight w:val="0"/>
      <w:marTop w:val="0"/>
      <w:marBottom w:val="0"/>
      <w:divBdr>
        <w:top w:val="none" w:sz="0" w:space="0" w:color="auto"/>
        <w:left w:val="none" w:sz="0" w:space="0" w:color="auto"/>
        <w:bottom w:val="none" w:sz="0" w:space="0" w:color="auto"/>
        <w:right w:val="none" w:sz="0" w:space="0" w:color="auto"/>
      </w:divBdr>
      <w:divsChild>
        <w:div w:id="1144273610">
          <w:marLeft w:val="0"/>
          <w:marRight w:val="0"/>
          <w:marTop w:val="0"/>
          <w:marBottom w:val="0"/>
          <w:divBdr>
            <w:top w:val="none" w:sz="0" w:space="0" w:color="auto"/>
            <w:left w:val="none" w:sz="0" w:space="0" w:color="auto"/>
            <w:bottom w:val="none" w:sz="0" w:space="0" w:color="auto"/>
            <w:right w:val="none" w:sz="0" w:space="0" w:color="auto"/>
          </w:divBdr>
        </w:div>
      </w:divsChild>
    </w:div>
    <w:div w:id="1771505489">
      <w:bodyDiv w:val="1"/>
      <w:marLeft w:val="0"/>
      <w:marRight w:val="0"/>
      <w:marTop w:val="0"/>
      <w:marBottom w:val="0"/>
      <w:divBdr>
        <w:top w:val="none" w:sz="0" w:space="0" w:color="auto"/>
        <w:left w:val="none" w:sz="0" w:space="0" w:color="auto"/>
        <w:bottom w:val="none" w:sz="0" w:space="0" w:color="auto"/>
        <w:right w:val="none" w:sz="0" w:space="0" w:color="auto"/>
      </w:divBdr>
      <w:divsChild>
        <w:div w:id="1572040230">
          <w:marLeft w:val="0"/>
          <w:marRight w:val="0"/>
          <w:marTop w:val="0"/>
          <w:marBottom w:val="0"/>
          <w:divBdr>
            <w:top w:val="none" w:sz="0" w:space="0" w:color="auto"/>
            <w:left w:val="none" w:sz="0" w:space="0" w:color="auto"/>
            <w:bottom w:val="none" w:sz="0" w:space="0" w:color="auto"/>
            <w:right w:val="none" w:sz="0" w:space="0" w:color="auto"/>
          </w:divBdr>
        </w:div>
      </w:divsChild>
    </w:div>
    <w:div w:id="1976593254">
      <w:bodyDiv w:val="1"/>
      <w:marLeft w:val="0"/>
      <w:marRight w:val="0"/>
      <w:marTop w:val="0"/>
      <w:marBottom w:val="0"/>
      <w:divBdr>
        <w:top w:val="none" w:sz="0" w:space="0" w:color="auto"/>
        <w:left w:val="none" w:sz="0" w:space="0" w:color="auto"/>
        <w:bottom w:val="none" w:sz="0" w:space="0" w:color="auto"/>
        <w:right w:val="none" w:sz="0" w:space="0" w:color="auto"/>
      </w:divBdr>
      <w:divsChild>
        <w:div w:id="616764302">
          <w:marLeft w:val="0"/>
          <w:marRight w:val="0"/>
          <w:marTop w:val="0"/>
          <w:marBottom w:val="0"/>
          <w:divBdr>
            <w:top w:val="none" w:sz="0" w:space="0" w:color="auto"/>
            <w:left w:val="none" w:sz="0" w:space="0" w:color="auto"/>
            <w:bottom w:val="none" w:sz="0" w:space="0" w:color="auto"/>
            <w:right w:val="none" w:sz="0" w:space="0" w:color="auto"/>
          </w:divBdr>
        </w:div>
      </w:divsChild>
    </w:div>
    <w:div w:id="1983343896">
      <w:bodyDiv w:val="1"/>
      <w:marLeft w:val="0"/>
      <w:marRight w:val="0"/>
      <w:marTop w:val="0"/>
      <w:marBottom w:val="0"/>
      <w:divBdr>
        <w:top w:val="none" w:sz="0" w:space="0" w:color="auto"/>
        <w:left w:val="none" w:sz="0" w:space="0" w:color="auto"/>
        <w:bottom w:val="none" w:sz="0" w:space="0" w:color="auto"/>
        <w:right w:val="none" w:sz="0" w:space="0" w:color="auto"/>
      </w:divBdr>
      <w:divsChild>
        <w:div w:id="1004240002">
          <w:marLeft w:val="0"/>
          <w:marRight w:val="0"/>
          <w:marTop w:val="0"/>
          <w:marBottom w:val="0"/>
          <w:divBdr>
            <w:top w:val="none" w:sz="0" w:space="0" w:color="auto"/>
            <w:left w:val="none" w:sz="0" w:space="0" w:color="auto"/>
            <w:bottom w:val="none" w:sz="0" w:space="0" w:color="auto"/>
            <w:right w:val="none" w:sz="0" w:space="0" w:color="auto"/>
          </w:divBdr>
        </w:div>
      </w:divsChild>
    </w:div>
    <w:div w:id="2070107978">
      <w:bodyDiv w:val="1"/>
      <w:marLeft w:val="0"/>
      <w:marRight w:val="0"/>
      <w:marTop w:val="0"/>
      <w:marBottom w:val="0"/>
      <w:divBdr>
        <w:top w:val="none" w:sz="0" w:space="0" w:color="auto"/>
        <w:left w:val="none" w:sz="0" w:space="0" w:color="auto"/>
        <w:bottom w:val="none" w:sz="0" w:space="0" w:color="auto"/>
        <w:right w:val="none" w:sz="0" w:space="0" w:color="auto"/>
      </w:divBdr>
      <w:divsChild>
        <w:div w:id="9685161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ycobank.org/BioloMICS.aspx?TableKey=14682616000000067&amp;Rec=19227&amp;Fields=All" TargetMode="External"/><Relationship Id="rId3" Type="http://schemas.openxmlformats.org/officeDocument/2006/relationships/styles" Target="styles.xml"/><Relationship Id="rId7" Type="http://schemas.openxmlformats.org/officeDocument/2006/relationships/hyperlink" Target="file:///C:\S&#237;lvia\AppData\Roaming\Microsoft\Word\tabela%20fungos%20artigo.xls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mycobank.org/BioloMICS.aspx?TableKey=14682616000000067&amp;Rec=46415&amp;Fields=Al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first-nature.com/fungi/~biog-persoon.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D95EA-E586-4A88-8CC4-876B366B3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7</Pages>
  <Words>582889</Words>
  <Characters>3322470</Characters>
  <Application>Microsoft Office Word</Application>
  <DocSecurity>0</DocSecurity>
  <Lines>27687</Lines>
  <Paragraphs>77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97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ílvia Sequeira</dc:creator>
  <cp:keywords/>
  <dc:description/>
  <cp:lastModifiedBy>Sílvia Sequeira</cp:lastModifiedBy>
  <cp:revision>4</cp:revision>
  <dcterms:created xsi:type="dcterms:W3CDTF">2019-03-15T11:42:00Z</dcterms:created>
  <dcterms:modified xsi:type="dcterms:W3CDTF">2019-03-1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Harvard - Cite Them Right 9th edition</vt:lpwstr>
  </property>
  <property fmtid="{D5CDD505-2E9C-101B-9397-08002B2CF9AE}" pid="8" name="Mendeley Recent Style Id 3_1">
    <vt:lpwstr>http://www.zotero.org/styles/journal-of-cultural-heritage</vt:lpwstr>
  </property>
  <property fmtid="{D5CDD505-2E9C-101B-9397-08002B2CF9AE}" pid="9" name="Mendeley Recent Style Name 3_1">
    <vt:lpwstr>Journal of Cultural Heritage</vt:lpwstr>
  </property>
  <property fmtid="{D5CDD505-2E9C-101B-9397-08002B2CF9AE}" pid="10" name="Mendeley Recent Style Id 4_1">
    <vt:lpwstr>http://www.zotero.org/styles/journal-of-porphyrins-and-phthalocyanines</vt:lpwstr>
  </property>
  <property fmtid="{D5CDD505-2E9C-101B-9397-08002B2CF9AE}" pid="11" name="Mendeley Recent Style Name 4_1">
    <vt:lpwstr>Journal of Porphyrins and Phthalocyanin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616d12-3465-33d4-9f21-fc8c7826a497</vt:lpwstr>
  </property>
  <property fmtid="{D5CDD505-2E9C-101B-9397-08002B2CF9AE}" pid="24" name="Mendeley Citation Style_1">
    <vt:lpwstr>http://www.zotero.org/styles/journal-of-cultural-heritage</vt:lpwstr>
  </property>
</Properties>
</file>